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95133" w:rsidRDefault="00195133" w:rsidP="00195133">
      <w:pPr>
        <w:pStyle w:val="Default"/>
        <w:spacing w:line="360" w:lineRule="auto"/>
      </w:pPr>
      <w:bookmarkStart w:id="0" w:name="_GoBack"/>
      <w:bookmarkEnd w:id="0"/>
    </w:p>
    <w:p w:rsidR="00195133" w:rsidRDefault="00195133" w:rsidP="00195133">
      <w:pPr>
        <w:pStyle w:val="Default"/>
        <w:spacing w:line="360" w:lineRule="auto"/>
        <w:jc w:val="center"/>
        <w:rPr>
          <w:sz w:val="28"/>
          <w:szCs w:val="28"/>
        </w:rPr>
      </w:pPr>
      <w:r>
        <w:rPr>
          <w:b/>
          <w:bCs/>
          <w:sz w:val="28"/>
          <w:szCs w:val="28"/>
        </w:rPr>
        <w:t>FINAL REPORT</w:t>
      </w:r>
    </w:p>
    <w:p w:rsidR="00195133" w:rsidRDefault="00195133" w:rsidP="00195133">
      <w:pPr>
        <w:pStyle w:val="Default"/>
        <w:spacing w:line="360" w:lineRule="auto"/>
        <w:jc w:val="center"/>
        <w:rPr>
          <w:sz w:val="28"/>
          <w:szCs w:val="28"/>
        </w:rPr>
      </w:pPr>
      <w:r>
        <w:rPr>
          <w:b/>
          <w:bCs/>
          <w:sz w:val="28"/>
          <w:szCs w:val="28"/>
        </w:rPr>
        <w:t>On</w:t>
      </w:r>
    </w:p>
    <w:p w:rsidR="00195133" w:rsidRDefault="00195133" w:rsidP="00195133">
      <w:pPr>
        <w:pStyle w:val="Default"/>
        <w:spacing w:line="360" w:lineRule="auto"/>
        <w:jc w:val="center"/>
        <w:rPr>
          <w:sz w:val="28"/>
          <w:szCs w:val="28"/>
        </w:rPr>
      </w:pPr>
      <w:r>
        <w:rPr>
          <w:b/>
          <w:bCs/>
          <w:sz w:val="28"/>
          <w:szCs w:val="28"/>
        </w:rPr>
        <w:t>MINOR RESEARCH PROJECT ENTITLED</w:t>
      </w:r>
    </w:p>
    <w:p w:rsidR="00195133" w:rsidRDefault="00195133" w:rsidP="00195133">
      <w:pPr>
        <w:pStyle w:val="Default"/>
        <w:spacing w:line="360" w:lineRule="auto"/>
        <w:jc w:val="center"/>
        <w:rPr>
          <w:sz w:val="28"/>
          <w:szCs w:val="28"/>
        </w:rPr>
      </w:pPr>
    </w:p>
    <w:p w:rsidR="00195133" w:rsidRPr="00115D76" w:rsidRDefault="00195133" w:rsidP="00195133">
      <w:pPr>
        <w:pStyle w:val="Default"/>
        <w:spacing w:line="360" w:lineRule="auto"/>
        <w:jc w:val="center"/>
        <w:rPr>
          <w:b/>
          <w:sz w:val="28"/>
          <w:szCs w:val="28"/>
        </w:rPr>
      </w:pPr>
      <w:r>
        <w:rPr>
          <w:sz w:val="28"/>
          <w:szCs w:val="28"/>
        </w:rPr>
        <w:t>“</w:t>
      </w:r>
      <w:r w:rsidRPr="00115D76">
        <w:rPr>
          <w:b/>
          <w:sz w:val="28"/>
          <w:szCs w:val="28"/>
        </w:rPr>
        <w:t>EFFECT OF MULTIWALLED CARBON NANOTUBES ON NATURAL RUBBER/POLYPROPYLENE BLEND SYSTEM</w:t>
      </w:r>
    </w:p>
    <w:p w:rsidR="00195133" w:rsidRPr="00115D76" w:rsidRDefault="00195133" w:rsidP="00195133">
      <w:pPr>
        <w:pStyle w:val="Default"/>
        <w:spacing w:line="360" w:lineRule="auto"/>
        <w:jc w:val="center"/>
        <w:rPr>
          <w:b/>
          <w:sz w:val="28"/>
          <w:szCs w:val="28"/>
        </w:rPr>
      </w:pPr>
      <w:r w:rsidRPr="00115D76">
        <w:rPr>
          <w:b/>
          <w:sz w:val="28"/>
          <w:szCs w:val="28"/>
        </w:rPr>
        <w:t>(FROM 1-04-2015 TO 1-04-2017)</w:t>
      </w:r>
    </w:p>
    <w:p w:rsidR="00195133" w:rsidRPr="00115D76" w:rsidRDefault="00195133" w:rsidP="00195133">
      <w:pPr>
        <w:pStyle w:val="Default"/>
        <w:spacing w:line="360" w:lineRule="auto"/>
        <w:jc w:val="center"/>
        <w:rPr>
          <w:b/>
          <w:sz w:val="23"/>
          <w:szCs w:val="23"/>
        </w:rPr>
      </w:pPr>
    </w:p>
    <w:p w:rsidR="00195133" w:rsidRDefault="00195133" w:rsidP="00195133">
      <w:pPr>
        <w:pStyle w:val="Default"/>
        <w:spacing w:line="360" w:lineRule="auto"/>
        <w:rPr>
          <w:sz w:val="23"/>
          <w:szCs w:val="23"/>
        </w:rPr>
      </w:pPr>
    </w:p>
    <w:p w:rsidR="00195133" w:rsidRDefault="00195133" w:rsidP="00195133">
      <w:pPr>
        <w:pStyle w:val="Default"/>
        <w:spacing w:line="360" w:lineRule="auto"/>
        <w:rPr>
          <w:sz w:val="23"/>
          <w:szCs w:val="23"/>
        </w:rPr>
      </w:pPr>
    </w:p>
    <w:p w:rsidR="00195133" w:rsidRPr="00115D76" w:rsidRDefault="00195133" w:rsidP="00195133">
      <w:pPr>
        <w:pStyle w:val="Default"/>
        <w:spacing w:line="360" w:lineRule="auto"/>
        <w:jc w:val="center"/>
        <w:rPr>
          <w:b/>
          <w:sz w:val="23"/>
          <w:szCs w:val="23"/>
        </w:rPr>
      </w:pPr>
      <w:r w:rsidRPr="00115D76">
        <w:rPr>
          <w:b/>
          <w:sz w:val="23"/>
          <w:szCs w:val="23"/>
        </w:rPr>
        <w:t>SUBMITTED</w:t>
      </w:r>
    </w:p>
    <w:p w:rsidR="00195133" w:rsidRPr="00115D76" w:rsidRDefault="00195133" w:rsidP="00195133">
      <w:pPr>
        <w:pStyle w:val="Default"/>
        <w:spacing w:line="360" w:lineRule="auto"/>
        <w:jc w:val="center"/>
        <w:rPr>
          <w:b/>
          <w:sz w:val="23"/>
          <w:szCs w:val="23"/>
        </w:rPr>
      </w:pPr>
      <w:r w:rsidRPr="00115D76">
        <w:rPr>
          <w:b/>
          <w:sz w:val="23"/>
          <w:szCs w:val="23"/>
        </w:rPr>
        <w:t>TO</w:t>
      </w:r>
    </w:p>
    <w:p w:rsidR="00195133" w:rsidRDefault="00195133" w:rsidP="00195133">
      <w:pPr>
        <w:pStyle w:val="Default"/>
        <w:spacing w:line="360" w:lineRule="auto"/>
        <w:jc w:val="center"/>
        <w:rPr>
          <w:sz w:val="23"/>
          <w:szCs w:val="23"/>
        </w:rPr>
      </w:pPr>
      <w:r>
        <w:rPr>
          <w:b/>
          <w:bCs/>
          <w:sz w:val="23"/>
          <w:szCs w:val="23"/>
        </w:rPr>
        <w:t>UNIVERSITY GRANTS COMMISSION</w:t>
      </w:r>
    </w:p>
    <w:p w:rsidR="00195133" w:rsidRDefault="00195133" w:rsidP="00195133">
      <w:pPr>
        <w:pStyle w:val="Default"/>
        <w:spacing w:line="360" w:lineRule="auto"/>
        <w:jc w:val="center"/>
        <w:rPr>
          <w:sz w:val="23"/>
          <w:szCs w:val="23"/>
        </w:rPr>
      </w:pPr>
      <w:r>
        <w:rPr>
          <w:b/>
          <w:bCs/>
          <w:sz w:val="23"/>
          <w:szCs w:val="23"/>
        </w:rPr>
        <w:t>SOUTH WESTERN REGIONAL OFFICE</w:t>
      </w:r>
    </w:p>
    <w:p w:rsidR="00195133" w:rsidRDefault="00195133" w:rsidP="00195133">
      <w:pPr>
        <w:pStyle w:val="Default"/>
        <w:spacing w:line="360" w:lineRule="auto"/>
        <w:jc w:val="center"/>
        <w:rPr>
          <w:sz w:val="23"/>
          <w:szCs w:val="23"/>
        </w:rPr>
      </w:pPr>
      <w:r>
        <w:rPr>
          <w:b/>
          <w:bCs/>
          <w:sz w:val="23"/>
          <w:szCs w:val="23"/>
        </w:rPr>
        <w:t>BANGALORE</w:t>
      </w:r>
    </w:p>
    <w:p w:rsidR="00195133" w:rsidRDefault="00195133" w:rsidP="00195133">
      <w:pPr>
        <w:pStyle w:val="Default"/>
        <w:spacing w:line="360" w:lineRule="auto"/>
        <w:jc w:val="center"/>
        <w:rPr>
          <w:sz w:val="23"/>
          <w:szCs w:val="23"/>
        </w:rPr>
      </w:pPr>
    </w:p>
    <w:p w:rsidR="00195133" w:rsidRPr="00115D76" w:rsidRDefault="00195133" w:rsidP="00195133">
      <w:pPr>
        <w:pStyle w:val="Default"/>
        <w:spacing w:line="360" w:lineRule="auto"/>
        <w:jc w:val="center"/>
        <w:rPr>
          <w:b/>
          <w:sz w:val="23"/>
          <w:szCs w:val="23"/>
        </w:rPr>
      </w:pPr>
      <w:r w:rsidRPr="00115D76">
        <w:rPr>
          <w:b/>
          <w:sz w:val="23"/>
          <w:szCs w:val="23"/>
        </w:rPr>
        <w:t>BY</w:t>
      </w:r>
    </w:p>
    <w:p w:rsidR="00195133" w:rsidRPr="00115D76" w:rsidRDefault="00195133" w:rsidP="00195133">
      <w:pPr>
        <w:pStyle w:val="Default"/>
        <w:spacing w:line="360" w:lineRule="auto"/>
        <w:jc w:val="center"/>
        <w:rPr>
          <w:b/>
          <w:sz w:val="23"/>
          <w:szCs w:val="23"/>
        </w:rPr>
      </w:pPr>
      <w:r w:rsidRPr="00115D76">
        <w:rPr>
          <w:b/>
          <w:sz w:val="23"/>
          <w:szCs w:val="23"/>
        </w:rPr>
        <w:t>SHARIKA T.</w:t>
      </w:r>
    </w:p>
    <w:p w:rsidR="00195133" w:rsidRPr="00115D76" w:rsidRDefault="00195133" w:rsidP="00195133">
      <w:pPr>
        <w:pStyle w:val="Default"/>
        <w:spacing w:line="360" w:lineRule="auto"/>
        <w:jc w:val="center"/>
        <w:rPr>
          <w:b/>
          <w:sz w:val="23"/>
          <w:szCs w:val="23"/>
        </w:rPr>
      </w:pPr>
      <w:r w:rsidRPr="00115D76">
        <w:rPr>
          <w:b/>
          <w:sz w:val="23"/>
          <w:szCs w:val="23"/>
        </w:rPr>
        <w:t>DEPARTMENT OF CHEMISTRY</w:t>
      </w:r>
    </w:p>
    <w:p w:rsidR="00195133" w:rsidRPr="00115D76" w:rsidRDefault="00195133" w:rsidP="00195133">
      <w:pPr>
        <w:pStyle w:val="Default"/>
        <w:spacing w:line="360" w:lineRule="auto"/>
        <w:jc w:val="center"/>
        <w:rPr>
          <w:b/>
          <w:sz w:val="23"/>
          <w:szCs w:val="23"/>
        </w:rPr>
      </w:pPr>
      <w:r w:rsidRPr="00115D76">
        <w:rPr>
          <w:b/>
          <w:sz w:val="23"/>
          <w:szCs w:val="23"/>
        </w:rPr>
        <w:t>ST.XAVIER’S COLLEGE VAIKOM</w:t>
      </w:r>
    </w:p>
    <w:p w:rsidR="00195133" w:rsidRPr="00115D76" w:rsidRDefault="00195133" w:rsidP="00195133">
      <w:pPr>
        <w:pStyle w:val="Default"/>
        <w:spacing w:line="360" w:lineRule="auto"/>
        <w:jc w:val="center"/>
        <w:rPr>
          <w:b/>
          <w:sz w:val="23"/>
          <w:szCs w:val="23"/>
        </w:rPr>
      </w:pPr>
      <w:r w:rsidRPr="00115D76">
        <w:rPr>
          <w:b/>
          <w:sz w:val="23"/>
          <w:szCs w:val="23"/>
        </w:rPr>
        <w:t>KOTTAYAM, KERALA-686607</w:t>
      </w:r>
    </w:p>
    <w:p w:rsidR="00195133" w:rsidRDefault="00195133" w:rsidP="00195133">
      <w:pPr>
        <w:autoSpaceDE w:val="0"/>
        <w:autoSpaceDN w:val="0"/>
        <w:adjustRightInd w:val="0"/>
        <w:spacing w:line="360" w:lineRule="auto"/>
        <w:jc w:val="center"/>
        <w:rPr>
          <w:rFonts w:eastAsia="Calibri"/>
          <w:b/>
          <w:lang w:val="en-IN"/>
        </w:rPr>
      </w:pPr>
    </w:p>
    <w:p w:rsidR="00195133" w:rsidRDefault="00195133" w:rsidP="00195133">
      <w:pPr>
        <w:autoSpaceDE w:val="0"/>
        <w:autoSpaceDN w:val="0"/>
        <w:adjustRightInd w:val="0"/>
        <w:spacing w:line="360" w:lineRule="auto"/>
        <w:rPr>
          <w:rFonts w:eastAsia="Calibri"/>
          <w:b/>
          <w:lang w:val="en-IN"/>
        </w:rPr>
      </w:pPr>
    </w:p>
    <w:p w:rsidR="00195133" w:rsidRDefault="00195133" w:rsidP="00195133">
      <w:pPr>
        <w:autoSpaceDE w:val="0"/>
        <w:autoSpaceDN w:val="0"/>
        <w:adjustRightInd w:val="0"/>
        <w:spacing w:line="360" w:lineRule="auto"/>
        <w:rPr>
          <w:rFonts w:eastAsia="Calibri"/>
          <w:b/>
          <w:lang w:val="en-IN"/>
        </w:rPr>
      </w:pPr>
    </w:p>
    <w:p w:rsidR="00195133" w:rsidRDefault="00195133" w:rsidP="001153A9">
      <w:pPr>
        <w:autoSpaceDE w:val="0"/>
        <w:autoSpaceDN w:val="0"/>
        <w:adjustRightInd w:val="0"/>
        <w:spacing w:line="480" w:lineRule="auto"/>
        <w:rPr>
          <w:rFonts w:eastAsia="Calibri"/>
          <w:b/>
          <w:lang w:val="en-IN"/>
        </w:rPr>
      </w:pPr>
    </w:p>
    <w:p w:rsidR="00195133" w:rsidRDefault="00195133" w:rsidP="001153A9">
      <w:pPr>
        <w:autoSpaceDE w:val="0"/>
        <w:autoSpaceDN w:val="0"/>
        <w:adjustRightInd w:val="0"/>
        <w:spacing w:line="480" w:lineRule="auto"/>
        <w:rPr>
          <w:rFonts w:eastAsia="Calibri"/>
          <w:b/>
          <w:lang w:val="en-IN"/>
        </w:rPr>
      </w:pPr>
    </w:p>
    <w:p w:rsidR="00195133" w:rsidRDefault="00195133" w:rsidP="001153A9">
      <w:pPr>
        <w:autoSpaceDE w:val="0"/>
        <w:autoSpaceDN w:val="0"/>
        <w:adjustRightInd w:val="0"/>
        <w:spacing w:line="480" w:lineRule="auto"/>
        <w:rPr>
          <w:rFonts w:eastAsia="Calibri"/>
          <w:b/>
          <w:lang w:val="en-IN"/>
        </w:rPr>
      </w:pPr>
    </w:p>
    <w:p w:rsidR="00195133" w:rsidRDefault="00195133" w:rsidP="001153A9">
      <w:pPr>
        <w:autoSpaceDE w:val="0"/>
        <w:autoSpaceDN w:val="0"/>
        <w:adjustRightInd w:val="0"/>
        <w:spacing w:line="480" w:lineRule="auto"/>
        <w:rPr>
          <w:rFonts w:eastAsia="Calibri"/>
          <w:b/>
          <w:lang w:val="en-IN"/>
        </w:rPr>
      </w:pPr>
    </w:p>
    <w:p w:rsidR="00195133" w:rsidRDefault="00195133" w:rsidP="001153A9">
      <w:pPr>
        <w:autoSpaceDE w:val="0"/>
        <w:autoSpaceDN w:val="0"/>
        <w:adjustRightInd w:val="0"/>
        <w:spacing w:line="480" w:lineRule="auto"/>
        <w:rPr>
          <w:rFonts w:eastAsia="Calibri"/>
          <w:b/>
          <w:lang w:val="en-IN"/>
        </w:rPr>
      </w:pPr>
    </w:p>
    <w:p w:rsidR="00195133" w:rsidRDefault="00195133" w:rsidP="001153A9">
      <w:pPr>
        <w:autoSpaceDE w:val="0"/>
        <w:autoSpaceDN w:val="0"/>
        <w:adjustRightInd w:val="0"/>
        <w:spacing w:line="480" w:lineRule="auto"/>
        <w:rPr>
          <w:rFonts w:eastAsia="Calibri"/>
          <w:b/>
          <w:lang w:val="en-IN"/>
        </w:rPr>
      </w:pPr>
    </w:p>
    <w:p w:rsidR="00195133" w:rsidRDefault="00195133" w:rsidP="001153A9">
      <w:pPr>
        <w:autoSpaceDE w:val="0"/>
        <w:autoSpaceDN w:val="0"/>
        <w:adjustRightInd w:val="0"/>
        <w:spacing w:line="480" w:lineRule="auto"/>
        <w:rPr>
          <w:rFonts w:eastAsia="Calibri"/>
          <w:b/>
          <w:lang w:val="en-IN"/>
        </w:rPr>
      </w:pPr>
    </w:p>
    <w:p w:rsidR="001153A9" w:rsidRDefault="00E25F46" w:rsidP="001153A9">
      <w:pPr>
        <w:autoSpaceDE w:val="0"/>
        <w:autoSpaceDN w:val="0"/>
        <w:adjustRightInd w:val="0"/>
        <w:spacing w:line="480" w:lineRule="auto"/>
        <w:rPr>
          <w:rFonts w:eastAsia="Calibri"/>
          <w:b/>
          <w:lang w:val="en-IN"/>
        </w:rPr>
      </w:pPr>
      <w:r>
        <w:rPr>
          <w:rFonts w:eastAsia="Calibri"/>
          <w:b/>
          <w:lang w:val="en-IN"/>
        </w:rPr>
        <w:t>1.</w:t>
      </w:r>
      <w:r w:rsidR="001153A9">
        <w:rPr>
          <w:rFonts w:eastAsia="Calibri"/>
          <w:b/>
          <w:lang w:val="en-IN"/>
        </w:rPr>
        <w:t>Introduction</w:t>
      </w:r>
    </w:p>
    <w:p w:rsidR="001153A9" w:rsidRDefault="001153A9" w:rsidP="001153A9">
      <w:pPr>
        <w:spacing w:line="360" w:lineRule="auto"/>
        <w:jc w:val="both"/>
      </w:pPr>
      <w:r>
        <w:t xml:space="preserve">The technology of blending polymers </w:t>
      </w:r>
      <w:r w:rsidRPr="00743515">
        <w:t>has been one of the major areas of research and development in polymer science in the past three decades.</w:t>
      </w:r>
    </w:p>
    <w:p w:rsidR="00A750C6" w:rsidRDefault="001153A9" w:rsidP="001153A9">
      <w:pPr>
        <w:spacing w:line="360" w:lineRule="auto"/>
        <w:jc w:val="both"/>
        <w:sectPr w:rsidR="00A750C6">
          <w:pgSz w:w="11906" w:h="16838"/>
          <w:pgMar w:top="1440" w:right="1440" w:bottom="1440" w:left="1440" w:header="708" w:footer="708" w:gutter="0"/>
          <w:cols w:space="708"/>
          <w:docGrid w:linePitch="360"/>
        </w:sectPr>
      </w:pPr>
      <w:r w:rsidRPr="00743515">
        <w:t>Polymer blends are the mixtures of two or more polymers or copolymers</w:t>
      </w:r>
      <w:r>
        <w:t xml:space="preserve"> and </w:t>
      </w:r>
      <w:r w:rsidRPr="00743515">
        <w:t xml:space="preserve"> are</w:t>
      </w:r>
      <w:r>
        <w:t xml:space="preserve"> considered as the </w:t>
      </w:r>
      <w:r w:rsidRPr="00743515">
        <w:t xml:space="preserve"> physical mixtures of structurally different polymers that interact through secondary forces with no covalent bonding</w:t>
      </w:r>
      <w:r>
        <w:t>.</w:t>
      </w:r>
    </w:p>
    <w:p w:rsidR="001153A9" w:rsidRPr="00743515" w:rsidRDefault="001153A9" w:rsidP="001153A9">
      <w:pPr>
        <w:spacing w:line="360" w:lineRule="auto"/>
        <w:jc w:val="both"/>
      </w:pPr>
      <w:r>
        <w:rPr>
          <w:rStyle w:val="EndnoteReference"/>
        </w:rPr>
        <w:lastRenderedPageBreak/>
        <w:endnoteReference w:id="1"/>
      </w:r>
      <w:r>
        <w:t>. Al</w:t>
      </w:r>
      <w:r w:rsidRPr="00743515">
        <w:t>l new materials attract interest on the basis of their property-processing-cost performance.</w:t>
      </w:r>
      <w:r>
        <w:rPr>
          <w:rStyle w:val="EndnoteReference"/>
        </w:rPr>
        <w:endnoteReference w:id="2"/>
      </w:r>
      <w:r>
        <w:t xml:space="preserve"> </w:t>
      </w:r>
      <w:r w:rsidRPr="00743515">
        <w:t xml:space="preserve"> The utility of polymer blends in commerce has resulted from the noted emphasis and understanding of polymer blend technology. It has been well-recognized that polymer blends offer a key option in solving emerging application requirements.</w:t>
      </w:r>
    </w:p>
    <w:p w:rsidR="001153A9" w:rsidRPr="00362F76" w:rsidRDefault="001153A9" w:rsidP="001153A9">
      <w:pPr>
        <w:spacing w:line="360" w:lineRule="auto"/>
        <w:jc w:val="both"/>
      </w:pPr>
      <w:r>
        <w:t xml:space="preserve"> </w:t>
      </w:r>
      <w:r w:rsidRPr="00743515">
        <w:t xml:space="preserve"> </w:t>
      </w:r>
      <w:r>
        <w:t>Nowadays p</w:t>
      </w:r>
      <w:r w:rsidRPr="00743515">
        <w:t>olymer blending  has gained conside</w:t>
      </w:r>
      <w:r>
        <w:t xml:space="preserve">rable importance </w:t>
      </w:r>
      <w:r w:rsidRPr="00743515">
        <w:t xml:space="preserve"> because blends usually give rise to certain properties that cannot be attained from individual components.</w:t>
      </w:r>
      <w:r>
        <w:rPr>
          <w:rStyle w:val="EndnoteReference"/>
        </w:rPr>
        <w:endnoteReference w:id="3"/>
      </w:r>
      <w:r>
        <w:t xml:space="preserve">  </w:t>
      </w:r>
      <w:r w:rsidRPr="00743515">
        <w:t>The advantages of polymer blends versus developing new polymeric structures have been well-documented</w:t>
      </w:r>
      <w:r>
        <w:t>. I</w:t>
      </w:r>
      <w:r w:rsidRPr="00743515">
        <w:t>t is possible to bring the properties of the individual components to a single material</w:t>
      </w:r>
      <w:r>
        <w:t xml:space="preserve"> by blending different polymers.</w:t>
      </w:r>
      <w:r w:rsidRPr="00743515">
        <w:t xml:space="preserve"> This strategy is usually cheaper and less time-consuming than the development of new monomers and/or new polymerization routes, as the basis for entirely new polym</w:t>
      </w:r>
      <w:r>
        <w:t>eric materials. Blend</w:t>
      </w:r>
      <w:r w:rsidR="0075725B">
        <w:t>i</w:t>
      </w:r>
      <w:r>
        <w:t xml:space="preserve">ng of polymers are </w:t>
      </w:r>
      <w:r w:rsidRPr="00743515">
        <w:t xml:space="preserve"> usually takes place in processing machines, such as twin-screw extruders, which are considered standard industrial equipment. So the financial risk inherent to the development of new materials is limited in case of polymer blends. An additional advantage of polymer blends is that a wide range of material properties is within reach by merely changing the blend composition</w:t>
      </w:r>
      <w:r>
        <w:t>.</w:t>
      </w:r>
      <w:r w:rsidRPr="00743515">
        <w:t xml:space="preserve"> The ability to combine existing polymers into new compositions with commercializable properties offers the advantage of reduced research and development expense compared to the development of new monomers and polymers to yield a similar </w:t>
      </w:r>
      <w:r>
        <w:t>property profile.</w:t>
      </w:r>
      <w:r w:rsidRPr="00743515">
        <w:t xml:space="preserve"> In the rapidly emerging technology landscape, polymer blend technology can quickly respond to developing needs, much faster than the time consuming R&amp;D involved with n</w:t>
      </w:r>
      <w:r>
        <w:t xml:space="preserve">ew monomer/polymer development. </w:t>
      </w:r>
    </w:p>
    <w:p w:rsidR="001153A9" w:rsidRDefault="001153A9" w:rsidP="001153A9">
      <w:pPr>
        <w:spacing w:line="360" w:lineRule="auto"/>
        <w:jc w:val="both"/>
      </w:pPr>
      <w:r w:rsidRPr="00743515">
        <w:t>The following material</w:t>
      </w:r>
      <w:r>
        <w:t>-related benefi ts can be cited</w:t>
      </w:r>
      <w:r w:rsidRPr="00743515">
        <w:t xml:space="preserve"> </w:t>
      </w:r>
      <w:r>
        <w:t xml:space="preserve"> by blending process</w:t>
      </w:r>
    </w:p>
    <w:p w:rsidR="001153A9" w:rsidRDefault="001153A9" w:rsidP="001153A9">
      <w:pPr>
        <w:spacing w:line="360" w:lineRule="auto"/>
        <w:jc w:val="both"/>
      </w:pPr>
      <w:r w:rsidRPr="00743515">
        <w:t>(i) Providing materials with full set of desired properties at the lowest price. (ii) Extending the engineering resins’ perfo</w:t>
      </w:r>
      <w:r>
        <w:t xml:space="preserve">rmance. (iii) Improving specific properties, like </w:t>
      </w:r>
      <w:r w:rsidRPr="00743515">
        <w:t xml:space="preserve">impact strength or solvent resistance. (iv) </w:t>
      </w:r>
      <w:r>
        <w:t xml:space="preserve"> </w:t>
      </w:r>
      <w:r w:rsidRPr="00743515">
        <w:t xml:space="preserve">Offering the means for industrial and/or municipal plastics waste recycling. Blending also benefi ts the manufacturer by offering: (i) Improved processability, </w:t>
      </w:r>
      <w:r w:rsidRPr="00743515">
        <w:lastRenderedPageBreak/>
        <w:t>product uniformity, and scrap reduction. (ii) Quick formulatio</w:t>
      </w:r>
      <w:r w:rsidR="0075725B">
        <w:t>n changes. (iii) Plant fl</w:t>
      </w:r>
      <w:r w:rsidRPr="00743515">
        <w:t xml:space="preserve">exibility and high productivity. (iv) </w:t>
      </w:r>
      <w:r>
        <w:t xml:space="preserve"> </w:t>
      </w:r>
      <w:r w:rsidRPr="00743515">
        <w:t>Reduction of the number of grades that need to be manufactured and stored. (v) Inherent recyclability, etc.</w:t>
      </w:r>
      <w:r>
        <w:rPr>
          <w:rStyle w:val="EndnoteReference"/>
        </w:rPr>
        <w:endnoteReference w:id="4"/>
      </w:r>
    </w:p>
    <w:p w:rsidR="00CA38C3" w:rsidRDefault="00CA38C3" w:rsidP="001153A9">
      <w:pPr>
        <w:spacing w:line="360" w:lineRule="auto"/>
        <w:jc w:val="both"/>
      </w:pPr>
    </w:p>
    <w:p w:rsidR="00176B9E" w:rsidRPr="00743515" w:rsidRDefault="00176B9E" w:rsidP="001153A9">
      <w:pPr>
        <w:spacing w:line="360" w:lineRule="auto"/>
        <w:jc w:val="both"/>
      </w:pPr>
    </w:p>
    <w:p w:rsidR="00176B9E" w:rsidRPr="00CA38C3" w:rsidRDefault="00CA38C3" w:rsidP="00CA38C3">
      <w:pPr>
        <w:autoSpaceDE w:val="0"/>
        <w:autoSpaceDN w:val="0"/>
        <w:adjustRightInd w:val="0"/>
        <w:spacing w:line="360" w:lineRule="auto"/>
        <w:jc w:val="both"/>
        <w:rPr>
          <w:rFonts w:eastAsiaTheme="minorHAnsi"/>
          <w:lang w:val="en-IN"/>
        </w:rPr>
      </w:pPr>
      <w:r w:rsidRPr="00CA38C3">
        <w:rPr>
          <w:rFonts w:eastAsiaTheme="minorHAnsi"/>
          <w:lang w:val="en-IN"/>
        </w:rPr>
        <w:t>A recent trend in research of polymer blends is the study of the influence of nanofillers on various properties of immiscible blends.</w:t>
      </w:r>
      <w:r>
        <w:rPr>
          <w:rFonts w:eastAsiaTheme="minorHAnsi"/>
          <w:lang w:val="en-IN"/>
        </w:rPr>
        <w:t xml:space="preserve"> </w:t>
      </w:r>
      <w:r>
        <w:rPr>
          <w:color w:val="000000" w:themeColor="text1"/>
        </w:rPr>
        <w:t>N</w:t>
      </w:r>
      <w:r w:rsidR="00176B9E" w:rsidRPr="000F580F">
        <w:rPr>
          <w:color w:val="000000" w:themeColor="text1"/>
        </w:rPr>
        <w:t>anofiller can play the role of both structural reinforcement and compatibilizer for several types of immiscible polymer blends.</w:t>
      </w:r>
      <w:r w:rsidR="00176B9E" w:rsidRPr="000F580F">
        <w:rPr>
          <w:color w:val="000000" w:themeColor="text1"/>
          <w:lang w:val="en-IN"/>
        </w:rPr>
        <w:t xml:space="preserve"> Polymer nanocomposites (PNCs) are defined as a combination of a continuous polymer matrix with dispersed particles which have at least one characteristic dimension </w:t>
      </w:r>
      <w:r w:rsidR="00176B9E">
        <w:rPr>
          <w:color w:val="000000" w:themeColor="text1"/>
          <w:lang w:val="en-IN"/>
        </w:rPr>
        <w:t>in the nanometre length scale.</w:t>
      </w:r>
      <w:r>
        <w:rPr>
          <w:color w:val="000000" w:themeColor="text1"/>
          <w:lang w:val="en-IN"/>
        </w:rPr>
        <w:t xml:space="preserve"> </w:t>
      </w:r>
      <w:r w:rsidR="00176B9E" w:rsidRPr="000F580F">
        <w:rPr>
          <w:color w:val="000000" w:themeColor="text1"/>
          <w:lang w:val="en-IN"/>
        </w:rPr>
        <w:t>The continuous polymer matrix could be either a single phase or multi-component polymer. Because of this nanometer size characteristic, nanocomposites possess superior properties than the conventional composites due to maximizing the interfacial adhesion</w:t>
      </w:r>
      <w:r>
        <w:rPr>
          <w:color w:val="000000" w:themeColor="text1"/>
          <w:lang w:val="en-IN"/>
        </w:rPr>
        <w:t>.</w:t>
      </w:r>
      <w:r w:rsidR="00176B9E" w:rsidRPr="000F580F">
        <w:rPr>
          <w:color w:val="000000" w:themeColor="text1"/>
          <w:lang w:val="en-IN"/>
        </w:rPr>
        <w:t xml:space="preserve"> The recent resurgence of interest in polymer nanocomposites has emerged for several reasons. First, properties </w:t>
      </w:r>
      <w:r w:rsidR="00176B9E">
        <w:rPr>
          <w:color w:val="000000" w:themeColor="text1"/>
          <w:lang w:val="en-IN"/>
        </w:rPr>
        <w:t xml:space="preserve">of nanofillers are entirely </w:t>
      </w:r>
      <w:r w:rsidR="00176B9E" w:rsidRPr="000F580F">
        <w:rPr>
          <w:color w:val="000000" w:themeColor="text1"/>
          <w:lang w:val="en-IN"/>
        </w:rPr>
        <w:t xml:space="preserve">different from the bulk </w:t>
      </w:r>
      <w:r w:rsidR="00176B9E">
        <w:rPr>
          <w:color w:val="000000" w:themeColor="text1"/>
          <w:lang w:val="en-IN"/>
        </w:rPr>
        <w:t>properties of the same material. Hence it can provide polymer nancomposites</w:t>
      </w:r>
      <w:r>
        <w:rPr>
          <w:color w:val="000000" w:themeColor="text1"/>
          <w:lang w:val="en-IN"/>
        </w:rPr>
        <w:t xml:space="preserve"> </w:t>
      </w:r>
      <w:r w:rsidR="00176B9E" w:rsidRPr="000F580F">
        <w:rPr>
          <w:color w:val="000000" w:themeColor="text1"/>
          <w:lang w:val="en-IN"/>
        </w:rPr>
        <w:t xml:space="preserve">with unique properties.  Second, </w:t>
      </w:r>
      <w:r w:rsidR="00176B9E">
        <w:rPr>
          <w:color w:val="000000" w:themeColor="text1"/>
          <w:lang w:val="en-IN"/>
        </w:rPr>
        <w:t xml:space="preserve">since the </w:t>
      </w:r>
      <w:r w:rsidR="00176B9E" w:rsidRPr="000F580F">
        <w:rPr>
          <w:color w:val="000000" w:themeColor="text1"/>
          <w:lang w:val="en-IN"/>
        </w:rPr>
        <w:t xml:space="preserve">nano </w:t>
      </w:r>
      <w:r w:rsidR="00176B9E">
        <w:rPr>
          <w:color w:val="000000" w:themeColor="text1"/>
          <w:lang w:val="en-IN"/>
        </w:rPr>
        <w:t xml:space="preserve">scale fillers are small defects, they can </w:t>
      </w:r>
      <w:r w:rsidR="00176B9E" w:rsidRPr="000F580F">
        <w:rPr>
          <w:color w:val="000000" w:themeColor="text1"/>
          <w:lang w:val="en-IN"/>
        </w:rPr>
        <w:t>prevent early failure, leading to nanocomposites with enhanced ductili</w:t>
      </w:r>
      <w:r>
        <w:rPr>
          <w:color w:val="000000" w:themeColor="text1"/>
          <w:lang w:val="en-IN"/>
        </w:rPr>
        <w:t xml:space="preserve">ty and toughness. </w:t>
      </w:r>
      <w:r w:rsidR="00176B9E" w:rsidRPr="000F580F">
        <w:rPr>
          <w:color w:val="000000" w:themeColor="text1"/>
          <w:lang w:val="en-IN"/>
        </w:rPr>
        <w:t>Third, due to the large surface area of the fillers,</w:t>
      </w:r>
      <w:r w:rsidR="00176B9E" w:rsidRPr="00993F13">
        <w:rPr>
          <w:color w:val="000000" w:themeColor="text1"/>
        </w:rPr>
        <w:t xml:space="preserve"> </w:t>
      </w:r>
      <w:r w:rsidR="00176B9E">
        <w:rPr>
          <w:color w:val="000000" w:themeColor="text1"/>
        </w:rPr>
        <w:t>t</w:t>
      </w:r>
      <w:r w:rsidR="00176B9E" w:rsidRPr="000F580F">
        <w:rPr>
          <w:color w:val="000000" w:themeColor="text1"/>
        </w:rPr>
        <w:t>he uniform distribution of any isotropic or anisotropic nanofillers in a multicomponent materials like polymers give ultra large  interfacia</w:t>
      </w:r>
      <w:r w:rsidR="00176B9E">
        <w:rPr>
          <w:color w:val="000000" w:themeColor="text1"/>
        </w:rPr>
        <w:t>l area between the constituents</w:t>
      </w:r>
      <w:r w:rsidR="00176B9E" w:rsidRPr="000F580F">
        <w:rPr>
          <w:color w:val="000000" w:themeColor="text1"/>
          <w:lang w:val="en-IN"/>
        </w:rPr>
        <w:t xml:space="preserve"> </w:t>
      </w:r>
      <w:r w:rsidR="00176B9E" w:rsidRPr="000F580F">
        <w:rPr>
          <w:color w:val="000000" w:themeColor="text1"/>
        </w:rPr>
        <w:t>.</w:t>
      </w:r>
      <w:r w:rsidR="00176B9E" w:rsidRPr="00993F13">
        <w:rPr>
          <w:color w:val="000000" w:themeColor="text1"/>
        </w:rPr>
        <w:t xml:space="preserve"> </w:t>
      </w:r>
      <w:r w:rsidR="00176B9E" w:rsidRPr="000F580F">
        <w:rPr>
          <w:color w:val="000000" w:themeColor="text1"/>
        </w:rPr>
        <w:t>In addition the distance between nano elements will approach molecular dimensions at low loading</w:t>
      </w:r>
      <w:r w:rsidR="00176B9E">
        <w:rPr>
          <w:color w:val="000000" w:themeColor="text1"/>
        </w:rPr>
        <w:t xml:space="preserve">. </w:t>
      </w:r>
      <w:r w:rsidR="00176B9E" w:rsidRPr="000F580F">
        <w:rPr>
          <w:color w:val="000000" w:themeColor="text1"/>
        </w:rPr>
        <w:t xml:space="preserve"> Such properties can imparts unique attributes to the composite materials. Properties which have been shown to improve</w:t>
      </w:r>
      <w:r w:rsidR="00176B9E" w:rsidRPr="000F580F">
        <w:rPr>
          <w:color w:val="000000" w:themeColor="text1"/>
          <w:lang w:val="en-IN"/>
        </w:rPr>
        <w:t xml:space="preserve"> </w:t>
      </w:r>
      <w:r w:rsidR="00176B9E" w:rsidRPr="000F580F">
        <w:rPr>
          <w:color w:val="000000" w:themeColor="text1"/>
        </w:rPr>
        <w:t>substantially are mechanical properties (e.g., strength, elastic modulus and dimensional</w:t>
      </w:r>
      <w:r w:rsidR="00176B9E" w:rsidRPr="000F580F">
        <w:rPr>
          <w:color w:val="000000" w:themeColor="text1"/>
          <w:lang w:val="en-IN"/>
        </w:rPr>
        <w:t xml:space="preserve"> </w:t>
      </w:r>
      <w:r w:rsidR="00176B9E" w:rsidRPr="000F580F">
        <w:rPr>
          <w:color w:val="000000" w:themeColor="text1"/>
        </w:rPr>
        <w:t>stability),</w:t>
      </w:r>
      <w:r w:rsidR="00B840CC">
        <w:rPr>
          <w:color w:val="000000" w:themeColor="text1"/>
        </w:rPr>
        <w:t xml:space="preserve">electrical properties, </w:t>
      </w:r>
      <w:r w:rsidR="00176B9E" w:rsidRPr="000F580F">
        <w:rPr>
          <w:color w:val="000000" w:themeColor="text1"/>
        </w:rPr>
        <w:t xml:space="preserve"> thermo mechanical properties and permeability (e.g., gases, water and hydrocarbons). Others are thermal stability and heat distortion temperature, smoke emissions, chemical resistance, surface appearance, physical weight and </w:t>
      </w:r>
      <w:r>
        <w:rPr>
          <w:color w:val="000000" w:themeColor="text1"/>
        </w:rPr>
        <w:t>flame retardancy</w:t>
      </w:r>
      <w:r w:rsidR="00176B9E" w:rsidRPr="000F580F">
        <w:rPr>
          <w:color w:val="000000" w:themeColor="text1"/>
        </w:rPr>
        <w:t xml:space="preserve">. </w:t>
      </w:r>
    </w:p>
    <w:p w:rsidR="001153A9" w:rsidRDefault="001153A9" w:rsidP="00CA38C3">
      <w:pPr>
        <w:autoSpaceDE w:val="0"/>
        <w:autoSpaceDN w:val="0"/>
        <w:adjustRightInd w:val="0"/>
        <w:spacing w:line="480" w:lineRule="auto"/>
        <w:jc w:val="both"/>
        <w:rPr>
          <w:rFonts w:eastAsia="Calibri"/>
          <w:b/>
          <w:lang w:val="en-IN"/>
        </w:rPr>
      </w:pPr>
    </w:p>
    <w:p w:rsidR="001153A9" w:rsidRDefault="001153A9" w:rsidP="00234CDD">
      <w:pPr>
        <w:autoSpaceDE w:val="0"/>
        <w:autoSpaceDN w:val="0"/>
        <w:adjustRightInd w:val="0"/>
        <w:spacing w:line="480" w:lineRule="auto"/>
        <w:rPr>
          <w:rFonts w:eastAsia="Calibri"/>
          <w:b/>
          <w:lang w:val="en-IN"/>
        </w:rPr>
      </w:pPr>
    </w:p>
    <w:p w:rsidR="00176B9E" w:rsidRPr="00176B9E" w:rsidRDefault="00176B9E" w:rsidP="00176B9E">
      <w:pPr>
        <w:autoSpaceDE w:val="0"/>
        <w:autoSpaceDN w:val="0"/>
        <w:adjustRightInd w:val="0"/>
        <w:spacing w:line="360" w:lineRule="auto"/>
        <w:jc w:val="both"/>
        <w:rPr>
          <w:rFonts w:eastAsiaTheme="minorHAnsi"/>
          <w:lang w:val="en-IN"/>
        </w:rPr>
        <w:sectPr w:rsidR="00176B9E" w:rsidRPr="00176B9E" w:rsidSect="00A750C6">
          <w:endnotePr>
            <w:numFmt w:val="decimal"/>
          </w:endnotePr>
          <w:type w:val="continuous"/>
          <w:pgSz w:w="11906" w:h="16838"/>
          <w:pgMar w:top="1440" w:right="1440" w:bottom="1440" w:left="1440" w:header="708" w:footer="708" w:gutter="0"/>
          <w:cols w:space="708"/>
          <w:docGrid w:linePitch="360"/>
        </w:sectPr>
      </w:pPr>
      <w:r w:rsidRPr="00176B9E">
        <w:rPr>
          <w:rFonts w:eastAsiaTheme="minorHAnsi"/>
          <w:lang w:val="en-IN"/>
        </w:rPr>
        <w:t>Carbon nanotubes (CNTs) are a new class of material with a range of potential applications.</w:t>
      </w:r>
      <w:r w:rsidR="00CA38C3">
        <w:rPr>
          <w:rFonts w:eastAsiaTheme="minorHAnsi"/>
          <w:lang w:val="en-IN"/>
        </w:rPr>
        <w:t xml:space="preserve"> </w:t>
      </w:r>
    </w:p>
    <w:p w:rsidR="00B840CC" w:rsidRPr="00B840CC" w:rsidRDefault="00176B9E" w:rsidP="00176B9E">
      <w:pPr>
        <w:autoSpaceDE w:val="0"/>
        <w:autoSpaceDN w:val="0"/>
        <w:adjustRightInd w:val="0"/>
        <w:spacing w:line="360" w:lineRule="auto"/>
        <w:jc w:val="both"/>
        <w:rPr>
          <w:rFonts w:eastAsiaTheme="minorHAnsi"/>
          <w:lang w:val="en-IN"/>
        </w:rPr>
      </w:pPr>
      <w:r w:rsidRPr="00B840CC">
        <w:rPr>
          <w:rFonts w:eastAsiaTheme="minorHAnsi"/>
          <w:vertAlign w:val="superscript"/>
          <w:lang w:val="en-IN"/>
        </w:rPr>
        <w:lastRenderedPageBreak/>
        <w:endnoteReference w:id="5"/>
      </w:r>
      <w:r w:rsidRPr="00176B9E">
        <w:rPr>
          <w:rFonts w:eastAsiaTheme="minorHAnsi"/>
          <w:lang w:val="en-IN"/>
        </w:rPr>
        <w:t xml:space="preserve"> In recent years the use of CNTs in polymer materials has received a great deal of attention from both scientific and </w:t>
      </w:r>
      <w:r w:rsidR="00CA38C3">
        <w:rPr>
          <w:rFonts w:eastAsiaTheme="minorHAnsi"/>
          <w:lang w:val="en-IN"/>
        </w:rPr>
        <w:t>industrial groups</w:t>
      </w:r>
      <w:r w:rsidRPr="00176B9E">
        <w:rPr>
          <w:rFonts w:eastAsiaTheme="minorHAnsi"/>
          <w:lang w:val="en-IN"/>
        </w:rPr>
        <w:t>.</w:t>
      </w:r>
      <w:r w:rsidRPr="00B840CC">
        <w:rPr>
          <w:rFonts w:eastAsiaTheme="minorHAnsi"/>
          <w:vertAlign w:val="superscript"/>
          <w:lang w:val="en-IN"/>
        </w:rPr>
        <w:endnoteReference w:id="6"/>
      </w:r>
      <w:r w:rsidRPr="00176B9E">
        <w:rPr>
          <w:rFonts w:eastAsiaTheme="minorHAnsi"/>
          <w:lang w:val="en-IN"/>
        </w:rPr>
        <w:t xml:space="preserve"> Because of its unique atomic structure with a very high aspect ratio, a low density, a variety of polymer nucleation behaviors, and extraordinary mechanical properties, CNTs are considered as an excellent reinforcing fibers in na</w:t>
      </w:r>
      <w:r w:rsidR="00CA38C3">
        <w:rPr>
          <w:rFonts w:eastAsiaTheme="minorHAnsi"/>
          <w:lang w:val="en-IN"/>
        </w:rPr>
        <w:t xml:space="preserve">nocomposites </w:t>
      </w:r>
      <w:r w:rsidRPr="00176B9E">
        <w:rPr>
          <w:rFonts w:eastAsiaTheme="minorHAnsi"/>
          <w:lang w:val="en-IN"/>
        </w:rPr>
        <w:t>.</w:t>
      </w:r>
      <w:r w:rsidRPr="00B840CC">
        <w:rPr>
          <w:rFonts w:eastAsiaTheme="minorHAnsi"/>
          <w:vertAlign w:val="superscript"/>
          <w:lang w:val="en-IN"/>
        </w:rPr>
        <w:endnoteReference w:id="7"/>
      </w:r>
      <w:r w:rsidRPr="00176B9E">
        <w:rPr>
          <w:rFonts w:eastAsiaTheme="minorHAnsi"/>
          <w:lang w:val="en-IN"/>
        </w:rPr>
        <w:t xml:space="preserve"> It has been reported that the addition of CNTs in different polymer matrices has effectively improved the matrix properties. Researchs in the fabrication of nanotube composite</w:t>
      </w:r>
      <w:r w:rsidR="00B840CC">
        <w:rPr>
          <w:rFonts w:eastAsiaTheme="minorHAnsi"/>
          <w:lang w:val="en-IN"/>
        </w:rPr>
        <w:t xml:space="preserve"> material</w:t>
      </w:r>
      <w:r w:rsidR="00CA38C3">
        <w:rPr>
          <w:rFonts w:eastAsiaTheme="minorHAnsi"/>
          <w:lang w:val="en-IN"/>
        </w:rPr>
        <w:t>s</w:t>
      </w:r>
      <w:r w:rsidRPr="00B840CC">
        <w:rPr>
          <w:rFonts w:eastAsiaTheme="minorHAnsi"/>
          <w:vertAlign w:val="superscript"/>
          <w:lang w:val="en-IN"/>
        </w:rPr>
        <w:endnoteReference w:id="8"/>
      </w:r>
      <w:r w:rsidR="00B840CC">
        <w:rPr>
          <w:rFonts w:eastAsiaTheme="minorHAnsi"/>
          <w:lang w:val="en-IN"/>
        </w:rPr>
        <w:t xml:space="preserve"> </w:t>
      </w:r>
      <w:r w:rsidRPr="00176B9E">
        <w:rPr>
          <w:rFonts w:eastAsiaTheme="minorHAnsi"/>
          <w:lang w:val="en-IN"/>
        </w:rPr>
        <w:t xml:space="preserve">has a particular interest due to the exceptional high tensile strength and stiffnes achieved by the Polymeric materials with the  addition  of MWCNTs. </w:t>
      </w:r>
    </w:p>
    <w:p w:rsidR="00BD5E99" w:rsidRDefault="00BD5E99" w:rsidP="00176B9E">
      <w:pPr>
        <w:autoSpaceDE w:val="0"/>
        <w:autoSpaceDN w:val="0"/>
        <w:adjustRightInd w:val="0"/>
        <w:spacing w:line="360" w:lineRule="auto"/>
        <w:jc w:val="both"/>
        <w:rPr>
          <w:rFonts w:eastAsiaTheme="minorHAnsi"/>
          <w:lang w:val="en-IN"/>
        </w:rPr>
      </w:pPr>
    </w:p>
    <w:p w:rsidR="00E5352B" w:rsidRDefault="00176B9E" w:rsidP="00176B9E">
      <w:pPr>
        <w:autoSpaceDE w:val="0"/>
        <w:autoSpaceDN w:val="0"/>
        <w:adjustRightInd w:val="0"/>
        <w:spacing w:line="360" w:lineRule="auto"/>
        <w:jc w:val="both"/>
        <w:rPr>
          <w:rFonts w:eastAsiaTheme="minorHAnsi"/>
          <w:lang w:val="en-IN"/>
        </w:rPr>
      </w:pPr>
      <w:r w:rsidRPr="00176B9E">
        <w:rPr>
          <w:rFonts w:eastAsiaTheme="minorHAnsi"/>
          <w:lang w:val="en-IN"/>
        </w:rPr>
        <w:t>Among the most versatile polymer matrices, polyolefins such as polypropylene (PP) are the most widely used thermoplastics because of their well-balanced physical and mechanical properties and their easy processability at a relatively low cost that makes them a versatile material.</w:t>
      </w:r>
      <w:r w:rsidRPr="00B840CC">
        <w:rPr>
          <w:rFonts w:eastAsiaTheme="minorHAnsi"/>
          <w:vertAlign w:val="superscript"/>
          <w:lang w:val="en-IN"/>
        </w:rPr>
        <w:endnoteReference w:id="9"/>
      </w:r>
      <w:r w:rsidR="00CA38C3">
        <w:rPr>
          <w:rFonts w:eastAsiaTheme="minorHAnsi"/>
          <w:lang w:val="en-IN"/>
        </w:rPr>
        <w:t xml:space="preserve"> </w:t>
      </w:r>
      <w:r w:rsidRPr="00176B9E">
        <w:rPr>
          <w:rFonts w:eastAsiaTheme="minorHAnsi"/>
          <w:lang w:val="en-IN"/>
        </w:rPr>
        <w:t>Polypropylene (PP) has a remarkable combination of physical properties and good processability. However, the application of PP is limited by its brittleness and low st</w:t>
      </w:r>
      <w:r w:rsidR="00B840CC">
        <w:rPr>
          <w:rFonts w:eastAsiaTheme="minorHAnsi"/>
          <w:lang w:val="en-IN"/>
        </w:rPr>
        <w:t>iffness at low temperatures</w:t>
      </w:r>
      <w:r w:rsidRPr="00176B9E">
        <w:rPr>
          <w:rFonts w:eastAsiaTheme="minorHAnsi"/>
          <w:lang w:val="en-IN"/>
        </w:rPr>
        <w:t>. Elastomers can be used to improve the toughness, but they reduce</w:t>
      </w:r>
      <w:r w:rsidR="00B840CC">
        <w:rPr>
          <w:rFonts w:eastAsiaTheme="minorHAnsi"/>
          <w:lang w:val="en-IN"/>
        </w:rPr>
        <w:t xml:space="preserve"> the modulus of the polymer</w:t>
      </w:r>
      <w:r w:rsidRPr="00176B9E">
        <w:rPr>
          <w:rFonts w:eastAsiaTheme="minorHAnsi"/>
          <w:lang w:val="en-IN"/>
        </w:rPr>
        <w:t>.</w:t>
      </w:r>
      <w:r w:rsidRPr="00176B9E">
        <w:rPr>
          <w:rFonts w:eastAsiaTheme="minorHAnsi"/>
          <w:sz w:val="22"/>
          <w:szCs w:val="22"/>
          <w:lang w:val="en-IN"/>
        </w:rPr>
        <w:t xml:space="preserve"> </w:t>
      </w:r>
      <w:r w:rsidRPr="00176B9E">
        <w:rPr>
          <w:rFonts w:eastAsiaTheme="minorHAnsi"/>
          <w:lang w:val="en-IN"/>
        </w:rPr>
        <w:t xml:space="preserve">These blends, commonly called thermoplastic elastomer polyolefins (TPOs), are a class of materials that combine the good processing characteristics of thermoplastics at elevated </w:t>
      </w:r>
      <w:r w:rsidR="00E5352B">
        <w:rPr>
          <w:rFonts w:eastAsiaTheme="minorHAnsi"/>
          <w:lang w:val="en-IN"/>
        </w:rPr>
        <w:t>temperatures</w:t>
      </w:r>
      <w:r w:rsidRPr="00176B9E">
        <w:rPr>
          <w:rFonts w:eastAsiaTheme="minorHAnsi"/>
          <w:lang w:val="en-IN"/>
        </w:rPr>
        <w:t xml:space="preserve"> with the physical properties of conventional elastomers at service temperatures, playing an increasingly important role in the polymer industry.</w:t>
      </w:r>
      <w:r w:rsidRPr="00B840CC">
        <w:rPr>
          <w:rFonts w:eastAsiaTheme="minorHAnsi"/>
          <w:vertAlign w:val="superscript"/>
          <w:lang w:val="en-IN"/>
        </w:rPr>
        <w:endnoteReference w:id="10"/>
      </w:r>
    </w:p>
    <w:p w:rsidR="00D958B8" w:rsidRPr="007F7A34" w:rsidRDefault="00E5352B" w:rsidP="007F7A34">
      <w:pPr>
        <w:autoSpaceDE w:val="0"/>
        <w:autoSpaceDN w:val="0"/>
        <w:adjustRightInd w:val="0"/>
        <w:spacing w:line="360" w:lineRule="auto"/>
        <w:jc w:val="both"/>
        <w:rPr>
          <w:rFonts w:eastAsiaTheme="minorHAnsi"/>
          <w:color w:val="000000"/>
          <w:lang w:val="en-IN"/>
        </w:rPr>
      </w:pPr>
      <w:r w:rsidRPr="007F7A34">
        <w:rPr>
          <w:rFonts w:eastAsiaTheme="minorHAnsi"/>
          <w:lang w:val="en-IN"/>
        </w:rPr>
        <w:t>The properties of polymer blend nanocomposites depends upon its morphology and is determined by the localisation of</w:t>
      </w:r>
      <w:r w:rsidR="00CA38C3" w:rsidRPr="007F7A34">
        <w:rPr>
          <w:rFonts w:eastAsiaTheme="minorHAnsi"/>
          <w:lang w:val="en-IN"/>
        </w:rPr>
        <w:t xml:space="preserve"> nanofillers in polymer blends. </w:t>
      </w:r>
      <w:r w:rsidR="00D958B8" w:rsidRPr="007F7A34">
        <w:rPr>
          <w:rFonts w:eastAsiaTheme="minorHAnsi"/>
          <w:color w:val="000000"/>
          <w:lang w:val="en-IN"/>
        </w:rPr>
        <w:t>It was reported prior that multiwalled carbon nanotube (MWCNT) could tune the blend morphology in immiscible p</w:t>
      </w:r>
      <w:r w:rsidR="00CA38C3" w:rsidRPr="007F7A34">
        <w:rPr>
          <w:rFonts w:eastAsiaTheme="minorHAnsi"/>
          <w:color w:val="000000"/>
          <w:lang w:val="en-IN"/>
        </w:rPr>
        <w:t>olymer blends</w:t>
      </w:r>
      <w:r w:rsidR="00D958B8" w:rsidRPr="007F7A34">
        <w:rPr>
          <w:rFonts w:eastAsiaTheme="minorHAnsi"/>
          <w:color w:val="000000"/>
          <w:lang w:val="en-IN"/>
        </w:rPr>
        <w:t>.</w:t>
      </w:r>
      <w:r w:rsidR="00CA38C3" w:rsidRPr="007F7A34">
        <w:rPr>
          <w:rStyle w:val="EndnoteReference"/>
          <w:rFonts w:eastAsiaTheme="minorHAnsi"/>
          <w:color w:val="000000"/>
          <w:lang w:val="en-IN"/>
        </w:rPr>
        <w:endnoteReference w:id="11"/>
      </w:r>
      <w:r w:rsidR="006E384F" w:rsidRPr="007F7A34">
        <w:rPr>
          <w:rFonts w:eastAsiaTheme="minorHAnsi"/>
          <w:color w:val="000000"/>
          <w:vertAlign w:val="superscript"/>
          <w:lang w:val="en-IN"/>
        </w:rPr>
        <w:t>,</w:t>
      </w:r>
      <w:r w:rsidR="006E384F" w:rsidRPr="007F7A34">
        <w:rPr>
          <w:rStyle w:val="EndnoteReference"/>
          <w:rFonts w:eastAsiaTheme="minorHAnsi"/>
          <w:color w:val="000000"/>
          <w:lang w:val="en-IN"/>
        </w:rPr>
        <w:endnoteReference w:id="12"/>
      </w:r>
      <w:r w:rsidR="00D958B8" w:rsidRPr="007F7A34">
        <w:rPr>
          <w:rFonts w:eastAsiaTheme="minorHAnsi"/>
          <w:color w:val="000000"/>
          <w:lang w:val="en-IN"/>
        </w:rPr>
        <w:t xml:space="preserve"> Understanding and controlling of the localisation of these conductive nanofillers in polymer blends are the keys toward m</w:t>
      </w:r>
      <w:r w:rsidR="006E384F" w:rsidRPr="007F7A34">
        <w:rPr>
          <w:rFonts w:eastAsiaTheme="minorHAnsi"/>
          <w:color w:val="000000"/>
          <w:lang w:val="en-IN"/>
        </w:rPr>
        <w:t>aking new tailor-made materials.</w:t>
      </w:r>
      <w:r w:rsidR="006E384F" w:rsidRPr="007F7A34">
        <w:rPr>
          <w:rStyle w:val="EndnoteReference"/>
          <w:rFonts w:eastAsiaTheme="minorHAnsi"/>
          <w:color w:val="000000"/>
          <w:lang w:val="en-IN"/>
        </w:rPr>
        <w:endnoteReference w:id="13"/>
      </w:r>
      <w:r w:rsidR="006E384F" w:rsidRPr="007F7A34">
        <w:rPr>
          <w:rFonts w:eastAsiaTheme="minorHAnsi"/>
          <w:color w:val="000000"/>
          <w:vertAlign w:val="superscript"/>
          <w:lang w:val="en-IN"/>
        </w:rPr>
        <w:t>,</w:t>
      </w:r>
      <w:r w:rsidR="006E384F" w:rsidRPr="007F7A34">
        <w:rPr>
          <w:rStyle w:val="EndnoteReference"/>
          <w:rFonts w:eastAsiaTheme="minorHAnsi"/>
          <w:color w:val="000000"/>
          <w:lang w:val="en-IN"/>
        </w:rPr>
        <w:endnoteReference w:id="14"/>
      </w:r>
      <w:r w:rsidR="00D958B8" w:rsidRPr="007F7A34">
        <w:rPr>
          <w:rFonts w:eastAsiaTheme="minorHAnsi"/>
          <w:color w:val="000000"/>
          <w:lang w:val="en-IN"/>
        </w:rPr>
        <w:t xml:space="preserve"> In immiscible blends with co-continuous morphology, the selective localisation of CNTs in one phase or partially at the interface could help to achieve a low percolation threshold due to the phenomenon called </w:t>
      </w:r>
      <w:r w:rsidR="00F32F82" w:rsidRPr="007F7A34">
        <w:rPr>
          <w:rFonts w:eastAsiaTheme="minorHAnsi"/>
          <w:color w:val="000000"/>
          <w:lang w:val="en-IN"/>
        </w:rPr>
        <w:t xml:space="preserve">‘double percolation’. </w:t>
      </w:r>
      <w:r w:rsidR="007F7A34" w:rsidRPr="007F7A34">
        <w:rPr>
          <w:rFonts w:eastAsiaTheme="minorHAnsi"/>
          <w:color w:val="000000"/>
          <w:lang w:val="en-IN"/>
        </w:rPr>
        <w:t>Most researche</w:t>
      </w:r>
      <w:r w:rsidR="00FF0F8D">
        <w:rPr>
          <w:rFonts w:eastAsiaTheme="minorHAnsi"/>
          <w:color w:val="000000"/>
          <w:lang w:val="en-IN"/>
        </w:rPr>
        <w:t>r</w:t>
      </w:r>
      <w:r w:rsidR="007F7A34" w:rsidRPr="007F7A34">
        <w:rPr>
          <w:rFonts w:eastAsiaTheme="minorHAnsi"/>
          <w:color w:val="000000"/>
          <w:lang w:val="en-IN"/>
        </w:rPr>
        <w:t>s reported that CNTs filled immiscible polymer</w:t>
      </w:r>
      <w:r w:rsidR="007F7A34">
        <w:rPr>
          <w:rFonts w:eastAsiaTheme="minorHAnsi"/>
          <w:color w:val="000000"/>
          <w:lang w:val="en-IN"/>
        </w:rPr>
        <w:t xml:space="preserve"> </w:t>
      </w:r>
      <w:r w:rsidR="007F7A34" w:rsidRPr="007F7A34">
        <w:rPr>
          <w:rFonts w:eastAsiaTheme="minorHAnsi"/>
          <w:color w:val="000000"/>
          <w:lang w:val="en-IN"/>
        </w:rPr>
        <w:t>blends with cocontinuous morphology usually exhibit excellent electrical conductivity du</w:t>
      </w:r>
      <w:r w:rsidR="007F7A34">
        <w:rPr>
          <w:rFonts w:eastAsiaTheme="minorHAnsi"/>
          <w:color w:val="000000"/>
          <w:lang w:val="en-IN"/>
        </w:rPr>
        <w:t xml:space="preserve">e to the selective distribution </w:t>
      </w:r>
      <w:r w:rsidR="007F7A34" w:rsidRPr="007F7A34">
        <w:rPr>
          <w:rFonts w:eastAsiaTheme="minorHAnsi"/>
          <w:color w:val="000000"/>
          <w:lang w:val="en-IN"/>
        </w:rPr>
        <w:t xml:space="preserve">of CNTs in one phase even if the content of CNTs is </w:t>
      </w:r>
      <w:r w:rsidR="00FF0F8D">
        <w:rPr>
          <w:rFonts w:eastAsiaTheme="minorHAnsi"/>
          <w:color w:val="000000"/>
          <w:lang w:val="en-IN"/>
        </w:rPr>
        <w:t>very low</w:t>
      </w:r>
      <w:r w:rsidR="007F7A34" w:rsidRPr="007F7A34">
        <w:rPr>
          <w:rFonts w:eastAsiaTheme="minorHAnsi"/>
          <w:color w:val="000000"/>
          <w:lang w:val="en-IN"/>
        </w:rPr>
        <w:t>.</w:t>
      </w:r>
      <w:r w:rsidR="00FF0F8D">
        <w:rPr>
          <w:rStyle w:val="EndnoteReference"/>
          <w:rFonts w:eastAsiaTheme="minorHAnsi"/>
          <w:color w:val="000000"/>
          <w:lang w:val="en-IN"/>
        </w:rPr>
        <w:endnoteReference w:id="15"/>
      </w:r>
      <w:r w:rsidR="007F7A34" w:rsidRPr="007F7A34">
        <w:rPr>
          <w:rFonts w:eastAsiaTheme="minorHAnsi"/>
          <w:color w:val="000000"/>
          <w:lang w:val="en-IN"/>
        </w:rPr>
        <w:t xml:space="preserve"> Other researches found that the addition</w:t>
      </w:r>
      <w:r w:rsidR="003C0997">
        <w:rPr>
          <w:rFonts w:eastAsiaTheme="minorHAnsi"/>
          <w:color w:val="000000"/>
          <w:lang w:val="en-IN"/>
        </w:rPr>
        <w:t xml:space="preserve"> </w:t>
      </w:r>
      <w:r w:rsidR="007F7A34" w:rsidRPr="007F7A34">
        <w:rPr>
          <w:rFonts w:eastAsiaTheme="minorHAnsi"/>
          <w:color w:val="000000"/>
          <w:lang w:val="en-IN"/>
        </w:rPr>
        <w:t xml:space="preserve">of CNTs has profound influence on mechanical property of </w:t>
      </w:r>
      <w:r w:rsidR="00A750C6">
        <w:rPr>
          <w:rFonts w:eastAsiaTheme="minorHAnsi"/>
          <w:color w:val="000000"/>
          <w:lang w:val="en-IN"/>
        </w:rPr>
        <w:t>the material as well</w:t>
      </w:r>
      <w:r w:rsidR="007F7A34" w:rsidRPr="007F7A34">
        <w:rPr>
          <w:rFonts w:eastAsiaTheme="minorHAnsi"/>
          <w:color w:val="000000"/>
          <w:lang w:val="en-IN"/>
        </w:rPr>
        <w:t>.</w:t>
      </w:r>
      <w:r w:rsidR="00A750C6">
        <w:rPr>
          <w:rStyle w:val="EndnoteReference"/>
          <w:rFonts w:eastAsiaTheme="minorHAnsi"/>
          <w:color w:val="000000"/>
          <w:lang w:val="en-IN"/>
        </w:rPr>
        <w:endnoteReference w:id="16"/>
      </w:r>
      <w:r w:rsidR="007F7A34" w:rsidRPr="007F7A34">
        <w:rPr>
          <w:rFonts w:eastAsiaTheme="minorHAnsi"/>
          <w:color w:val="000000"/>
          <w:lang w:val="en-IN"/>
        </w:rPr>
        <w:t xml:space="preserve"> </w:t>
      </w:r>
      <w:r w:rsidR="007F7A34">
        <w:rPr>
          <w:rFonts w:eastAsiaTheme="minorHAnsi"/>
          <w:color w:val="000000"/>
          <w:lang w:val="en-IN"/>
        </w:rPr>
        <w:t xml:space="preserve">Besides, it is also possible to </w:t>
      </w:r>
      <w:r w:rsidR="007F7A34" w:rsidRPr="007F7A34">
        <w:rPr>
          <w:rFonts w:eastAsiaTheme="minorHAnsi"/>
          <w:color w:val="000000"/>
          <w:lang w:val="en-IN"/>
        </w:rPr>
        <w:t xml:space="preserve">alter the morphology of immiscible polymer blends by </w:t>
      </w:r>
      <w:r w:rsidR="00A750C6">
        <w:rPr>
          <w:rFonts w:eastAsiaTheme="minorHAnsi"/>
          <w:color w:val="000000"/>
          <w:lang w:val="en-IN"/>
        </w:rPr>
        <w:t>adding CNTs.</w:t>
      </w:r>
      <w:r w:rsidR="00A750C6">
        <w:rPr>
          <w:rStyle w:val="EndnoteReference"/>
          <w:rFonts w:eastAsiaTheme="minorHAnsi"/>
          <w:color w:val="000000"/>
          <w:lang w:val="en-IN"/>
        </w:rPr>
        <w:endnoteReference w:id="17"/>
      </w:r>
    </w:p>
    <w:p w:rsidR="007F7A34" w:rsidRPr="007F7A34" w:rsidRDefault="007F7A34" w:rsidP="007F7A34">
      <w:pPr>
        <w:autoSpaceDE w:val="0"/>
        <w:autoSpaceDN w:val="0"/>
        <w:adjustRightInd w:val="0"/>
        <w:spacing w:line="360" w:lineRule="auto"/>
        <w:jc w:val="both"/>
        <w:rPr>
          <w:rFonts w:eastAsiaTheme="minorHAnsi"/>
          <w:color w:val="000000"/>
          <w:lang w:val="en-IN"/>
        </w:rPr>
      </w:pPr>
    </w:p>
    <w:p w:rsidR="00632257" w:rsidRDefault="00D958B8" w:rsidP="00D22757">
      <w:pPr>
        <w:autoSpaceDE w:val="0"/>
        <w:autoSpaceDN w:val="0"/>
        <w:adjustRightInd w:val="0"/>
        <w:spacing w:line="360" w:lineRule="auto"/>
        <w:jc w:val="both"/>
        <w:rPr>
          <w:rFonts w:eastAsiaTheme="minorHAnsi"/>
          <w:color w:val="000000"/>
          <w:lang w:val="en-IN"/>
        </w:rPr>
      </w:pPr>
      <w:r w:rsidRPr="00D22757">
        <w:rPr>
          <w:rFonts w:eastAsiaTheme="minorHAnsi"/>
          <w:color w:val="000000"/>
          <w:lang w:val="en-IN"/>
        </w:rPr>
        <w:lastRenderedPageBreak/>
        <w:t xml:space="preserve">The blends of polypropylene and natural rubber (PP/NR) is an industrially important blend, especially in natural rubber producing countries where this thermoplastic elastomer (TPE) rubber can be used for myriad applications. The incorporation of nanofillers in PP/NR blends was previously reported by Bendjaouahdou and </w:t>
      </w:r>
      <w:r w:rsidR="00A750C6">
        <w:rPr>
          <w:rFonts w:eastAsiaTheme="minorHAnsi"/>
          <w:color w:val="000000"/>
          <w:lang w:val="en-IN"/>
        </w:rPr>
        <w:t>Bensaad</w:t>
      </w:r>
      <w:r w:rsidRPr="00D22757">
        <w:rPr>
          <w:rFonts w:eastAsiaTheme="minorHAnsi"/>
          <w:color w:val="000000"/>
          <w:lang w:val="en-IN"/>
        </w:rPr>
        <w:t>.</w:t>
      </w:r>
      <w:r w:rsidR="00A750C6">
        <w:rPr>
          <w:rStyle w:val="EndnoteReference"/>
          <w:rFonts w:eastAsiaTheme="minorHAnsi"/>
          <w:color w:val="000000"/>
          <w:lang w:val="en-IN"/>
        </w:rPr>
        <w:endnoteReference w:id="18"/>
      </w:r>
      <w:r w:rsidRPr="00D22757">
        <w:rPr>
          <w:rFonts w:eastAsiaTheme="minorHAnsi"/>
          <w:color w:val="000000"/>
          <w:lang w:val="en-IN"/>
        </w:rPr>
        <w:t xml:space="preserve"> They studied the role of organically modified montmorillonite (OMMT) in compatibilizing PP/NR blend. </w:t>
      </w:r>
      <w:r w:rsidR="00632257">
        <w:rPr>
          <w:rFonts w:eastAsiaTheme="minorHAnsi"/>
          <w:color w:val="000000"/>
          <w:lang w:val="en-IN"/>
        </w:rPr>
        <w:t>To the best of our knowledge the effect of MWCNTs on the properties of PP/NR blends</w:t>
      </w:r>
      <w:r w:rsidR="009814CC">
        <w:rPr>
          <w:rFonts w:eastAsiaTheme="minorHAnsi"/>
          <w:color w:val="000000"/>
          <w:lang w:val="en-IN"/>
        </w:rPr>
        <w:t xml:space="preserve"> has not received much attention</w:t>
      </w:r>
      <w:r w:rsidR="00632257">
        <w:rPr>
          <w:rFonts w:eastAsiaTheme="minorHAnsi"/>
          <w:color w:val="000000"/>
          <w:lang w:val="en-IN"/>
        </w:rPr>
        <w:t xml:space="preserve">. </w:t>
      </w:r>
    </w:p>
    <w:p w:rsidR="009814CC" w:rsidRDefault="009814CC" w:rsidP="00D22757">
      <w:pPr>
        <w:autoSpaceDE w:val="0"/>
        <w:autoSpaceDN w:val="0"/>
        <w:adjustRightInd w:val="0"/>
        <w:spacing w:line="360" w:lineRule="auto"/>
        <w:jc w:val="both"/>
        <w:rPr>
          <w:rFonts w:eastAsiaTheme="minorHAnsi"/>
          <w:color w:val="000000"/>
          <w:lang w:val="en-IN"/>
        </w:rPr>
      </w:pPr>
    </w:p>
    <w:p w:rsidR="001153A9" w:rsidRPr="002922BA" w:rsidRDefault="009814CC" w:rsidP="002922BA">
      <w:pPr>
        <w:autoSpaceDE w:val="0"/>
        <w:autoSpaceDN w:val="0"/>
        <w:adjustRightInd w:val="0"/>
        <w:spacing w:line="360" w:lineRule="auto"/>
        <w:jc w:val="both"/>
        <w:rPr>
          <w:rFonts w:eastAsiaTheme="minorHAnsi"/>
          <w:color w:val="000000"/>
          <w:lang w:val="en-IN"/>
        </w:rPr>
      </w:pPr>
      <w:r w:rsidRPr="00D958B8">
        <w:rPr>
          <w:rFonts w:eastAsiaTheme="minorHAnsi"/>
          <w:color w:val="000000"/>
          <w:lang w:val="en-IN"/>
        </w:rPr>
        <w:t>In this study, PP/NR blends</w:t>
      </w:r>
      <w:r>
        <w:rPr>
          <w:rFonts w:eastAsiaTheme="minorHAnsi"/>
          <w:color w:val="000000"/>
          <w:lang w:val="en-IN"/>
        </w:rPr>
        <w:t xml:space="preserve"> and blends</w:t>
      </w:r>
      <w:r w:rsidRPr="00D958B8">
        <w:rPr>
          <w:rFonts w:eastAsiaTheme="minorHAnsi"/>
          <w:color w:val="000000"/>
          <w:lang w:val="en-IN"/>
        </w:rPr>
        <w:t xml:space="preserve"> fi</w:t>
      </w:r>
      <w:r>
        <w:rPr>
          <w:rFonts w:eastAsiaTheme="minorHAnsi"/>
          <w:color w:val="000000"/>
          <w:lang w:val="en-IN"/>
        </w:rPr>
        <w:t xml:space="preserve">lled with MWCNT (with different </w:t>
      </w:r>
      <w:r w:rsidRPr="00D958B8">
        <w:rPr>
          <w:rFonts w:eastAsiaTheme="minorHAnsi"/>
          <w:color w:val="000000"/>
          <w:lang w:val="en-IN"/>
        </w:rPr>
        <w:t>MWCNT loading</w:t>
      </w:r>
      <w:r>
        <w:rPr>
          <w:rFonts w:eastAsiaTheme="minorHAnsi"/>
          <w:color w:val="000000"/>
          <w:lang w:val="en-IN"/>
        </w:rPr>
        <w:t xml:space="preserve">) were prepared using melt </w:t>
      </w:r>
      <w:r w:rsidRPr="00D958B8">
        <w:rPr>
          <w:rFonts w:eastAsiaTheme="minorHAnsi"/>
          <w:color w:val="000000"/>
          <w:lang w:val="en-IN"/>
        </w:rPr>
        <w:t>blending technique.</w:t>
      </w:r>
      <w:r w:rsidRPr="009814CC">
        <w:rPr>
          <w:rFonts w:eastAsiaTheme="minorHAnsi"/>
          <w:color w:val="000000"/>
          <w:lang w:val="en-IN"/>
        </w:rPr>
        <w:t xml:space="preserve"> </w:t>
      </w:r>
      <w:r w:rsidR="002922BA">
        <w:rPr>
          <w:color w:val="000000" w:themeColor="text1"/>
        </w:rPr>
        <w:t>We have developed PP</w:t>
      </w:r>
      <w:r w:rsidR="002922BA" w:rsidRPr="00F41992">
        <w:t>/NR</w:t>
      </w:r>
      <w:r w:rsidR="002922BA">
        <w:t xml:space="preserve"> blend nanocomposites with two distinct morphologies i.e  matrix droplet and co-continuous by varying the blend composition</w:t>
      </w:r>
      <w:r w:rsidR="002922BA">
        <w:rPr>
          <w:rFonts w:eastAsiaTheme="minorHAnsi"/>
          <w:color w:val="000000"/>
          <w:lang w:val="en-IN"/>
        </w:rPr>
        <w:t xml:space="preserve">. </w:t>
      </w:r>
      <w:r w:rsidRPr="00D22757">
        <w:rPr>
          <w:rFonts w:eastAsiaTheme="minorHAnsi"/>
          <w:color w:val="000000"/>
          <w:lang w:val="en-IN"/>
        </w:rPr>
        <w:t xml:space="preserve">By considering the absence of significant literature on MWCNT filled PP/NR blends and their importance in various applications the current study focusses </w:t>
      </w:r>
      <w:r w:rsidRPr="00D22757">
        <w:rPr>
          <w:rFonts w:eastAsiaTheme="minorHAnsi"/>
          <w:lang w:val="en-IN"/>
        </w:rPr>
        <w:t xml:space="preserve"> on the morphology</w:t>
      </w:r>
      <w:r w:rsidR="00BD5E99">
        <w:rPr>
          <w:rFonts w:eastAsiaTheme="minorHAnsi"/>
          <w:lang w:val="en-IN"/>
        </w:rPr>
        <w:t xml:space="preserve"> </w:t>
      </w:r>
      <w:r w:rsidRPr="00D22757">
        <w:rPr>
          <w:rFonts w:eastAsiaTheme="minorHAnsi"/>
          <w:lang w:val="en-IN"/>
        </w:rPr>
        <w:t>change of PP/NR blends  with the incorporation of CNTs,</w:t>
      </w:r>
      <w:r>
        <w:rPr>
          <w:rFonts w:eastAsiaTheme="minorHAnsi"/>
          <w:lang w:val="en-IN"/>
        </w:rPr>
        <w:t xml:space="preserve"> and its effect on the rheological, mechanical and electrical  properties of  the prepared  blend nanocomposites</w:t>
      </w:r>
      <w:r w:rsidR="00FF0F8D">
        <w:rPr>
          <w:rFonts w:eastAsiaTheme="minorHAnsi"/>
          <w:lang w:val="en-IN"/>
        </w:rPr>
        <w:t>.</w:t>
      </w:r>
      <w:r w:rsidR="00BD5E99">
        <w:rPr>
          <w:rFonts w:eastAsiaTheme="minorHAnsi"/>
          <w:lang w:val="en-IN"/>
        </w:rPr>
        <w:t xml:space="preserve"> </w:t>
      </w:r>
      <w:r>
        <w:rPr>
          <w:rFonts w:eastAsiaTheme="minorHAnsi"/>
          <w:color w:val="000000"/>
          <w:lang w:val="en-IN"/>
        </w:rPr>
        <w:t xml:space="preserve">The thermodynamically feasible </w:t>
      </w:r>
      <w:r w:rsidRPr="00D958B8">
        <w:rPr>
          <w:rFonts w:eastAsiaTheme="minorHAnsi"/>
          <w:color w:val="000000"/>
          <w:lang w:val="en-IN"/>
        </w:rPr>
        <w:t>location of MWCNT in PP/NR blend</w:t>
      </w:r>
      <w:r>
        <w:rPr>
          <w:rFonts w:eastAsiaTheme="minorHAnsi"/>
          <w:color w:val="000000"/>
          <w:lang w:val="en-IN"/>
        </w:rPr>
        <w:t xml:space="preserve"> at processing temperature will </w:t>
      </w:r>
      <w:r w:rsidRPr="00D958B8">
        <w:rPr>
          <w:rFonts w:eastAsiaTheme="minorHAnsi"/>
          <w:color w:val="000000"/>
          <w:lang w:val="en-IN"/>
        </w:rPr>
        <w:t xml:space="preserve">be predicted quantitatively </w:t>
      </w:r>
      <w:r>
        <w:rPr>
          <w:rFonts w:eastAsiaTheme="minorHAnsi"/>
          <w:color w:val="000000"/>
          <w:lang w:val="en-IN"/>
        </w:rPr>
        <w:t xml:space="preserve">by considering this established </w:t>
      </w:r>
      <w:r w:rsidRPr="00D958B8">
        <w:rPr>
          <w:rFonts w:eastAsiaTheme="minorHAnsi"/>
          <w:color w:val="000000"/>
          <w:lang w:val="en-IN"/>
        </w:rPr>
        <w:t>cation-</w:t>
      </w:r>
      <w:r w:rsidR="00FF0F8D">
        <w:rPr>
          <w:rFonts w:eastAsiaTheme="minorHAnsi"/>
          <w:color w:val="000000"/>
          <w:lang w:val="en-IN"/>
        </w:rPr>
        <w:t>ℿ</w:t>
      </w:r>
      <w:r w:rsidRPr="00D958B8">
        <w:rPr>
          <w:rFonts w:eastAsiaTheme="minorHAnsi"/>
          <w:color w:val="000000"/>
          <w:lang w:val="en-IN"/>
        </w:rPr>
        <w:t xml:space="preserve"> interaction between </w:t>
      </w:r>
      <w:r>
        <w:rPr>
          <w:rFonts w:eastAsiaTheme="minorHAnsi"/>
          <w:color w:val="000000"/>
          <w:lang w:val="en-IN"/>
        </w:rPr>
        <w:t>the phospholipids in the NR and</w:t>
      </w:r>
      <w:r w:rsidR="00FF0F8D">
        <w:rPr>
          <w:rFonts w:eastAsiaTheme="minorHAnsi"/>
          <w:color w:val="000000"/>
          <w:lang w:val="en-IN"/>
        </w:rPr>
        <w:t xml:space="preserve"> </w:t>
      </w:r>
      <w:r w:rsidRPr="00D958B8">
        <w:rPr>
          <w:rFonts w:eastAsiaTheme="minorHAnsi"/>
          <w:color w:val="000000"/>
          <w:lang w:val="en-IN"/>
        </w:rPr>
        <w:t>MWCNT and will be correlated with th</w:t>
      </w:r>
      <w:r>
        <w:rPr>
          <w:rFonts w:eastAsiaTheme="minorHAnsi"/>
          <w:color w:val="000000"/>
          <w:lang w:val="en-IN"/>
        </w:rPr>
        <w:t xml:space="preserve">e rheological and morphological </w:t>
      </w:r>
      <w:r w:rsidRPr="00D958B8">
        <w:rPr>
          <w:rFonts w:eastAsiaTheme="minorHAnsi"/>
          <w:color w:val="000000"/>
          <w:lang w:val="en-IN"/>
        </w:rPr>
        <w:t>findings to suggest possi</w:t>
      </w:r>
      <w:r>
        <w:rPr>
          <w:rFonts w:eastAsiaTheme="minorHAnsi"/>
          <w:color w:val="000000"/>
          <w:lang w:val="en-IN"/>
        </w:rPr>
        <w:t xml:space="preserve">ble mechanism of percolation in </w:t>
      </w:r>
      <w:r w:rsidRPr="00D958B8">
        <w:rPr>
          <w:rFonts w:eastAsiaTheme="minorHAnsi"/>
          <w:color w:val="000000"/>
          <w:lang w:val="en-IN"/>
        </w:rPr>
        <w:t>various MWCNT filled blends</w:t>
      </w:r>
      <w:r>
        <w:rPr>
          <w:rFonts w:eastAsiaTheme="minorHAnsi"/>
          <w:color w:val="000000"/>
          <w:lang w:val="en-IN"/>
        </w:rPr>
        <w:t>. The observed mechanical and electrical properties of the  blend nanocomposites are attributed to the morphological and microstructural changes associated with MWCNT addition in the  PP/NR blends.</w:t>
      </w:r>
    </w:p>
    <w:p w:rsidR="00234CDD" w:rsidRPr="001D363F" w:rsidRDefault="00234CDD" w:rsidP="00234CDD">
      <w:pPr>
        <w:autoSpaceDE w:val="0"/>
        <w:autoSpaceDN w:val="0"/>
        <w:adjustRightInd w:val="0"/>
        <w:spacing w:line="480" w:lineRule="auto"/>
        <w:rPr>
          <w:rFonts w:eastAsia="Calibri"/>
          <w:b/>
          <w:sz w:val="28"/>
          <w:szCs w:val="28"/>
          <w:lang w:val="en-IN"/>
        </w:rPr>
      </w:pPr>
      <w:r w:rsidRPr="001D363F">
        <w:rPr>
          <w:rFonts w:eastAsia="Calibri"/>
          <w:b/>
          <w:sz w:val="28"/>
          <w:szCs w:val="28"/>
          <w:lang w:val="en-IN"/>
        </w:rPr>
        <w:t xml:space="preserve">2. Experimental </w:t>
      </w:r>
    </w:p>
    <w:p w:rsidR="00234CDD" w:rsidRPr="001D363F" w:rsidRDefault="00234CDD" w:rsidP="00234CDD">
      <w:pPr>
        <w:tabs>
          <w:tab w:val="left" w:pos="426"/>
        </w:tabs>
        <w:autoSpaceDE w:val="0"/>
        <w:autoSpaceDN w:val="0"/>
        <w:adjustRightInd w:val="0"/>
        <w:spacing w:line="480" w:lineRule="auto"/>
        <w:rPr>
          <w:rFonts w:eastAsia="Calibri"/>
          <w:b/>
          <w:sz w:val="28"/>
          <w:szCs w:val="28"/>
          <w:lang w:val="en-IN"/>
        </w:rPr>
      </w:pPr>
      <w:r w:rsidRPr="001D363F">
        <w:rPr>
          <w:rFonts w:eastAsia="Calibri"/>
          <w:b/>
          <w:sz w:val="28"/>
          <w:szCs w:val="28"/>
          <w:lang w:val="en-IN"/>
        </w:rPr>
        <w:t>2.1 Materials</w:t>
      </w:r>
    </w:p>
    <w:p w:rsidR="00234CDD" w:rsidRPr="00661B6D" w:rsidRDefault="00234CDD" w:rsidP="00234CDD">
      <w:pPr>
        <w:autoSpaceDE w:val="0"/>
        <w:autoSpaceDN w:val="0"/>
        <w:adjustRightInd w:val="0"/>
        <w:spacing w:line="480" w:lineRule="auto"/>
        <w:rPr>
          <w:rFonts w:eastAsia="Calibri"/>
          <w:color w:val="000000"/>
          <w:lang w:val="en-IN"/>
        </w:rPr>
      </w:pPr>
      <w:r w:rsidRPr="006D177A">
        <w:rPr>
          <w:rFonts w:eastAsia="Calibri"/>
          <w:lang w:val="en-IN"/>
        </w:rPr>
        <w:t xml:space="preserve">Isotactic polypropylene (PP) (grade H350 FG, </w:t>
      </w:r>
      <w:r w:rsidRPr="006D177A">
        <w:rPr>
          <w:rFonts w:eastAsia="Calibri"/>
          <w:color w:val="000000"/>
          <w:lang w:val="en-IN"/>
        </w:rPr>
        <w:t>melt flow index = 38 g/10min</w:t>
      </w:r>
      <w:r w:rsidRPr="006D177A">
        <w:rPr>
          <w:rFonts w:eastAsia="Calibri"/>
          <w:lang w:val="en-IN"/>
        </w:rPr>
        <w:t xml:space="preserve">) used in the present study was supplied by Reliance India </w:t>
      </w:r>
      <w:r w:rsidRPr="006D177A">
        <w:rPr>
          <w:rFonts w:eastAsia="Calibri"/>
          <w:color w:val="000000"/>
          <w:lang w:val="en-IN"/>
        </w:rPr>
        <w:t>Ltd.</w:t>
      </w:r>
      <w:r w:rsidRPr="006D177A">
        <w:rPr>
          <w:rFonts w:eastAsia="Calibri"/>
          <w:color w:val="FF0000"/>
          <w:lang w:val="en-IN"/>
        </w:rPr>
        <w:t xml:space="preserve"> </w:t>
      </w:r>
      <w:r w:rsidRPr="006D177A">
        <w:rPr>
          <w:rFonts w:eastAsia="Calibri"/>
          <w:lang w:val="en-IN"/>
        </w:rPr>
        <w:t>Natural rubber (</w:t>
      </w:r>
      <w:r w:rsidRPr="006D177A">
        <w:rPr>
          <w:bCs/>
          <w:lang w:val="en-IN"/>
        </w:rPr>
        <w:t xml:space="preserve">ISNR- grade-5, </w:t>
      </w:r>
      <w:r w:rsidRPr="006D177A">
        <w:rPr>
          <w:rFonts w:eastAsia="Calibri"/>
          <w:lang w:val="en-IN"/>
        </w:rPr>
        <w:t>Mn= 7.79xl0</w:t>
      </w:r>
      <w:r w:rsidRPr="006D177A">
        <w:rPr>
          <w:rFonts w:eastAsia="Calibri"/>
          <w:vertAlign w:val="superscript"/>
          <w:lang w:val="en-IN"/>
        </w:rPr>
        <w:t>5</w:t>
      </w:r>
      <w:r w:rsidRPr="006D177A">
        <w:rPr>
          <w:bCs/>
          <w:lang w:val="en-IN"/>
        </w:rPr>
        <w:t>)</w:t>
      </w:r>
      <w:r w:rsidRPr="006D177A">
        <w:rPr>
          <w:rFonts w:eastAsia="Calibri"/>
          <w:lang w:val="en-IN"/>
        </w:rPr>
        <w:t xml:space="preserve"> used in the study was procured from</w:t>
      </w:r>
      <w:r w:rsidRPr="006D177A">
        <w:rPr>
          <w:rFonts w:eastAsia="Calibri"/>
          <w:color w:val="FF0000"/>
          <w:lang w:val="en-IN"/>
        </w:rPr>
        <w:t xml:space="preserve"> </w:t>
      </w:r>
      <w:r w:rsidRPr="006D177A">
        <w:rPr>
          <w:rFonts w:eastAsia="Calibri"/>
          <w:color w:val="000000"/>
          <w:lang w:val="en-IN"/>
        </w:rPr>
        <w:t>Rubber Research Institute of India, Kottayam. The Multi walled carbon nanotubes (MWCNT) was</w:t>
      </w:r>
      <w:r>
        <w:rPr>
          <w:rFonts w:eastAsia="Calibri"/>
          <w:color w:val="000000"/>
          <w:lang w:val="en-IN"/>
        </w:rPr>
        <w:t xml:space="preserve"> supplied by Nanoshel, Punjab. </w:t>
      </w:r>
    </w:p>
    <w:p w:rsidR="00234CDD" w:rsidRPr="001D363F" w:rsidRDefault="00234CDD" w:rsidP="00234CDD">
      <w:pPr>
        <w:spacing w:line="360" w:lineRule="auto"/>
        <w:jc w:val="both"/>
        <w:rPr>
          <w:sz w:val="28"/>
          <w:szCs w:val="28"/>
          <w:lang w:bidi="ml-IN"/>
        </w:rPr>
      </w:pPr>
    </w:p>
    <w:p w:rsidR="00234CDD" w:rsidRPr="001D363F" w:rsidRDefault="00234CDD" w:rsidP="00234CDD">
      <w:pPr>
        <w:spacing w:line="360" w:lineRule="auto"/>
        <w:jc w:val="both"/>
        <w:rPr>
          <w:b/>
          <w:sz w:val="28"/>
          <w:szCs w:val="28"/>
          <w:lang w:bidi="ml-IN"/>
        </w:rPr>
      </w:pPr>
      <w:r w:rsidRPr="001D363F">
        <w:rPr>
          <w:b/>
          <w:sz w:val="28"/>
          <w:szCs w:val="28"/>
          <w:lang w:bidi="ml-IN"/>
        </w:rPr>
        <w:t>2.2 N</w:t>
      </w:r>
      <w:r w:rsidR="005F5A56" w:rsidRPr="001D363F">
        <w:rPr>
          <w:b/>
          <w:sz w:val="28"/>
          <w:szCs w:val="28"/>
          <w:lang w:bidi="ml-IN"/>
        </w:rPr>
        <w:t>atural Rubber(N</w:t>
      </w:r>
      <w:r w:rsidRPr="001D363F">
        <w:rPr>
          <w:b/>
          <w:sz w:val="28"/>
          <w:szCs w:val="28"/>
          <w:lang w:bidi="ml-IN"/>
        </w:rPr>
        <w:t>R</w:t>
      </w:r>
      <w:r w:rsidR="005F5A56" w:rsidRPr="001D363F">
        <w:rPr>
          <w:b/>
          <w:sz w:val="28"/>
          <w:szCs w:val="28"/>
          <w:lang w:bidi="ml-IN"/>
        </w:rPr>
        <w:t>)</w:t>
      </w:r>
      <w:r w:rsidRPr="001D363F">
        <w:rPr>
          <w:b/>
          <w:sz w:val="28"/>
          <w:szCs w:val="28"/>
          <w:lang w:bidi="ml-IN"/>
        </w:rPr>
        <w:t>/</w:t>
      </w:r>
      <w:r w:rsidR="005F5A56" w:rsidRPr="001D363F">
        <w:rPr>
          <w:b/>
          <w:sz w:val="28"/>
          <w:szCs w:val="28"/>
          <w:lang w:bidi="ml-IN"/>
        </w:rPr>
        <w:t>Polypropylene(</w:t>
      </w:r>
      <w:r w:rsidRPr="001D363F">
        <w:rPr>
          <w:b/>
          <w:sz w:val="28"/>
          <w:szCs w:val="28"/>
          <w:lang w:bidi="ml-IN"/>
        </w:rPr>
        <w:t>PP</w:t>
      </w:r>
      <w:r w:rsidR="005F5A56" w:rsidRPr="001D363F">
        <w:rPr>
          <w:b/>
          <w:sz w:val="28"/>
          <w:szCs w:val="28"/>
          <w:lang w:bidi="ml-IN"/>
        </w:rPr>
        <w:t>)</w:t>
      </w:r>
      <w:r w:rsidRPr="001D363F">
        <w:rPr>
          <w:b/>
          <w:sz w:val="28"/>
          <w:szCs w:val="28"/>
          <w:lang w:bidi="ml-IN"/>
        </w:rPr>
        <w:t xml:space="preserve"> </w:t>
      </w:r>
      <w:r w:rsidR="002922BA" w:rsidRPr="001D363F">
        <w:rPr>
          <w:b/>
          <w:sz w:val="28"/>
          <w:szCs w:val="28"/>
          <w:lang w:bidi="ml-IN"/>
        </w:rPr>
        <w:t>Blend Preparation</w:t>
      </w:r>
    </w:p>
    <w:p w:rsidR="00234CDD" w:rsidRPr="00F0181E" w:rsidRDefault="00234CDD" w:rsidP="00234CDD">
      <w:pPr>
        <w:spacing w:line="360" w:lineRule="auto"/>
        <w:jc w:val="both"/>
        <w:rPr>
          <w:szCs w:val="20"/>
          <w:lang w:bidi="ml-IN"/>
        </w:rPr>
      </w:pPr>
    </w:p>
    <w:p w:rsidR="00234CDD" w:rsidRDefault="00234CDD" w:rsidP="00234CDD">
      <w:pPr>
        <w:spacing w:line="360" w:lineRule="auto"/>
        <w:ind w:firstLine="360"/>
        <w:jc w:val="both"/>
        <w:rPr>
          <w:szCs w:val="20"/>
          <w:lang w:bidi="ml-IN"/>
        </w:rPr>
      </w:pPr>
      <w:r w:rsidRPr="00F0181E">
        <w:rPr>
          <w:szCs w:val="20"/>
          <w:lang w:bidi="ml-IN"/>
        </w:rPr>
        <w:lastRenderedPageBreak/>
        <w:t xml:space="preserve"> </w:t>
      </w:r>
      <w:r>
        <w:rPr>
          <w:szCs w:val="20"/>
          <w:lang w:bidi="ml-IN"/>
        </w:rPr>
        <w:t xml:space="preserve">  </w:t>
      </w:r>
      <w:r w:rsidRPr="00F0181E">
        <w:rPr>
          <w:szCs w:val="20"/>
          <w:lang w:bidi="ml-IN"/>
        </w:rPr>
        <w:t>N</w:t>
      </w:r>
      <w:r w:rsidR="005F5A56">
        <w:rPr>
          <w:szCs w:val="20"/>
          <w:lang w:bidi="ml-IN"/>
        </w:rPr>
        <w:t xml:space="preserve">atural </w:t>
      </w:r>
      <w:r w:rsidRPr="00F0181E">
        <w:rPr>
          <w:szCs w:val="20"/>
          <w:lang w:bidi="ml-IN"/>
        </w:rPr>
        <w:t>R</w:t>
      </w:r>
      <w:r w:rsidR="005F5A56">
        <w:rPr>
          <w:szCs w:val="20"/>
          <w:lang w:bidi="ml-IN"/>
        </w:rPr>
        <w:t>ubber</w:t>
      </w:r>
      <w:r w:rsidRPr="00F0181E">
        <w:rPr>
          <w:szCs w:val="20"/>
          <w:lang w:bidi="ml-IN"/>
        </w:rPr>
        <w:t xml:space="preserve"> and polypropylene were blended. Mixing was done in a hakae rheocorder at 180</w:t>
      </w:r>
      <w:r>
        <w:rPr>
          <w:szCs w:val="20"/>
          <w:lang w:bidi="ml-IN"/>
        </w:rPr>
        <w:t xml:space="preserve"> </w:t>
      </w:r>
      <w:r w:rsidRPr="00DD3442">
        <w:rPr>
          <w:szCs w:val="20"/>
          <w:vertAlign w:val="superscript"/>
          <w:lang w:bidi="ml-IN"/>
        </w:rPr>
        <w:t>0</w:t>
      </w:r>
      <w:r w:rsidR="005F5A56">
        <w:rPr>
          <w:szCs w:val="20"/>
          <w:vertAlign w:val="subscript"/>
          <w:lang w:bidi="ml-IN"/>
        </w:rPr>
        <w:t>C</w:t>
      </w:r>
      <w:r w:rsidRPr="00F0181E">
        <w:rPr>
          <w:szCs w:val="20"/>
          <w:lang w:bidi="ml-IN"/>
        </w:rPr>
        <w:t xml:space="preserve"> at a rotor speed of 60rpm. The total mixing time was 10 minutes. In all the mixing the polypropylene was added first and allowed to melt for 2 minutes and the rubber was added and the mixing was continued for another 8 minutes. </w:t>
      </w:r>
      <w:r>
        <w:rPr>
          <w:szCs w:val="20"/>
          <w:lang w:bidi="ml-IN"/>
        </w:rPr>
        <w:t xml:space="preserve">The blend compositions include 90/10,80/20,70/30,60/40,50/50,40/60 </w:t>
      </w:r>
      <w:r w:rsidRPr="00F0181E">
        <w:rPr>
          <w:szCs w:val="20"/>
          <w:lang w:bidi="ml-IN"/>
        </w:rPr>
        <w:t>PP</w:t>
      </w:r>
      <w:r>
        <w:rPr>
          <w:szCs w:val="20"/>
          <w:lang w:bidi="ml-IN"/>
        </w:rPr>
        <w:t>/NR</w:t>
      </w:r>
      <w:r w:rsidRPr="00F0181E">
        <w:rPr>
          <w:szCs w:val="20"/>
          <w:lang w:bidi="ml-IN"/>
        </w:rPr>
        <w:t xml:space="preserve"> blends</w:t>
      </w:r>
      <w:r>
        <w:rPr>
          <w:szCs w:val="20"/>
          <w:lang w:bidi="ml-IN"/>
        </w:rPr>
        <w:t>.</w:t>
      </w:r>
    </w:p>
    <w:p w:rsidR="00234CDD" w:rsidRPr="001D363F" w:rsidRDefault="00234CDD" w:rsidP="00234CDD">
      <w:pPr>
        <w:spacing w:before="120" w:after="120" w:line="360" w:lineRule="auto"/>
        <w:jc w:val="both"/>
        <w:rPr>
          <w:b/>
          <w:bCs/>
          <w:sz w:val="28"/>
          <w:szCs w:val="28"/>
        </w:rPr>
      </w:pPr>
      <w:r w:rsidRPr="001D363F">
        <w:rPr>
          <w:b/>
          <w:bCs/>
          <w:sz w:val="28"/>
          <w:szCs w:val="28"/>
        </w:rPr>
        <w:t xml:space="preserve">2.3 </w:t>
      </w:r>
      <w:r w:rsidR="002922BA" w:rsidRPr="001D363F">
        <w:rPr>
          <w:b/>
          <w:bCs/>
          <w:sz w:val="28"/>
          <w:szCs w:val="28"/>
        </w:rPr>
        <w:t xml:space="preserve">Preparation of </w:t>
      </w:r>
      <w:r w:rsidRPr="001D363F">
        <w:rPr>
          <w:b/>
          <w:bCs/>
          <w:sz w:val="28"/>
          <w:szCs w:val="28"/>
        </w:rPr>
        <w:t>PP/</w:t>
      </w:r>
      <w:r w:rsidR="001D363F" w:rsidRPr="001D363F">
        <w:rPr>
          <w:b/>
          <w:bCs/>
          <w:sz w:val="28"/>
          <w:szCs w:val="28"/>
        </w:rPr>
        <w:t>NR/</w:t>
      </w:r>
      <w:r w:rsidR="002922BA" w:rsidRPr="001D363F">
        <w:rPr>
          <w:b/>
          <w:bCs/>
          <w:sz w:val="28"/>
          <w:szCs w:val="28"/>
        </w:rPr>
        <w:t>MW</w:t>
      </w:r>
      <w:r w:rsidRPr="001D363F">
        <w:rPr>
          <w:b/>
          <w:bCs/>
          <w:sz w:val="28"/>
          <w:szCs w:val="28"/>
        </w:rPr>
        <w:t>CNT C</w:t>
      </w:r>
      <w:r w:rsidR="002922BA" w:rsidRPr="001D363F">
        <w:rPr>
          <w:b/>
          <w:bCs/>
          <w:sz w:val="28"/>
          <w:szCs w:val="28"/>
        </w:rPr>
        <w:t>omposites</w:t>
      </w:r>
    </w:p>
    <w:p w:rsidR="0098423E" w:rsidRDefault="00234CDD" w:rsidP="00D948A8">
      <w:pPr>
        <w:spacing w:line="360" w:lineRule="auto"/>
        <w:jc w:val="both"/>
        <w:rPr>
          <w:rFonts w:eastAsia="Calibri"/>
          <w:lang w:val="en-IN"/>
        </w:rPr>
      </w:pPr>
      <w:r w:rsidRPr="00C07959">
        <w:rPr>
          <w:rFonts w:eastAsia="Calibri"/>
          <w:lang w:val="en-IN"/>
        </w:rPr>
        <w:t>MWCNT</w:t>
      </w:r>
      <w:r w:rsidR="001D363F">
        <w:rPr>
          <w:rFonts w:eastAsia="Calibri"/>
          <w:lang w:val="en-IN"/>
        </w:rPr>
        <w:t>s</w:t>
      </w:r>
      <w:r w:rsidRPr="00C07959">
        <w:rPr>
          <w:rFonts w:eastAsia="Calibri"/>
          <w:lang w:val="en-IN"/>
        </w:rPr>
        <w:t xml:space="preserve"> filled </w:t>
      </w:r>
      <w:r w:rsidRPr="00C07959">
        <w:rPr>
          <w:rFonts w:eastAsia="Calibri"/>
          <w:color w:val="231F20"/>
          <w:lang w:val="en-IN"/>
        </w:rPr>
        <w:t>PP/NR blend</w:t>
      </w:r>
      <w:r>
        <w:rPr>
          <w:rFonts w:eastAsia="Calibri"/>
          <w:lang w:val="en-IN"/>
        </w:rPr>
        <w:t xml:space="preserve">s </w:t>
      </w:r>
      <w:r w:rsidRPr="00C07959">
        <w:rPr>
          <w:rFonts w:eastAsia="Calibri"/>
          <w:lang w:val="en-IN"/>
        </w:rPr>
        <w:t>were prepared by</w:t>
      </w:r>
      <w:r w:rsidR="005F5A56">
        <w:rPr>
          <w:rFonts w:eastAsia="Calibri"/>
          <w:lang w:val="en-IN"/>
        </w:rPr>
        <w:t xml:space="preserve"> melt mixing method in  a Brabender Plast</w:t>
      </w:r>
      <w:r w:rsidR="001D363F">
        <w:rPr>
          <w:rFonts w:eastAsia="Calibri"/>
          <w:lang w:val="en-IN"/>
        </w:rPr>
        <w:t>i</w:t>
      </w:r>
      <w:r w:rsidR="005F5A56">
        <w:rPr>
          <w:rFonts w:eastAsia="Calibri"/>
          <w:lang w:val="en-IN"/>
        </w:rPr>
        <w:t>co</w:t>
      </w:r>
      <w:r w:rsidR="001D363F">
        <w:rPr>
          <w:rFonts w:eastAsia="Calibri"/>
          <w:lang w:val="en-IN"/>
        </w:rPr>
        <w:t>r</w:t>
      </w:r>
      <w:r w:rsidR="005F5A56">
        <w:rPr>
          <w:rFonts w:eastAsia="Calibri"/>
          <w:lang w:val="en-IN"/>
        </w:rPr>
        <w:t xml:space="preserve">der </w:t>
      </w:r>
      <w:r w:rsidR="005F5A56" w:rsidRPr="00F0181E">
        <w:rPr>
          <w:szCs w:val="20"/>
          <w:lang w:bidi="ml-IN"/>
        </w:rPr>
        <w:t>at 180</w:t>
      </w:r>
      <w:r w:rsidR="005F5A56">
        <w:rPr>
          <w:szCs w:val="20"/>
          <w:lang w:bidi="ml-IN"/>
        </w:rPr>
        <w:t xml:space="preserve"> </w:t>
      </w:r>
      <w:r w:rsidR="005F5A56" w:rsidRPr="00DD3442">
        <w:rPr>
          <w:szCs w:val="20"/>
          <w:vertAlign w:val="superscript"/>
          <w:lang w:bidi="ml-IN"/>
        </w:rPr>
        <w:t>0</w:t>
      </w:r>
      <w:r w:rsidR="005F5A56">
        <w:rPr>
          <w:szCs w:val="20"/>
          <w:vertAlign w:val="subscript"/>
          <w:lang w:bidi="ml-IN"/>
        </w:rPr>
        <w:t>C</w:t>
      </w:r>
      <w:r w:rsidR="005F5A56">
        <w:rPr>
          <w:szCs w:val="20"/>
          <w:lang w:bidi="ml-IN"/>
        </w:rPr>
        <w:t xml:space="preserve">  with a </w:t>
      </w:r>
      <w:r w:rsidR="005F5A56" w:rsidRPr="00F0181E">
        <w:rPr>
          <w:szCs w:val="20"/>
          <w:lang w:bidi="ml-IN"/>
        </w:rPr>
        <w:t xml:space="preserve"> rotor speed of 60rpm. The total mixing time was 10 minutes. In all the mixing the polypropylene was added first and a</w:t>
      </w:r>
      <w:r w:rsidR="005F5A56">
        <w:rPr>
          <w:szCs w:val="20"/>
          <w:lang w:bidi="ml-IN"/>
        </w:rPr>
        <w:t xml:space="preserve">llowed to melt for 2 minutes, </w:t>
      </w:r>
      <w:r w:rsidR="005F5A56" w:rsidRPr="00F0181E">
        <w:rPr>
          <w:szCs w:val="20"/>
          <w:lang w:bidi="ml-IN"/>
        </w:rPr>
        <w:t xml:space="preserve"> the</w:t>
      </w:r>
      <w:r w:rsidR="005F5A56">
        <w:rPr>
          <w:szCs w:val="20"/>
          <w:lang w:bidi="ml-IN"/>
        </w:rPr>
        <w:t xml:space="preserve">n </w:t>
      </w:r>
      <w:r w:rsidR="005F5A56" w:rsidRPr="00F0181E">
        <w:rPr>
          <w:szCs w:val="20"/>
          <w:lang w:bidi="ml-IN"/>
        </w:rPr>
        <w:t xml:space="preserve"> rubber was added and </w:t>
      </w:r>
      <w:r w:rsidR="005F5A56">
        <w:rPr>
          <w:szCs w:val="20"/>
          <w:lang w:bidi="ml-IN"/>
        </w:rPr>
        <w:t>after one minute Multiwalled Carbon Nanotube is added. T</w:t>
      </w:r>
      <w:r w:rsidR="005F5A56" w:rsidRPr="00F0181E">
        <w:rPr>
          <w:szCs w:val="20"/>
          <w:lang w:bidi="ml-IN"/>
        </w:rPr>
        <w:t>he mi</w:t>
      </w:r>
      <w:r w:rsidR="005F5A56">
        <w:rPr>
          <w:szCs w:val="20"/>
          <w:lang w:bidi="ml-IN"/>
        </w:rPr>
        <w:t>xing was continued for another 7</w:t>
      </w:r>
      <w:r w:rsidR="005F5A56" w:rsidRPr="00F0181E">
        <w:rPr>
          <w:szCs w:val="20"/>
          <w:lang w:bidi="ml-IN"/>
        </w:rPr>
        <w:t xml:space="preserve"> minutes</w:t>
      </w:r>
      <w:r w:rsidR="005F5A56">
        <w:rPr>
          <w:szCs w:val="20"/>
          <w:lang w:bidi="ml-IN"/>
        </w:rPr>
        <w:t>.</w:t>
      </w:r>
      <w:r w:rsidR="005F5A56">
        <w:rPr>
          <w:rFonts w:eastAsia="Calibri"/>
          <w:lang w:val="en-IN"/>
        </w:rPr>
        <w:t xml:space="preserve"> </w:t>
      </w:r>
      <w:r w:rsidRPr="00C07959">
        <w:rPr>
          <w:rFonts w:eastAsia="Calibri"/>
          <w:lang w:val="en-IN"/>
        </w:rPr>
        <w:t xml:space="preserve"> </w:t>
      </w:r>
      <w:r w:rsidR="00293A0A">
        <w:rPr>
          <w:rFonts w:eastAsia="Calibri"/>
          <w:lang w:val="en-IN"/>
        </w:rPr>
        <w:t>Nanocomnposites are prepared by adding 1, 3, 5 &amp; 7 wt% of  MWCNT</w:t>
      </w:r>
      <w:r w:rsidR="001D363F">
        <w:rPr>
          <w:rFonts w:eastAsia="Calibri"/>
          <w:lang w:val="en-IN"/>
        </w:rPr>
        <w:t>s</w:t>
      </w:r>
      <w:r w:rsidR="00293A0A">
        <w:rPr>
          <w:rFonts w:eastAsia="Calibri"/>
          <w:lang w:val="en-IN"/>
        </w:rPr>
        <w:t xml:space="preserve"> </w:t>
      </w:r>
      <w:r>
        <w:rPr>
          <w:rFonts w:eastAsia="Calibri"/>
          <w:lang w:val="en-IN"/>
        </w:rPr>
        <w:t xml:space="preserve">into </w:t>
      </w:r>
      <w:r w:rsidR="00293A0A">
        <w:rPr>
          <w:rFonts w:eastAsia="Calibri"/>
          <w:lang w:val="en-IN"/>
        </w:rPr>
        <w:t xml:space="preserve">various </w:t>
      </w:r>
      <w:r w:rsidR="00F555F7">
        <w:rPr>
          <w:rFonts w:eastAsia="Calibri"/>
          <w:lang w:val="en-IN"/>
        </w:rPr>
        <w:t>PP/NR blend composition (</w:t>
      </w:r>
      <w:r>
        <w:rPr>
          <w:rFonts w:eastAsia="Calibri"/>
          <w:lang w:val="en-IN"/>
        </w:rPr>
        <w:t>80/20, 50/50,20/80</w:t>
      </w:r>
      <w:r w:rsidR="00F555F7">
        <w:rPr>
          <w:rFonts w:eastAsia="Calibri"/>
          <w:lang w:val="en-IN"/>
        </w:rPr>
        <w:t xml:space="preserve">) </w:t>
      </w:r>
      <w:r>
        <w:rPr>
          <w:rFonts w:eastAsia="Calibri"/>
          <w:lang w:val="en-IN"/>
        </w:rPr>
        <w:t xml:space="preserve"> during melt mixing</w:t>
      </w:r>
      <w:r w:rsidR="0098423E">
        <w:rPr>
          <w:rFonts w:eastAsia="Calibri"/>
          <w:lang w:val="en-IN"/>
        </w:rPr>
        <w:t>.</w:t>
      </w:r>
      <w:r w:rsidR="00D948A8">
        <w:rPr>
          <w:rFonts w:eastAsia="Calibri"/>
          <w:lang w:val="en-IN"/>
        </w:rPr>
        <w:t xml:space="preserve"> The prepared composites are moulded as 2mm thick sheets by compression moulding at </w:t>
      </w:r>
      <w:r w:rsidR="00D948A8">
        <w:rPr>
          <w:lang w:val="en-IN"/>
        </w:rPr>
        <w:t>180 °C for 10</w:t>
      </w:r>
      <w:r w:rsidR="00D948A8" w:rsidRPr="00204245">
        <w:rPr>
          <w:lang w:val="en-IN"/>
        </w:rPr>
        <w:t xml:space="preserve"> minutes</w:t>
      </w:r>
      <w:r w:rsidR="00D948A8">
        <w:rPr>
          <w:rFonts w:eastAsia="Calibri"/>
          <w:lang w:val="en-IN"/>
        </w:rPr>
        <w:t>.</w:t>
      </w:r>
    </w:p>
    <w:p w:rsidR="0098423E" w:rsidRPr="001D363F" w:rsidRDefault="001D363F" w:rsidP="0098423E">
      <w:pPr>
        <w:spacing w:before="120" w:after="120" w:line="360" w:lineRule="auto"/>
        <w:jc w:val="both"/>
        <w:rPr>
          <w:b/>
          <w:bCs/>
          <w:sz w:val="28"/>
          <w:szCs w:val="28"/>
        </w:rPr>
      </w:pPr>
      <w:r w:rsidRPr="001D363F">
        <w:rPr>
          <w:b/>
          <w:bCs/>
          <w:sz w:val="28"/>
          <w:szCs w:val="28"/>
        </w:rPr>
        <w:t>2.4</w:t>
      </w:r>
      <w:r w:rsidR="0098423E" w:rsidRPr="001D363F">
        <w:rPr>
          <w:b/>
          <w:bCs/>
          <w:sz w:val="28"/>
          <w:szCs w:val="28"/>
        </w:rPr>
        <w:t>. Characterization Techniques</w:t>
      </w:r>
    </w:p>
    <w:p w:rsidR="0098423E" w:rsidRPr="00783098" w:rsidRDefault="0098423E" w:rsidP="0098423E">
      <w:pPr>
        <w:spacing w:before="120" w:after="120" w:line="360" w:lineRule="auto"/>
        <w:jc w:val="both"/>
        <w:rPr>
          <w:b/>
          <w:bCs/>
          <w:u w:val="single"/>
        </w:rPr>
      </w:pPr>
      <w:r>
        <w:rPr>
          <w:b/>
          <w:bCs/>
        </w:rPr>
        <w:t xml:space="preserve"> </w:t>
      </w:r>
      <w:r w:rsidRPr="00783098">
        <w:rPr>
          <w:b/>
          <w:bCs/>
          <w:u w:val="single"/>
        </w:rPr>
        <w:t>Scanning Electron Microscopy (SEM)</w:t>
      </w:r>
    </w:p>
    <w:p w:rsidR="0098423E" w:rsidRDefault="0098423E" w:rsidP="0098423E">
      <w:pPr>
        <w:spacing w:before="120" w:after="120" w:line="480" w:lineRule="auto"/>
        <w:jc w:val="both"/>
      </w:pPr>
      <w:r>
        <w:t xml:space="preserve">Morphological studies were carried out using Scanning Electron Microscope (SEM), JEOL (model-JSM- 6390). </w:t>
      </w:r>
      <w:r w:rsidR="00507CBF">
        <w:t>The prepared blends and composites</w:t>
      </w:r>
      <w:r>
        <w:t xml:space="preserve"> were cryogenically fractured in liquid nitrogen to avoid any possibility of phase deformation during the fracture and the NR phase was extracted in toluene. After etching, the samples were coated with platinum using sputter coater before scanning.</w:t>
      </w:r>
    </w:p>
    <w:p w:rsidR="000A1C62" w:rsidRPr="001D363F" w:rsidRDefault="000A1C62" w:rsidP="0098423E">
      <w:pPr>
        <w:spacing w:before="120" w:after="120" w:line="480" w:lineRule="auto"/>
        <w:jc w:val="both"/>
        <w:rPr>
          <w:b/>
          <w:sz w:val="28"/>
          <w:szCs w:val="28"/>
          <w:u w:val="single"/>
        </w:rPr>
      </w:pPr>
      <w:r w:rsidRPr="001D363F">
        <w:rPr>
          <w:b/>
          <w:sz w:val="28"/>
          <w:szCs w:val="28"/>
          <w:u w:val="single"/>
        </w:rPr>
        <w:t>Transmission Electron Micrscopy  (TEM)</w:t>
      </w:r>
    </w:p>
    <w:p w:rsidR="0098423E" w:rsidRDefault="0098423E" w:rsidP="0098423E">
      <w:pPr>
        <w:autoSpaceDE w:val="0"/>
        <w:autoSpaceDN w:val="0"/>
        <w:adjustRightInd w:val="0"/>
        <w:spacing w:line="480" w:lineRule="auto"/>
        <w:jc w:val="both"/>
      </w:pPr>
      <w:r w:rsidRPr="00224FAD">
        <w:rPr>
          <w:color w:val="000000" w:themeColor="text1"/>
        </w:rPr>
        <w:t xml:space="preserve">The micrographs of the samples were taken using </w:t>
      </w:r>
      <w:r w:rsidRPr="00224FAD">
        <w:t xml:space="preserve">Jeol JEM-2100 transmission electron microscope with an accelerating voltage of 200 keV. Ultrathin sections of bulk specimens (about 100 nm in thickness) were obtained </w:t>
      </w:r>
      <w:r w:rsidRPr="001D363F">
        <w:t>by</w:t>
      </w:r>
      <w:r w:rsidRPr="001D363F">
        <w:rPr>
          <w:i/>
        </w:rPr>
        <w:t xml:space="preserve"> </w:t>
      </w:r>
      <w:r w:rsidRPr="001D363F">
        <w:rPr>
          <w:rStyle w:val="Emphasis"/>
          <w:i w:val="0"/>
        </w:rPr>
        <w:t>cryocutting with</w:t>
      </w:r>
      <w:r w:rsidRPr="00224FAD">
        <w:t xml:space="preserve"> an ultramicrotome fitted with a diamond knife.</w:t>
      </w:r>
    </w:p>
    <w:p w:rsidR="001D363F" w:rsidRDefault="001D363F" w:rsidP="0098423E">
      <w:pPr>
        <w:autoSpaceDE w:val="0"/>
        <w:autoSpaceDN w:val="0"/>
        <w:adjustRightInd w:val="0"/>
        <w:spacing w:line="480" w:lineRule="auto"/>
        <w:jc w:val="both"/>
        <w:rPr>
          <w:b/>
          <w:u w:val="single"/>
        </w:rPr>
      </w:pPr>
    </w:p>
    <w:p w:rsidR="001D363F" w:rsidRDefault="001D363F" w:rsidP="0098423E">
      <w:pPr>
        <w:autoSpaceDE w:val="0"/>
        <w:autoSpaceDN w:val="0"/>
        <w:adjustRightInd w:val="0"/>
        <w:spacing w:line="480" w:lineRule="auto"/>
        <w:jc w:val="both"/>
        <w:rPr>
          <w:b/>
          <w:u w:val="single"/>
        </w:rPr>
      </w:pPr>
    </w:p>
    <w:p w:rsidR="000A1C62" w:rsidRPr="001D363F" w:rsidRDefault="000A1C62" w:rsidP="0098423E">
      <w:pPr>
        <w:autoSpaceDE w:val="0"/>
        <w:autoSpaceDN w:val="0"/>
        <w:adjustRightInd w:val="0"/>
        <w:spacing w:line="480" w:lineRule="auto"/>
        <w:jc w:val="both"/>
        <w:rPr>
          <w:b/>
          <w:color w:val="000000" w:themeColor="text1"/>
          <w:sz w:val="32"/>
          <w:szCs w:val="32"/>
          <w:u w:val="single"/>
        </w:rPr>
      </w:pPr>
      <w:r w:rsidRPr="001D363F">
        <w:rPr>
          <w:b/>
          <w:sz w:val="32"/>
          <w:szCs w:val="32"/>
          <w:u w:val="single"/>
        </w:rPr>
        <w:t>Rheological Analysis</w:t>
      </w:r>
    </w:p>
    <w:p w:rsidR="0098423E" w:rsidRDefault="0098423E" w:rsidP="001D363F">
      <w:pPr>
        <w:spacing w:line="360" w:lineRule="auto"/>
        <w:jc w:val="both"/>
        <w:rPr>
          <w:color w:val="000000" w:themeColor="text1"/>
        </w:rPr>
      </w:pPr>
      <w:r w:rsidRPr="00C910A5">
        <w:rPr>
          <w:color w:val="000000" w:themeColor="text1"/>
        </w:rPr>
        <w:t>Dynamic frequency sweep rheological analysis were carried out in Stress Controlled rheometer DHR3 (Discovery Hybrid Rheometer 3</w:t>
      </w:r>
      <w:r>
        <w:rPr>
          <w:color w:val="000000" w:themeColor="text1"/>
        </w:rPr>
        <w:t>)</w:t>
      </w:r>
      <w:r w:rsidRPr="00C910A5">
        <w:rPr>
          <w:color w:val="000000" w:themeColor="text1"/>
        </w:rPr>
        <w:t xml:space="preserve"> </w:t>
      </w:r>
      <w:r>
        <w:rPr>
          <w:color w:val="000000" w:themeColor="text1"/>
        </w:rPr>
        <w:t>f</w:t>
      </w:r>
      <w:r w:rsidRPr="00C910A5">
        <w:rPr>
          <w:color w:val="000000" w:themeColor="text1"/>
        </w:rPr>
        <w:t>rom TA instruments. The measurements were performed in 25 mm parallel plates geometry at 180 °C. The frequency varied from 0.1 to 100 rad/s</w:t>
      </w:r>
      <w:r w:rsidR="00507CBF">
        <w:rPr>
          <w:color w:val="000000" w:themeColor="text1"/>
        </w:rPr>
        <w:t>.</w:t>
      </w:r>
    </w:p>
    <w:p w:rsidR="000A1C62" w:rsidRDefault="000A1C62" w:rsidP="00234CDD">
      <w:pPr>
        <w:rPr>
          <w:color w:val="000000" w:themeColor="text1"/>
        </w:rPr>
      </w:pPr>
    </w:p>
    <w:p w:rsidR="000A1C62" w:rsidRPr="001D363F" w:rsidRDefault="000A1C62" w:rsidP="00234CDD">
      <w:pPr>
        <w:rPr>
          <w:b/>
          <w:color w:val="000000" w:themeColor="text1"/>
          <w:sz w:val="28"/>
          <w:szCs w:val="28"/>
          <w:u w:val="single"/>
        </w:rPr>
      </w:pPr>
      <w:r w:rsidRPr="001D363F">
        <w:rPr>
          <w:b/>
          <w:color w:val="000000" w:themeColor="text1"/>
          <w:sz w:val="28"/>
          <w:szCs w:val="28"/>
          <w:u w:val="single"/>
        </w:rPr>
        <w:t>Mechanical Properties</w:t>
      </w:r>
    </w:p>
    <w:p w:rsidR="000A1C62" w:rsidRDefault="000A1C62" w:rsidP="00234CDD">
      <w:pPr>
        <w:rPr>
          <w:b/>
          <w:color w:val="000000" w:themeColor="text1"/>
          <w:u w:val="single"/>
        </w:rPr>
      </w:pPr>
    </w:p>
    <w:p w:rsidR="000A1C62" w:rsidRDefault="000A1C62" w:rsidP="001D363F">
      <w:pPr>
        <w:spacing w:after="200" w:line="360" w:lineRule="auto"/>
        <w:rPr>
          <w:rFonts w:eastAsiaTheme="minorHAnsi"/>
          <w:sz w:val="23"/>
          <w:szCs w:val="23"/>
          <w:lang w:val="en-IN"/>
        </w:rPr>
      </w:pPr>
      <w:r w:rsidRPr="000A1C62">
        <w:rPr>
          <w:rFonts w:eastAsiaTheme="minorHAnsi"/>
          <w:sz w:val="23"/>
          <w:szCs w:val="23"/>
          <w:lang w:val="en-IN"/>
        </w:rPr>
        <w:t>Tensile properties of the samples were measured using universal testing machine (Tinius Olsen) with a cross-head rate at 500mm/min according to ASTM D 412-98 at a room temperature (25 ± 2 °C). Five dumbbell shaped samples of each system were used to determine the young’s modulus, tensile strength and elongation at break. Tensile modulus was taken as the slope of the initial linear region of the stress-strain curve.</w:t>
      </w:r>
    </w:p>
    <w:p w:rsidR="001D363F" w:rsidRDefault="001D363F" w:rsidP="001D363F">
      <w:pPr>
        <w:spacing w:after="200" w:line="360" w:lineRule="auto"/>
        <w:rPr>
          <w:rFonts w:eastAsiaTheme="minorHAnsi"/>
          <w:b/>
          <w:sz w:val="28"/>
          <w:szCs w:val="28"/>
          <w:u w:val="single"/>
          <w:lang w:val="en-IN"/>
        </w:rPr>
      </w:pPr>
      <w:r w:rsidRPr="001D363F">
        <w:rPr>
          <w:rFonts w:eastAsiaTheme="minorHAnsi"/>
          <w:b/>
          <w:sz w:val="28"/>
          <w:szCs w:val="28"/>
          <w:u w:val="single"/>
          <w:lang w:val="en-IN"/>
        </w:rPr>
        <w:t>Electrical Properties</w:t>
      </w:r>
    </w:p>
    <w:p w:rsidR="008D4CFF" w:rsidRDefault="008D4CFF" w:rsidP="001D363F">
      <w:pPr>
        <w:spacing w:after="200" w:line="360" w:lineRule="auto"/>
        <w:rPr>
          <w:rFonts w:eastAsiaTheme="minorHAnsi"/>
          <w:b/>
          <w:sz w:val="28"/>
          <w:szCs w:val="28"/>
          <w:u w:val="single"/>
          <w:lang w:val="en-IN"/>
        </w:rPr>
      </w:pPr>
      <w:r w:rsidRPr="00EF3970">
        <w:rPr>
          <w:noProof/>
          <w:color w:val="000000" w:themeColor="text1"/>
        </w:rPr>
        <w:t xml:space="preserve"> T</w:t>
      </w:r>
      <w:r w:rsidRPr="00EF3970">
        <w:rPr>
          <w:color w:val="000000" w:themeColor="text1"/>
        </w:rPr>
        <w:t xml:space="preserve">he DC electrical conductivity of nanocomposites was </w:t>
      </w:r>
      <w:r w:rsidRPr="00EF3970">
        <w:rPr>
          <w:noProof/>
          <w:color w:val="000000" w:themeColor="text1"/>
        </w:rPr>
        <w:t>measured using</w:t>
      </w:r>
      <w:r w:rsidRPr="00EF3970">
        <w:rPr>
          <w:color w:val="000000" w:themeColor="text1"/>
        </w:rPr>
        <w:t xml:space="preserve"> two different arrangements</w:t>
      </w:r>
      <w:r w:rsidRPr="001F2ECD">
        <w:rPr>
          <w:color w:val="000000" w:themeColor="text1"/>
        </w:rPr>
        <w:t>. For nanocomposites with electrical conductivity &lt;10</w:t>
      </w:r>
      <w:r w:rsidRPr="001F2ECD">
        <w:rPr>
          <w:color w:val="000000" w:themeColor="text1"/>
          <w:vertAlign w:val="superscript"/>
        </w:rPr>
        <w:t>-6</w:t>
      </w:r>
      <w:r>
        <w:rPr>
          <w:color w:val="000000" w:themeColor="text1"/>
          <w:vertAlign w:val="superscript"/>
        </w:rPr>
        <w:t xml:space="preserve"> </w:t>
      </w:r>
      <w:r>
        <w:rPr>
          <w:color w:val="000000" w:themeColor="text1"/>
        </w:rPr>
        <w:t>s/cm</w:t>
      </w:r>
      <w:r w:rsidRPr="001F2ECD">
        <w:rPr>
          <w:color w:val="000000" w:themeColor="text1"/>
        </w:rPr>
        <w:t xml:space="preserve">, a setup consisting of the Keithley 6517B electrometer (Keithley, Ohio, USA) and a Keithley 8009 test fixture was used. For </w:t>
      </w:r>
      <w:r w:rsidRPr="001F2ECD">
        <w:rPr>
          <w:noProof/>
          <w:color w:val="000000" w:themeColor="text1"/>
        </w:rPr>
        <w:t xml:space="preserve">higher conductive </w:t>
      </w:r>
      <w:r w:rsidRPr="001F2ECD">
        <w:rPr>
          <w:color w:val="000000" w:themeColor="text1"/>
        </w:rPr>
        <w:t>nanocomposites, a Keithley 2400 Source</w:t>
      </w:r>
      <w:r>
        <w:rPr>
          <w:color w:val="000000" w:themeColor="text1"/>
        </w:rPr>
        <w:t xml:space="preserve"> </w:t>
      </w:r>
      <w:r w:rsidRPr="001F2ECD">
        <w:rPr>
          <w:color w:val="000000" w:themeColor="text1"/>
        </w:rPr>
        <w:t>meter and four probe setup were us</w:t>
      </w:r>
      <w:r>
        <w:rPr>
          <w:color w:val="000000" w:themeColor="text1"/>
        </w:rPr>
        <w:t>ed to measure the conductivity.AC conductivity is obtained from impedence analyzer.</w:t>
      </w:r>
    </w:p>
    <w:p w:rsidR="008D4CFF" w:rsidRPr="001D363F" w:rsidRDefault="008D4CFF" w:rsidP="001D363F">
      <w:pPr>
        <w:spacing w:after="200" w:line="360" w:lineRule="auto"/>
        <w:rPr>
          <w:rFonts w:eastAsiaTheme="minorHAnsi"/>
          <w:b/>
          <w:sz w:val="28"/>
          <w:szCs w:val="28"/>
          <w:u w:val="single"/>
          <w:lang w:val="en-IN"/>
        </w:rPr>
      </w:pPr>
    </w:p>
    <w:p w:rsidR="000A1C62" w:rsidRPr="001D363F" w:rsidRDefault="001D363F" w:rsidP="00234CDD">
      <w:pPr>
        <w:rPr>
          <w:b/>
          <w:sz w:val="28"/>
          <w:szCs w:val="28"/>
          <w:u w:val="single"/>
        </w:rPr>
      </w:pPr>
      <w:r w:rsidRPr="001D363F">
        <w:rPr>
          <w:b/>
          <w:sz w:val="28"/>
          <w:szCs w:val="28"/>
          <w:u w:val="single"/>
        </w:rPr>
        <w:t>3.</w:t>
      </w:r>
      <w:r w:rsidR="000A1C62" w:rsidRPr="001D363F">
        <w:rPr>
          <w:b/>
          <w:sz w:val="28"/>
          <w:szCs w:val="28"/>
          <w:u w:val="single"/>
        </w:rPr>
        <w:t>Results and Discussion</w:t>
      </w:r>
    </w:p>
    <w:p w:rsidR="000A1C62" w:rsidRPr="001D363F" w:rsidRDefault="000A1C62" w:rsidP="00234CDD">
      <w:pPr>
        <w:rPr>
          <w:b/>
          <w:sz w:val="28"/>
          <w:szCs w:val="28"/>
          <w:u w:val="single"/>
        </w:rPr>
      </w:pPr>
    </w:p>
    <w:p w:rsidR="000A1C62" w:rsidRDefault="001D363F" w:rsidP="00234CDD">
      <w:pPr>
        <w:rPr>
          <w:b/>
          <w:u w:val="single"/>
        </w:rPr>
      </w:pPr>
      <w:r>
        <w:rPr>
          <w:b/>
          <w:u w:val="single"/>
        </w:rPr>
        <w:t>3.1</w:t>
      </w:r>
      <w:r w:rsidR="000A1C62">
        <w:rPr>
          <w:b/>
          <w:u w:val="single"/>
        </w:rPr>
        <w:t>Morphological Stuides of PP/NR blends and Nanocomposites</w:t>
      </w:r>
    </w:p>
    <w:p w:rsidR="002630B5" w:rsidRDefault="002630B5" w:rsidP="00234CDD">
      <w:pPr>
        <w:rPr>
          <w:b/>
          <w:u w:val="single"/>
        </w:rPr>
      </w:pPr>
    </w:p>
    <w:p w:rsidR="002630B5" w:rsidRPr="00F0181E" w:rsidRDefault="002630B5" w:rsidP="002630B5">
      <w:pPr>
        <w:spacing w:line="360" w:lineRule="auto"/>
        <w:jc w:val="both"/>
      </w:pPr>
      <w:r w:rsidRPr="00F0181E">
        <w:t>Scanning Electron Microscopy (SEM) has been successfully used as a valuable tool in studying the phase mo</w:t>
      </w:r>
      <w:r>
        <w:t>rphology</w:t>
      </w:r>
      <w:r w:rsidRPr="00F0181E">
        <w:t xml:space="preserve"> of blends. In using the SEM, the sample preparation is quite simple unlike in other microscope and it presents a physical picture of the phase structure of the blend under investigation. Morphology of an elastomer blend explains how the rubber phase is dispersed as domain in another continuous rubber matrix. Since the size distribution </w:t>
      </w:r>
      <w:r w:rsidRPr="00F0181E">
        <w:lastRenderedPageBreak/>
        <w:t xml:space="preserve">changes with compositions, the dispersed phase dimensions increases with increasing concentration of the rubber phase due to coalescences.  </w:t>
      </w:r>
    </w:p>
    <w:p w:rsidR="00723ED0" w:rsidRDefault="00723ED0" w:rsidP="00723ED0">
      <w:pPr>
        <w:spacing w:line="360" w:lineRule="auto"/>
        <w:ind w:right="-180"/>
        <w:jc w:val="both"/>
      </w:pPr>
    </w:p>
    <w:p w:rsidR="00723ED0" w:rsidRDefault="00723ED0" w:rsidP="00723ED0">
      <w:pPr>
        <w:spacing w:line="360" w:lineRule="auto"/>
        <w:ind w:right="-180"/>
        <w:jc w:val="both"/>
      </w:pPr>
    </w:p>
    <w:p w:rsidR="00723ED0" w:rsidRDefault="00723ED0" w:rsidP="00723ED0">
      <w:pPr>
        <w:spacing w:line="360" w:lineRule="auto"/>
        <w:ind w:right="-180"/>
        <w:jc w:val="both"/>
      </w:pPr>
    </w:p>
    <w:p w:rsidR="00723ED0" w:rsidRDefault="00723ED0" w:rsidP="00723ED0">
      <w:pPr>
        <w:spacing w:line="360" w:lineRule="auto"/>
        <w:ind w:right="-180"/>
        <w:jc w:val="both"/>
      </w:pPr>
    </w:p>
    <w:p w:rsidR="00723ED0" w:rsidRDefault="00723ED0" w:rsidP="00723ED0">
      <w:pPr>
        <w:spacing w:line="360" w:lineRule="auto"/>
        <w:ind w:right="-180"/>
        <w:jc w:val="both"/>
      </w:pPr>
    </w:p>
    <w:p w:rsidR="00723ED0" w:rsidRDefault="00723ED0" w:rsidP="00723ED0">
      <w:pPr>
        <w:spacing w:line="360" w:lineRule="auto"/>
        <w:ind w:right="-180"/>
        <w:jc w:val="both"/>
      </w:pPr>
    </w:p>
    <w:p w:rsidR="00723ED0" w:rsidRDefault="00723ED0" w:rsidP="00723ED0">
      <w:pPr>
        <w:spacing w:line="360" w:lineRule="auto"/>
        <w:ind w:right="-180"/>
        <w:jc w:val="both"/>
      </w:pPr>
    </w:p>
    <w:p w:rsidR="00723ED0" w:rsidRDefault="00723ED0" w:rsidP="00723ED0">
      <w:pPr>
        <w:spacing w:line="360" w:lineRule="auto"/>
        <w:ind w:right="-180"/>
        <w:jc w:val="both"/>
      </w:pPr>
    </w:p>
    <w:p w:rsidR="00723ED0" w:rsidRDefault="008C5DD6" w:rsidP="00723ED0">
      <w:pPr>
        <w:spacing w:line="360" w:lineRule="auto"/>
        <w:ind w:right="-180"/>
        <w:jc w:val="both"/>
      </w:pPr>
      <w:r>
        <w:rPr>
          <w:noProof/>
          <w:lang w:val="en-IN" w:eastAsia="en-IN"/>
        </w:rPr>
        <mc:AlternateContent>
          <mc:Choice Requires="wpg">
            <w:drawing>
              <wp:anchor distT="0" distB="0" distL="114300" distR="114300" simplePos="0" relativeHeight="251695104" behindDoc="0" locked="0" layoutInCell="1" allowOverlap="1" wp14:anchorId="4DF84C16" wp14:editId="498BB877">
                <wp:simplePos x="0" y="0"/>
                <wp:positionH relativeFrom="column">
                  <wp:posOffset>-142875</wp:posOffset>
                </wp:positionH>
                <wp:positionV relativeFrom="paragraph">
                  <wp:posOffset>-104775</wp:posOffset>
                </wp:positionV>
                <wp:extent cx="5343525" cy="3438525"/>
                <wp:effectExtent l="0" t="0" r="9525" b="9525"/>
                <wp:wrapNone/>
                <wp:docPr id="56" name="Group 10"/>
                <wp:cNvGraphicFramePr/>
                <a:graphic xmlns:a="http://schemas.openxmlformats.org/drawingml/2006/main">
                  <a:graphicData uri="http://schemas.microsoft.com/office/word/2010/wordprocessingGroup">
                    <wpg:wgp>
                      <wpg:cNvGrpSpPr/>
                      <wpg:grpSpPr>
                        <a:xfrm>
                          <a:off x="0" y="0"/>
                          <a:ext cx="5343525" cy="3438525"/>
                          <a:chOff x="0" y="0"/>
                          <a:chExt cx="8884201" cy="4687300"/>
                        </a:xfrm>
                      </wpg:grpSpPr>
                      <wpg:grpSp>
                        <wpg:cNvPr id="57" name="Group 57"/>
                        <wpg:cNvGrpSpPr/>
                        <wpg:grpSpPr>
                          <a:xfrm>
                            <a:off x="3032400" y="38100"/>
                            <a:ext cx="2880000" cy="2160000"/>
                            <a:chOff x="3032400" y="38100"/>
                            <a:chExt cx="2880000" cy="2160000"/>
                          </a:xfrm>
                        </wpg:grpSpPr>
                        <pic:pic xmlns:pic="http://schemas.openxmlformats.org/drawingml/2006/picture">
                          <pic:nvPicPr>
                            <pic:cNvPr id="58" name="Picture 58"/>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3032400" y="38100"/>
                              <a:ext cx="2880000" cy="2160000"/>
                            </a:xfrm>
                            <a:prstGeom prst="rect">
                              <a:avLst/>
                            </a:prstGeom>
                          </pic:spPr>
                        </pic:pic>
                        <wps:wsp>
                          <wps:cNvPr id="59" name="Rectangle 59"/>
                          <wps:cNvSpPr/>
                          <wps:spPr>
                            <a:xfrm>
                              <a:off x="5013600" y="2020300"/>
                              <a:ext cx="609600" cy="139700"/>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95133" w:rsidRDefault="00195133" w:rsidP="001D363F"/>
                            </w:txbxContent>
                          </wps:txbx>
                          <wps:bodyPr rtlCol="0" anchor="ctr"/>
                        </wps:wsp>
                      </wpg:grpSp>
                      <wpg:grpSp>
                        <wpg:cNvPr id="60" name="Group 60"/>
                        <wpg:cNvGrpSpPr/>
                        <wpg:grpSpPr>
                          <a:xfrm>
                            <a:off x="0" y="0"/>
                            <a:ext cx="2880000" cy="2160000"/>
                            <a:chOff x="0" y="0"/>
                            <a:chExt cx="2880000" cy="2160000"/>
                          </a:xfrm>
                        </wpg:grpSpPr>
                        <pic:pic xmlns:pic="http://schemas.openxmlformats.org/drawingml/2006/picture">
                          <pic:nvPicPr>
                            <pic:cNvPr id="61" name="Picture 61"/>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wps:wsp>
                          <wps:cNvPr id="62" name="Rectangle 62"/>
                          <wps:cNvSpPr/>
                          <wps:spPr>
                            <a:xfrm>
                              <a:off x="1965600" y="1944100"/>
                              <a:ext cx="609600" cy="139700"/>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95133" w:rsidRDefault="00195133" w:rsidP="001D363F"/>
                            </w:txbxContent>
                          </wps:txbx>
                          <wps:bodyPr rtlCol="0" anchor="ctr"/>
                        </wps:wsp>
                      </wpg:grpSp>
                      <wpg:grpSp>
                        <wpg:cNvPr id="63" name="Group 63"/>
                        <wpg:cNvGrpSpPr/>
                        <wpg:grpSpPr>
                          <a:xfrm>
                            <a:off x="6004200" y="44450"/>
                            <a:ext cx="2880001" cy="2160000"/>
                            <a:chOff x="6004200" y="44450"/>
                            <a:chExt cx="2880001" cy="2160000"/>
                          </a:xfrm>
                        </wpg:grpSpPr>
                        <pic:pic xmlns:pic="http://schemas.openxmlformats.org/drawingml/2006/picture">
                          <pic:nvPicPr>
                            <pic:cNvPr id="324" name="Picture 324"/>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6004200" y="44450"/>
                              <a:ext cx="2880001" cy="2160000"/>
                            </a:xfrm>
                            <a:prstGeom prst="rect">
                              <a:avLst/>
                            </a:prstGeom>
                          </pic:spPr>
                        </pic:pic>
                        <wps:wsp>
                          <wps:cNvPr id="325" name="Rectangle 325"/>
                          <wps:cNvSpPr/>
                          <wps:spPr>
                            <a:xfrm>
                              <a:off x="7985400" y="2033000"/>
                              <a:ext cx="609600" cy="139700"/>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95133" w:rsidRDefault="00195133" w:rsidP="001D363F"/>
                            </w:txbxContent>
                          </wps:txbx>
                          <wps:bodyPr rtlCol="0" anchor="ctr"/>
                        </wps:wsp>
                      </wpg:grpSp>
                      <wpg:grpSp>
                        <wpg:cNvPr id="326" name="Group 326"/>
                        <wpg:cNvGrpSpPr/>
                        <wpg:grpSpPr>
                          <a:xfrm>
                            <a:off x="4127500" y="2527300"/>
                            <a:ext cx="2880000" cy="2160000"/>
                            <a:chOff x="4127500" y="2527300"/>
                            <a:chExt cx="2880000" cy="2160000"/>
                          </a:xfrm>
                        </wpg:grpSpPr>
                        <pic:pic xmlns:pic="http://schemas.openxmlformats.org/drawingml/2006/picture">
                          <pic:nvPicPr>
                            <pic:cNvPr id="327" name="Picture 327"/>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4127500" y="2527300"/>
                              <a:ext cx="2880000" cy="2160000"/>
                            </a:xfrm>
                            <a:prstGeom prst="rect">
                              <a:avLst/>
                            </a:prstGeom>
                          </pic:spPr>
                        </pic:pic>
                        <wps:wsp>
                          <wps:cNvPr id="328" name="Rectangle 328"/>
                          <wps:cNvSpPr/>
                          <wps:spPr>
                            <a:xfrm>
                              <a:off x="6108700" y="4547600"/>
                              <a:ext cx="609600" cy="69850"/>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95133" w:rsidRDefault="00195133" w:rsidP="001D363F"/>
                            </w:txbxContent>
                          </wps:txbx>
                          <wps:bodyPr rtlCol="0" anchor="ctr"/>
                        </wps:wsp>
                      </wpg:grpSp>
                      <wpg:grpSp>
                        <wpg:cNvPr id="329" name="Group 329"/>
                        <wpg:cNvGrpSpPr/>
                        <wpg:grpSpPr>
                          <a:xfrm>
                            <a:off x="998943" y="2527300"/>
                            <a:ext cx="2880000" cy="2160000"/>
                            <a:chOff x="998943" y="2527300"/>
                            <a:chExt cx="2880000" cy="2160000"/>
                          </a:xfrm>
                        </wpg:grpSpPr>
                        <pic:pic xmlns:pic="http://schemas.openxmlformats.org/drawingml/2006/picture">
                          <pic:nvPicPr>
                            <pic:cNvPr id="330" name="Picture 330"/>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998943" y="2527300"/>
                              <a:ext cx="2880000" cy="2160000"/>
                            </a:xfrm>
                            <a:prstGeom prst="rect">
                              <a:avLst/>
                            </a:prstGeom>
                          </pic:spPr>
                        </pic:pic>
                        <wps:wsp>
                          <wps:cNvPr id="331" name="Rectangle 331"/>
                          <wps:cNvSpPr/>
                          <wps:spPr>
                            <a:xfrm>
                              <a:off x="2956200" y="4534900"/>
                              <a:ext cx="609600" cy="104775"/>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95133" w:rsidRDefault="00195133" w:rsidP="001D363F"/>
                            </w:txbxContent>
                          </wps:txbx>
                          <wps:bodyPr rtlCol="0" anchor="ctr"/>
                        </wps:wsp>
                      </wpg:grpSp>
                      <wps:wsp>
                        <wps:cNvPr id="332" name="TextBox 9"/>
                        <wps:cNvSpPr txBox="1"/>
                        <wps:spPr>
                          <a:xfrm>
                            <a:off x="136800" y="267698"/>
                            <a:ext cx="862143" cy="576274"/>
                          </a:xfrm>
                          <a:prstGeom prst="rect">
                            <a:avLst/>
                          </a:prstGeom>
                          <a:noFill/>
                        </wps:spPr>
                        <wps:txbx>
                          <w:txbxContent>
                            <w:p w:rsidR="00195133" w:rsidRDefault="00195133" w:rsidP="001D363F">
                              <w:pPr>
                                <w:pStyle w:val="NormalWeb"/>
                                <w:spacing w:before="0" w:beforeAutospacing="0" w:after="0" w:afterAutospacing="0"/>
                              </w:pPr>
                              <w:r>
                                <w:rPr>
                                  <w:rFonts w:asciiTheme="minorHAnsi" w:hAnsi="Calibri" w:cstheme="minorBidi"/>
                                  <w:b/>
                                  <w:bCs/>
                                  <w:color w:val="FFFFFF" w:themeColor="background1"/>
                                  <w:kern w:val="24"/>
                                  <w:sz w:val="36"/>
                                  <w:szCs w:val="36"/>
                                </w:rPr>
                                <w:t>a)</w:t>
                              </w:r>
                            </w:p>
                          </w:txbxContent>
                        </wps:txbx>
                        <wps:bodyPr wrap="square" rtlCol="0">
                          <a:noAutofit/>
                        </wps:bodyPr>
                      </wps:wsp>
                      <wps:wsp>
                        <wps:cNvPr id="333" name="TextBox 23"/>
                        <wps:cNvSpPr txBox="1"/>
                        <wps:spPr>
                          <a:xfrm>
                            <a:off x="3075692" y="198365"/>
                            <a:ext cx="645854" cy="515766"/>
                          </a:xfrm>
                          <a:prstGeom prst="rect">
                            <a:avLst/>
                          </a:prstGeom>
                          <a:noFill/>
                        </wps:spPr>
                        <wps:txbx>
                          <w:txbxContent>
                            <w:p w:rsidR="00195133" w:rsidRDefault="00195133" w:rsidP="001D363F">
                              <w:pPr>
                                <w:pStyle w:val="NormalWeb"/>
                                <w:spacing w:before="0" w:beforeAutospacing="0" w:after="0" w:afterAutospacing="0"/>
                              </w:pPr>
                              <w:r>
                                <w:rPr>
                                  <w:rFonts w:asciiTheme="minorHAnsi" w:hAnsi="Calibri" w:cstheme="minorBidi"/>
                                  <w:b/>
                                  <w:bCs/>
                                  <w:color w:val="FFFFFF" w:themeColor="background1"/>
                                  <w:kern w:val="24"/>
                                  <w:sz w:val="36"/>
                                  <w:szCs w:val="36"/>
                                </w:rPr>
                                <w:t>b)</w:t>
                              </w:r>
                            </w:p>
                          </w:txbxContent>
                        </wps:txbx>
                        <wps:bodyPr wrap="square" rtlCol="0">
                          <a:noAutofit/>
                        </wps:bodyPr>
                      </wps:wsp>
                      <wps:wsp>
                        <wps:cNvPr id="334" name="TextBox 24"/>
                        <wps:cNvSpPr txBox="1"/>
                        <wps:spPr>
                          <a:xfrm>
                            <a:off x="6228192" y="267700"/>
                            <a:ext cx="581445" cy="667163"/>
                          </a:xfrm>
                          <a:prstGeom prst="rect">
                            <a:avLst/>
                          </a:prstGeom>
                          <a:noFill/>
                        </wps:spPr>
                        <wps:txbx>
                          <w:txbxContent>
                            <w:p w:rsidR="00195133" w:rsidRDefault="00195133" w:rsidP="001D363F">
                              <w:pPr>
                                <w:pStyle w:val="NormalWeb"/>
                                <w:spacing w:before="0" w:beforeAutospacing="0" w:after="0" w:afterAutospacing="0"/>
                              </w:pPr>
                              <w:r>
                                <w:rPr>
                                  <w:rFonts w:asciiTheme="minorHAnsi" w:hAnsi="Calibri" w:cstheme="minorBidi"/>
                                  <w:b/>
                                  <w:bCs/>
                                  <w:color w:val="FFFFFF" w:themeColor="background1"/>
                                  <w:kern w:val="24"/>
                                  <w:sz w:val="36"/>
                                  <w:szCs w:val="36"/>
                                </w:rPr>
                                <w:t>c)</w:t>
                              </w:r>
                            </w:p>
                          </w:txbxContent>
                        </wps:txbx>
                        <wps:bodyPr wrap="square" rtlCol="0">
                          <a:noAutofit/>
                        </wps:bodyPr>
                      </wps:wsp>
                      <wps:wsp>
                        <wps:cNvPr id="335" name="TextBox 25"/>
                        <wps:cNvSpPr txBox="1"/>
                        <wps:spPr>
                          <a:xfrm>
                            <a:off x="1077185" y="2608606"/>
                            <a:ext cx="664815" cy="559540"/>
                          </a:xfrm>
                          <a:prstGeom prst="rect">
                            <a:avLst/>
                          </a:prstGeom>
                          <a:noFill/>
                        </wps:spPr>
                        <wps:txbx>
                          <w:txbxContent>
                            <w:p w:rsidR="00195133" w:rsidRDefault="00195133" w:rsidP="001D363F">
                              <w:pPr>
                                <w:pStyle w:val="NormalWeb"/>
                                <w:spacing w:before="0" w:beforeAutospacing="0" w:after="0" w:afterAutospacing="0"/>
                              </w:pPr>
                              <w:r>
                                <w:rPr>
                                  <w:rFonts w:asciiTheme="minorHAnsi" w:hAnsi="Calibri" w:cstheme="minorBidi"/>
                                  <w:b/>
                                  <w:bCs/>
                                  <w:color w:val="FFFFFF" w:themeColor="background1"/>
                                  <w:kern w:val="24"/>
                                  <w:sz w:val="36"/>
                                  <w:szCs w:val="36"/>
                                </w:rPr>
                                <w:t>d)</w:t>
                              </w:r>
                            </w:p>
                          </w:txbxContent>
                        </wps:txbx>
                        <wps:bodyPr wrap="square" rtlCol="0">
                          <a:noAutofit/>
                        </wps:bodyPr>
                      </wps:wsp>
                      <wps:wsp>
                        <wps:cNvPr id="336" name="TextBox 26"/>
                        <wps:cNvSpPr txBox="1"/>
                        <wps:spPr>
                          <a:xfrm>
                            <a:off x="4127501" y="2581481"/>
                            <a:ext cx="686755" cy="586664"/>
                          </a:xfrm>
                          <a:prstGeom prst="rect">
                            <a:avLst/>
                          </a:prstGeom>
                          <a:noFill/>
                        </wps:spPr>
                        <wps:txbx>
                          <w:txbxContent>
                            <w:p w:rsidR="00195133" w:rsidRDefault="00195133" w:rsidP="001D363F">
                              <w:pPr>
                                <w:pStyle w:val="NormalWeb"/>
                                <w:spacing w:before="0" w:beforeAutospacing="0" w:after="0" w:afterAutospacing="0"/>
                              </w:pPr>
                              <w:r>
                                <w:rPr>
                                  <w:rFonts w:asciiTheme="minorHAnsi" w:hAnsi="Calibri" w:cstheme="minorBidi"/>
                                  <w:b/>
                                  <w:bCs/>
                                  <w:color w:val="FFFFFF" w:themeColor="background1"/>
                                  <w:kern w:val="24"/>
                                  <w:sz w:val="36"/>
                                  <w:szCs w:val="36"/>
                                </w:rPr>
                                <w:t>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id="Group 10" o:spid="_x0000_s1026" style="position:absolute;left:0;text-align:left;margin-left:-11.25pt;margin-top:-8.25pt;width:420.75pt;height:270.75pt;z-index:251695104;mso-width-relative:margin;mso-height-relative:margin" coordsize="88842,46873"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">
                <v:group id="Group 57" o:spid="_x0000_s1027" style="position:absolute;left:30324;top:381;width:28800;height:21600" coordorigin="30324,381" coordsize="28800,216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L7jrsUAAADbAAAADwAAAGRycy9kb3ducmV2LnhtbESPT2vCQBTE70K/w/IK&#10;vdVNWtJKdBWRtvQgBZOCeHtkn0kw+zZkt/nz7V2h4HGYmd8wq81oGtFT52rLCuJ5BIK4sLrmUsFv&#10;/vm8AOE8ssbGMimYyMFm/TBbYartwAfqM1+KAGGXooLK+zaV0hUVGXRz2xIH72w7gz7IrpS6wyHA&#10;TSNfouhNGqw5LFTY0q6i4pL9GQVfAw7b1/ij31/Ou+mUJz/HfUxKPT2O2yUIT6O/h//b31pB8g6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S+467FAAAA2w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8" o:spid="_x0000_s1028" type="#_x0000_t75" style="position:absolute;left:30324;top:381;width:28800;height:216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xz3BPBAAAA2wAAAA8AAABkcnMvZG93bnJldi54bWxET8tqAjEU3Rf6D+EWuimaWLCU0SiOUCiV&#10;LjrV/WVynYxOboZJOo+/Nwuhy8N5r7eja0RPXag9a1jMFQji0puaKw3H34/ZO4gQkQ02nknDRAG2&#10;m8eHNWbGD/xDfRErkUI4ZKjBxthmUobSksMw9y1x4s6+cxgT7CppOhxSuGvkq1Jv0mHNqcFiS3tL&#10;5bX4cxq8ye1ZnQ6H5Zc6vly+Xe6KyWr9/DTuViAijfFffHd/Gg3LNDZ9ST9Abm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xz3BPBAAAA2wAAAA8AAAAAAAAAAAAAAAAAnwIA&#10;AGRycy9kb3ducmV2LnhtbFBLBQYAAAAABAAEAPcAAACNAwAAAAA=&#10;">
                    <v:imagedata r:id="rId14" o:title=""/>
                    <v:path arrowok="t"/>
                  </v:shape>
                  <v:rect id="Rectangle 59" o:spid="_x0000_s1029" style="position:absolute;left:50136;top:20203;width:6096;height:13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5HsIA&#10;AADbAAAADwAAAGRycy9kb3ducmV2LnhtbESPQUvDQBSE74L/YXmCN7upYLSx21KEFPVm7cHjI/ua&#10;Dc2+TXdf0/jvXUHwOMzMN8xyPflejRRTF9jAfFaAIm6C7bg1sP+s755AJUG22AcmA9+UYL26vlpi&#10;ZcOFP2jcSasyhFOFBpzIUGmdGkce0ywMxNk7hOhRsoytthEvGe57fV8UpfbYcV5wONCLo+a4O3sD&#10;pey/UE5v8YiLbY/jY1m7+t2Y25tp8wxKaJL/8F/71Rp4WMDvl/wD9Oo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8dnkewgAAANsAAAAPAAAAAAAAAAAAAAAAAJgCAABkcnMvZG93&#10;bnJldi54bWxQSwUGAAAAAAQABAD1AAAAhwMAAAAA&#10;" fillcolor="black [3213]" strokecolor="black [3213]" strokeweight="2pt">
                    <v:textbox>
                      <w:txbxContent>
                        <w:p w:rsidR="00195133" w:rsidRDefault="00195133" w:rsidP="001D363F"/>
                      </w:txbxContent>
                    </v:textbox>
                  </v:rect>
                </v:group>
                <v:group id="Group 60" o:spid="_x0000_s1030" style="position:absolute;width:28800;height:21600" coordsize="28800,216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TuxZ8EAAADbAAAADwAAAGRycy9kb3ducmV2LnhtbERPy4rCMBTdD/gP4Qru&#10;xrTKiFRTEVFxIQOjgri7NLcPbG5KE9v695PFwCwP573eDKYWHbWusqwgnkYgiDOrKy4U3K6HzyUI&#10;55E11pZJwZscbNLRxxoTbXv+oe7iCxFC2CWooPS+SaR0WUkG3dQ2xIHLbWvQB9gWUrfYh3BTy1kU&#10;LaTBikNDiQ3tSsqel5dRcOyx387jfXd+5rv34/r1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tTuxZ8EAAADbAAAADwAA&#10;AAAAAAAAAAAAAACqAgAAZHJzL2Rvd25yZXYueG1sUEsFBgAAAAAEAAQA+gAAAJgDAAAAAA==&#10;">
                  <v:shape id="Picture 61" o:spid="_x0000_s1031" type="#_x0000_t75" style="position:absolute;width:28800;height:216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jdgiDCAAAA2wAAAA8AAABkcnMvZG93bnJldi54bWxEj92KwjAUhO+FfYdwFvZOU70QqabFFRYE&#10;XcSfBzg0x/7YnJQm2vj2mwXBy2FmvmFWeTCteFDvassKppMEBHFhdc2lgsv5Z7wA4TyyxtYyKXiS&#10;gzz7GK0w1XbgIz1OvhQRwi5FBZX3XSqlKyoy6Ca2I47e1fYGfZR9KXWPQ4SbVs6SZC4N1hwXKuxo&#10;U1FxO92Ngu9n2O/C77XcLTZ8OGPX6GZolPr6DOslCE/Bv8Ov9lYrmE/h/0v8ATL7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I3YIgwgAAANsAAAAPAAAAAAAAAAAAAAAAAJ8C&#10;AABkcnMvZG93bnJldi54bWxQSwUGAAAAAAQABAD3AAAAjgMAAAAA&#10;">
                    <v:imagedata r:id="rId15" o:title=""/>
                    <v:path arrowok="t"/>
                  </v:shape>
                  <v:rect id="Rectangle 62" o:spid="_x0000_s1032" style="position:absolute;left:19656;top:19441;width:6096;height:13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4h0sIA&#10;AADbAAAADwAAAGRycy9kb3ducmV2LnhtbESPwU7DMBBE70j9B2srcaNOewgQ6lZVpSDgRtsDx1W8&#10;xFHjdWovafh7jITEcTTzZjTr7eR7NVJMXWADy0UBirgJtuPWwOlY3z2ASoJssQ9MBr4pwXYzu1lj&#10;ZcOV32k8SKtyCacKDTiRodI6NY48pkUYiLP3GaJHyTK22ka85nLf61VRlNpjx3nB4UB7R8358OUN&#10;lHL6QLm8xjM+Pvc43pe1q9+MuZ1PuydQQpP8h//oF5u5Ffx+yT9Ab3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8viHSwgAAANsAAAAPAAAAAAAAAAAAAAAAAJgCAABkcnMvZG93&#10;bnJldi54bWxQSwUGAAAAAAQABAD1AAAAhwMAAAAA&#10;" fillcolor="black [3213]" strokecolor="black [3213]" strokeweight="2pt">
                    <v:textbox>
                      <w:txbxContent>
                        <w:p w:rsidR="00195133" w:rsidRDefault="00195133" w:rsidP="001D363F"/>
                      </w:txbxContent>
                    </v:textbox>
                  </v:rect>
                </v:group>
                <v:group id="Group 63" o:spid="_x0000_s1033" style="position:absolute;left:60042;top:444;width:28800;height:21600" coordorigin="60042,444" coordsize="28800,216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ekvEMQAAADbAAAADwAAAGRycy9kb3ducmV2LnhtbESPQYvCMBSE78L+h/AW&#10;vGlaRZGuUURc8SALVkH29miebbF5KU22rf/eCAseh5n5hlmue1OJlhpXWlYQjyMQxJnVJecKLufv&#10;0QKE88gaK8uk4EEO1quPwRITbTs+UZv6XAQIuwQVFN7XiZQuK8igG9uaOHg32xj0QTa51A12AW4q&#10;OYmiuTRYclgosKZtQdk9/TMK9h12m2m8a4/32/bxe579XI8xKTX87DdfIDz1/h3+bx+0gvkU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ekvEMQAAADbAAAA&#10;DwAAAAAAAAAAAAAAAACqAgAAZHJzL2Rvd25yZXYueG1sUEsFBgAAAAAEAAQA+gAAAJsDAAAAAA==&#10;">
                  <v:shape id="Picture 324" o:spid="_x0000_s1034" type="#_x0000_t75" style="position:absolute;left:60042;top:444;width:28800;height:216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ILENHEAAAA3AAAAA8AAABkcnMvZG93bnJldi54bWxEj0FrwkAUhO+F/oflFXrTTdVoSV2lBKK5&#10;iWnF62P3NQnNvg3ZVdN/7xYKPQ4z8w2z3o62E1cafOtYwcs0AUGsnWm5VvD5UUxeQfiAbLBzTAp+&#10;yMN28/iwxsy4Gx/pWoVaRAj7DBU0IfSZlF43ZNFPXU8cvS83WAxRDrU0A94i3HZyliRLabHluNBg&#10;T3lD+ru6WAXnfJ9q3u3OBzwt0r4uK12sWqWen8b3NxCBxvAf/muXRsF8toDfM/EIyM0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ILENHEAAAA3AAAAA8AAAAAAAAAAAAAAAAA&#10;nwIAAGRycy9kb3ducmV2LnhtbFBLBQYAAAAABAAEAPcAAACQAwAAAAA=&#10;">
                    <v:imagedata r:id="rId16" o:title=""/>
                    <v:path arrowok="t"/>
                  </v:shape>
                  <v:rect id="Rectangle 325" o:spid="_x0000_s1035" style="position:absolute;left:79854;top:20330;width:6096;height:13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9yGscQA&#10;AADcAAAADwAAAGRycy9kb3ducmV2LnhtbESPzU7DMBCE70i8g7VI3KhDESmEulWFFATc+nPguIqX&#10;OGq8Tu0lDW+PkZA4jmbmG81yPflejRRTF9jA7awARdwE23Fr4LCvbx5AJUG22AcmA9+UYL26vFhi&#10;ZcOZtzTupFUZwqlCA05kqLROjSOPaRYG4ux9huhRsoytthHPGe57PS+KUnvsOC84HOjZUXPcfXkD&#10;pRw+UE5v8YiPLz2Oi7J29bsx11fT5gmU0CT/4b/2qzVwN7+H3zP5COjV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fchrHEAAAA3AAAAA8AAAAAAAAAAAAAAAAAmAIAAGRycy9k&#10;b3ducmV2LnhtbFBLBQYAAAAABAAEAPUAAACJAwAAAAA=&#10;" fillcolor="black [3213]" strokecolor="black [3213]" strokeweight="2pt">
                    <v:textbox>
                      <w:txbxContent>
                        <w:p w:rsidR="00195133" w:rsidRDefault="00195133" w:rsidP="001D363F"/>
                      </w:txbxContent>
                    </v:textbox>
                  </v:rect>
                </v:group>
                <v:group id="Group 326" o:spid="_x0000_s1036" style="position:absolute;left:41275;top:25273;width:28800;height:21600" coordorigin="41275,25273" coordsize="28800,216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RCVMsQAAADcAAAA&#10;DwAAAAAAAAAAAAAAAACqAgAAZHJzL2Rvd25yZXYueG1sUEsFBgAAAAAEAAQA+gAAAJsDAAAAAA==&#10;">
                  <v:shape id="Picture 327" o:spid="_x0000_s1037" type="#_x0000_t75" style="position:absolute;left:41275;top:25273;width:28800;height:216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x2mDHEAAAA3AAAAA8AAABkcnMvZG93bnJldi54bWxEj09rwkAUxO8Fv8PyhN7qpomoRFcRQcit&#10;/im0vT2yzyR0923Irib99l1B8DjMzG+Y1WawRtyo841jBe+TBARx6XTDlYLP8/5tAcIHZI3GMSn4&#10;Iw+b9ehlhbl2PR/pdgqViBD2OSqoQ2hzKX1Zk0U/cS1x9C6usxii7CqpO+wj3BqZJslMWmw4LtTY&#10;0q6m8vd0tQrMz1dmD31mjv1iOv8wRUFp+63U63jYLkEEGsIz/GgXWkGWzuF+Jh4Buf4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x2mDHEAAAA3AAAAA8AAAAAAAAAAAAAAAAA&#10;nwIAAGRycy9kb3ducmV2LnhtbFBLBQYAAAAABAAEAPcAAACQAwAAAAA=&#10;">
                    <v:imagedata r:id="rId17" o:title=""/>
                    <v:path arrowok="t"/>
                  </v:shape>
                  <v:rect id="Rectangle 328" o:spid="_x0000_s1038" style="position:absolute;left:61087;top:45476;width:6096;height:6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0pL8EA&#10;AADcAAAADwAAAGRycy9kb3ducmV2LnhtbERPPU/DMBDdkfgP1iGxUadFCiXUrSqkIGCj7dDxFF/j&#10;qPE5tY80/Hs8IDE+ve/VZvK9GimmLrCB+awARdwE23Fr4LCvH5agkiBb7AOTgR9KsFnf3qywsuHK&#10;XzTupFU5hFOFBpzIUGmdGkce0ywMxJk7hehRMoytthGvOdz3elEUpfbYcW5wONCro+a8+/YGSjkc&#10;US4f8YzPbz2OT2Xt6k9j7u+m7QsooUn+xX/ud2vgcZHX5jP5COj1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ndKS/BAAAA3AAAAA8AAAAAAAAAAAAAAAAAmAIAAGRycy9kb3du&#10;cmV2LnhtbFBLBQYAAAAABAAEAPUAAACGAwAAAAA=&#10;" fillcolor="black [3213]" strokecolor="black [3213]" strokeweight="2pt">
                    <v:textbox>
                      <w:txbxContent>
                        <w:p w:rsidR="00195133" w:rsidRDefault="00195133" w:rsidP="001D363F"/>
                      </w:txbxContent>
                    </v:textbox>
                  </v:rect>
                </v:group>
                <v:group id="Group 329" o:spid="_x0000_s1039" style="position:absolute;left:9989;top:25273;width:28800;height:21600" coordorigin="9989,25273" coordsize="28800,216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I8BQMYAAADcAAAADwAAAGRycy9kb3ducmV2LnhtbESPT2vCQBTE7wW/w/IK&#10;vdXNHyw1dQ0itngQoSqU3h7ZZxKSfRuy2yR++25B6HGYmd8wq3wyrRiod7VlBfE8AkFcWF1zqeBy&#10;fn9+BeE8ssbWMim4kYN8PXtYYabtyJ80nHwpAoRdhgoq77tMSldUZNDNbUccvKvtDfog+1LqHscA&#10;N61MouhFGqw5LFTY0baiojn9GAUfI46bNN4Nh+a6vX2fF8evQ0xKPT1OmzcQnib/H76391pBmiz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8jwFAxgAAANwA&#10;AAAPAAAAAAAAAAAAAAAAAKoCAABkcnMvZG93bnJldi54bWxQSwUGAAAAAAQABAD6AAAAnQMAAAAA&#10;">
                  <v:shape id="Picture 330" o:spid="_x0000_s1040" type="#_x0000_t75" style="position:absolute;left:9989;top:25273;width:28800;height:216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laxozCAAAA3AAAAA8AAABkcnMvZG93bnJldi54bWxET89rwjAUvg/8H8ITdhmabt1EqlG2wWA7&#10;ziri7dE8m2jzUppU639vDoMdP77fy/XgGnGhLljPCp6nGQjiymvLtYJt+TWZgwgRWWPjmRTcKMB6&#10;NXpYYqH9lX/psom1SCEcClRgYmwLKUNlyGGY+pY4cUffOYwJdrXUHV5TuGvkS5bNpEPLqcFgS5+G&#10;qvOmdwp2H9EM9sm+tqc+f9sffvryhL1Sj+PhfQEi0hD/xX/ub60gz9P8dCYdAbm6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ZWsaMwgAAANwAAAAPAAAAAAAAAAAAAAAAAJ8C&#10;AABkcnMvZG93bnJldi54bWxQSwUGAAAAAAQABAD3AAAAjgMAAAAA&#10;">
                    <v:imagedata r:id="rId18" o:title=""/>
                    <v:path arrowok="t"/>
                  </v:shape>
                  <v:rect id="Rectangle 331" o:spid="_x0000_s1041" style="position:absolute;left:29562;top:45349;width:6096;height:10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4Wb8MA&#10;AADcAAAADwAAAGRycy9kb3ducmV2LnhtbESPQUvDQBSE70L/w/IEb3ZTC7HGbksRIurNtoceH9ln&#10;NjT7Nu4+0/jvXUHwOMzMN8x6O/lejRRTF9jAYl6AIm6C7bg1cDzUtytQSZAt9oHJwDcl2G5mV2us&#10;bLjwO417aVWGcKrQgBMZKq1T48hjmoeBOHsfIXqULGOrbcRLhvte3xVFqT12nBccDvTkqDnvv7yB&#10;Uo4nlM/XeMaH5x7H+7J29ZsxN9fT7hGU0CT/4b/2izWwXC7g90w+Anr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T4Wb8MAAADcAAAADwAAAAAAAAAAAAAAAACYAgAAZHJzL2Rv&#10;d25yZXYueG1sUEsFBgAAAAAEAAQA9QAAAIgDAAAAAA==&#10;" fillcolor="black [3213]" strokecolor="black [3213]" strokeweight="2pt">
                    <v:textbox>
                      <w:txbxContent>
                        <w:p w:rsidR="00195133" w:rsidRDefault="00195133" w:rsidP="001D363F"/>
                      </w:txbxContent>
                    </v:textbox>
                  </v:rect>
                </v:group>
                <v:shapetype id="_x0000_t202" coordsize="21600,21600" o:spt="202" path="m,l,21600r21600,l21600,xe">
                  <v:stroke joinstyle="miter"/>
                  <v:path gradientshapeok="t" o:connecttype="rect"/>
                </v:shapetype>
                <v:shape id="TextBox 9" o:spid="_x0000_s1042" type="#_x0000_t202" style="position:absolute;left:1368;top:2676;width:8621;height:5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aAUMQA&#10;AADcAAAADwAAAGRycy9kb3ducmV2LnhtbESPQWvCQBSE74L/YXmCt7qrtsVGVxFF6MnStBa8PbLP&#10;JJh9G7Krif/eFQoeh5n5hlmsOluJKzW+dKxhPFIgiDNnSs41/P7sXmYgfEA2WDkmDTfysFr2ewtM&#10;jGv5m65pyEWEsE9QQxFCnUjps4Is+pGriaN3co3FEGWTS9NgG+G2khOl3qXFkuNCgTVtCsrO6cVq&#10;OOxPx79X9ZVv7Vvduk5Jth9S6+GgW89BBOrCM/zf/jQaptMJPM7EIy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BmgFDEAAAA3AAAAA8AAAAAAAAAAAAAAAAAmAIAAGRycy9k&#10;b3ducmV2LnhtbFBLBQYAAAAABAAEAPUAAACJAwAAAAA=&#10;" filled="f" stroked="f">
                  <v:textbox>
                    <w:txbxContent>
                      <w:p w:rsidR="00195133" w:rsidRDefault="00195133" w:rsidP="001D363F">
                        <w:pPr>
                          <w:pStyle w:val="NormalWeb"/>
                          <w:spacing w:before="0" w:beforeAutospacing="0" w:after="0" w:afterAutospacing="0"/>
                        </w:pPr>
                        <w:r>
                          <w:rPr>
                            <w:rFonts w:asciiTheme="minorHAnsi" w:hAnsi="Calibri" w:cstheme="minorBidi"/>
                            <w:b/>
                            <w:bCs/>
                            <w:color w:val="FFFFFF" w:themeColor="background1"/>
                            <w:kern w:val="24"/>
                            <w:sz w:val="36"/>
                            <w:szCs w:val="36"/>
                          </w:rPr>
                          <w:t>a)</w:t>
                        </w:r>
                      </w:p>
                    </w:txbxContent>
                  </v:textbox>
                </v:shape>
                <v:shape id="TextBox 23" o:spid="_x0000_s1043" type="#_x0000_t202" style="position:absolute;left:30756;top:1983;width:6459;height:51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oly8QA&#10;AADcAAAADwAAAGRycy9kb3ducmV2LnhtbESPQWvCQBSE74X+h+UVvOluG5WaugmlIniqqFXw9sg+&#10;k9Ds25BdTfrvuwWhx2FmvmGW+WAbcaPO1441PE8UCOLCmZpLDV+H9fgVhA/IBhvHpOGHPOTZ48MS&#10;U+N63tFtH0oRIexT1FCF0KZS+qIii37iWuLoXVxnMUTZldJ02Ee4beSLUnNpsea4UGFLHxUV3/ur&#10;1XD8vJxPU7UtV3bW9m5Qku1Caj16Gt7fQAQawn/43t4YDUmSwN+ZeARk9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8qJcvEAAAA3AAAAA8AAAAAAAAAAAAAAAAAmAIAAGRycy9k&#10;b3ducmV2LnhtbFBLBQYAAAAABAAEAPUAAACJAwAAAAA=&#10;" filled="f" stroked="f">
                  <v:textbox>
                    <w:txbxContent>
                      <w:p w:rsidR="00195133" w:rsidRDefault="00195133" w:rsidP="001D363F">
                        <w:pPr>
                          <w:pStyle w:val="NormalWeb"/>
                          <w:spacing w:before="0" w:beforeAutospacing="0" w:after="0" w:afterAutospacing="0"/>
                        </w:pPr>
                        <w:r>
                          <w:rPr>
                            <w:rFonts w:asciiTheme="minorHAnsi" w:hAnsi="Calibri" w:cstheme="minorBidi"/>
                            <w:b/>
                            <w:bCs/>
                            <w:color w:val="FFFFFF" w:themeColor="background1"/>
                            <w:kern w:val="24"/>
                            <w:sz w:val="36"/>
                            <w:szCs w:val="36"/>
                          </w:rPr>
                          <w:t>b)</w:t>
                        </w:r>
                      </w:p>
                    </w:txbxContent>
                  </v:textbox>
                </v:shape>
                <v:shape id="TextBox 24" o:spid="_x0000_s1044" type="#_x0000_t202" style="position:absolute;left:62281;top:2677;width:5815;height:66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MO9v8QA&#10;AADcAAAADwAAAGRycy9kb3ducmV2LnhtbESPT2vCQBTE7wW/w/KE3nTXPxUbXUUUwVOLaS14e2Sf&#10;STD7NmS3Jn57tyD0OMzMb5jlurOVuFHjS8caRkMFgjhzpuRcw/fXfjAH4QOywcoxabiTh/Wq97LE&#10;xLiWj3RLQy4ihH2CGooQ6kRKnxVk0Q9dTRy9i2sshiibXJoG2wi3lRwrNZMWS44LBda0LSi7pr9W&#10;w+njcv6Zqs98Z9/q1nVKsn2XWr/2u80CRKAu/Ief7YPRMJlM4e9MPAJy9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DDvb/EAAAA3AAAAA8AAAAAAAAAAAAAAAAAmAIAAGRycy9k&#10;b3ducmV2LnhtbFBLBQYAAAAABAAEAPUAAACJAwAAAAA=&#10;" filled="f" stroked="f">
                  <v:textbox>
                    <w:txbxContent>
                      <w:p w:rsidR="00195133" w:rsidRDefault="00195133" w:rsidP="001D363F">
                        <w:pPr>
                          <w:pStyle w:val="NormalWeb"/>
                          <w:spacing w:before="0" w:beforeAutospacing="0" w:after="0" w:afterAutospacing="0"/>
                        </w:pPr>
                        <w:r>
                          <w:rPr>
                            <w:rFonts w:asciiTheme="minorHAnsi" w:hAnsi="Calibri" w:cstheme="minorBidi"/>
                            <w:b/>
                            <w:bCs/>
                            <w:color w:val="FFFFFF" w:themeColor="background1"/>
                            <w:kern w:val="24"/>
                            <w:sz w:val="36"/>
                            <w:szCs w:val="36"/>
                          </w:rPr>
                          <w:t>c)</w:t>
                        </w:r>
                      </w:p>
                    </w:txbxContent>
                  </v:textbox>
                </v:shape>
                <v:shape id="TextBox 25" o:spid="_x0000_s1045" type="#_x0000_t202" style="position:absolute;left:10771;top:26086;width:6649;height:55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48YJMUA&#10;AADcAAAADwAAAGRycy9kb3ducmV2LnhtbESPzWrDMBCE74G8g9hAb43U/JG6lkNIKPSUErcp9LZY&#10;G9vUWhlLjZ23jwqFHIeZ+YZJN4NtxIU6XzvW8DRVIIgLZ2ouNXx+vD6uQfiAbLBxTBqu5GGTjUcp&#10;Jsb1fKRLHkoRIewT1FCF0CZS+qIii37qWuLonV1nMUTZldJ02Ee4beRMqZW0WHNcqLClXUXFT/5r&#10;NZwO5++vhXov93bZ9m5Qku2z1PphMmxfQAQawj38334zGubzJfydiUdAZj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jxgkxQAAANwAAAAPAAAAAAAAAAAAAAAAAJgCAABkcnMv&#10;ZG93bnJldi54bWxQSwUGAAAAAAQABAD1AAAAigMAAAAA&#10;" filled="f" stroked="f">
                  <v:textbox>
                    <w:txbxContent>
                      <w:p w:rsidR="00195133" w:rsidRDefault="00195133" w:rsidP="001D363F">
                        <w:pPr>
                          <w:pStyle w:val="NormalWeb"/>
                          <w:spacing w:before="0" w:beforeAutospacing="0" w:after="0" w:afterAutospacing="0"/>
                        </w:pPr>
                        <w:r>
                          <w:rPr>
                            <w:rFonts w:asciiTheme="minorHAnsi" w:hAnsi="Calibri" w:cstheme="minorBidi"/>
                            <w:b/>
                            <w:bCs/>
                            <w:color w:val="FFFFFF" w:themeColor="background1"/>
                            <w:kern w:val="24"/>
                            <w:sz w:val="36"/>
                            <w:szCs w:val="36"/>
                          </w:rPr>
                          <w:t>d)</w:t>
                        </w:r>
                      </w:p>
                    </w:txbxContent>
                  </v:textbox>
                </v:shape>
                <v:shape id="TextBox 26" o:spid="_x0000_s1046" type="#_x0000_t202" style="position:absolute;left:41275;top:25814;width:6867;height:58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2GU8QA&#10;AADcAAAADwAAAGRycy9kb3ducmV2LnhtbESPQWvCQBSE74L/YXlCb7pbtWLTbESUQk8W01ro7ZF9&#10;JqHZtyG7NfHfu4WCx2FmvmHSzWAbcaHO1441PM4UCOLCmZpLDZ8fr9M1CB+QDTaOScOVPGyy8SjF&#10;xLiej3TJQykihH2CGqoQ2kRKX1Rk0c9cSxy9s+sshii7UpoO+wi3jZwrtZIWa44LFba0q6j4yX+t&#10;htPh/P21VO/l3j61vRuUZPsstX6YDNsXEIGGcA//t9+MhsViBX9n4hGQ2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9dhlPEAAAA3AAAAA8AAAAAAAAAAAAAAAAAmAIAAGRycy9k&#10;b3ducmV2LnhtbFBLBQYAAAAABAAEAPUAAACJAwAAAAA=&#10;" filled="f" stroked="f">
                  <v:textbox>
                    <w:txbxContent>
                      <w:p w:rsidR="00195133" w:rsidRDefault="00195133" w:rsidP="001D363F">
                        <w:pPr>
                          <w:pStyle w:val="NormalWeb"/>
                          <w:spacing w:before="0" w:beforeAutospacing="0" w:after="0" w:afterAutospacing="0"/>
                        </w:pPr>
                        <w:r>
                          <w:rPr>
                            <w:rFonts w:asciiTheme="minorHAnsi" w:hAnsi="Calibri" w:cstheme="minorBidi"/>
                            <w:b/>
                            <w:bCs/>
                            <w:color w:val="FFFFFF" w:themeColor="background1"/>
                            <w:kern w:val="24"/>
                            <w:sz w:val="36"/>
                            <w:szCs w:val="36"/>
                          </w:rPr>
                          <w:t>e)</w:t>
                        </w:r>
                      </w:p>
                    </w:txbxContent>
                  </v:textbox>
                </v:shape>
              </v:group>
            </w:pict>
          </mc:Fallback>
        </mc:AlternateContent>
      </w:r>
    </w:p>
    <w:p w:rsidR="00723ED0" w:rsidRDefault="00723ED0" w:rsidP="00723ED0">
      <w:pPr>
        <w:spacing w:line="360" w:lineRule="auto"/>
        <w:ind w:right="-180"/>
        <w:jc w:val="both"/>
      </w:pPr>
    </w:p>
    <w:p w:rsidR="00723ED0" w:rsidRDefault="00723ED0" w:rsidP="00723ED0">
      <w:pPr>
        <w:spacing w:line="360" w:lineRule="auto"/>
        <w:ind w:right="-180"/>
        <w:jc w:val="both"/>
      </w:pPr>
    </w:p>
    <w:p w:rsidR="00723ED0" w:rsidRDefault="00723ED0" w:rsidP="00723ED0">
      <w:pPr>
        <w:spacing w:line="360" w:lineRule="auto"/>
        <w:ind w:right="-180"/>
        <w:jc w:val="both"/>
      </w:pPr>
    </w:p>
    <w:p w:rsidR="00507CBF" w:rsidRDefault="00507CBF" w:rsidP="00723ED0">
      <w:pPr>
        <w:spacing w:line="360" w:lineRule="auto"/>
        <w:ind w:right="-180"/>
        <w:jc w:val="both"/>
      </w:pPr>
    </w:p>
    <w:p w:rsidR="00507CBF" w:rsidRDefault="00507CBF" w:rsidP="00723ED0">
      <w:pPr>
        <w:spacing w:line="360" w:lineRule="auto"/>
        <w:ind w:right="-180"/>
        <w:jc w:val="both"/>
      </w:pPr>
    </w:p>
    <w:p w:rsidR="00507CBF" w:rsidRDefault="00507CBF" w:rsidP="00723ED0">
      <w:pPr>
        <w:spacing w:line="360" w:lineRule="auto"/>
        <w:ind w:right="-180"/>
        <w:jc w:val="both"/>
      </w:pPr>
    </w:p>
    <w:p w:rsidR="00507CBF" w:rsidRDefault="00507CBF" w:rsidP="00723ED0">
      <w:pPr>
        <w:spacing w:line="360" w:lineRule="auto"/>
        <w:ind w:right="-180"/>
        <w:jc w:val="both"/>
      </w:pPr>
    </w:p>
    <w:p w:rsidR="001D363F" w:rsidRDefault="001D363F" w:rsidP="00723ED0">
      <w:pPr>
        <w:spacing w:line="360" w:lineRule="auto"/>
        <w:ind w:right="-180"/>
        <w:jc w:val="both"/>
        <w:rPr>
          <w:b/>
          <w:i/>
        </w:rPr>
      </w:pPr>
    </w:p>
    <w:p w:rsidR="001D363F" w:rsidRDefault="001D363F" w:rsidP="00723ED0">
      <w:pPr>
        <w:spacing w:line="360" w:lineRule="auto"/>
        <w:ind w:right="-180"/>
        <w:jc w:val="both"/>
        <w:rPr>
          <w:b/>
          <w:i/>
        </w:rPr>
      </w:pPr>
    </w:p>
    <w:p w:rsidR="001D363F" w:rsidRDefault="001D363F" w:rsidP="00723ED0">
      <w:pPr>
        <w:spacing w:line="360" w:lineRule="auto"/>
        <w:ind w:right="-180"/>
        <w:jc w:val="both"/>
        <w:rPr>
          <w:b/>
          <w:i/>
        </w:rPr>
      </w:pPr>
    </w:p>
    <w:p w:rsidR="001D363F" w:rsidRDefault="001D363F" w:rsidP="00723ED0">
      <w:pPr>
        <w:spacing w:line="360" w:lineRule="auto"/>
        <w:ind w:right="-180"/>
        <w:jc w:val="both"/>
        <w:rPr>
          <w:b/>
          <w:i/>
        </w:rPr>
      </w:pPr>
    </w:p>
    <w:p w:rsidR="001D363F" w:rsidRDefault="001D363F" w:rsidP="00723ED0">
      <w:pPr>
        <w:spacing w:line="360" w:lineRule="auto"/>
        <w:ind w:right="-180"/>
        <w:jc w:val="both"/>
        <w:rPr>
          <w:b/>
          <w:i/>
        </w:rPr>
      </w:pPr>
    </w:p>
    <w:p w:rsidR="00507CBF" w:rsidRPr="00507CBF" w:rsidRDefault="00507CBF" w:rsidP="00723ED0">
      <w:pPr>
        <w:spacing w:line="360" w:lineRule="auto"/>
        <w:ind w:right="-180"/>
        <w:jc w:val="both"/>
        <w:rPr>
          <w:b/>
          <w:i/>
        </w:rPr>
      </w:pPr>
      <w:r w:rsidRPr="00507CBF">
        <w:rPr>
          <w:b/>
          <w:i/>
        </w:rPr>
        <w:t>Fig 1. SEM images of a) 90/10 b)80/20 c)70/30 d)60/40 e)50/50 PP/NR blends</w:t>
      </w:r>
    </w:p>
    <w:p w:rsidR="00507CBF" w:rsidRPr="00507CBF" w:rsidRDefault="00507CBF" w:rsidP="00723ED0">
      <w:pPr>
        <w:spacing w:line="360" w:lineRule="auto"/>
        <w:ind w:right="-180"/>
        <w:jc w:val="both"/>
        <w:rPr>
          <w:b/>
          <w:i/>
        </w:rPr>
      </w:pPr>
    </w:p>
    <w:p w:rsidR="00507CBF" w:rsidRDefault="00507CBF" w:rsidP="00723ED0">
      <w:pPr>
        <w:spacing w:line="360" w:lineRule="auto"/>
        <w:ind w:right="-180"/>
        <w:jc w:val="both"/>
      </w:pPr>
    </w:p>
    <w:p w:rsidR="00507CBF" w:rsidRDefault="00507CBF" w:rsidP="00723ED0">
      <w:pPr>
        <w:spacing w:line="360" w:lineRule="auto"/>
        <w:ind w:right="-180"/>
        <w:jc w:val="both"/>
      </w:pPr>
    </w:p>
    <w:p w:rsidR="00723ED0" w:rsidRDefault="00507CBF" w:rsidP="00723ED0">
      <w:pPr>
        <w:spacing w:line="360" w:lineRule="auto"/>
        <w:ind w:right="-180"/>
        <w:jc w:val="both"/>
      </w:pPr>
      <w:r>
        <w:t xml:space="preserve">Fig 1 (a) </w:t>
      </w:r>
      <w:r w:rsidR="00723ED0" w:rsidRPr="008753AE">
        <w:t xml:space="preserve"> shows the SEM</w:t>
      </w:r>
      <w:r>
        <w:t xml:space="preserve"> result of 90PP/10NR blend.</w:t>
      </w:r>
      <w:r w:rsidR="00723ED0" w:rsidRPr="008753AE">
        <w:t xml:space="preserve"> It reveals a two-phase morphology in which NR is dispersed in PP. NR domains are uniformly distributed throughout the matrix. The size of the dispersed pha</w:t>
      </w:r>
      <w:r>
        <w:t>se is 0.4118 micrometers. Fig 1(b</w:t>
      </w:r>
      <w:r w:rsidR="00723ED0" w:rsidRPr="008753AE">
        <w:t xml:space="preserve">) </w:t>
      </w:r>
      <w:r>
        <w:t>shows the SEM result</w:t>
      </w:r>
      <w:r w:rsidR="00723ED0">
        <w:t xml:space="preserve"> of 80 PP/2</w:t>
      </w:r>
      <w:r w:rsidR="00723ED0" w:rsidRPr="008753AE">
        <w:t>0NR blend . It also shows dispersed phase morphology. The size of the dispersed pha</w:t>
      </w:r>
      <w:r>
        <w:t>se is 0.9650 micrometers. Fig1 (c</w:t>
      </w:r>
      <w:r w:rsidR="00723ED0" w:rsidRPr="008753AE">
        <w:t>) shows the SEM picture of 70PP/30NR blend . The size of the di</w:t>
      </w:r>
      <w:r>
        <w:t>spersed phase is 1.7111 . Fig 1(d</w:t>
      </w:r>
      <w:r w:rsidR="00723ED0" w:rsidRPr="008753AE">
        <w:t xml:space="preserve">) reveals the SEM </w:t>
      </w:r>
      <w:r w:rsidR="00723ED0">
        <w:t xml:space="preserve">picture of 60PP/40NR   . It </w:t>
      </w:r>
      <w:r w:rsidR="00723ED0" w:rsidRPr="008753AE">
        <w:t xml:space="preserve"> shows a co-continuous phase morphology ie NR and PP phases are continuous throughout the matrix. </w:t>
      </w:r>
      <w:r w:rsidR="00723ED0">
        <w:t>.</w:t>
      </w:r>
    </w:p>
    <w:p w:rsidR="00723ED0" w:rsidRDefault="00723ED0" w:rsidP="00723ED0">
      <w:pPr>
        <w:autoSpaceDE w:val="0"/>
        <w:autoSpaceDN w:val="0"/>
        <w:adjustRightInd w:val="0"/>
        <w:spacing w:line="360" w:lineRule="auto"/>
        <w:jc w:val="both"/>
        <w:rPr>
          <w:rFonts w:eastAsiaTheme="minorHAnsi"/>
          <w:lang w:val="en-IN"/>
        </w:rPr>
      </w:pPr>
    </w:p>
    <w:p w:rsidR="00723ED0" w:rsidRDefault="00723ED0" w:rsidP="00723ED0">
      <w:pPr>
        <w:autoSpaceDE w:val="0"/>
        <w:autoSpaceDN w:val="0"/>
        <w:adjustRightInd w:val="0"/>
        <w:spacing w:line="360" w:lineRule="auto"/>
        <w:jc w:val="both"/>
        <w:rPr>
          <w:rFonts w:eastAsiaTheme="minorHAnsi"/>
          <w:lang w:val="en-IN"/>
        </w:rPr>
      </w:pPr>
    </w:p>
    <w:p w:rsidR="00723ED0" w:rsidRDefault="00723ED0" w:rsidP="00723ED0">
      <w:pPr>
        <w:autoSpaceDE w:val="0"/>
        <w:autoSpaceDN w:val="0"/>
        <w:adjustRightInd w:val="0"/>
        <w:spacing w:line="360" w:lineRule="auto"/>
        <w:jc w:val="both"/>
        <w:rPr>
          <w:rFonts w:eastAsiaTheme="minorHAnsi"/>
          <w:lang w:val="en-IN"/>
        </w:rPr>
      </w:pPr>
    </w:p>
    <w:p w:rsidR="00723ED0" w:rsidRDefault="00723ED0" w:rsidP="00723ED0">
      <w:pPr>
        <w:autoSpaceDE w:val="0"/>
        <w:autoSpaceDN w:val="0"/>
        <w:adjustRightInd w:val="0"/>
        <w:spacing w:line="360" w:lineRule="auto"/>
        <w:jc w:val="both"/>
        <w:rPr>
          <w:rFonts w:eastAsiaTheme="minorHAnsi"/>
          <w:lang w:val="en-IN"/>
        </w:rPr>
      </w:pPr>
    </w:p>
    <w:p w:rsidR="00723ED0" w:rsidRDefault="00723ED0" w:rsidP="00723ED0">
      <w:pPr>
        <w:autoSpaceDE w:val="0"/>
        <w:autoSpaceDN w:val="0"/>
        <w:adjustRightInd w:val="0"/>
        <w:spacing w:line="360" w:lineRule="auto"/>
        <w:jc w:val="both"/>
        <w:rPr>
          <w:rFonts w:eastAsiaTheme="minorHAnsi"/>
          <w:lang w:val="en-IN"/>
        </w:rPr>
      </w:pPr>
    </w:p>
    <w:p w:rsidR="00723ED0" w:rsidRDefault="00723ED0" w:rsidP="00723ED0">
      <w:pPr>
        <w:autoSpaceDE w:val="0"/>
        <w:autoSpaceDN w:val="0"/>
        <w:adjustRightInd w:val="0"/>
        <w:spacing w:line="360" w:lineRule="auto"/>
        <w:jc w:val="both"/>
        <w:rPr>
          <w:rFonts w:eastAsiaTheme="minorHAnsi"/>
          <w:lang w:val="en-IN"/>
        </w:rPr>
      </w:pPr>
    </w:p>
    <w:p w:rsidR="00723ED0" w:rsidRDefault="00723ED0" w:rsidP="00723ED0">
      <w:pPr>
        <w:autoSpaceDE w:val="0"/>
        <w:autoSpaceDN w:val="0"/>
        <w:adjustRightInd w:val="0"/>
        <w:spacing w:line="360" w:lineRule="auto"/>
        <w:jc w:val="both"/>
        <w:rPr>
          <w:rFonts w:eastAsiaTheme="minorHAnsi"/>
          <w:lang w:val="en-IN"/>
        </w:rPr>
      </w:pPr>
    </w:p>
    <w:p w:rsidR="00723ED0" w:rsidRDefault="00723ED0" w:rsidP="00723ED0">
      <w:pPr>
        <w:autoSpaceDE w:val="0"/>
        <w:autoSpaceDN w:val="0"/>
        <w:adjustRightInd w:val="0"/>
        <w:spacing w:line="360" w:lineRule="auto"/>
        <w:jc w:val="both"/>
        <w:rPr>
          <w:rFonts w:eastAsiaTheme="minorHAnsi"/>
          <w:lang w:val="en-IN"/>
        </w:rPr>
      </w:pPr>
    </w:p>
    <w:p w:rsidR="00723ED0" w:rsidRDefault="00723ED0" w:rsidP="00723ED0">
      <w:pPr>
        <w:autoSpaceDE w:val="0"/>
        <w:autoSpaceDN w:val="0"/>
        <w:adjustRightInd w:val="0"/>
        <w:spacing w:line="360" w:lineRule="auto"/>
        <w:jc w:val="both"/>
        <w:rPr>
          <w:rFonts w:eastAsiaTheme="minorHAnsi"/>
          <w:lang w:val="en-IN"/>
        </w:rPr>
      </w:pPr>
    </w:p>
    <w:p w:rsidR="00723ED0" w:rsidRDefault="00723ED0" w:rsidP="00723ED0">
      <w:pPr>
        <w:autoSpaceDE w:val="0"/>
        <w:autoSpaceDN w:val="0"/>
        <w:adjustRightInd w:val="0"/>
        <w:spacing w:line="360" w:lineRule="auto"/>
        <w:jc w:val="both"/>
        <w:rPr>
          <w:rFonts w:eastAsiaTheme="minorHAnsi"/>
          <w:lang w:val="en-IN"/>
        </w:rPr>
      </w:pPr>
    </w:p>
    <w:p w:rsidR="00723ED0" w:rsidRDefault="00723ED0" w:rsidP="00723ED0">
      <w:pPr>
        <w:autoSpaceDE w:val="0"/>
        <w:autoSpaceDN w:val="0"/>
        <w:adjustRightInd w:val="0"/>
        <w:spacing w:line="360" w:lineRule="auto"/>
        <w:jc w:val="both"/>
        <w:rPr>
          <w:rFonts w:eastAsiaTheme="minorHAnsi"/>
          <w:lang w:val="en-IN"/>
        </w:rPr>
      </w:pPr>
    </w:p>
    <w:p w:rsidR="00723ED0" w:rsidRDefault="000E5CA0" w:rsidP="00723ED0">
      <w:pPr>
        <w:autoSpaceDE w:val="0"/>
        <w:autoSpaceDN w:val="0"/>
        <w:adjustRightInd w:val="0"/>
        <w:spacing w:line="360" w:lineRule="auto"/>
        <w:jc w:val="both"/>
        <w:rPr>
          <w:rFonts w:eastAsiaTheme="minorHAnsi"/>
          <w:lang w:val="en-IN"/>
        </w:rPr>
      </w:pPr>
      <w:r>
        <w:rPr>
          <w:noProof/>
          <w:lang w:val="en-IN" w:eastAsia="en-IN"/>
        </w:rPr>
        <mc:AlternateContent>
          <mc:Choice Requires="wpg">
            <w:drawing>
              <wp:anchor distT="0" distB="0" distL="114300" distR="114300" simplePos="0" relativeHeight="251661312" behindDoc="0" locked="0" layoutInCell="1" allowOverlap="1" wp14:anchorId="3A200298" wp14:editId="79106399">
                <wp:simplePos x="0" y="0"/>
                <wp:positionH relativeFrom="column">
                  <wp:posOffset>271780</wp:posOffset>
                </wp:positionH>
                <wp:positionV relativeFrom="paragraph">
                  <wp:posOffset>-455902</wp:posOffset>
                </wp:positionV>
                <wp:extent cx="5391150" cy="3600450"/>
                <wp:effectExtent l="0" t="0" r="57150" b="19050"/>
                <wp:wrapNone/>
                <wp:docPr id="112" name="Group 70"/>
                <wp:cNvGraphicFramePr/>
                <a:graphic xmlns:a="http://schemas.openxmlformats.org/drawingml/2006/main">
                  <a:graphicData uri="http://schemas.microsoft.com/office/word/2010/wordprocessingGroup">
                    <wpg:wgp>
                      <wpg:cNvGrpSpPr/>
                      <wpg:grpSpPr>
                        <a:xfrm>
                          <a:off x="0" y="0"/>
                          <a:ext cx="5391150" cy="3600450"/>
                          <a:chOff x="-62711" y="281609"/>
                          <a:chExt cx="6880980" cy="4021191"/>
                        </a:xfrm>
                      </wpg:grpSpPr>
                      <pic:pic xmlns:pic="http://schemas.openxmlformats.org/drawingml/2006/picture">
                        <pic:nvPicPr>
                          <pic:cNvPr id="113" name="Picture 113" descr="E:\Sem images 80pp 20nr\Neat\5.JPG"/>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62711" y="281609"/>
                            <a:ext cx="2339144" cy="1803995"/>
                          </a:xfrm>
                          <a:prstGeom prst="rect">
                            <a:avLst/>
                          </a:prstGeom>
                          <a:noFill/>
                          <a:ln>
                            <a:noFill/>
                          </a:ln>
                        </pic:spPr>
                      </pic:pic>
                      <pic:pic xmlns:pic="http://schemas.openxmlformats.org/drawingml/2006/picture">
                        <pic:nvPicPr>
                          <pic:cNvPr id="114" name="Picture 114" descr="E:\Sem images 80pp 20nr\1% CNT\10.JPG"/>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2315454" y="281609"/>
                            <a:ext cx="2225914" cy="1803948"/>
                          </a:xfrm>
                          <a:prstGeom prst="rect">
                            <a:avLst/>
                          </a:prstGeom>
                          <a:noFill/>
                          <a:ln>
                            <a:noFill/>
                          </a:ln>
                        </pic:spPr>
                      </pic:pic>
                      <pic:pic xmlns:pic="http://schemas.openxmlformats.org/drawingml/2006/picture">
                        <pic:nvPicPr>
                          <pic:cNvPr id="115" name="Picture 115" descr="E:\Sem images 80pp 20nr\3%\8.JPG"/>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4623875" y="281609"/>
                            <a:ext cx="2174790" cy="1865353"/>
                          </a:xfrm>
                          <a:prstGeom prst="rect">
                            <a:avLst/>
                          </a:prstGeom>
                          <a:noFill/>
                          <a:ln>
                            <a:noFill/>
                          </a:ln>
                        </pic:spPr>
                      </pic:pic>
                      <pic:pic xmlns:pic="http://schemas.openxmlformats.org/drawingml/2006/picture">
                        <pic:nvPicPr>
                          <pic:cNvPr id="116" name="Picture 116" descr="E:\Sem images 80pp 20nr\5%\8.JPG"/>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62710" y="2149490"/>
                            <a:ext cx="2338906" cy="2076103"/>
                          </a:xfrm>
                          <a:prstGeom prst="rect">
                            <a:avLst/>
                          </a:prstGeom>
                          <a:noFill/>
                          <a:ln>
                            <a:noFill/>
                          </a:ln>
                        </pic:spPr>
                      </pic:pic>
                      <pic:pic xmlns:pic="http://schemas.openxmlformats.org/drawingml/2006/picture">
                        <pic:nvPicPr>
                          <pic:cNvPr id="117" name="Picture 117" descr="E:\Sem images 80pp 20nr\7%\9.JPG"/>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2315457" y="2138486"/>
                            <a:ext cx="2185580" cy="2087108"/>
                          </a:xfrm>
                          <a:prstGeom prst="rect">
                            <a:avLst/>
                          </a:prstGeom>
                          <a:noFill/>
                          <a:ln>
                            <a:noFill/>
                          </a:ln>
                        </pic:spPr>
                      </pic:pic>
                      <wpg:grpSp>
                        <wpg:cNvPr id="118" name="Group 118"/>
                        <wpg:cNvGrpSpPr/>
                        <wpg:grpSpPr>
                          <a:xfrm>
                            <a:off x="4541524" y="2147091"/>
                            <a:ext cx="2276745" cy="2155709"/>
                            <a:chOff x="3553495" y="1811794"/>
                            <a:chExt cx="3510815" cy="3954997"/>
                          </a:xfrm>
                        </wpg:grpSpPr>
                        <pic:pic xmlns:pic="http://schemas.openxmlformats.org/drawingml/2006/picture">
                          <pic:nvPicPr>
                            <pic:cNvPr id="119" name="Picture 119"/>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8141" t="5502" b="1705"/>
                            <a:stretch/>
                          </pic:blipFill>
                          <pic:spPr bwMode="auto">
                            <a:xfrm>
                              <a:off x="3553495" y="1811794"/>
                              <a:ext cx="3478794" cy="3954997"/>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s:wsp>
                          <wps:cNvPr id="120" name="Freeform 120"/>
                          <wps:cNvSpPr/>
                          <wps:spPr>
                            <a:xfrm>
                              <a:off x="3780733" y="3219080"/>
                              <a:ext cx="280220" cy="176981"/>
                            </a:xfrm>
                            <a:custGeom>
                              <a:avLst/>
                              <a:gdLst>
                                <a:gd name="connsiteX0" fmla="*/ 0 w 280220"/>
                                <a:gd name="connsiteY0" fmla="*/ 176981 h 176981"/>
                                <a:gd name="connsiteX1" fmla="*/ 221226 w 280220"/>
                                <a:gd name="connsiteY1" fmla="*/ 88491 h 176981"/>
                                <a:gd name="connsiteX2" fmla="*/ 280220 w 280220"/>
                                <a:gd name="connsiteY2" fmla="*/ 0 h 176981"/>
                              </a:gdLst>
                              <a:ahLst/>
                              <a:cxnLst>
                                <a:cxn ang="0">
                                  <a:pos x="connsiteX0" y="connsiteY0"/>
                                </a:cxn>
                                <a:cxn ang="0">
                                  <a:pos x="connsiteX1" y="connsiteY1"/>
                                </a:cxn>
                                <a:cxn ang="0">
                                  <a:pos x="connsiteX2" y="connsiteY2"/>
                                </a:cxn>
                              </a:cxnLst>
                              <a:rect l="l" t="t" r="r" b="b"/>
                              <a:pathLst>
                                <a:path w="280220" h="176981">
                                  <a:moveTo>
                                    <a:pt x="0" y="176981"/>
                                  </a:moveTo>
                                  <a:cubicBezTo>
                                    <a:pt x="67749" y="7610"/>
                                    <a:pt x="-31875" y="192709"/>
                                    <a:pt x="221226" y="88491"/>
                                  </a:cubicBezTo>
                                  <a:cubicBezTo>
                                    <a:pt x="254007" y="74993"/>
                                    <a:pt x="280220" y="0"/>
                                    <a:pt x="280220" y="0"/>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121" name="Freeform 121"/>
                          <wps:cNvSpPr/>
                          <wps:spPr>
                            <a:xfrm>
                              <a:off x="5846795" y="5085053"/>
                              <a:ext cx="426714" cy="434672"/>
                            </a:xfrm>
                            <a:custGeom>
                              <a:avLst/>
                              <a:gdLst>
                                <a:gd name="connsiteX0" fmla="*/ 0 w 280220"/>
                                <a:gd name="connsiteY0" fmla="*/ 176981 h 176981"/>
                                <a:gd name="connsiteX1" fmla="*/ 221226 w 280220"/>
                                <a:gd name="connsiteY1" fmla="*/ 88491 h 176981"/>
                                <a:gd name="connsiteX2" fmla="*/ 280220 w 280220"/>
                                <a:gd name="connsiteY2" fmla="*/ 0 h 176981"/>
                              </a:gdLst>
                              <a:ahLst/>
                              <a:cxnLst>
                                <a:cxn ang="0">
                                  <a:pos x="connsiteX0" y="connsiteY0"/>
                                </a:cxn>
                                <a:cxn ang="0">
                                  <a:pos x="connsiteX1" y="connsiteY1"/>
                                </a:cxn>
                                <a:cxn ang="0">
                                  <a:pos x="connsiteX2" y="connsiteY2"/>
                                </a:cxn>
                              </a:cxnLst>
                              <a:rect l="l" t="t" r="r" b="b"/>
                              <a:pathLst>
                                <a:path w="280220" h="176981">
                                  <a:moveTo>
                                    <a:pt x="0" y="176981"/>
                                  </a:moveTo>
                                  <a:cubicBezTo>
                                    <a:pt x="67749" y="7610"/>
                                    <a:pt x="-31875" y="192709"/>
                                    <a:pt x="221226" y="88491"/>
                                  </a:cubicBezTo>
                                  <a:cubicBezTo>
                                    <a:pt x="254007" y="74993"/>
                                    <a:pt x="280220" y="0"/>
                                    <a:pt x="280220" y="0"/>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122" name="Freeform 122"/>
                          <wps:cNvSpPr/>
                          <wps:spPr>
                            <a:xfrm>
                              <a:off x="5410770" y="2529611"/>
                              <a:ext cx="198238" cy="154129"/>
                            </a:xfrm>
                            <a:custGeom>
                              <a:avLst/>
                              <a:gdLst>
                                <a:gd name="connsiteX0" fmla="*/ 0 w 280220"/>
                                <a:gd name="connsiteY0" fmla="*/ 176981 h 176981"/>
                                <a:gd name="connsiteX1" fmla="*/ 221226 w 280220"/>
                                <a:gd name="connsiteY1" fmla="*/ 88491 h 176981"/>
                                <a:gd name="connsiteX2" fmla="*/ 280220 w 280220"/>
                                <a:gd name="connsiteY2" fmla="*/ 0 h 176981"/>
                              </a:gdLst>
                              <a:ahLst/>
                              <a:cxnLst>
                                <a:cxn ang="0">
                                  <a:pos x="connsiteX0" y="connsiteY0"/>
                                </a:cxn>
                                <a:cxn ang="0">
                                  <a:pos x="connsiteX1" y="connsiteY1"/>
                                </a:cxn>
                                <a:cxn ang="0">
                                  <a:pos x="connsiteX2" y="connsiteY2"/>
                                </a:cxn>
                              </a:cxnLst>
                              <a:rect l="l" t="t" r="r" b="b"/>
                              <a:pathLst>
                                <a:path w="280220" h="176981">
                                  <a:moveTo>
                                    <a:pt x="0" y="176981"/>
                                  </a:moveTo>
                                  <a:cubicBezTo>
                                    <a:pt x="67749" y="7610"/>
                                    <a:pt x="-31875" y="192709"/>
                                    <a:pt x="221226" y="88491"/>
                                  </a:cubicBezTo>
                                  <a:cubicBezTo>
                                    <a:pt x="254007" y="74993"/>
                                    <a:pt x="280220" y="0"/>
                                    <a:pt x="280220" y="0"/>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123" name="Freeform 123"/>
                          <wps:cNvSpPr/>
                          <wps:spPr>
                            <a:xfrm>
                              <a:off x="6121393" y="3121678"/>
                              <a:ext cx="280220" cy="176981"/>
                            </a:xfrm>
                            <a:custGeom>
                              <a:avLst/>
                              <a:gdLst>
                                <a:gd name="connsiteX0" fmla="*/ 0 w 280220"/>
                                <a:gd name="connsiteY0" fmla="*/ 176981 h 176981"/>
                                <a:gd name="connsiteX1" fmla="*/ 221226 w 280220"/>
                                <a:gd name="connsiteY1" fmla="*/ 88491 h 176981"/>
                                <a:gd name="connsiteX2" fmla="*/ 280220 w 280220"/>
                                <a:gd name="connsiteY2" fmla="*/ 0 h 176981"/>
                              </a:gdLst>
                              <a:ahLst/>
                              <a:cxnLst>
                                <a:cxn ang="0">
                                  <a:pos x="connsiteX0" y="connsiteY0"/>
                                </a:cxn>
                                <a:cxn ang="0">
                                  <a:pos x="connsiteX1" y="connsiteY1"/>
                                </a:cxn>
                                <a:cxn ang="0">
                                  <a:pos x="connsiteX2" y="connsiteY2"/>
                                </a:cxn>
                              </a:cxnLst>
                              <a:rect l="l" t="t" r="r" b="b"/>
                              <a:pathLst>
                                <a:path w="280220" h="176981">
                                  <a:moveTo>
                                    <a:pt x="0" y="176981"/>
                                  </a:moveTo>
                                  <a:cubicBezTo>
                                    <a:pt x="67749" y="7610"/>
                                    <a:pt x="-31875" y="192709"/>
                                    <a:pt x="221226" y="88491"/>
                                  </a:cubicBezTo>
                                  <a:cubicBezTo>
                                    <a:pt x="254007" y="74993"/>
                                    <a:pt x="280220" y="0"/>
                                    <a:pt x="280220" y="0"/>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124" name="Freeform 124"/>
                          <wps:cNvSpPr/>
                          <wps:spPr>
                            <a:xfrm>
                              <a:off x="3711878" y="3314533"/>
                              <a:ext cx="362955" cy="221368"/>
                            </a:xfrm>
                            <a:custGeom>
                              <a:avLst/>
                              <a:gdLst>
                                <a:gd name="connsiteX0" fmla="*/ 0 w 280220"/>
                                <a:gd name="connsiteY0" fmla="*/ 176981 h 176981"/>
                                <a:gd name="connsiteX1" fmla="*/ 221226 w 280220"/>
                                <a:gd name="connsiteY1" fmla="*/ 88491 h 176981"/>
                                <a:gd name="connsiteX2" fmla="*/ 280220 w 280220"/>
                                <a:gd name="connsiteY2" fmla="*/ 0 h 176981"/>
                              </a:gdLst>
                              <a:ahLst/>
                              <a:cxnLst>
                                <a:cxn ang="0">
                                  <a:pos x="connsiteX0" y="connsiteY0"/>
                                </a:cxn>
                                <a:cxn ang="0">
                                  <a:pos x="connsiteX1" y="connsiteY1"/>
                                </a:cxn>
                                <a:cxn ang="0">
                                  <a:pos x="connsiteX2" y="connsiteY2"/>
                                </a:cxn>
                              </a:cxnLst>
                              <a:rect l="l" t="t" r="r" b="b"/>
                              <a:pathLst>
                                <a:path w="280220" h="176981">
                                  <a:moveTo>
                                    <a:pt x="0" y="176981"/>
                                  </a:moveTo>
                                  <a:cubicBezTo>
                                    <a:pt x="67749" y="7610"/>
                                    <a:pt x="-31875" y="192709"/>
                                    <a:pt x="221226" y="88491"/>
                                  </a:cubicBezTo>
                                  <a:cubicBezTo>
                                    <a:pt x="254007" y="74993"/>
                                    <a:pt x="280220" y="0"/>
                                    <a:pt x="280220" y="0"/>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125" name="Freeform 125"/>
                          <wps:cNvSpPr/>
                          <wps:spPr>
                            <a:xfrm flipH="1">
                              <a:off x="5230300" y="2477725"/>
                              <a:ext cx="45718" cy="152399"/>
                            </a:xfrm>
                            <a:custGeom>
                              <a:avLst/>
                              <a:gdLst>
                                <a:gd name="connsiteX0" fmla="*/ 0 w 235974"/>
                                <a:gd name="connsiteY0" fmla="*/ 30852 h 30852"/>
                                <a:gd name="connsiteX1" fmla="*/ 117987 w 235974"/>
                                <a:gd name="connsiteY1" fmla="*/ 16103 h 30852"/>
                                <a:gd name="connsiteX2" fmla="*/ 162232 w 235974"/>
                                <a:gd name="connsiteY2" fmla="*/ 1355 h 30852"/>
                                <a:gd name="connsiteX3" fmla="*/ 235974 w 235974"/>
                                <a:gd name="connsiteY3" fmla="*/ 1355 h 30852"/>
                              </a:gdLst>
                              <a:ahLst/>
                              <a:cxnLst>
                                <a:cxn ang="0">
                                  <a:pos x="connsiteX0" y="connsiteY0"/>
                                </a:cxn>
                                <a:cxn ang="0">
                                  <a:pos x="connsiteX1" y="connsiteY1"/>
                                </a:cxn>
                                <a:cxn ang="0">
                                  <a:pos x="connsiteX2" y="connsiteY2"/>
                                </a:cxn>
                                <a:cxn ang="0">
                                  <a:pos x="connsiteX3" y="connsiteY3"/>
                                </a:cxn>
                              </a:cxnLst>
                              <a:rect l="l" t="t" r="r" b="b"/>
                              <a:pathLst>
                                <a:path w="235974" h="30852">
                                  <a:moveTo>
                                    <a:pt x="0" y="30852"/>
                                  </a:moveTo>
                                  <a:cubicBezTo>
                                    <a:pt x="39329" y="25936"/>
                                    <a:pt x="78991" y="23193"/>
                                    <a:pt x="117987" y="16103"/>
                                  </a:cubicBezTo>
                                  <a:cubicBezTo>
                                    <a:pt x="133282" y="13322"/>
                                    <a:pt x="146806" y="3283"/>
                                    <a:pt x="162232" y="1355"/>
                                  </a:cubicBezTo>
                                  <a:cubicBezTo>
                                    <a:pt x="186623" y="-1694"/>
                                    <a:pt x="211393" y="1355"/>
                                    <a:pt x="235974" y="1355"/>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126" name="Freeform 126"/>
                          <wps:cNvSpPr/>
                          <wps:spPr>
                            <a:xfrm>
                              <a:off x="4819253" y="3431916"/>
                              <a:ext cx="396198" cy="116061"/>
                            </a:xfrm>
                            <a:custGeom>
                              <a:avLst/>
                              <a:gdLst>
                                <a:gd name="connsiteX0" fmla="*/ 0 w 235974"/>
                                <a:gd name="connsiteY0" fmla="*/ 30852 h 30852"/>
                                <a:gd name="connsiteX1" fmla="*/ 117987 w 235974"/>
                                <a:gd name="connsiteY1" fmla="*/ 16103 h 30852"/>
                                <a:gd name="connsiteX2" fmla="*/ 162232 w 235974"/>
                                <a:gd name="connsiteY2" fmla="*/ 1355 h 30852"/>
                                <a:gd name="connsiteX3" fmla="*/ 235974 w 235974"/>
                                <a:gd name="connsiteY3" fmla="*/ 1355 h 30852"/>
                              </a:gdLst>
                              <a:ahLst/>
                              <a:cxnLst>
                                <a:cxn ang="0">
                                  <a:pos x="connsiteX0" y="connsiteY0"/>
                                </a:cxn>
                                <a:cxn ang="0">
                                  <a:pos x="connsiteX1" y="connsiteY1"/>
                                </a:cxn>
                                <a:cxn ang="0">
                                  <a:pos x="connsiteX2" y="connsiteY2"/>
                                </a:cxn>
                                <a:cxn ang="0">
                                  <a:pos x="connsiteX3" y="connsiteY3"/>
                                </a:cxn>
                              </a:cxnLst>
                              <a:rect l="l" t="t" r="r" b="b"/>
                              <a:pathLst>
                                <a:path w="235974" h="30852">
                                  <a:moveTo>
                                    <a:pt x="0" y="30852"/>
                                  </a:moveTo>
                                  <a:cubicBezTo>
                                    <a:pt x="39329" y="25936"/>
                                    <a:pt x="78991" y="23193"/>
                                    <a:pt x="117987" y="16103"/>
                                  </a:cubicBezTo>
                                  <a:cubicBezTo>
                                    <a:pt x="133282" y="13322"/>
                                    <a:pt x="146806" y="3283"/>
                                    <a:pt x="162232" y="1355"/>
                                  </a:cubicBezTo>
                                  <a:cubicBezTo>
                                    <a:pt x="186623" y="-1694"/>
                                    <a:pt x="211393" y="1355"/>
                                    <a:pt x="235974" y="1355"/>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127" name="Freeform 127"/>
                          <wps:cNvSpPr/>
                          <wps:spPr>
                            <a:xfrm>
                              <a:off x="4704433" y="5107329"/>
                              <a:ext cx="235975" cy="30851"/>
                            </a:xfrm>
                            <a:custGeom>
                              <a:avLst/>
                              <a:gdLst>
                                <a:gd name="connsiteX0" fmla="*/ 0 w 235974"/>
                                <a:gd name="connsiteY0" fmla="*/ 30852 h 30852"/>
                                <a:gd name="connsiteX1" fmla="*/ 117987 w 235974"/>
                                <a:gd name="connsiteY1" fmla="*/ 16103 h 30852"/>
                                <a:gd name="connsiteX2" fmla="*/ 162232 w 235974"/>
                                <a:gd name="connsiteY2" fmla="*/ 1355 h 30852"/>
                                <a:gd name="connsiteX3" fmla="*/ 235974 w 235974"/>
                                <a:gd name="connsiteY3" fmla="*/ 1355 h 30852"/>
                              </a:gdLst>
                              <a:ahLst/>
                              <a:cxnLst>
                                <a:cxn ang="0">
                                  <a:pos x="connsiteX0" y="connsiteY0"/>
                                </a:cxn>
                                <a:cxn ang="0">
                                  <a:pos x="connsiteX1" y="connsiteY1"/>
                                </a:cxn>
                                <a:cxn ang="0">
                                  <a:pos x="connsiteX2" y="connsiteY2"/>
                                </a:cxn>
                                <a:cxn ang="0">
                                  <a:pos x="connsiteX3" y="connsiteY3"/>
                                </a:cxn>
                              </a:cxnLst>
                              <a:rect l="l" t="t" r="r" b="b"/>
                              <a:pathLst>
                                <a:path w="235974" h="30852">
                                  <a:moveTo>
                                    <a:pt x="0" y="30852"/>
                                  </a:moveTo>
                                  <a:cubicBezTo>
                                    <a:pt x="39329" y="25936"/>
                                    <a:pt x="78991" y="23193"/>
                                    <a:pt x="117987" y="16103"/>
                                  </a:cubicBezTo>
                                  <a:cubicBezTo>
                                    <a:pt x="133282" y="13322"/>
                                    <a:pt x="146806" y="3283"/>
                                    <a:pt x="162232" y="1355"/>
                                  </a:cubicBezTo>
                                  <a:cubicBezTo>
                                    <a:pt x="186623" y="-1694"/>
                                    <a:pt x="211393" y="1355"/>
                                    <a:pt x="235974" y="1355"/>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128" name="Freeform 128"/>
                          <wps:cNvSpPr/>
                          <wps:spPr>
                            <a:xfrm>
                              <a:off x="6037770" y="5355610"/>
                              <a:ext cx="235974" cy="30851"/>
                            </a:xfrm>
                            <a:custGeom>
                              <a:avLst/>
                              <a:gdLst>
                                <a:gd name="connsiteX0" fmla="*/ 0 w 235974"/>
                                <a:gd name="connsiteY0" fmla="*/ 30852 h 30852"/>
                                <a:gd name="connsiteX1" fmla="*/ 117987 w 235974"/>
                                <a:gd name="connsiteY1" fmla="*/ 16103 h 30852"/>
                                <a:gd name="connsiteX2" fmla="*/ 162232 w 235974"/>
                                <a:gd name="connsiteY2" fmla="*/ 1355 h 30852"/>
                                <a:gd name="connsiteX3" fmla="*/ 235974 w 235974"/>
                                <a:gd name="connsiteY3" fmla="*/ 1355 h 30852"/>
                              </a:gdLst>
                              <a:ahLst/>
                              <a:cxnLst>
                                <a:cxn ang="0">
                                  <a:pos x="connsiteX0" y="connsiteY0"/>
                                </a:cxn>
                                <a:cxn ang="0">
                                  <a:pos x="connsiteX1" y="connsiteY1"/>
                                </a:cxn>
                                <a:cxn ang="0">
                                  <a:pos x="connsiteX2" y="connsiteY2"/>
                                </a:cxn>
                                <a:cxn ang="0">
                                  <a:pos x="connsiteX3" y="connsiteY3"/>
                                </a:cxn>
                              </a:cxnLst>
                              <a:rect l="l" t="t" r="r" b="b"/>
                              <a:pathLst>
                                <a:path w="235974" h="30852">
                                  <a:moveTo>
                                    <a:pt x="0" y="30852"/>
                                  </a:moveTo>
                                  <a:cubicBezTo>
                                    <a:pt x="39329" y="25936"/>
                                    <a:pt x="78991" y="23193"/>
                                    <a:pt x="117987" y="16103"/>
                                  </a:cubicBezTo>
                                  <a:cubicBezTo>
                                    <a:pt x="133282" y="13322"/>
                                    <a:pt x="146806" y="3283"/>
                                    <a:pt x="162232" y="1355"/>
                                  </a:cubicBezTo>
                                  <a:cubicBezTo>
                                    <a:pt x="186623" y="-1694"/>
                                    <a:pt x="211393" y="1355"/>
                                    <a:pt x="235974" y="1355"/>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129" name="Freeform 129"/>
                          <wps:cNvSpPr/>
                          <wps:spPr>
                            <a:xfrm flipH="1" flipV="1">
                              <a:off x="5051045" y="2299999"/>
                              <a:ext cx="558096" cy="241445"/>
                            </a:xfrm>
                            <a:custGeom>
                              <a:avLst/>
                              <a:gdLst>
                                <a:gd name="connsiteX0" fmla="*/ 0 w 235974"/>
                                <a:gd name="connsiteY0" fmla="*/ 30852 h 30852"/>
                                <a:gd name="connsiteX1" fmla="*/ 117987 w 235974"/>
                                <a:gd name="connsiteY1" fmla="*/ 16103 h 30852"/>
                                <a:gd name="connsiteX2" fmla="*/ 162232 w 235974"/>
                                <a:gd name="connsiteY2" fmla="*/ 1355 h 30852"/>
                                <a:gd name="connsiteX3" fmla="*/ 235974 w 235974"/>
                                <a:gd name="connsiteY3" fmla="*/ 1355 h 30852"/>
                              </a:gdLst>
                              <a:ahLst/>
                              <a:cxnLst>
                                <a:cxn ang="0">
                                  <a:pos x="connsiteX0" y="connsiteY0"/>
                                </a:cxn>
                                <a:cxn ang="0">
                                  <a:pos x="connsiteX1" y="connsiteY1"/>
                                </a:cxn>
                                <a:cxn ang="0">
                                  <a:pos x="connsiteX2" y="connsiteY2"/>
                                </a:cxn>
                                <a:cxn ang="0">
                                  <a:pos x="connsiteX3" y="connsiteY3"/>
                                </a:cxn>
                              </a:cxnLst>
                              <a:rect l="l" t="t" r="r" b="b"/>
                              <a:pathLst>
                                <a:path w="235974" h="30852">
                                  <a:moveTo>
                                    <a:pt x="0" y="30852"/>
                                  </a:moveTo>
                                  <a:cubicBezTo>
                                    <a:pt x="39329" y="25936"/>
                                    <a:pt x="78991" y="23193"/>
                                    <a:pt x="117987" y="16103"/>
                                  </a:cubicBezTo>
                                  <a:cubicBezTo>
                                    <a:pt x="133282" y="13322"/>
                                    <a:pt x="146806" y="3283"/>
                                    <a:pt x="162232" y="1355"/>
                                  </a:cubicBezTo>
                                  <a:cubicBezTo>
                                    <a:pt x="186623" y="-1694"/>
                                    <a:pt x="211393" y="1355"/>
                                    <a:pt x="235974" y="1355"/>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130" name="Freeform 130"/>
                          <wps:cNvSpPr/>
                          <wps:spPr>
                            <a:xfrm flipH="1">
                              <a:off x="6714211" y="3021687"/>
                              <a:ext cx="72263" cy="328641"/>
                            </a:xfrm>
                            <a:custGeom>
                              <a:avLst/>
                              <a:gdLst>
                                <a:gd name="connsiteX0" fmla="*/ 0 w 235974"/>
                                <a:gd name="connsiteY0" fmla="*/ 30852 h 30852"/>
                                <a:gd name="connsiteX1" fmla="*/ 117987 w 235974"/>
                                <a:gd name="connsiteY1" fmla="*/ 16103 h 30852"/>
                                <a:gd name="connsiteX2" fmla="*/ 162232 w 235974"/>
                                <a:gd name="connsiteY2" fmla="*/ 1355 h 30852"/>
                                <a:gd name="connsiteX3" fmla="*/ 235974 w 235974"/>
                                <a:gd name="connsiteY3" fmla="*/ 1355 h 30852"/>
                              </a:gdLst>
                              <a:ahLst/>
                              <a:cxnLst>
                                <a:cxn ang="0">
                                  <a:pos x="connsiteX0" y="connsiteY0"/>
                                </a:cxn>
                                <a:cxn ang="0">
                                  <a:pos x="connsiteX1" y="connsiteY1"/>
                                </a:cxn>
                                <a:cxn ang="0">
                                  <a:pos x="connsiteX2" y="connsiteY2"/>
                                </a:cxn>
                                <a:cxn ang="0">
                                  <a:pos x="connsiteX3" y="connsiteY3"/>
                                </a:cxn>
                              </a:cxnLst>
                              <a:rect l="l" t="t" r="r" b="b"/>
                              <a:pathLst>
                                <a:path w="235974" h="30852">
                                  <a:moveTo>
                                    <a:pt x="0" y="30852"/>
                                  </a:moveTo>
                                  <a:cubicBezTo>
                                    <a:pt x="39329" y="25936"/>
                                    <a:pt x="78991" y="23193"/>
                                    <a:pt x="117987" y="16103"/>
                                  </a:cubicBezTo>
                                  <a:cubicBezTo>
                                    <a:pt x="133282" y="13322"/>
                                    <a:pt x="146806" y="3283"/>
                                    <a:pt x="162232" y="1355"/>
                                  </a:cubicBezTo>
                                  <a:cubicBezTo>
                                    <a:pt x="186623" y="-1694"/>
                                    <a:pt x="211393" y="1355"/>
                                    <a:pt x="235974" y="1355"/>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131" name="Freeform 131"/>
                          <wps:cNvSpPr/>
                          <wps:spPr>
                            <a:xfrm flipH="1">
                              <a:off x="5961095" y="2995273"/>
                              <a:ext cx="82881" cy="506050"/>
                            </a:xfrm>
                            <a:custGeom>
                              <a:avLst/>
                              <a:gdLst>
                                <a:gd name="connsiteX0" fmla="*/ 0 w 235974"/>
                                <a:gd name="connsiteY0" fmla="*/ 30852 h 30852"/>
                                <a:gd name="connsiteX1" fmla="*/ 117987 w 235974"/>
                                <a:gd name="connsiteY1" fmla="*/ 16103 h 30852"/>
                                <a:gd name="connsiteX2" fmla="*/ 162232 w 235974"/>
                                <a:gd name="connsiteY2" fmla="*/ 1355 h 30852"/>
                                <a:gd name="connsiteX3" fmla="*/ 235974 w 235974"/>
                                <a:gd name="connsiteY3" fmla="*/ 1355 h 30852"/>
                              </a:gdLst>
                              <a:ahLst/>
                              <a:cxnLst>
                                <a:cxn ang="0">
                                  <a:pos x="connsiteX0" y="connsiteY0"/>
                                </a:cxn>
                                <a:cxn ang="0">
                                  <a:pos x="connsiteX1" y="connsiteY1"/>
                                </a:cxn>
                                <a:cxn ang="0">
                                  <a:pos x="connsiteX2" y="connsiteY2"/>
                                </a:cxn>
                                <a:cxn ang="0">
                                  <a:pos x="connsiteX3" y="connsiteY3"/>
                                </a:cxn>
                              </a:cxnLst>
                              <a:rect l="l" t="t" r="r" b="b"/>
                              <a:pathLst>
                                <a:path w="235974" h="30852">
                                  <a:moveTo>
                                    <a:pt x="0" y="30852"/>
                                  </a:moveTo>
                                  <a:cubicBezTo>
                                    <a:pt x="39329" y="25936"/>
                                    <a:pt x="78991" y="23193"/>
                                    <a:pt x="117987" y="16103"/>
                                  </a:cubicBezTo>
                                  <a:cubicBezTo>
                                    <a:pt x="133282" y="13322"/>
                                    <a:pt x="146806" y="3283"/>
                                    <a:pt x="162232" y="1355"/>
                                  </a:cubicBezTo>
                                  <a:cubicBezTo>
                                    <a:pt x="186623" y="-1694"/>
                                    <a:pt x="211393" y="1355"/>
                                    <a:pt x="235974" y="1355"/>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132" name="Freeform 132"/>
                          <wps:cNvSpPr/>
                          <wps:spPr>
                            <a:xfrm flipH="1" flipV="1">
                              <a:off x="6201007" y="3429848"/>
                              <a:ext cx="150528" cy="89583"/>
                            </a:xfrm>
                            <a:custGeom>
                              <a:avLst/>
                              <a:gdLst>
                                <a:gd name="connsiteX0" fmla="*/ 0 w 235974"/>
                                <a:gd name="connsiteY0" fmla="*/ 30852 h 30852"/>
                                <a:gd name="connsiteX1" fmla="*/ 117987 w 235974"/>
                                <a:gd name="connsiteY1" fmla="*/ 16103 h 30852"/>
                                <a:gd name="connsiteX2" fmla="*/ 162232 w 235974"/>
                                <a:gd name="connsiteY2" fmla="*/ 1355 h 30852"/>
                                <a:gd name="connsiteX3" fmla="*/ 235974 w 235974"/>
                                <a:gd name="connsiteY3" fmla="*/ 1355 h 30852"/>
                              </a:gdLst>
                              <a:ahLst/>
                              <a:cxnLst>
                                <a:cxn ang="0">
                                  <a:pos x="connsiteX0" y="connsiteY0"/>
                                </a:cxn>
                                <a:cxn ang="0">
                                  <a:pos x="connsiteX1" y="connsiteY1"/>
                                </a:cxn>
                                <a:cxn ang="0">
                                  <a:pos x="connsiteX2" y="connsiteY2"/>
                                </a:cxn>
                                <a:cxn ang="0">
                                  <a:pos x="connsiteX3" y="connsiteY3"/>
                                </a:cxn>
                              </a:cxnLst>
                              <a:rect l="l" t="t" r="r" b="b"/>
                              <a:pathLst>
                                <a:path w="235974" h="30852">
                                  <a:moveTo>
                                    <a:pt x="0" y="30852"/>
                                  </a:moveTo>
                                  <a:cubicBezTo>
                                    <a:pt x="39329" y="25936"/>
                                    <a:pt x="78991" y="23193"/>
                                    <a:pt x="117987" y="16103"/>
                                  </a:cubicBezTo>
                                  <a:cubicBezTo>
                                    <a:pt x="133282" y="13322"/>
                                    <a:pt x="146806" y="3283"/>
                                    <a:pt x="162232" y="1355"/>
                                  </a:cubicBezTo>
                                  <a:cubicBezTo>
                                    <a:pt x="186623" y="-1694"/>
                                    <a:pt x="211393" y="1355"/>
                                    <a:pt x="235974" y="1355"/>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133" name="Freeform 133"/>
                          <wps:cNvSpPr/>
                          <wps:spPr>
                            <a:xfrm>
                              <a:off x="3815939" y="2834902"/>
                              <a:ext cx="155559" cy="462829"/>
                            </a:xfrm>
                            <a:custGeom>
                              <a:avLst/>
                              <a:gdLst>
                                <a:gd name="connsiteX0" fmla="*/ 0 w 235974"/>
                                <a:gd name="connsiteY0" fmla="*/ 30852 h 30852"/>
                                <a:gd name="connsiteX1" fmla="*/ 117987 w 235974"/>
                                <a:gd name="connsiteY1" fmla="*/ 16103 h 30852"/>
                                <a:gd name="connsiteX2" fmla="*/ 162232 w 235974"/>
                                <a:gd name="connsiteY2" fmla="*/ 1355 h 30852"/>
                                <a:gd name="connsiteX3" fmla="*/ 235974 w 235974"/>
                                <a:gd name="connsiteY3" fmla="*/ 1355 h 30852"/>
                              </a:gdLst>
                              <a:ahLst/>
                              <a:cxnLst>
                                <a:cxn ang="0">
                                  <a:pos x="connsiteX0" y="connsiteY0"/>
                                </a:cxn>
                                <a:cxn ang="0">
                                  <a:pos x="connsiteX1" y="connsiteY1"/>
                                </a:cxn>
                                <a:cxn ang="0">
                                  <a:pos x="connsiteX2" y="connsiteY2"/>
                                </a:cxn>
                                <a:cxn ang="0">
                                  <a:pos x="connsiteX3" y="connsiteY3"/>
                                </a:cxn>
                              </a:cxnLst>
                              <a:rect l="l" t="t" r="r" b="b"/>
                              <a:pathLst>
                                <a:path w="235974" h="30852">
                                  <a:moveTo>
                                    <a:pt x="0" y="30852"/>
                                  </a:moveTo>
                                  <a:cubicBezTo>
                                    <a:pt x="39329" y="25936"/>
                                    <a:pt x="78991" y="23193"/>
                                    <a:pt x="117987" y="16103"/>
                                  </a:cubicBezTo>
                                  <a:cubicBezTo>
                                    <a:pt x="133282" y="13322"/>
                                    <a:pt x="146806" y="3283"/>
                                    <a:pt x="162232" y="1355"/>
                                  </a:cubicBezTo>
                                  <a:cubicBezTo>
                                    <a:pt x="186623" y="-1694"/>
                                    <a:pt x="211393" y="1355"/>
                                    <a:pt x="235974" y="1355"/>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134" name="Freeform 134"/>
                          <wps:cNvSpPr/>
                          <wps:spPr>
                            <a:xfrm flipH="1">
                              <a:off x="3735094" y="5413317"/>
                              <a:ext cx="45718" cy="152398"/>
                            </a:xfrm>
                            <a:custGeom>
                              <a:avLst/>
                              <a:gdLst>
                                <a:gd name="connsiteX0" fmla="*/ 0 w 235974"/>
                                <a:gd name="connsiteY0" fmla="*/ 30852 h 30852"/>
                                <a:gd name="connsiteX1" fmla="*/ 117987 w 235974"/>
                                <a:gd name="connsiteY1" fmla="*/ 16103 h 30852"/>
                                <a:gd name="connsiteX2" fmla="*/ 162232 w 235974"/>
                                <a:gd name="connsiteY2" fmla="*/ 1355 h 30852"/>
                                <a:gd name="connsiteX3" fmla="*/ 235974 w 235974"/>
                                <a:gd name="connsiteY3" fmla="*/ 1355 h 30852"/>
                              </a:gdLst>
                              <a:ahLst/>
                              <a:cxnLst>
                                <a:cxn ang="0">
                                  <a:pos x="connsiteX0" y="connsiteY0"/>
                                </a:cxn>
                                <a:cxn ang="0">
                                  <a:pos x="connsiteX1" y="connsiteY1"/>
                                </a:cxn>
                                <a:cxn ang="0">
                                  <a:pos x="connsiteX2" y="connsiteY2"/>
                                </a:cxn>
                                <a:cxn ang="0">
                                  <a:pos x="connsiteX3" y="connsiteY3"/>
                                </a:cxn>
                              </a:cxnLst>
                              <a:rect l="l" t="t" r="r" b="b"/>
                              <a:pathLst>
                                <a:path w="235974" h="30852">
                                  <a:moveTo>
                                    <a:pt x="0" y="30852"/>
                                  </a:moveTo>
                                  <a:cubicBezTo>
                                    <a:pt x="39329" y="25936"/>
                                    <a:pt x="78991" y="23193"/>
                                    <a:pt x="117987" y="16103"/>
                                  </a:cubicBezTo>
                                  <a:cubicBezTo>
                                    <a:pt x="133282" y="13322"/>
                                    <a:pt x="146806" y="3283"/>
                                    <a:pt x="162232" y="1355"/>
                                  </a:cubicBezTo>
                                  <a:cubicBezTo>
                                    <a:pt x="186623" y="-1694"/>
                                    <a:pt x="211393" y="1355"/>
                                    <a:pt x="235974" y="1355"/>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135" name="Freeform 135"/>
                          <wps:cNvSpPr/>
                          <wps:spPr>
                            <a:xfrm>
                              <a:off x="4251516" y="4944895"/>
                              <a:ext cx="444253" cy="290203"/>
                            </a:xfrm>
                            <a:custGeom>
                              <a:avLst/>
                              <a:gdLst>
                                <a:gd name="connsiteX0" fmla="*/ 0 w 235974"/>
                                <a:gd name="connsiteY0" fmla="*/ 30852 h 30852"/>
                                <a:gd name="connsiteX1" fmla="*/ 117987 w 235974"/>
                                <a:gd name="connsiteY1" fmla="*/ 16103 h 30852"/>
                                <a:gd name="connsiteX2" fmla="*/ 162232 w 235974"/>
                                <a:gd name="connsiteY2" fmla="*/ 1355 h 30852"/>
                                <a:gd name="connsiteX3" fmla="*/ 235974 w 235974"/>
                                <a:gd name="connsiteY3" fmla="*/ 1355 h 30852"/>
                              </a:gdLst>
                              <a:ahLst/>
                              <a:cxnLst>
                                <a:cxn ang="0">
                                  <a:pos x="connsiteX0" y="connsiteY0"/>
                                </a:cxn>
                                <a:cxn ang="0">
                                  <a:pos x="connsiteX1" y="connsiteY1"/>
                                </a:cxn>
                                <a:cxn ang="0">
                                  <a:pos x="connsiteX2" y="connsiteY2"/>
                                </a:cxn>
                                <a:cxn ang="0">
                                  <a:pos x="connsiteX3" y="connsiteY3"/>
                                </a:cxn>
                              </a:cxnLst>
                              <a:rect l="l" t="t" r="r" b="b"/>
                              <a:pathLst>
                                <a:path w="235974" h="30852">
                                  <a:moveTo>
                                    <a:pt x="0" y="30852"/>
                                  </a:moveTo>
                                  <a:cubicBezTo>
                                    <a:pt x="39329" y="25936"/>
                                    <a:pt x="78991" y="23193"/>
                                    <a:pt x="117987" y="16103"/>
                                  </a:cubicBezTo>
                                  <a:cubicBezTo>
                                    <a:pt x="133282" y="13322"/>
                                    <a:pt x="146806" y="3283"/>
                                    <a:pt x="162232" y="1355"/>
                                  </a:cubicBezTo>
                                  <a:cubicBezTo>
                                    <a:pt x="186623" y="-1694"/>
                                    <a:pt x="211393" y="1355"/>
                                    <a:pt x="235974" y="1355"/>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136" name="Freeform 136"/>
                          <wps:cNvSpPr/>
                          <wps:spPr>
                            <a:xfrm flipH="1">
                              <a:off x="5410879" y="4393147"/>
                              <a:ext cx="159468" cy="406211"/>
                            </a:xfrm>
                            <a:custGeom>
                              <a:avLst/>
                              <a:gdLst>
                                <a:gd name="connsiteX0" fmla="*/ 0 w 235974"/>
                                <a:gd name="connsiteY0" fmla="*/ 30852 h 30852"/>
                                <a:gd name="connsiteX1" fmla="*/ 117987 w 235974"/>
                                <a:gd name="connsiteY1" fmla="*/ 16103 h 30852"/>
                                <a:gd name="connsiteX2" fmla="*/ 162232 w 235974"/>
                                <a:gd name="connsiteY2" fmla="*/ 1355 h 30852"/>
                                <a:gd name="connsiteX3" fmla="*/ 235974 w 235974"/>
                                <a:gd name="connsiteY3" fmla="*/ 1355 h 30852"/>
                              </a:gdLst>
                              <a:ahLst/>
                              <a:cxnLst>
                                <a:cxn ang="0">
                                  <a:pos x="connsiteX0" y="connsiteY0"/>
                                </a:cxn>
                                <a:cxn ang="0">
                                  <a:pos x="connsiteX1" y="connsiteY1"/>
                                </a:cxn>
                                <a:cxn ang="0">
                                  <a:pos x="connsiteX2" y="connsiteY2"/>
                                </a:cxn>
                                <a:cxn ang="0">
                                  <a:pos x="connsiteX3" y="connsiteY3"/>
                                </a:cxn>
                              </a:cxnLst>
                              <a:rect l="l" t="t" r="r" b="b"/>
                              <a:pathLst>
                                <a:path w="235974" h="30852">
                                  <a:moveTo>
                                    <a:pt x="0" y="30852"/>
                                  </a:moveTo>
                                  <a:cubicBezTo>
                                    <a:pt x="39329" y="25936"/>
                                    <a:pt x="78991" y="23193"/>
                                    <a:pt x="117987" y="16103"/>
                                  </a:cubicBezTo>
                                  <a:cubicBezTo>
                                    <a:pt x="133282" y="13322"/>
                                    <a:pt x="146806" y="3283"/>
                                    <a:pt x="162232" y="1355"/>
                                  </a:cubicBezTo>
                                  <a:cubicBezTo>
                                    <a:pt x="186623" y="-1694"/>
                                    <a:pt x="211393" y="1355"/>
                                    <a:pt x="235974" y="1355"/>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137" name="Freeform 137"/>
                          <wps:cNvSpPr/>
                          <wps:spPr>
                            <a:xfrm>
                              <a:off x="5570120" y="4438960"/>
                              <a:ext cx="250723" cy="206477"/>
                            </a:xfrm>
                            <a:custGeom>
                              <a:avLst/>
                              <a:gdLst>
                                <a:gd name="connsiteX0" fmla="*/ 0 w 250723"/>
                                <a:gd name="connsiteY0" fmla="*/ 206477 h 206477"/>
                                <a:gd name="connsiteX1" fmla="*/ 132736 w 250723"/>
                                <a:gd name="connsiteY1" fmla="*/ 44245 h 206477"/>
                                <a:gd name="connsiteX2" fmla="*/ 235974 w 250723"/>
                                <a:gd name="connsiteY2" fmla="*/ 14748 h 206477"/>
                                <a:gd name="connsiteX3" fmla="*/ 250723 w 250723"/>
                                <a:gd name="connsiteY3" fmla="*/ 0 h 206477"/>
                              </a:gdLst>
                              <a:ahLst/>
                              <a:cxnLst>
                                <a:cxn ang="0">
                                  <a:pos x="connsiteX0" y="connsiteY0"/>
                                </a:cxn>
                                <a:cxn ang="0">
                                  <a:pos x="connsiteX1" y="connsiteY1"/>
                                </a:cxn>
                                <a:cxn ang="0">
                                  <a:pos x="connsiteX2" y="connsiteY2"/>
                                </a:cxn>
                                <a:cxn ang="0">
                                  <a:pos x="connsiteX3" y="connsiteY3"/>
                                </a:cxn>
                              </a:cxnLst>
                              <a:rect l="l" t="t" r="r" b="b"/>
                              <a:pathLst>
                                <a:path w="250723" h="206477">
                                  <a:moveTo>
                                    <a:pt x="0" y="206477"/>
                                  </a:moveTo>
                                  <a:cubicBezTo>
                                    <a:pt x="26140" y="162910"/>
                                    <a:pt x="81553" y="57040"/>
                                    <a:pt x="132736" y="44245"/>
                                  </a:cubicBezTo>
                                  <a:cubicBezTo>
                                    <a:pt x="151644" y="39518"/>
                                    <a:pt x="214811" y="25329"/>
                                    <a:pt x="235974" y="14748"/>
                                  </a:cubicBezTo>
                                  <a:cubicBezTo>
                                    <a:pt x="242193" y="11639"/>
                                    <a:pt x="245807" y="4916"/>
                                    <a:pt x="250723" y="0"/>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138" name="Freeform 138"/>
                          <wps:cNvSpPr/>
                          <wps:spPr>
                            <a:xfrm>
                              <a:off x="3842287" y="5226543"/>
                              <a:ext cx="250723" cy="206477"/>
                            </a:xfrm>
                            <a:custGeom>
                              <a:avLst/>
                              <a:gdLst>
                                <a:gd name="connsiteX0" fmla="*/ 0 w 250723"/>
                                <a:gd name="connsiteY0" fmla="*/ 206477 h 206477"/>
                                <a:gd name="connsiteX1" fmla="*/ 132736 w 250723"/>
                                <a:gd name="connsiteY1" fmla="*/ 44245 h 206477"/>
                                <a:gd name="connsiteX2" fmla="*/ 235974 w 250723"/>
                                <a:gd name="connsiteY2" fmla="*/ 14748 h 206477"/>
                                <a:gd name="connsiteX3" fmla="*/ 250723 w 250723"/>
                                <a:gd name="connsiteY3" fmla="*/ 0 h 206477"/>
                              </a:gdLst>
                              <a:ahLst/>
                              <a:cxnLst>
                                <a:cxn ang="0">
                                  <a:pos x="connsiteX0" y="connsiteY0"/>
                                </a:cxn>
                                <a:cxn ang="0">
                                  <a:pos x="connsiteX1" y="connsiteY1"/>
                                </a:cxn>
                                <a:cxn ang="0">
                                  <a:pos x="connsiteX2" y="connsiteY2"/>
                                </a:cxn>
                                <a:cxn ang="0">
                                  <a:pos x="connsiteX3" y="connsiteY3"/>
                                </a:cxn>
                              </a:cxnLst>
                              <a:rect l="l" t="t" r="r" b="b"/>
                              <a:pathLst>
                                <a:path w="250723" h="206477">
                                  <a:moveTo>
                                    <a:pt x="0" y="206477"/>
                                  </a:moveTo>
                                  <a:cubicBezTo>
                                    <a:pt x="26140" y="162910"/>
                                    <a:pt x="81553" y="57040"/>
                                    <a:pt x="132736" y="44245"/>
                                  </a:cubicBezTo>
                                  <a:cubicBezTo>
                                    <a:pt x="151644" y="39518"/>
                                    <a:pt x="214811" y="25329"/>
                                    <a:pt x="235974" y="14748"/>
                                  </a:cubicBezTo>
                                  <a:cubicBezTo>
                                    <a:pt x="242193" y="11639"/>
                                    <a:pt x="245807" y="4916"/>
                                    <a:pt x="250723" y="0"/>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139" name="Freeform 139"/>
                          <wps:cNvSpPr/>
                          <wps:spPr>
                            <a:xfrm>
                              <a:off x="4704433" y="3143831"/>
                              <a:ext cx="250723" cy="206477"/>
                            </a:xfrm>
                            <a:custGeom>
                              <a:avLst/>
                              <a:gdLst>
                                <a:gd name="connsiteX0" fmla="*/ 0 w 250723"/>
                                <a:gd name="connsiteY0" fmla="*/ 206477 h 206477"/>
                                <a:gd name="connsiteX1" fmla="*/ 132736 w 250723"/>
                                <a:gd name="connsiteY1" fmla="*/ 44245 h 206477"/>
                                <a:gd name="connsiteX2" fmla="*/ 235974 w 250723"/>
                                <a:gd name="connsiteY2" fmla="*/ 14748 h 206477"/>
                                <a:gd name="connsiteX3" fmla="*/ 250723 w 250723"/>
                                <a:gd name="connsiteY3" fmla="*/ 0 h 206477"/>
                              </a:gdLst>
                              <a:ahLst/>
                              <a:cxnLst>
                                <a:cxn ang="0">
                                  <a:pos x="connsiteX0" y="connsiteY0"/>
                                </a:cxn>
                                <a:cxn ang="0">
                                  <a:pos x="connsiteX1" y="connsiteY1"/>
                                </a:cxn>
                                <a:cxn ang="0">
                                  <a:pos x="connsiteX2" y="connsiteY2"/>
                                </a:cxn>
                                <a:cxn ang="0">
                                  <a:pos x="connsiteX3" y="connsiteY3"/>
                                </a:cxn>
                              </a:cxnLst>
                              <a:rect l="l" t="t" r="r" b="b"/>
                              <a:pathLst>
                                <a:path w="250723" h="206477">
                                  <a:moveTo>
                                    <a:pt x="0" y="206477"/>
                                  </a:moveTo>
                                  <a:cubicBezTo>
                                    <a:pt x="26140" y="162910"/>
                                    <a:pt x="81553" y="57040"/>
                                    <a:pt x="132736" y="44245"/>
                                  </a:cubicBezTo>
                                  <a:cubicBezTo>
                                    <a:pt x="151644" y="39518"/>
                                    <a:pt x="214811" y="25329"/>
                                    <a:pt x="235974" y="14748"/>
                                  </a:cubicBezTo>
                                  <a:cubicBezTo>
                                    <a:pt x="242193" y="11639"/>
                                    <a:pt x="245807" y="4916"/>
                                    <a:pt x="250723" y="0"/>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140" name="Freeform 140"/>
                          <wps:cNvSpPr/>
                          <wps:spPr>
                            <a:xfrm>
                              <a:off x="5320161" y="4232427"/>
                              <a:ext cx="250723" cy="206477"/>
                            </a:xfrm>
                            <a:custGeom>
                              <a:avLst/>
                              <a:gdLst>
                                <a:gd name="connsiteX0" fmla="*/ 0 w 250723"/>
                                <a:gd name="connsiteY0" fmla="*/ 206477 h 206477"/>
                                <a:gd name="connsiteX1" fmla="*/ 132736 w 250723"/>
                                <a:gd name="connsiteY1" fmla="*/ 44245 h 206477"/>
                                <a:gd name="connsiteX2" fmla="*/ 235974 w 250723"/>
                                <a:gd name="connsiteY2" fmla="*/ 14748 h 206477"/>
                                <a:gd name="connsiteX3" fmla="*/ 250723 w 250723"/>
                                <a:gd name="connsiteY3" fmla="*/ 0 h 206477"/>
                              </a:gdLst>
                              <a:ahLst/>
                              <a:cxnLst>
                                <a:cxn ang="0">
                                  <a:pos x="connsiteX0" y="connsiteY0"/>
                                </a:cxn>
                                <a:cxn ang="0">
                                  <a:pos x="connsiteX1" y="connsiteY1"/>
                                </a:cxn>
                                <a:cxn ang="0">
                                  <a:pos x="connsiteX2" y="connsiteY2"/>
                                </a:cxn>
                                <a:cxn ang="0">
                                  <a:pos x="connsiteX3" y="connsiteY3"/>
                                </a:cxn>
                              </a:cxnLst>
                              <a:rect l="l" t="t" r="r" b="b"/>
                              <a:pathLst>
                                <a:path w="250723" h="206477">
                                  <a:moveTo>
                                    <a:pt x="0" y="206477"/>
                                  </a:moveTo>
                                  <a:cubicBezTo>
                                    <a:pt x="26140" y="162910"/>
                                    <a:pt x="81553" y="57040"/>
                                    <a:pt x="132736" y="44245"/>
                                  </a:cubicBezTo>
                                  <a:cubicBezTo>
                                    <a:pt x="151644" y="39518"/>
                                    <a:pt x="214811" y="25329"/>
                                    <a:pt x="235974" y="14748"/>
                                  </a:cubicBezTo>
                                  <a:cubicBezTo>
                                    <a:pt x="242193" y="11639"/>
                                    <a:pt x="245807" y="4916"/>
                                    <a:pt x="250723" y="0"/>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141" name="Freeform 141"/>
                          <wps:cNvSpPr/>
                          <wps:spPr>
                            <a:xfrm>
                              <a:off x="3816013" y="5419283"/>
                              <a:ext cx="250723" cy="206477"/>
                            </a:xfrm>
                            <a:custGeom>
                              <a:avLst/>
                              <a:gdLst>
                                <a:gd name="connsiteX0" fmla="*/ 0 w 250723"/>
                                <a:gd name="connsiteY0" fmla="*/ 206477 h 206477"/>
                                <a:gd name="connsiteX1" fmla="*/ 132736 w 250723"/>
                                <a:gd name="connsiteY1" fmla="*/ 44245 h 206477"/>
                                <a:gd name="connsiteX2" fmla="*/ 235974 w 250723"/>
                                <a:gd name="connsiteY2" fmla="*/ 14748 h 206477"/>
                                <a:gd name="connsiteX3" fmla="*/ 250723 w 250723"/>
                                <a:gd name="connsiteY3" fmla="*/ 0 h 206477"/>
                              </a:gdLst>
                              <a:ahLst/>
                              <a:cxnLst>
                                <a:cxn ang="0">
                                  <a:pos x="connsiteX0" y="connsiteY0"/>
                                </a:cxn>
                                <a:cxn ang="0">
                                  <a:pos x="connsiteX1" y="connsiteY1"/>
                                </a:cxn>
                                <a:cxn ang="0">
                                  <a:pos x="connsiteX2" y="connsiteY2"/>
                                </a:cxn>
                                <a:cxn ang="0">
                                  <a:pos x="connsiteX3" y="connsiteY3"/>
                                </a:cxn>
                              </a:cxnLst>
                              <a:rect l="l" t="t" r="r" b="b"/>
                              <a:pathLst>
                                <a:path w="250723" h="206477">
                                  <a:moveTo>
                                    <a:pt x="0" y="206477"/>
                                  </a:moveTo>
                                  <a:cubicBezTo>
                                    <a:pt x="26140" y="162910"/>
                                    <a:pt x="81553" y="57040"/>
                                    <a:pt x="132736" y="44245"/>
                                  </a:cubicBezTo>
                                  <a:cubicBezTo>
                                    <a:pt x="151644" y="39518"/>
                                    <a:pt x="214811" y="25329"/>
                                    <a:pt x="235974" y="14748"/>
                                  </a:cubicBezTo>
                                  <a:cubicBezTo>
                                    <a:pt x="242193" y="11639"/>
                                    <a:pt x="245807" y="4916"/>
                                    <a:pt x="250723" y="0"/>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142" name="Freeform 142"/>
                          <wps:cNvSpPr/>
                          <wps:spPr>
                            <a:xfrm>
                              <a:off x="4368458" y="2259611"/>
                              <a:ext cx="209106" cy="206477"/>
                            </a:xfrm>
                            <a:custGeom>
                              <a:avLst/>
                              <a:gdLst>
                                <a:gd name="connsiteX0" fmla="*/ 0 w 250723"/>
                                <a:gd name="connsiteY0" fmla="*/ 206477 h 206477"/>
                                <a:gd name="connsiteX1" fmla="*/ 132736 w 250723"/>
                                <a:gd name="connsiteY1" fmla="*/ 44245 h 206477"/>
                                <a:gd name="connsiteX2" fmla="*/ 235974 w 250723"/>
                                <a:gd name="connsiteY2" fmla="*/ 14748 h 206477"/>
                                <a:gd name="connsiteX3" fmla="*/ 250723 w 250723"/>
                                <a:gd name="connsiteY3" fmla="*/ 0 h 206477"/>
                              </a:gdLst>
                              <a:ahLst/>
                              <a:cxnLst>
                                <a:cxn ang="0">
                                  <a:pos x="connsiteX0" y="connsiteY0"/>
                                </a:cxn>
                                <a:cxn ang="0">
                                  <a:pos x="connsiteX1" y="connsiteY1"/>
                                </a:cxn>
                                <a:cxn ang="0">
                                  <a:pos x="connsiteX2" y="connsiteY2"/>
                                </a:cxn>
                                <a:cxn ang="0">
                                  <a:pos x="connsiteX3" y="connsiteY3"/>
                                </a:cxn>
                              </a:cxnLst>
                              <a:rect l="l" t="t" r="r" b="b"/>
                              <a:pathLst>
                                <a:path w="250723" h="206477">
                                  <a:moveTo>
                                    <a:pt x="0" y="206477"/>
                                  </a:moveTo>
                                  <a:cubicBezTo>
                                    <a:pt x="26140" y="162910"/>
                                    <a:pt x="81553" y="57040"/>
                                    <a:pt x="132736" y="44245"/>
                                  </a:cubicBezTo>
                                  <a:cubicBezTo>
                                    <a:pt x="151644" y="39518"/>
                                    <a:pt x="214811" y="25329"/>
                                    <a:pt x="235974" y="14748"/>
                                  </a:cubicBezTo>
                                  <a:cubicBezTo>
                                    <a:pt x="242193" y="11639"/>
                                    <a:pt x="245807" y="4916"/>
                                    <a:pt x="250723" y="0"/>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143" name="Freeform 143"/>
                          <wps:cNvSpPr/>
                          <wps:spPr>
                            <a:xfrm>
                              <a:off x="3918642" y="3983137"/>
                              <a:ext cx="250723" cy="206477"/>
                            </a:xfrm>
                            <a:custGeom>
                              <a:avLst/>
                              <a:gdLst>
                                <a:gd name="connsiteX0" fmla="*/ 0 w 250723"/>
                                <a:gd name="connsiteY0" fmla="*/ 206477 h 206477"/>
                                <a:gd name="connsiteX1" fmla="*/ 132736 w 250723"/>
                                <a:gd name="connsiteY1" fmla="*/ 44245 h 206477"/>
                                <a:gd name="connsiteX2" fmla="*/ 235974 w 250723"/>
                                <a:gd name="connsiteY2" fmla="*/ 14748 h 206477"/>
                                <a:gd name="connsiteX3" fmla="*/ 250723 w 250723"/>
                                <a:gd name="connsiteY3" fmla="*/ 0 h 206477"/>
                              </a:gdLst>
                              <a:ahLst/>
                              <a:cxnLst>
                                <a:cxn ang="0">
                                  <a:pos x="connsiteX0" y="connsiteY0"/>
                                </a:cxn>
                                <a:cxn ang="0">
                                  <a:pos x="connsiteX1" y="connsiteY1"/>
                                </a:cxn>
                                <a:cxn ang="0">
                                  <a:pos x="connsiteX2" y="connsiteY2"/>
                                </a:cxn>
                                <a:cxn ang="0">
                                  <a:pos x="connsiteX3" y="connsiteY3"/>
                                </a:cxn>
                              </a:cxnLst>
                              <a:rect l="l" t="t" r="r" b="b"/>
                              <a:pathLst>
                                <a:path w="250723" h="206477">
                                  <a:moveTo>
                                    <a:pt x="0" y="206477"/>
                                  </a:moveTo>
                                  <a:cubicBezTo>
                                    <a:pt x="26140" y="162910"/>
                                    <a:pt x="81553" y="57040"/>
                                    <a:pt x="132736" y="44245"/>
                                  </a:cubicBezTo>
                                  <a:cubicBezTo>
                                    <a:pt x="151644" y="39518"/>
                                    <a:pt x="214811" y="25329"/>
                                    <a:pt x="235974" y="14748"/>
                                  </a:cubicBezTo>
                                  <a:cubicBezTo>
                                    <a:pt x="242193" y="11639"/>
                                    <a:pt x="245807" y="4916"/>
                                    <a:pt x="250723" y="0"/>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144" name="Freeform 144"/>
                          <wps:cNvSpPr/>
                          <wps:spPr>
                            <a:xfrm>
                              <a:off x="6507622" y="4020867"/>
                              <a:ext cx="250723" cy="206477"/>
                            </a:xfrm>
                            <a:custGeom>
                              <a:avLst/>
                              <a:gdLst>
                                <a:gd name="connsiteX0" fmla="*/ 0 w 250723"/>
                                <a:gd name="connsiteY0" fmla="*/ 206477 h 206477"/>
                                <a:gd name="connsiteX1" fmla="*/ 132736 w 250723"/>
                                <a:gd name="connsiteY1" fmla="*/ 44245 h 206477"/>
                                <a:gd name="connsiteX2" fmla="*/ 235974 w 250723"/>
                                <a:gd name="connsiteY2" fmla="*/ 14748 h 206477"/>
                                <a:gd name="connsiteX3" fmla="*/ 250723 w 250723"/>
                                <a:gd name="connsiteY3" fmla="*/ 0 h 206477"/>
                              </a:gdLst>
                              <a:ahLst/>
                              <a:cxnLst>
                                <a:cxn ang="0">
                                  <a:pos x="connsiteX0" y="connsiteY0"/>
                                </a:cxn>
                                <a:cxn ang="0">
                                  <a:pos x="connsiteX1" y="connsiteY1"/>
                                </a:cxn>
                                <a:cxn ang="0">
                                  <a:pos x="connsiteX2" y="connsiteY2"/>
                                </a:cxn>
                                <a:cxn ang="0">
                                  <a:pos x="connsiteX3" y="connsiteY3"/>
                                </a:cxn>
                              </a:cxnLst>
                              <a:rect l="l" t="t" r="r" b="b"/>
                              <a:pathLst>
                                <a:path w="250723" h="206477">
                                  <a:moveTo>
                                    <a:pt x="0" y="206477"/>
                                  </a:moveTo>
                                  <a:cubicBezTo>
                                    <a:pt x="26140" y="162910"/>
                                    <a:pt x="81553" y="57040"/>
                                    <a:pt x="132736" y="44245"/>
                                  </a:cubicBezTo>
                                  <a:cubicBezTo>
                                    <a:pt x="151644" y="39518"/>
                                    <a:pt x="214811" y="25329"/>
                                    <a:pt x="235974" y="14748"/>
                                  </a:cubicBezTo>
                                  <a:cubicBezTo>
                                    <a:pt x="242193" y="11639"/>
                                    <a:pt x="245807" y="4916"/>
                                    <a:pt x="250723" y="0"/>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145" name="Freeform 145"/>
                          <wps:cNvSpPr/>
                          <wps:spPr>
                            <a:xfrm>
                              <a:off x="6526235" y="2191251"/>
                              <a:ext cx="250723" cy="206477"/>
                            </a:xfrm>
                            <a:custGeom>
                              <a:avLst/>
                              <a:gdLst>
                                <a:gd name="connsiteX0" fmla="*/ 0 w 250723"/>
                                <a:gd name="connsiteY0" fmla="*/ 206477 h 206477"/>
                                <a:gd name="connsiteX1" fmla="*/ 132736 w 250723"/>
                                <a:gd name="connsiteY1" fmla="*/ 44245 h 206477"/>
                                <a:gd name="connsiteX2" fmla="*/ 235974 w 250723"/>
                                <a:gd name="connsiteY2" fmla="*/ 14748 h 206477"/>
                                <a:gd name="connsiteX3" fmla="*/ 250723 w 250723"/>
                                <a:gd name="connsiteY3" fmla="*/ 0 h 206477"/>
                              </a:gdLst>
                              <a:ahLst/>
                              <a:cxnLst>
                                <a:cxn ang="0">
                                  <a:pos x="connsiteX0" y="connsiteY0"/>
                                </a:cxn>
                                <a:cxn ang="0">
                                  <a:pos x="connsiteX1" y="connsiteY1"/>
                                </a:cxn>
                                <a:cxn ang="0">
                                  <a:pos x="connsiteX2" y="connsiteY2"/>
                                </a:cxn>
                                <a:cxn ang="0">
                                  <a:pos x="connsiteX3" y="connsiteY3"/>
                                </a:cxn>
                              </a:cxnLst>
                              <a:rect l="l" t="t" r="r" b="b"/>
                              <a:pathLst>
                                <a:path w="250723" h="206477">
                                  <a:moveTo>
                                    <a:pt x="0" y="206477"/>
                                  </a:moveTo>
                                  <a:cubicBezTo>
                                    <a:pt x="26140" y="162910"/>
                                    <a:pt x="81553" y="57040"/>
                                    <a:pt x="132736" y="44245"/>
                                  </a:cubicBezTo>
                                  <a:cubicBezTo>
                                    <a:pt x="151644" y="39518"/>
                                    <a:pt x="214811" y="25329"/>
                                    <a:pt x="235974" y="14748"/>
                                  </a:cubicBezTo>
                                  <a:cubicBezTo>
                                    <a:pt x="242193" y="11639"/>
                                    <a:pt x="245807" y="4916"/>
                                    <a:pt x="250723" y="0"/>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146" name="Freeform 146"/>
                          <wps:cNvSpPr/>
                          <wps:spPr>
                            <a:xfrm>
                              <a:off x="5411253" y="2397935"/>
                              <a:ext cx="250723" cy="206477"/>
                            </a:xfrm>
                            <a:custGeom>
                              <a:avLst/>
                              <a:gdLst>
                                <a:gd name="connsiteX0" fmla="*/ 0 w 250723"/>
                                <a:gd name="connsiteY0" fmla="*/ 206477 h 206477"/>
                                <a:gd name="connsiteX1" fmla="*/ 132736 w 250723"/>
                                <a:gd name="connsiteY1" fmla="*/ 44245 h 206477"/>
                                <a:gd name="connsiteX2" fmla="*/ 235974 w 250723"/>
                                <a:gd name="connsiteY2" fmla="*/ 14748 h 206477"/>
                                <a:gd name="connsiteX3" fmla="*/ 250723 w 250723"/>
                                <a:gd name="connsiteY3" fmla="*/ 0 h 206477"/>
                              </a:gdLst>
                              <a:ahLst/>
                              <a:cxnLst>
                                <a:cxn ang="0">
                                  <a:pos x="connsiteX0" y="connsiteY0"/>
                                </a:cxn>
                                <a:cxn ang="0">
                                  <a:pos x="connsiteX1" y="connsiteY1"/>
                                </a:cxn>
                                <a:cxn ang="0">
                                  <a:pos x="connsiteX2" y="connsiteY2"/>
                                </a:cxn>
                                <a:cxn ang="0">
                                  <a:pos x="connsiteX3" y="connsiteY3"/>
                                </a:cxn>
                              </a:cxnLst>
                              <a:rect l="l" t="t" r="r" b="b"/>
                              <a:pathLst>
                                <a:path w="250723" h="206477">
                                  <a:moveTo>
                                    <a:pt x="0" y="206477"/>
                                  </a:moveTo>
                                  <a:cubicBezTo>
                                    <a:pt x="26140" y="162910"/>
                                    <a:pt x="81553" y="57040"/>
                                    <a:pt x="132736" y="44245"/>
                                  </a:cubicBezTo>
                                  <a:cubicBezTo>
                                    <a:pt x="151644" y="39518"/>
                                    <a:pt x="214811" y="25329"/>
                                    <a:pt x="235974" y="14748"/>
                                  </a:cubicBezTo>
                                  <a:cubicBezTo>
                                    <a:pt x="242193" y="11639"/>
                                    <a:pt x="245807" y="4916"/>
                                    <a:pt x="250723" y="0"/>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147" name="Freeform 147"/>
                          <wps:cNvSpPr/>
                          <wps:spPr>
                            <a:xfrm rot="15385193">
                              <a:off x="3928589" y="3999034"/>
                              <a:ext cx="197916" cy="262629"/>
                            </a:xfrm>
                            <a:custGeom>
                              <a:avLst/>
                              <a:gdLst>
                                <a:gd name="connsiteX0" fmla="*/ 0 w 280219"/>
                                <a:gd name="connsiteY0" fmla="*/ 176980 h 176980"/>
                                <a:gd name="connsiteX1" fmla="*/ 29497 w 280219"/>
                                <a:gd name="connsiteY1" fmla="*/ 103238 h 176980"/>
                                <a:gd name="connsiteX2" fmla="*/ 73742 w 280219"/>
                                <a:gd name="connsiteY2" fmla="*/ 88490 h 176980"/>
                                <a:gd name="connsiteX3" fmla="*/ 206477 w 280219"/>
                                <a:gd name="connsiteY3" fmla="*/ 73742 h 176980"/>
                                <a:gd name="connsiteX4" fmla="*/ 235974 w 280219"/>
                                <a:gd name="connsiteY4" fmla="*/ 29496 h 176980"/>
                                <a:gd name="connsiteX5" fmla="*/ 280219 w 280219"/>
                                <a:gd name="connsiteY5" fmla="*/ 0 h 17698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280219" h="176980">
                                  <a:moveTo>
                                    <a:pt x="0" y="176980"/>
                                  </a:moveTo>
                                  <a:cubicBezTo>
                                    <a:pt x="9832" y="152399"/>
                                    <a:pt x="12549" y="123576"/>
                                    <a:pt x="29497" y="103238"/>
                                  </a:cubicBezTo>
                                  <a:cubicBezTo>
                                    <a:pt x="39449" y="91295"/>
                                    <a:pt x="58407" y="91046"/>
                                    <a:pt x="73742" y="88490"/>
                                  </a:cubicBezTo>
                                  <a:cubicBezTo>
                                    <a:pt x="117654" y="81172"/>
                                    <a:pt x="162232" y="78658"/>
                                    <a:pt x="206477" y="73742"/>
                                  </a:cubicBezTo>
                                  <a:cubicBezTo>
                                    <a:pt x="216309" y="58993"/>
                                    <a:pt x="223440" y="42030"/>
                                    <a:pt x="235974" y="29496"/>
                                  </a:cubicBezTo>
                                  <a:cubicBezTo>
                                    <a:pt x="248508" y="16962"/>
                                    <a:pt x="280219" y="0"/>
                                    <a:pt x="280219" y="0"/>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148" name="Freeform 148"/>
                          <wps:cNvSpPr/>
                          <wps:spPr>
                            <a:xfrm rot="15385193">
                              <a:off x="6834038" y="2889658"/>
                              <a:ext cx="197916" cy="262629"/>
                            </a:xfrm>
                            <a:custGeom>
                              <a:avLst/>
                              <a:gdLst>
                                <a:gd name="connsiteX0" fmla="*/ 0 w 280219"/>
                                <a:gd name="connsiteY0" fmla="*/ 176980 h 176980"/>
                                <a:gd name="connsiteX1" fmla="*/ 29497 w 280219"/>
                                <a:gd name="connsiteY1" fmla="*/ 103238 h 176980"/>
                                <a:gd name="connsiteX2" fmla="*/ 73742 w 280219"/>
                                <a:gd name="connsiteY2" fmla="*/ 88490 h 176980"/>
                                <a:gd name="connsiteX3" fmla="*/ 206477 w 280219"/>
                                <a:gd name="connsiteY3" fmla="*/ 73742 h 176980"/>
                                <a:gd name="connsiteX4" fmla="*/ 235974 w 280219"/>
                                <a:gd name="connsiteY4" fmla="*/ 29496 h 176980"/>
                                <a:gd name="connsiteX5" fmla="*/ 280219 w 280219"/>
                                <a:gd name="connsiteY5" fmla="*/ 0 h 17698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280219" h="176980">
                                  <a:moveTo>
                                    <a:pt x="0" y="176980"/>
                                  </a:moveTo>
                                  <a:cubicBezTo>
                                    <a:pt x="9832" y="152399"/>
                                    <a:pt x="12549" y="123576"/>
                                    <a:pt x="29497" y="103238"/>
                                  </a:cubicBezTo>
                                  <a:cubicBezTo>
                                    <a:pt x="39449" y="91295"/>
                                    <a:pt x="58407" y="91046"/>
                                    <a:pt x="73742" y="88490"/>
                                  </a:cubicBezTo>
                                  <a:cubicBezTo>
                                    <a:pt x="117654" y="81172"/>
                                    <a:pt x="162232" y="78658"/>
                                    <a:pt x="206477" y="73742"/>
                                  </a:cubicBezTo>
                                  <a:cubicBezTo>
                                    <a:pt x="216309" y="58993"/>
                                    <a:pt x="223440" y="42030"/>
                                    <a:pt x="235974" y="29496"/>
                                  </a:cubicBezTo>
                                  <a:cubicBezTo>
                                    <a:pt x="248508" y="16962"/>
                                    <a:pt x="280219" y="0"/>
                                    <a:pt x="280219" y="0"/>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149" name="Freeform 149"/>
                          <wps:cNvSpPr/>
                          <wps:spPr>
                            <a:xfrm rot="15385193">
                              <a:off x="6789316" y="2950881"/>
                              <a:ext cx="197916" cy="262629"/>
                            </a:xfrm>
                            <a:custGeom>
                              <a:avLst/>
                              <a:gdLst>
                                <a:gd name="connsiteX0" fmla="*/ 0 w 280219"/>
                                <a:gd name="connsiteY0" fmla="*/ 176980 h 176980"/>
                                <a:gd name="connsiteX1" fmla="*/ 29497 w 280219"/>
                                <a:gd name="connsiteY1" fmla="*/ 103238 h 176980"/>
                                <a:gd name="connsiteX2" fmla="*/ 73742 w 280219"/>
                                <a:gd name="connsiteY2" fmla="*/ 88490 h 176980"/>
                                <a:gd name="connsiteX3" fmla="*/ 206477 w 280219"/>
                                <a:gd name="connsiteY3" fmla="*/ 73742 h 176980"/>
                                <a:gd name="connsiteX4" fmla="*/ 235974 w 280219"/>
                                <a:gd name="connsiteY4" fmla="*/ 29496 h 176980"/>
                                <a:gd name="connsiteX5" fmla="*/ 280219 w 280219"/>
                                <a:gd name="connsiteY5" fmla="*/ 0 h 17698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280219" h="176980">
                                  <a:moveTo>
                                    <a:pt x="0" y="176980"/>
                                  </a:moveTo>
                                  <a:cubicBezTo>
                                    <a:pt x="9832" y="152399"/>
                                    <a:pt x="12549" y="123576"/>
                                    <a:pt x="29497" y="103238"/>
                                  </a:cubicBezTo>
                                  <a:cubicBezTo>
                                    <a:pt x="39449" y="91295"/>
                                    <a:pt x="58407" y="91046"/>
                                    <a:pt x="73742" y="88490"/>
                                  </a:cubicBezTo>
                                  <a:cubicBezTo>
                                    <a:pt x="117654" y="81172"/>
                                    <a:pt x="162232" y="78658"/>
                                    <a:pt x="206477" y="73742"/>
                                  </a:cubicBezTo>
                                  <a:cubicBezTo>
                                    <a:pt x="216309" y="58993"/>
                                    <a:pt x="223440" y="42030"/>
                                    <a:pt x="235974" y="29496"/>
                                  </a:cubicBezTo>
                                  <a:cubicBezTo>
                                    <a:pt x="248508" y="16962"/>
                                    <a:pt x="280219" y="0"/>
                                    <a:pt x="280219" y="0"/>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150" name="Freeform 150"/>
                          <wps:cNvSpPr/>
                          <wps:spPr>
                            <a:xfrm rot="15385193">
                              <a:off x="6624427" y="2264107"/>
                              <a:ext cx="197916" cy="262629"/>
                            </a:xfrm>
                            <a:custGeom>
                              <a:avLst/>
                              <a:gdLst>
                                <a:gd name="connsiteX0" fmla="*/ 0 w 280219"/>
                                <a:gd name="connsiteY0" fmla="*/ 176980 h 176980"/>
                                <a:gd name="connsiteX1" fmla="*/ 29497 w 280219"/>
                                <a:gd name="connsiteY1" fmla="*/ 103238 h 176980"/>
                                <a:gd name="connsiteX2" fmla="*/ 73742 w 280219"/>
                                <a:gd name="connsiteY2" fmla="*/ 88490 h 176980"/>
                                <a:gd name="connsiteX3" fmla="*/ 206477 w 280219"/>
                                <a:gd name="connsiteY3" fmla="*/ 73742 h 176980"/>
                                <a:gd name="connsiteX4" fmla="*/ 235974 w 280219"/>
                                <a:gd name="connsiteY4" fmla="*/ 29496 h 176980"/>
                                <a:gd name="connsiteX5" fmla="*/ 280219 w 280219"/>
                                <a:gd name="connsiteY5" fmla="*/ 0 h 17698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280219" h="176980">
                                  <a:moveTo>
                                    <a:pt x="0" y="176980"/>
                                  </a:moveTo>
                                  <a:cubicBezTo>
                                    <a:pt x="9832" y="152399"/>
                                    <a:pt x="12549" y="123576"/>
                                    <a:pt x="29497" y="103238"/>
                                  </a:cubicBezTo>
                                  <a:cubicBezTo>
                                    <a:pt x="39449" y="91295"/>
                                    <a:pt x="58407" y="91046"/>
                                    <a:pt x="73742" y="88490"/>
                                  </a:cubicBezTo>
                                  <a:cubicBezTo>
                                    <a:pt x="117654" y="81172"/>
                                    <a:pt x="162232" y="78658"/>
                                    <a:pt x="206477" y="73742"/>
                                  </a:cubicBezTo>
                                  <a:cubicBezTo>
                                    <a:pt x="216309" y="58993"/>
                                    <a:pt x="223440" y="42030"/>
                                    <a:pt x="235974" y="29496"/>
                                  </a:cubicBezTo>
                                  <a:cubicBezTo>
                                    <a:pt x="248508" y="16962"/>
                                    <a:pt x="280219" y="0"/>
                                    <a:pt x="280219" y="0"/>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151" name="Freeform 151"/>
                          <wps:cNvSpPr/>
                          <wps:spPr>
                            <a:xfrm rot="15385193">
                              <a:off x="6617306" y="4069511"/>
                              <a:ext cx="353970" cy="422651"/>
                            </a:xfrm>
                            <a:custGeom>
                              <a:avLst/>
                              <a:gdLst>
                                <a:gd name="connsiteX0" fmla="*/ 0 w 280219"/>
                                <a:gd name="connsiteY0" fmla="*/ 176980 h 176980"/>
                                <a:gd name="connsiteX1" fmla="*/ 29497 w 280219"/>
                                <a:gd name="connsiteY1" fmla="*/ 103238 h 176980"/>
                                <a:gd name="connsiteX2" fmla="*/ 73742 w 280219"/>
                                <a:gd name="connsiteY2" fmla="*/ 88490 h 176980"/>
                                <a:gd name="connsiteX3" fmla="*/ 206477 w 280219"/>
                                <a:gd name="connsiteY3" fmla="*/ 73742 h 176980"/>
                                <a:gd name="connsiteX4" fmla="*/ 235974 w 280219"/>
                                <a:gd name="connsiteY4" fmla="*/ 29496 h 176980"/>
                                <a:gd name="connsiteX5" fmla="*/ 280219 w 280219"/>
                                <a:gd name="connsiteY5" fmla="*/ 0 h 17698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280219" h="176980">
                                  <a:moveTo>
                                    <a:pt x="0" y="176980"/>
                                  </a:moveTo>
                                  <a:cubicBezTo>
                                    <a:pt x="9832" y="152399"/>
                                    <a:pt x="12549" y="123576"/>
                                    <a:pt x="29497" y="103238"/>
                                  </a:cubicBezTo>
                                  <a:cubicBezTo>
                                    <a:pt x="39449" y="91295"/>
                                    <a:pt x="58407" y="91046"/>
                                    <a:pt x="73742" y="88490"/>
                                  </a:cubicBezTo>
                                  <a:cubicBezTo>
                                    <a:pt x="117654" y="81172"/>
                                    <a:pt x="162232" y="78658"/>
                                    <a:pt x="206477" y="73742"/>
                                  </a:cubicBezTo>
                                  <a:cubicBezTo>
                                    <a:pt x="216309" y="58993"/>
                                    <a:pt x="223440" y="42030"/>
                                    <a:pt x="235974" y="29496"/>
                                  </a:cubicBezTo>
                                  <a:cubicBezTo>
                                    <a:pt x="248508" y="16962"/>
                                    <a:pt x="280219" y="0"/>
                                    <a:pt x="280219" y="0"/>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152" name="Freeform 152"/>
                          <wps:cNvSpPr/>
                          <wps:spPr>
                            <a:xfrm rot="15385193" flipV="1">
                              <a:off x="4599880" y="3413223"/>
                              <a:ext cx="379244" cy="196999"/>
                            </a:xfrm>
                            <a:custGeom>
                              <a:avLst/>
                              <a:gdLst>
                                <a:gd name="connsiteX0" fmla="*/ 0 w 280219"/>
                                <a:gd name="connsiteY0" fmla="*/ 176980 h 176980"/>
                                <a:gd name="connsiteX1" fmla="*/ 29497 w 280219"/>
                                <a:gd name="connsiteY1" fmla="*/ 103238 h 176980"/>
                                <a:gd name="connsiteX2" fmla="*/ 73742 w 280219"/>
                                <a:gd name="connsiteY2" fmla="*/ 88490 h 176980"/>
                                <a:gd name="connsiteX3" fmla="*/ 206477 w 280219"/>
                                <a:gd name="connsiteY3" fmla="*/ 73742 h 176980"/>
                                <a:gd name="connsiteX4" fmla="*/ 235974 w 280219"/>
                                <a:gd name="connsiteY4" fmla="*/ 29496 h 176980"/>
                                <a:gd name="connsiteX5" fmla="*/ 280219 w 280219"/>
                                <a:gd name="connsiteY5" fmla="*/ 0 h 17698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280219" h="176980">
                                  <a:moveTo>
                                    <a:pt x="0" y="176980"/>
                                  </a:moveTo>
                                  <a:cubicBezTo>
                                    <a:pt x="9832" y="152399"/>
                                    <a:pt x="12549" y="123576"/>
                                    <a:pt x="29497" y="103238"/>
                                  </a:cubicBezTo>
                                  <a:cubicBezTo>
                                    <a:pt x="39449" y="91295"/>
                                    <a:pt x="58407" y="91046"/>
                                    <a:pt x="73742" y="88490"/>
                                  </a:cubicBezTo>
                                  <a:cubicBezTo>
                                    <a:pt x="117654" y="81172"/>
                                    <a:pt x="162232" y="78658"/>
                                    <a:pt x="206477" y="73742"/>
                                  </a:cubicBezTo>
                                  <a:cubicBezTo>
                                    <a:pt x="216309" y="58993"/>
                                    <a:pt x="223440" y="42030"/>
                                    <a:pt x="235974" y="29496"/>
                                  </a:cubicBezTo>
                                  <a:cubicBezTo>
                                    <a:pt x="248508" y="16962"/>
                                    <a:pt x="280219" y="0"/>
                                    <a:pt x="280219" y="0"/>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153" name="Freeform 153"/>
                          <wps:cNvSpPr/>
                          <wps:spPr>
                            <a:xfrm rot="15385193">
                              <a:off x="3890791" y="4168761"/>
                              <a:ext cx="325230" cy="298001"/>
                            </a:xfrm>
                            <a:custGeom>
                              <a:avLst/>
                              <a:gdLst>
                                <a:gd name="connsiteX0" fmla="*/ 0 w 280219"/>
                                <a:gd name="connsiteY0" fmla="*/ 176980 h 176980"/>
                                <a:gd name="connsiteX1" fmla="*/ 29497 w 280219"/>
                                <a:gd name="connsiteY1" fmla="*/ 103238 h 176980"/>
                                <a:gd name="connsiteX2" fmla="*/ 73742 w 280219"/>
                                <a:gd name="connsiteY2" fmla="*/ 88490 h 176980"/>
                                <a:gd name="connsiteX3" fmla="*/ 206477 w 280219"/>
                                <a:gd name="connsiteY3" fmla="*/ 73742 h 176980"/>
                                <a:gd name="connsiteX4" fmla="*/ 235974 w 280219"/>
                                <a:gd name="connsiteY4" fmla="*/ 29496 h 176980"/>
                                <a:gd name="connsiteX5" fmla="*/ 280219 w 280219"/>
                                <a:gd name="connsiteY5" fmla="*/ 0 h 17698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280219" h="176980">
                                  <a:moveTo>
                                    <a:pt x="0" y="176980"/>
                                  </a:moveTo>
                                  <a:cubicBezTo>
                                    <a:pt x="9832" y="152399"/>
                                    <a:pt x="12549" y="123576"/>
                                    <a:pt x="29497" y="103238"/>
                                  </a:cubicBezTo>
                                  <a:cubicBezTo>
                                    <a:pt x="39449" y="91295"/>
                                    <a:pt x="58407" y="91046"/>
                                    <a:pt x="73742" y="88490"/>
                                  </a:cubicBezTo>
                                  <a:cubicBezTo>
                                    <a:pt x="117654" y="81172"/>
                                    <a:pt x="162232" y="78658"/>
                                    <a:pt x="206477" y="73742"/>
                                  </a:cubicBezTo>
                                  <a:cubicBezTo>
                                    <a:pt x="216309" y="58993"/>
                                    <a:pt x="223440" y="42030"/>
                                    <a:pt x="235974" y="29496"/>
                                  </a:cubicBezTo>
                                  <a:cubicBezTo>
                                    <a:pt x="248508" y="16962"/>
                                    <a:pt x="280219" y="0"/>
                                    <a:pt x="280219" y="0"/>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154" name="Freeform 154"/>
                          <wps:cNvSpPr/>
                          <wps:spPr>
                            <a:xfrm flipH="1">
                              <a:off x="4657910" y="3230614"/>
                              <a:ext cx="72263" cy="294694"/>
                            </a:xfrm>
                            <a:custGeom>
                              <a:avLst/>
                              <a:gdLst>
                                <a:gd name="connsiteX0" fmla="*/ 0 w 235974"/>
                                <a:gd name="connsiteY0" fmla="*/ 30852 h 30852"/>
                                <a:gd name="connsiteX1" fmla="*/ 117987 w 235974"/>
                                <a:gd name="connsiteY1" fmla="*/ 16103 h 30852"/>
                                <a:gd name="connsiteX2" fmla="*/ 162232 w 235974"/>
                                <a:gd name="connsiteY2" fmla="*/ 1355 h 30852"/>
                                <a:gd name="connsiteX3" fmla="*/ 235974 w 235974"/>
                                <a:gd name="connsiteY3" fmla="*/ 1355 h 30852"/>
                              </a:gdLst>
                              <a:ahLst/>
                              <a:cxnLst>
                                <a:cxn ang="0">
                                  <a:pos x="connsiteX0" y="connsiteY0"/>
                                </a:cxn>
                                <a:cxn ang="0">
                                  <a:pos x="connsiteX1" y="connsiteY1"/>
                                </a:cxn>
                                <a:cxn ang="0">
                                  <a:pos x="connsiteX2" y="connsiteY2"/>
                                </a:cxn>
                                <a:cxn ang="0">
                                  <a:pos x="connsiteX3" y="connsiteY3"/>
                                </a:cxn>
                              </a:cxnLst>
                              <a:rect l="l" t="t" r="r" b="b"/>
                              <a:pathLst>
                                <a:path w="235974" h="30852">
                                  <a:moveTo>
                                    <a:pt x="0" y="30852"/>
                                  </a:moveTo>
                                  <a:cubicBezTo>
                                    <a:pt x="39329" y="25936"/>
                                    <a:pt x="78991" y="23193"/>
                                    <a:pt x="117987" y="16103"/>
                                  </a:cubicBezTo>
                                  <a:cubicBezTo>
                                    <a:pt x="133282" y="13322"/>
                                    <a:pt x="146806" y="3283"/>
                                    <a:pt x="162232" y="1355"/>
                                  </a:cubicBezTo>
                                  <a:cubicBezTo>
                                    <a:pt x="186623" y="-1694"/>
                                    <a:pt x="211393" y="1355"/>
                                    <a:pt x="235974" y="1355"/>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155" name="Freeform 155"/>
                          <wps:cNvSpPr/>
                          <wps:spPr>
                            <a:xfrm flipH="1">
                              <a:off x="5276021" y="4393847"/>
                              <a:ext cx="230795" cy="251585"/>
                            </a:xfrm>
                            <a:custGeom>
                              <a:avLst/>
                              <a:gdLst>
                                <a:gd name="connsiteX0" fmla="*/ 0 w 235974"/>
                                <a:gd name="connsiteY0" fmla="*/ 30852 h 30852"/>
                                <a:gd name="connsiteX1" fmla="*/ 117987 w 235974"/>
                                <a:gd name="connsiteY1" fmla="*/ 16103 h 30852"/>
                                <a:gd name="connsiteX2" fmla="*/ 162232 w 235974"/>
                                <a:gd name="connsiteY2" fmla="*/ 1355 h 30852"/>
                                <a:gd name="connsiteX3" fmla="*/ 235974 w 235974"/>
                                <a:gd name="connsiteY3" fmla="*/ 1355 h 30852"/>
                              </a:gdLst>
                              <a:ahLst/>
                              <a:cxnLst>
                                <a:cxn ang="0">
                                  <a:pos x="connsiteX0" y="connsiteY0"/>
                                </a:cxn>
                                <a:cxn ang="0">
                                  <a:pos x="connsiteX1" y="connsiteY1"/>
                                </a:cxn>
                                <a:cxn ang="0">
                                  <a:pos x="connsiteX2" y="connsiteY2"/>
                                </a:cxn>
                                <a:cxn ang="0">
                                  <a:pos x="connsiteX3" y="connsiteY3"/>
                                </a:cxn>
                              </a:cxnLst>
                              <a:rect l="l" t="t" r="r" b="b"/>
                              <a:pathLst>
                                <a:path w="235974" h="30852">
                                  <a:moveTo>
                                    <a:pt x="0" y="30852"/>
                                  </a:moveTo>
                                  <a:cubicBezTo>
                                    <a:pt x="39329" y="25936"/>
                                    <a:pt x="78991" y="23193"/>
                                    <a:pt x="117987" y="16103"/>
                                  </a:cubicBezTo>
                                  <a:cubicBezTo>
                                    <a:pt x="133282" y="13322"/>
                                    <a:pt x="146806" y="3283"/>
                                    <a:pt x="162232" y="1355"/>
                                  </a:cubicBezTo>
                                  <a:cubicBezTo>
                                    <a:pt x="186623" y="-1694"/>
                                    <a:pt x="211393" y="1355"/>
                                    <a:pt x="235974" y="1355"/>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156" name="Freeform 156"/>
                          <wps:cNvSpPr/>
                          <wps:spPr>
                            <a:xfrm flipH="1">
                              <a:off x="5449148" y="4362094"/>
                              <a:ext cx="72263" cy="237463"/>
                            </a:xfrm>
                            <a:custGeom>
                              <a:avLst/>
                              <a:gdLst>
                                <a:gd name="connsiteX0" fmla="*/ 0 w 235974"/>
                                <a:gd name="connsiteY0" fmla="*/ 30852 h 30852"/>
                                <a:gd name="connsiteX1" fmla="*/ 117987 w 235974"/>
                                <a:gd name="connsiteY1" fmla="*/ 16103 h 30852"/>
                                <a:gd name="connsiteX2" fmla="*/ 162232 w 235974"/>
                                <a:gd name="connsiteY2" fmla="*/ 1355 h 30852"/>
                                <a:gd name="connsiteX3" fmla="*/ 235974 w 235974"/>
                                <a:gd name="connsiteY3" fmla="*/ 1355 h 30852"/>
                              </a:gdLst>
                              <a:ahLst/>
                              <a:cxnLst>
                                <a:cxn ang="0">
                                  <a:pos x="connsiteX0" y="connsiteY0"/>
                                </a:cxn>
                                <a:cxn ang="0">
                                  <a:pos x="connsiteX1" y="connsiteY1"/>
                                </a:cxn>
                                <a:cxn ang="0">
                                  <a:pos x="connsiteX2" y="connsiteY2"/>
                                </a:cxn>
                                <a:cxn ang="0">
                                  <a:pos x="connsiteX3" y="connsiteY3"/>
                                </a:cxn>
                              </a:cxnLst>
                              <a:rect l="l" t="t" r="r" b="b"/>
                              <a:pathLst>
                                <a:path w="235974" h="30852">
                                  <a:moveTo>
                                    <a:pt x="0" y="30852"/>
                                  </a:moveTo>
                                  <a:cubicBezTo>
                                    <a:pt x="39329" y="25936"/>
                                    <a:pt x="78991" y="23193"/>
                                    <a:pt x="117987" y="16103"/>
                                  </a:cubicBezTo>
                                  <a:cubicBezTo>
                                    <a:pt x="133282" y="13322"/>
                                    <a:pt x="146806" y="3283"/>
                                    <a:pt x="162232" y="1355"/>
                                  </a:cubicBezTo>
                                  <a:cubicBezTo>
                                    <a:pt x="186623" y="-1694"/>
                                    <a:pt x="211393" y="1355"/>
                                    <a:pt x="235974" y="1355"/>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157" name="Freeform 157"/>
                          <wps:cNvSpPr/>
                          <wps:spPr>
                            <a:xfrm flipH="1">
                              <a:off x="6121393" y="3343838"/>
                              <a:ext cx="343465" cy="249608"/>
                            </a:xfrm>
                            <a:custGeom>
                              <a:avLst/>
                              <a:gdLst>
                                <a:gd name="connsiteX0" fmla="*/ 0 w 235974"/>
                                <a:gd name="connsiteY0" fmla="*/ 30852 h 30852"/>
                                <a:gd name="connsiteX1" fmla="*/ 117987 w 235974"/>
                                <a:gd name="connsiteY1" fmla="*/ 16103 h 30852"/>
                                <a:gd name="connsiteX2" fmla="*/ 162232 w 235974"/>
                                <a:gd name="connsiteY2" fmla="*/ 1355 h 30852"/>
                                <a:gd name="connsiteX3" fmla="*/ 235974 w 235974"/>
                                <a:gd name="connsiteY3" fmla="*/ 1355 h 30852"/>
                              </a:gdLst>
                              <a:ahLst/>
                              <a:cxnLst>
                                <a:cxn ang="0">
                                  <a:pos x="connsiteX0" y="connsiteY0"/>
                                </a:cxn>
                                <a:cxn ang="0">
                                  <a:pos x="connsiteX1" y="connsiteY1"/>
                                </a:cxn>
                                <a:cxn ang="0">
                                  <a:pos x="connsiteX2" y="connsiteY2"/>
                                </a:cxn>
                                <a:cxn ang="0">
                                  <a:pos x="connsiteX3" y="connsiteY3"/>
                                </a:cxn>
                              </a:cxnLst>
                              <a:rect l="l" t="t" r="r" b="b"/>
                              <a:pathLst>
                                <a:path w="235974" h="30852">
                                  <a:moveTo>
                                    <a:pt x="0" y="30852"/>
                                  </a:moveTo>
                                  <a:cubicBezTo>
                                    <a:pt x="39329" y="25936"/>
                                    <a:pt x="78991" y="23193"/>
                                    <a:pt x="117987" y="16103"/>
                                  </a:cubicBezTo>
                                  <a:cubicBezTo>
                                    <a:pt x="133282" y="13322"/>
                                    <a:pt x="146806" y="3283"/>
                                    <a:pt x="162232" y="1355"/>
                                  </a:cubicBezTo>
                                  <a:cubicBezTo>
                                    <a:pt x="186623" y="-1694"/>
                                    <a:pt x="211393" y="1355"/>
                                    <a:pt x="235974" y="1355"/>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158" name="Freeform 158"/>
                          <wps:cNvSpPr/>
                          <wps:spPr>
                            <a:xfrm flipH="1">
                              <a:off x="4368381" y="2477608"/>
                              <a:ext cx="171081" cy="394837"/>
                            </a:xfrm>
                            <a:custGeom>
                              <a:avLst/>
                              <a:gdLst>
                                <a:gd name="connsiteX0" fmla="*/ 0 w 235974"/>
                                <a:gd name="connsiteY0" fmla="*/ 30852 h 30852"/>
                                <a:gd name="connsiteX1" fmla="*/ 117987 w 235974"/>
                                <a:gd name="connsiteY1" fmla="*/ 16103 h 30852"/>
                                <a:gd name="connsiteX2" fmla="*/ 162232 w 235974"/>
                                <a:gd name="connsiteY2" fmla="*/ 1355 h 30852"/>
                                <a:gd name="connsiteX3" fmla="*/ 235974 w 235974"/>
                                <a:gd name="connsiteY3" fmla="*/ 1355 h 30852"/>
                              </a:gdLst>
                              <a:ahLst/>
                              <a:cxnLst>
                                <a:cxn ang="0">
                                  <a:pos x="connsiteX0" y="connsiteY0"/>
                                </a:cxn>
                                <a:cxn ang="0">
                                  <a:pos x="connsiteX1" y="connsiteY1"/>
                                </a:cxn>
                                <a:cxn ang="0">
                                  <a:pos x="connsiteX2" y="connsiteY2"/>
                                </a:cxn>
                                <a:cxn ang="0">
                                  <a:pos x="connsiteX3" y="connsiteY3"/>
                                </a:cxn>
                              </a:cxnLst>
                              <a:rect l="l" t="t" r="r" b="b"/>
                              <a:pathLst>
                                <a:path w="235974" h="30852">
                                  <a:moveTo>
                                    <a:pt x="0" y="30852"/>
                                  </a:moveTo>
                                  <a:cubicBezTo>
                                    <a:pt x="39329" y="25936"/>
                                    <a:pt x="78991" y="23193"/>
                                    <a:pt x="117987" y="16103"/>
                                  </a:cubicBezTo>
                                  <a:cubicBezTo>
                                    <a:pt x="133282" y="13322"/>
                                    <a:pt x="146806" y="3283"/>
                                    <a:pt x="162232" y="1355"/>
                                  </a:cubicBezTo>
                                  <a:cubicBezTo>
                                    <a:pt x="186623" y="-1694"/>
                                    <a:pt x="211393" y="1355"/>
                                    <a:pt x="235974" y="1355"/>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159" name="Freeform 159"/>
                          <wps:cNvSpPr/>
                          <wps:spPr>
                            <a:xfrm flipH="1">
                              <a:off x="4672428" y="4799416"/>
                              <a:ext cx="129862" cy="420190"/>
                            </a:xfrm>
                            <a:custGeom>
                              <a:avLst/>
                              <a:gdLst>
                                <a:gd name="connsiteX0" fmla="*/ 0 w 235974"/>
                                <a:gd name="connsiteY0" fmla="*/ 30852 h 30852"/>
                                <a:gd name="connsiteX1" fmla="*/ 117987 w 235974"/>
                                <a:gd name="connsiteY1" fmla="*/ 16103 h 30852"/>
                                <a:gd name="connsiteX2" fmla="*/ 162232 w 235974"/>
                                <a:gd name="connsiteY2" fmla="*/ 1355 h 30852"/>
                                <a:gd name="connsiteX3" fmla="*/ 235974 w 235974"/>
                                <a:gd name="connsiteY3" fmla="*/ 1355 h 30852"/>
                              </a:gdLst>
                              <a:ahLst/>
                              <a:cxnLst>
                                <a:cxn ang="0">
                                  <a:pos x="connsiteX0" y="connsiteY0"/>
                                </a:cxn>
                                <a:cxn ang="0">
                                  <a:pos x="connsiteX1" y="connsiteY1"/>
                                </a:cxn>
                                <a:cxn ang="0">
                                  <a:pos x="connsiteX2" y="connsiteY2"/>
                                </a:cxn>
                                <a:cxn ang="0">
                                  <a:pos x="connsiteX3" y="connsiteY3"/>
                                </a:cxn>
                              </a:cxnLst>
                              <a:rect l="l" t="t" r="r" b="b"/>
                              <a:pathLst>
                                <a:path w="235974" h="30852">
                                  <a:moveTo>
                                    <a:pt x="0" y="30852"/>
                                  </a:moveTo>
                                  <a:cubicBezTo>
                                    <a:pt x="39329" y="25936"/>
                                    <a:pt x="78991" y="23193"/>
                                    <a:pt x="117987" y="16103"/>
                                  </a:cubicBezTo>
                                  <a:cubicBezTo>
                                    <a:pt x="133282" y="13322"/>
                                    <a:pt x="146806" y="3283"/>
                                    <a:pt x="162232" y="1355"/>
                                  </a:cubicBezTo>
                                  <a:cubicBezTo>
                                    <a:pt x="186623" y="-1694"/>
                                    <a:pt x="211393" y="1355"/>
                                    <a:pt x="235974" y="1355"/>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160" name="Freeform 160"/>
                          <wps:cNvSpPr/>
                          <wps:spPr>
                            <a:xfrm flipH="1">
                              <a:off x="6632934" y="4362098"/>
                              <a:ext cx="45718" cy="152399"/>
                            </a:xfrm>
                            <a:custGeom>
                              <a:avLst/>
                              <a:gdLst>
                                <a:gd name="connsiteX0" fmla="*/ 0 w 235974"/>
                                <a:gd name="connsiteY0" fmla="*/ 30852 h 30852"/>
                                <a:gd name="connsiteX1" fmla="*/ 117987 w 235974"/>
                                <a:gd name="connsiteY1" fmla="*/ 16103 h 30852"/>
                                <a:gd name="connsiteX2" fmla="*/ 162232 w 235974"/>
                                <a:gd name="connsiteY2" fmla="*/ 1355 h 30852"/>
                                <a:gd name="connsiteX3" fmla="*/ 235974 w 235974"/>
                                <a:gd name="connsiteY3" fmla="*/ 1355 h 30852"/>
                              </a:gdLst>
                              <a:ahLst/>
                              <a:cxnLst>
                                <a:cxn ang="0">
                                  <a:pos x="connsiteX0" y="connsiteY0"/>
                                </a:cxn>
                                <a:cxn ang="0">
                                  <a:pos x="connsiteX1" y="connsiteY1"/>
                                </a:cxn>
                                <a:cxn ang="0">
                                  <a:pos x="connsiteX2" y="connsiteY2"/>
                                </a:cxn>
                                <a:cxn ang="0">
                                  <a:pos x="connsiteX3" y="connsiteY3"/>
                                </a:cxn>
                              </a:cxnLst>
                              <a:rect l="l" t="t" r="r" b="b"/>
                              <a:pathLst>
                                <a:path w="235974" h="30852">
                                  <a:moveTo>
                                    <a:pt x="0" y="30852"/>
                                  </a:moveTo>
                                  <a:cubicBezTo>
                                    <a:pt x="39329" y="25936"/>
                                    <a:pt x="78991" y="23193"/>
                                    <a:pt x="117987" y="16103"/>
                                  </a:cubicBezTo>
                                  <a:cubicBezTo>
                                    <a:pt x="133282" y="13322"/>
                                    <a:pt x="146806" y="3283"/>
                                    <a:pt x="162232" y="1355"/>
                                  </a:cubicBezTo>
                                  <a:cubicBezTo>
                                    <a:pt x="186623" y="-1694"/>
                                    <a:pt x="211393" y="1355"/>
                                    <a:pt x="235974" y="1355"/>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161" name="Freeform 161"/>
                          <wps:cNvSpPr/>
                          <wps:spPr>
                            <a:xfrm flipH="1">
                              <a:off x="4039702" y="3949927"/>
                              <a:ext cx="147636" cy="387787"/>
                            </a:xfrm>
                            <a:custGeom>
                              <a:avLst/>
                              <a:gdLst>
                                <a:gd name="connsiteX0" fmla="*/ 0 w 235974"/>
                                <a:gd name="connsiteY0" fmla="*/ 30852 h 30852"/>
                                <a:gd name="connsiteX1" fmla="*/ 117987 w 235974"/>
                                <a:gd name="connsiteY1" fmla="*/ 16103 h 30852"/>
                                <a:gd name="connsiteX2" fmla="*/ 162232 w 235974"/>
                                <a:gd name="connsiteY2" fmla="*/ 1355 h 30852"/>
                                <a:gd name="connsiteX3" fmla="*/ 235974 w 235974"/>
                                <a:gd name="connsiteY3" fmla="*/ 1355 h 30852"/>
                              </a:gdLst>
                              <a:ahLst/>
                              <a:cxnLst>
                                <a:cxn ang="0">
                                  <a:pos x="connsiteX0" y="connsiteY0"/>
                                </a:cxn>
                                <a:cxn ang="0">
                                  <a:pos x="connsiteX1" y="connsiteY1"/>
                                </a:cxn>
                                <a:cxn ang="0">
                                  <a:pos x="connsiteX2" y="connsiteY2"/>
                                </a:cxn>
                                <a:cxn ang="0">
                                  <a:pos x="connsiteX3" y="connsiteY3"/>
                                </a:cxn>
                              </a:cxnLst>
                              <a:rect l="l" t="t" r="r" b="b"/>
                              <a:pathLst>
                                <a:path w="235974" h="30852">
                                  <a:moveTo>
                                    <a:pt x="0" y="30852"/>
                                  </a:moveTo>
                                  <a:cubicBezTo>
                                    <a:pt x="39329" y="25936"/>
                                    <a:pt x="78991" y="23193"/>
                                    <a:pt x="117987" y="16103"/>
                                  </a:cubicBezTo>
                                  <a:cubicBezTo>
                                    <a:pt x="133282" y="13322"/>
                                    <a:pt x="146806" y="3283"/>
                                    <a:pt x="162232" y="1355"/>
                                  </a:cubicBezTo>
                                  <a:cubicBezTo>
                                    <a:pt x="186623" y="-1694"/>
                                    <a:pt x="211393" y="1355"/>
                                    <a:pt x="235974" y="1355"/>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162" name="Freeform 162"/>
                          <wps:cNvSpPr/>
                          <wps:spPr>
                            <a:xfrm flipH="1">
                              <a:off x="6824031" y="4153740"/>
                              <a:ext cx="45719" cy="152399"/>
                            </a:xfrm>
                            <a:custGeom>
                              <a:avLst/>
                              <a:gdLst>
                                <a:gd name="connsiteX0" fmla="*/ 0 w 235974"/>
                                <a:gd name="connsiteY0" fmla="*/ 30852 h 30852"/>
                                <a:gd name="connsiteX1" fmla="*/ 117987 w 235974"/>
                                <a:gd name="connsiteY1" fmla="*/ 16103 h 30852"/>
                                <a:gd name="connsiteX2" fmla="*/ 162232 w 235974"/>
                                <a:gd name="connsiteY2" fmla="*/ 1355 h 30852"/>
                                <a:gd name="connsiteX3" fmla="*/ 235974 w 235974"/>
                                <a:gd name="connsiteY3" fmla="*/ 1355 h 30852"/>
                              </a:gdLst>
                              <a:ahLst/>
                              <a:cxnLst>
                                <a:cxn ang="0">
                                  <a:pos x="connsiteX0" y="connsiteY0"/>
                                </a:cxn>
                                <a:cxn ang="0">
                                  <a:pos x="connsiteX1" y="connsiteY1"/>
                                </a:cxn>
                                <a:cxn ang="0">
                                  <a:pos x="connsiteX2" y="connsiteY2"/>
                                </a:cxn>
                                <a:cxn ang="0">
                                  <a:pos x="connsiteX3" y="connsiteY3"/>
                                </a:cxn>
                              </a:cxnLst>
                              <a:rect l="l" t="t" r="r" b="b"/>
                              <a:pathLst>
                                <a:path w="235974" h="30852">
                                  <a:moveTo>
                                    <a:pt x="0" y="30852"/>
                                  </a:moveTo>
                                  <a:cubicBezTo>
                                    <a:pt x="39329" y="25936"/>
                                    <a:pt x="78991" y="23193"/>
                                    <a:pt x="117987" y="16103"/>
                                  </a:cubicBezTo>
                                  <a:cubicBezTo>
                                    <a:pt x="133282" y="13322"/>
                                    <a:pt x="146806" y="3283"/>
                                    <a:pt x="162232" y="1355"/>
                                  </a:cubicBezTo>
                                  <a:cubicBezTo>
                                    <a:pt x="186623" y="-1694"/>
                                    <a:pt x="211393" y="1355"/>
                                    <a:pt x="235974" y="1355"/>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163" name="Freeform 163"/>
                          <wps:cNvSpPr/>
                          <wps:spPr>
                            <a:xfrm>
                              <a:off x="5482827" y="4276481"/>
                              <a:ext cx="390355" cy="162415"/>
                            </a:xfrm>
                            <a:custGeom>
                              <a:avLst/>
                              <a:gdLst>
                                <a:gd name="connsiteX0" fmla="*/ 0 w 176981"/>
                                <a:gd name="connsiteY0" fmla="*/ 103768 h 103768"/>
                                <a:gd name="connsiteX1" fmla="*/ 73742 w 176981"/>
                                <a:gd name="connsiteY1" fmla="*/ 44774 h 103768"/>
                                <a:gd name="connsiteX2" fmla="*/ 162232 w 176981"/>
                                <a:gd name="connsiteY2" fmla="*/ 529 h 103768"/>
                                <a:gd name="connsiteX3" fmla="*/ 176981 w 176981"/>
                                <a:gd name="connsiteY3" fmla="*/ 529 h 103768"/>
                              </a:gdLst>
                              <a:ahLst/>
                              <a:cxnLst>
                                <a:cxn ang="0">
                                  <a:pos x="connsiteX0" y="connsiteY0"/>
                                </a:cxn>
                                <a:cxn ang="0">
                                  <a:pos x="connsiteX1" y="connsiteY1"/>
                                </a:cxn>
                                <a:cxn ang="0">
                                  <a:pos x="connsiteX2" y="connsiteY2"/>
                                </a:cxn>
                                <a:cxn ang="0">
                                  <a:pos x="connsiteX3" y="connsiteY3"/>
                                </a:cxn>
                              </a:cxnLst>
                              <a:rect l="l" t="t" r="r" b="b"/>
                              <a:pathLst>
                                <a:path w="176981" h="103768">
                                  <a:moveTo>
                                    <a:pt x="0" y="103768"/>
                                  </a:moveTo>
                                  <a:cubicBezTo>
                                    <a:pt x="24581" y="84103"/>
                                    <a:pt x="48559" y="63661"/>
                                    <a:pt x="73742" y="44774"/>
                                  </a:cubicBezTo>
                                  <a:cubicBezTo>
                                    <a:pt x="109789" y="17738"/>
                                    <a:pt x="119706" y="11160"/>
                                    <a:pt x="162232" y="529"/>
                                  </a:cubicBezTo>
                                  <a:cubicBezTo>
                                    <a:pt x="167002" y="-663"/>
                                    <a:pt x="172065" y="529"/>
                                    <a:pt x="176981" y="529"/>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164" name="Freeform 164"/>
                          <wps:cNvSpPr/>
                          <wps:spPr>
                            <a:xfrm rot="18023006">
                              <a:off x="3940541" y="2489129"/>
                              <a:ext cx="568773" cy="72263"/>
                            </a:xfrm>
                            <a:custGeom>
                              <a:avLst/>
                              <a:gdLst>
                                <a:gd name="connsiteX0" fmla="*/ 0 w 176981"/>
                                <a:gd name="connsiteY0" fmla="*/ 103768 h 103768"/>
                                <a:gd name="connsiteX1" fmla="*/ 73742 w 176981"/>
                                <a:gd name="connsiteY1" fmla="*/ 44774 h 103768"/>
                                <a:gd name="connsiteX2" fmla="*/ 162232 w 176981"/>
                                <a:gd name="connsiteY2" fmla="*/ 529 h 103768"/>
                                <a:gd name="connsiteX3" fmla="*/ 176981 w 176981"/>
                                <a:gd name="connsiteY3" fmla="*/ 529 h 103768"/>
                              </a:gdLst>
                              <a:ahLst/>
                              <a:cxnLst>
                                <a:cxn ang="0">
                                  <a:pos x="connsiteX0" y="connsiteY0"/>
                                </a:cxn>
                                <a:cxn ang="0">
                                  <a:pos x="connsiteX1" y="connsiteY1"/>
                                </a:cxn>
                                <a:cxn ang="0">
                                  <a:pos x="connsiteX2" y="connsiteY2"/>
                                </a:cxn>
                                <a:cxn ang="0">
                                  <a:pos x="connsiteX3" y="connsiteY3"/>
                                </a:cxn>
                              </a:cxnLst>
                              <a:rect l="l" t="t" r="r" b="b"/>
                              <a:pathLst>
                                <a:path w="176981" h="103768">
                                  <a:moveTo>
                                    <a:pt x="0" y="103768"/>
                                  </a:moveTo>
                                  <a:cubicBezTo>
                                    <a:pt x="24581" y="84103"/>
                                    <a:pt x="48559" y="63661"/>
                                    <a:pt x="73742" y="44774"/>
                                  </a:cubicBezTo>
                                  <a:cubicBezTo>
                                    <a:pt x="109789" y="17738"/>
                                    <a:pt x="119706" y="11160"/>
                                    <a:pt x="162232" y="529"/>
                                  </a:cubicBezTo>
                                  <a:cubicBezTo>
                                    <a:pt x="167002" y="-663"/>
                                    <a:pt x="172065" y="529"/>
                                    <a:pt x="176981" y="529"/>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165" name="Freeform 165"/>
                          <wps:cNvSpPr/>
                          <wps:spPr>
                            <a:xfrm rot="2931498">
                              <a:off x="5287086" y="2165795"/>
                              <a:ext cx="362104" cy="255049"/>
                            </a:xfrm>
                            <a:custGeom>
                              <a:avLst/>
                              <a:gdLst>
                                <a:gd name="connsiteX0" fmla="*/ 0 w 176981"/>
                                <a:gd name="connsiteY0" fmla="*/ 103768 h 103768"/>
                                <a:gd name="connsiteX1" fmla="*/ 73742 w 176981"/>
                                <a:gd name="connsiteY1" fmla="*/ 44774 h 103768"/>
                                <a:gd name="connsiteX2" fmla="*/ 162232 w 176981"/>
                                <a:gd name="connsiteY2" fmla="*/ 529 h 103768"/>
                                <a:gd name="connsiteX3" fmla="*/ 176981 w 176981"/>
                                <a:gd name="connsiteY3" fmla="*/ 529 h 103768"/>
                              </a:gdLst>
                              <a:ahLst/>
                              <a:cxnLst>
                                <a:cxn ang="0">
                                  <a:pos x="connsiteX0" y="connsiteY0"/>
                                </a:cxn>
                                <a:cxn ang="0">
                                  <a:pos x="connsiteX1" y="connsiteY1"/>
                                </a:cxn>
                                <a:cxn ang="0">
                                  <a:pos x="connsiteX2" y="connsiteY2"/>
                                </a:cxn>
                                <a:cxn ang="0">
                                  <a:pos x="connsiteX3" y="connsiteY3"/>
                                </a:cxn>
                              </a:cxnLst>
                              <a:rect l="l" t="t" r="r" b="b"/>
                              <a:pathLst>
                                <a:path w="176981" h="103768">
                                  <a:moveTo>
                                    <a:pt x="0" y="103768"/>
                                  </a:moveTo>
                                  <a:cubicBezTo>
                                    <a:pt x="24581" y="84103"/>
                                    <a:pt x="48559" y="63661"/>
                                    <a:pt x="73742" y="44774"/>
                                  </a:cubicBezTo>
                                  <a:cubicBezTo>
                                    <a:pt x="109789" y="17738"/>
                                    <a:pt x="119706" y="11160"/>
                                    <a:pt x="162232" y="529"/>
                                  </a:cubicBezTo>
                                  <a:cubicBezTo>
                                    <a:pt x="167002" y="-663"/>
                                    <a:pt x="172065" y="529"/>
                                    <a:pt x="176981" y="529"/>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166" name="Freeform 166"/>
                          <wps:cNvSpPr/>
                          <wps:spPr>
                            <a:xfrm rot="16873587">
                              <a:off x="5958966" y="3415137"/>
                              <a:ext cx="390354" cy="162414"/>
                            </a:xfrm>
                            <a:custGeom>
                              <a:avLst/>
                              <a:gdLst>
                                <a:gd name="connsiteX0" fmla="*/ 0 w 176981"/>
                                <a:gd name="connsiteY0" fmla="*/ 103768 h 103768"/>
                                <a:gd name="connsiteX1" fmla="*/ 73742 w 176981"/>
                                <a:gd name="connsiteY1" fmla="*/ 44774 h 103768"/>
                                <a:gd name="connsiteX2" fmla="*/ 162232 w 176981"/>
                                <a:gd name="connsiteY2" fmla="*/ 529 h 103768"/>
                                <a:gd name="connsiteX3" fmla="*/ 176981 w 176981"/>
                                <a:gd name="connsiteY3" fmla="*/ 529 h 103768"/>
                              </a:gdLst>
                              <a:ahLst/>
                              <a:cxnLst>
                                <a:cxn ang="0">
                                  <a:pos x="connsiteX0" y="connsiteY0"/>
                                </a:cxn>
                                <a:cxn ang="0">
                                  <a:pos x="connsiteX1" y="connsiteY1"/>
                                </a:cxn>
                                <a:cxn ang="0">
                                  <a:pos x="connsiteX2" y="connsiteY2"/>
                                </a:cxn>
                                <a:cxn ang="0">
                                  <a:pos x="connsiteX3" y="connsiteY3"/>
                                </a:cxn>
                              </a:cxnLst>
                              <a:rect l="l" t="t" r="r" b="b"/>
                              <a:pathLst>
                                <a:path w="176981" h="103768">
                                  <a:moveTo>
                                    <a:pt x="0" y="103768"/>
                                  </a:moveTo>
                                  <a:cubicBezTo>
                                    <a:pt x="24581" y="84103"/>
                                    <a:pt x="48559" y="63661"/>
                                    <a:pt x="73742" y="44774"/>
                                  </a:cubicBezTo>
                                  <a:cubicBezTo>
                                    <a:pt x="109789" y="17738"/>
                                    <a:pt x="119706" y="11160"/>
                                    <a:pt x="162232" y="529"/>
                                  </a:cubicBezTo>
                                  <a:cubicBezTo>
                                    <a:pt x="167002" y="-663"/>
                                    <a:pt x="172065" y="529"/>
                                    <a:pt x="176981" y="529"/>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167" name="Freeform 167"/>
                          <wps:cNvSpPr/>
                          <wps:spPr>
                            <a:xfrm rot="17843349">
                              <a:off x="3631553" y="3215467"/>
                              <a:ext cx="390354" cy="162414"/>
                            </a:xfrm>
                            <a:custGeom>
                              <a:avLst/>
                              <a:gdLst>
                                <a:gd name="connsiteX0" fmla="*/ 0 w 176981"/>
                                <a:gd name="connsiteY0" fmla="*/ 103768 h 103768"/>
                                <a:gd name="connsiteX1" fmla="*/ 73742 w 176981"/>
                                <a:gd name="connsiteY1" fmla="*/ 44774 h 103768"/>
                                <a:gd name="connsiteX2" fmla="*/ 162232 w 176981"/>
                                <a:gd name="connsiteY2" fmla="*/ 529 h 103768"/>
                                <a:gd name="connsiteX3" fmla="*/ 176981 w 176981"/>
                                <a:gd name="connsiteY3" fmla="*/ 529 h 103768"/>
                              </a:gdLst>
                              <a:ahLst/>
                              <a:cxnLst>
                                <a:cxn ang="0">
                                  <a:pos x="connsiteX0" y="connsiteY0"/>
                                </a:cxn>
                                <a:cxn ang="0">
                                  <a:pos x="connsiteX1" y="connsiteY1"/>
                                </a:cxn>
                                <a:cxn ang="0">
                                  <a:pos x="connsiteX2" y="connsiteY2"/>
                                </a:cxn>
                                <a:cxn ang="0">
                                  <a:pos x="connsiteX3" y="connsiteY3"/>
                                </a:cxn>
                              </a:cxnLst>
                              <a:rect l="l" t="t" r="r" b="b"/>
                              <a:pathLst>
                                <a:path w="176981" h="103768">
                                  <a:moveTo>
                                    <a:pt x="0" y="103768"/>
                                  </a:moveTo>
                                  <a:cubicBezTo>
                                    <a:pt x="24581" y="84103"/>
                                    <a:pt x="48559" y="63661"/>
                                    <a:pt x="73742" y="44774"/>
                                  </a:cubicBezTo>
                                  <a:cubicBezTo>
                                    <a:pt x="109789" y="17738"/>
                                    <a:pt x="119706" y="11160"/>
                                    <a:pt x="162232" y="529"/>
                                  </a:cubicBezTo>
                                  <a:cubicBezTo>
                                    <a:pt x="167002" y="-663"/>
                                    <a:pt x="172065" y="529"/>
                                    <a:pt x="176981" y="529"/>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168" name="Freeform 168"/>
                          <wps:cNvSpPr/>
                          <wps:spPr>
                            <a:xfrm rot="17409837">
                              <a:off x="3647156" y="5161413"/>
                              <a:ext cx="390354" cy="162414"/>
                            </a:xfrm>
                            <a:custGeom>
                              <a:avLst/>
                              <a:gdLst>
                                <a:gd name="connsiteX0" fmla="*/ 0 w 176981"/>
                                <a:gd name="connsiteY0" fmla="*/ 103768 h 103768"/>
                                <a:gd name="connsiteX1" fmla="*/ 73742 w 176981"/>
                                <a:gd name="connsiteY1" fmla="*/ 44774 h 103768"/>
                                <a:gd name="connsiteX2" fmla="*/ 162232 w 176981"/>
                                <a:gd name="connsiteY2" fmla="*/ 529 h 103768"/>
                                <a:gd name="connsiteX3" fmla="*/ 176981 w 176981"/>
                                <a:gd name="connsiteY3" fmla="*/ 529 h 103768"/>
                              </a:gdLst>
                              <a:ahLst/>
                              <a:cxnLst>
                                <a:cxn ang="0">
                                  <a:pos x="connsiteX0" y="connsiteY0"/>
                                </a:cxn>
                                <a:cxn ang="0">
                                  <a:pos x="connsiteX1" y="connsiteY1"/>
                                </a:cxn>
                                <a:cxn ang="0">
                                  <a:pos x="connsiteX2" y="connsiteY2"/>
                                </a:cxn>
                                <a:cxn ang="0">
                                  <a:pos x="connsiteX3" y="connsiteY3"/>
                                </a:cxn>
                              </a:cxnLst>
                              <a:rect l="l" t="t" r="r" b="b"/>
                              <a:pathLst>
                                <a:path w="176981" h="103768">
                                  <a:moveTo>
                                    <a:pt x="0" y="103768"/>
                                  </a:moveTo>
                                  <a:cubicBezTo>
                                    <a:pt x="24581" y="84103"/>
                                    <a:pt x="48559" y="63661"/>
                                    <a:pt x="73742" y="44774"/>
                                  </a:cubicBezTo>
                                  <a:cubicBezTo>
                                    <a:pt x="109789" y="17738"/>
                                    <a:pt x="119706" y="11160"/>
                                    <a:pt x="162232" y="529"/>
                                  </a:cubicBezTo>
                                  <a:cubicBezTo>
                                    <a:pt x="167002" y="-663"/>
                                    <a:pt x="172065" y="529"/>
                                    <a:pt x="176981" y="529"/>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169" name="Freeform 169"/>
                          <wps:cNvSpPr/>
                          <wps:spPr>
                            <a:xfrm rot="16573909">
                              <a:off x="5118213" y="4443651"/>
                              <a:ext cx="390354" cy="162414"/>
                            </a:xfrm>
                            <a:custGeom>
                              <a:avLst/>
                              <a:gdLst>
                                <a:gd name="connsiteX0" fmla="*/ 0 w 176981"/>
                                <a:gd name="connsiteY0" fmla="*/ 103768 h 103768"/>
                                <a:gd name="connsiteX1" fmla="*/ 73742 w 176981"/>
                                <a:gd name="connsiteY1" fmla="*/ 44774 h 103768"/>
                                <a:gd name="connsiteX2" fmla="*/ 162232 w 176981"/>
                                <a:gd name="connsiteY2" fmla="*/ 529 h 103768"/>
                                <a:gd name="connsiteX3" fmla="*/ 176981 w 176981"/>
                                <a:gd name="connsiteY3" fmla="*/ 529 h 103768"/>
                              </a:gdLst>
                              <a:ahLst/>
                              <a:cxnLst>
                                <a:cxn ang="0">
                                  <a:pos x="connsiteX0" y="connsiteY0"/>
                                </a:cxn>
                                <a:cxn ang="0">
                                  <a:pos x="connsiteX1" y="connsiteY1"/>
                                </a:cxn>
                                <a:cxn ang="0">
                                  <a:pos x="connsiteX2" y="connsiteY2"/>
                                </a:cxn>
                                <a:cxn ang="0">
                                  <a:pos x="connsiteX3" y="connsiteY3"/>
                                </a:cxn>
                              </a:cxnLst>
                              <a:rect l="l" t="t" r="r" b="b"/>
                              <a:pathLst>
                                <a:path w="176981" h="103768">
                                  <a:moveTo>
                                    <a:pt x="0" y="103768"/>
                                  </a:moveTo>
                                  <a:cubicBezTo>
                                    <a:pt x="24581" y="84103"/>
                                    <a:pt x="48559" y="63661"/>
                                    <a:pt x="73742" y="44774"/>
                                  </a:cubicBezTo>
                                  <a:cubicBezTo>
                                    <a:pt x="109789" y="17738"/>
                                    <a:pt x="119706" y="11160"/>
                                    <a:pt x="162232" y="529"/>
                                  </a:cubicBezTo>
                                  <a:cubicBezTo>
                                    <a:pt x="167002" y="-663"/>
                                    <a:pt x="172065" y="529"/>
                                    <a:pt x="176981" y="529"/>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170" name="Freeform 170"/>
                          <wps:cNvSpPr/>
                          <wps:spPr>
                            <a:xfrm>
                              <a:off x="5961134" y="5433054"/>
                              <a:ext cx="390355" cy="162415"/>
                            </a:xfrm>
                            <a:custGeom>
                              <a:avLst/>
                              <a:gdLst>
                                <a:gd name="connsiteX0" fmla="*/ 0 w 176981"/>
                                <a:gd name="connsiteY0" fmla="*/ 103768 h 103768"/>
                                <a:gd name="connsiteX1" fmla="*/ 73742 w 176981"/>
                                <a:gd name="connsiteY1" fmla="*/ 44774 h 103768"/>
                                <a:gd name="connsiteX2" fmla="*/ 162232 w 176981"/>
                                <a:gd name="connsiteY2" fmla="*/ 529 h 103768"/>
                                <a:gd name="connsiteX3" fmla="*/ 176981 w 176981"/>
                                <a:gd name="connsiteY3" fmla="*/ 529 h 103768"/>
                              </a:gdLst>
                              <a:ahLst/>
                              <a:cxnLst>
                                <a:cxn ang="0">
                                  <a:pos x="connsiteX0" y="connsiteY0"/>
                                </a:cxn>
                                <a:cxn ang="0">
                                  <a:pos x="connsiteX1" y="connsiteY1"/>
                                </a:cxn>
                                <a:cxn ang="0">
                                  <a:pos x="connsiteX2" y="connsiteY2"/>
                                </a:cxn>
                                <a:cxn ang="0">
                                  <a:pos x="connsiteX3" y="connsiteY3"/>
                                </a:cxn>
                              </a:cxnLst>
                              <a:rect l="l" t="t" r="r" b="b"/>
                              <a:pathLst>
                                <a:path w="176981" h="103768">
                                  <a:moveTo>
                                    <a:pt x="0" y="103768"/>
                                  </a:moveTo>
                                  <a:cubicBezTo>
                                    <a:pt x="24581" y="84103"/>
                                    <a:pt x="48559" y="63661"/>
                                    <a:pt x="73742" y="44774"/>
                                  </a:cubicBezTo>
                                  <a:cubicBezTo>
                                    <a:pt x="109789" y="17738"/>
                                    <a:pt x="119706" y="11160"/>
                                    <a:pt x="162232" y="529"/>
                                  </a:cubicBezTo>
                                  <a:cubicBezTo>
                                    <a:pt x="167002" y="-663"/>
                                    <a:pt x="172065" y="529"/>
                                    <a:pt x="176981" y="529"/>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171" name="Freeform 171"/>
                          <wps:cNvSpPr/>
                          <wps:spPr>
                            <a:xfrm>
                              <a:off x="4229353" y="2541493"/>
                              <a:ext cx="390355" cy="162415"/>
                            </a:xfrm>
                            <a:custGeom>
                              <a:avLst/>
                              <a:gdLst>
                                <a:gd name="connsiteX0" fmla="*/ 0 w 176981"/>
                                <a:gd name="connsiteY0" fmla="*/ 103768 h 103768"/>
                                <a:gd name="connsiteX1" fmla="*/ 73742 w 176981"/>
                                <a:gd name="connsiteY1" fmla="*/ 44774 h 103768"/>
                                <a:gd name="connsiteX2" fmla="*/ 162232 w 176981"/>
                                <a:gd name="connsiteY2" fmla="*/ 529 h 103768"/>
                                <a:gd name="connsiteX3" fmla="*/ 176981 w 176981"/>
                                <a:gd name="connsiteY3" fmla="*/ 529 h 103768"/>
                              </a:gdLst>
                              <a:ahLst/>
                              <a:cxnLst>
                                <a:cxn ang="0">
                                  <a:pos x="connsiteX0" y="connsiteY0"/>
                                </a:cxn>
                                <a:cxn ang="0">
                                  <a:pos x="connsiteX1" y="connsiteY1"/>
                                </a:cxn>
                                <a:cxn ang="0">
                                  <a:pos x="connsiteX2" y="connsiteY2"/>
                                </a:cxn>
                                <a:cxn ang="0">
                                  <a:pos x="connsiteX3" y="connsiteY3"/>
                                </a:cxn>
                              </a:cxnLst>
                              <a:rect l="l" t="t" r="r" b="b"/>
                              <a:pathLst>
                                <a:path w="176981" h="103768">
                                  <a:moveTo>
                                    <a:pt x="0" y="103768"/>
                                  </a:moveTo>
                                  <a:cubicBezTo>
                                    <a:pt x="24581" y="84103"/>
                                    <a:pt x="48559" y="63661"/>
                                    <a:pt x="73742" y="44774"/>
                                  </a:cubicBezTo>
                                  <a:cubicBezTo>
                                    <a:pt x="109789" y="17738"/>
                                    <a:pt x="119706" y="11160"/>
                                    <a:pt x="162232" y="529"/>
                                  </a:cubicBezTo>
                                  <a:cubicBezTo>
                                    <a:pt x="167002" y="-663"/>
                                    <a:pt x="172065" y="529"/>
                                    <a:pt x="176981" y="529"/>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172" name="Freeform 172"/>
                          <wps:cNvSpPr/>
                          <wps:spPr>
                            <a:xfrm>
                              <a:off x="4627151" y="4944907"/>
                              <a:ext cx="390355" cy="162415"/>
                            </a:xfrm>
                            <a:custGeom>
                              <a:avLst/>
                              <a:gdLst>
                                <a:gd name="connsiteX0" fmla="*/ 0 w 176981"/>
                                <a:gd name="connsiteY0" fmla="*/ 103768 h 103768"/>
                                <a:gd name="connsiteX1" fmla="*/ 73742 w 176981"/>
                                <a:gd name="connsiteY1" fmla="*/ 44774 h 103768"/>
                                <a:gd name="connsiteX2" fmla="*/ 162232 w 176981"/>
                                <a:gd name="connsiteY2" fmla="*/ 529 h 103768"/>
                                <a:gd name="connsiteX3" fmla="*/ 176981 w 176981"/>
                                <a:gd name="connsiteY3" fmla="*/ 529 h 103768"/>
                              </a:gdLst>
                              <a:ahLst/>
                              <a:cxnLst>
                                <a:cxn ang="0">
                                  <a:pos x="connsiteX0" y="connsiteY0"/>
                                </a:cxn>
                                <a:cxn ang="0">
                                  <a:pos x="connsiteX1" y="connsiteY1"/>
                                </a:cxn>
                                <a:cxn ang="0">
                                  <a:pos x="connsiteX2" y="connsiteY2"/>
                                </a:cxn>
                                <a:cxn ang="0">
                                  <a:pos x="connsiteX3" y="connsiteY3"/>
                                </a:cxn>
                              </a:cxnLst>
                              <a:rect l="l" t="t" r="r" b="b"/>
                              <a:pathLst>
                                <a:path w="176981" h="103768">
                                  <a:moveTo>
                                    <a:pt x="0" y="103768"/>
                                  </a:moveTo>
                                  <a:cubicBezTo>
                                    <a:pt x="24581" y="84103"/>
                                    <a:pt x="48559" y="63661"/>
                                    <a:pt x="73742" y="44774"/>
                                  </a:cubicBezTo>
                                  <a:cubicBezTo>
                                    <a:pt x="109789" y="17738"/>
                                    <a:pt x="119706" y="11160"/>
                                    <a:pt x="162232" y="529"/>
                                  </a:cubicBezTo>
                                  <a:cubicBezTo>
                                    <a:pt x="167002" y="-663"/>
                                    <a:pt x="172065" y="529"/>
                                    <a:pt x="176981" y="529"/>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173" name="Freeform 173"/>
                          <wps:cNvSpPr/>
                          <wps:spPr>
                            <a:xfrm>
                              <a:off x="4187264" y="2461962"/>
                              <a:ext cx="390355" cy="162415"/>
                            </a:xfrm>
                            <a:custGeom>
                              <a:avLst/>
                              <a:gdLst>
                                <a:gd name="connsiteX0" fmla="*/ 0 w 176981"/>
                                <a:gd name="connsiteY0" fmla="*/ 103768 h 103768"/>
                                <a:gd name="connsiteX1" fmla="*/ 73742 w 176981"/>
                                <a:gd name="connsiteY1" fmla="*/ 44774 h 103768"/>
                                <a:gd name="connsiteX2" fmla="*/ 162232 w 176981"/>
                                <a:gd name="connsiteY2" fmla="*/ 529 h 103768"/>
                                <a:gd name="connsiteX3" fmla="*/ 176981 w 176981"/>
                                <a:gd name="connsiteY3" fmla="*/ 529 h 103768"/>
                              </a:gdLst>
                              <a:ahLst/>
                              <a:cxnLst>
                                <a:cxn ang="0">
                                  <a:pos x="connsiteX0" y="connsiteY0"/>
                                </a:cxn>
                                <a:cxn ang="0">
                                  <a:pos x="connsiteX1" y="connsiteY1"/>
                                </a:cxn>
                                <a:cxn ang="0">
                                  <a:pos x="connsiteX2" y="connsiteY2"/>
                                </a:cxn>
                                <a:cxn ang="0">
                                  <a:pos x="connsiteX3" y="connsiteY3"/>
                                </a:cxn>
                              </a:cxnLst>
                              <a:rect l="l" t="t" r="r" b="b"/>
                              <a:pathLst>
                                <a:path w="176981" h="103768">
                                  <a:moveTo>
                                    <a:pt x="0" y="103768"/>
                                  </a:moveTo>
                                  <a:cubicBezTo>
                                    <a:pt x="24581" y="84103"/>
                                    <a:pt x="48559" y="63661"/>
                                    <a:pt x="73742" y="44774"/>
                                  </a:cubicBezTo>
                                  <a:cubicBezTo>
                                    <a:pt x="109789" y="17738"/>
                                    <a:pt x="119706" y="11160"/>
                                    <a:pt x="162232" y="529"/>
                                  </a:cubicBezTo>
                                  <a:cubicBezTo>
                                    <a:pt x="167002" y="-663"/>
                                    <a:pt x="172065" y="529"/>
                                    <a:pt x="176981" y="529"/>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174" name="Freeform 174"/>
                          <wps:cNvSpPr/>
                          <wps:spPr>
                            <a:xfrm>
                              <a:off x="6365808" y="2028718"/>
                              <a:ext cx="390355" cy="162415"/>
                            </a:xfrm>
                            <a:custGeom>
                              <a:avLst/>
                              <a:gdLst>
                                <a:gd name="connsiteX0" fmla="*/ 0 w 176981"/>
                                <a:gd name="connsiteY0" fmla="*/ 103768 h 103768"/>
                                <a:gd name="connsiteX1" fmla="*/ 73742 w 176981"/>
                                <a:gd name="connsiteY1" fmla="*/ 44774 h 103768"/>
                                <a:gd name="connsiteX2" fmla="*/ 162232 w 176981"/>
                                <a:gd name="connsiteY2" fmla="*/ 529 h 103768"/>
                                <a:gd name="connsiteX3" fmla="*/ 176981 w 176981"/>
                                <a:gd name="connsiteY3" fmla="*/ 529 h 103768"/>
                              </a:gdLst>
                              <a:ahLst/>
                              <a:cxnLst>
                                <a:cxn ang="0">
                                  <a:pos x="connsiteX0" y="connsiteY0"/>
                                </a:cxn>
                                <a:cxn ang="0">
                                  <a:pos x="connsiteX1" y="connsiteY1"/>
                                </a:cxn>
                                <a:cxn ang="0">
                                  <a:pos x="connsiteX2" y="connsiteY2"/>
                                </a:cxn>
                                <a:cxn ang="0">
                                  <a:pos x="connsiteX3" y="connsiteY3"/>
                                </a:cxn>
                              </a:cxnLst>
                              <a:rect l="l" t="t" r="r" b="b"/>
                              <a:pathLst>
                                <a:path w="176981" h="103768">
                                  <a:moveTo>
                                    <a:pt x="0" y="103768"/>
                                  </a:moveTo>
                                  <a:cubicBezTo>
                                    <a:pt x="24581" y="84103"/>
                                    <a:pt x="48559" y="63661"/>
                                    <a:pt x="73742" y="44774"/>
                                  </a:cubicBezTo>
                                  <a:cubicBezTo>
                                    <a:pt x="109789" y="17738"/>
                                    <a:pt x="119706" y="11160"/>
                                    <a:pt x="162232" y="529"/>
                                  </a:cubicBezTo>
                                  <a:cubicBezTo>
                                    <a:pt x="167002" y="-663"/>
                                    <a:pt x="172065" y="529"/>
                                    <a:pt x="176981" y="529"/>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g:grpSp>
                      <wps:wsp>
                        <wps:cNvPr id="175" name="TextBox 64"/>
                        <wps:cNvSpPr txBox="1"/>
                        <wps:spPr>
                          <a:xfrm>
                            <a:off x="468591" y="552362"/>
                            <a:ext cx="1846769" cy="369331"/>
                          </a:xfrm>
                          <a:prstGeom prst="rect">
                            <a:avLst/>
                          </a:prstGeom>
                          <a:noFill/>
                        </wps:spPr>
                        <wps:txbx>
                          <w:txbxContent>
                            <w:p w:rsidR="00195133" w:rsidRPr="00517E23" w:rsidRDefault="00195133" w:rsidP="00723ED0">
                              <w:pPr>
                                <w:pStyle w:val="NormalWeb"/>
                                <w:spacing w:before="0" w:beforeAutospacing="0" w:after="0" w:afterAutospacing="0"/>
                                <w:rPr>
                                  <w:sz w:val="20"/>
                                  <w:szCs w:val="20"/>
                                </w:rPr>
                              </w:pPr>
                              <w:r w:rsidRPr="00517E23">
                                <w:rPr>
                                  <w:b/>
                                  <w:bCs/>
                                  <w:color w:val="FFFFFF" w:themeColor="background1"/>
                                  <w:kern w:val="24"/>
                                  <w:sz w:val="20"/>
                                  <w:szCs w:val="20"/>
                                </w:rPr>
                                <w:t>a)80/20 PP/NR</w:t>
                              </w:r>
                            </w:p>
                          </w:txbxContent>
                        </wps:txbx>
                        <wps:bodyPr wrap="square" rtlCol="0">
                          <a:noAutofit/>
                        </wps:bodyPr>
                      </wps:wsp>
                      <wps:wsp>
                        <wps:cNvPr id="176" name="TextBox 65"/>
                        <wps:cNvSpPr txBox="1"/>
                        <wps:spPr>
                          <a:xfrm>
                            <a:off x="2564318" y="566848"/>
                            <a:ext cx="2787031" cy="538197"/>
                          </a:xfrm>
                          <a:prstGeom prst="rect">
                            <a:avLst/>
                          </a:prstGeom>
                          <a:noFill/>
                        </wps:spPr>
                        <wps:txbx>
                          <w:txbxContent>
                            <w:p w:rsidR="00195133" w:rsidRPr="00517E23" w:rsidRDefault="00195133" w:rsidP="00723ED0">
                              <w:pPr>
                                <w:pStyle w:val="NormalWeb"/>
                                <w:spacing w:before="0" w:beforeAutospacing="0" w:after="0" w:afterAutospacing="0"/>
                                <w:rPr>
                                  <w:b/>
                                  <w:bCs/>
                                  <w:color w:val="FFFFFF" w:themeColor="background1"/>
                                  <w:kern w:val="24"/>
                                  <w:sz w:val="20"/>
                                  <w:szCs w:val="20"/>
                                </w:rPr>
                              </w:pPr>
                              <w:r w:rsidRPr="00517E23">
                                <w:rPr>
                                  <w:b/>
                                  <w:bCs/>
                                  <w:color w:val="FFFFFF" w:themeColor="background1"/>
                                  <w:kern w:val="24"/>
                                  <w:sz w:val="20"/>
                                  <w:szCs w:val="20"/>
                                </w:rPr>
                                <w:t xml:space="preserve">b) 80/20 PP/NR </w:t>
                              </w:r>
                            </w:p>
                            <w:p w:rsidR="00195133" w:rsidRPr="008B0A3E" w:rsidRDefault="00195133" w:rsidP="00723ED0">
                              <w:pPr>
                                <w:pStyle w:val="NormalWeb"/>
                                <w:spacing w:before="0" w:beforeAutospacing="0" w:after="0" w:afterAutospacing="0"/>
                                <w:rPr>
                                  <w:sz w:val="28"/>
                                  <w:szCs w:val="28"/>
                                </w:rPr>
                              </w:pPr>
                              <w:r w:rsidRPr="00517E23">
                                <w:rPr>
                                  <w:b/>
                                  <w:bCs/>
                                  <w:color w:val="FFFFFF" w:themeColor="background1"/>
                                  <w:kern w:val="24"/>
                                  <w:sz w:val="20"/>
                                  <w:szCs w:val="20"/>
                                </w:rPr>
                                <w:t>+1 wt% MWCNT</w:t>
                              </w:r>
                            </w:p>
                          </w:txbxContent>
                        </wps:txbx>
                        <wps:bodyPr wrap="square" rtlCol="0">
                          <a:noAutofit/>
                        </wps:bodyPr>
                      </wps:wsp>
                      <wps:wsp>
                        <wps:cNvPr id="177" name="TextBox 66"/>
                        <wps:cNvSpPr txBox="1"/>
                        <wps:spPr>
                          <a:xfrm>
                            <a:off x="4643807" y="566811"/>
                            <a:ext cx="2048417" cy="1009114"/>
                          </a:xfrm>
                          <a:prstGeom prst="rect">
                            <a:avLst/>
                          </a:prstGeom>
                          <a:noFill/>
                        </wps:spPr>
                        <wps:txbx>
                          <w:txbxContent>
                            <w:p w:rsidR="00195133" w:rsidRPr="00517E23" w:rsidRDefault="00195133" w:rsidP="00723ED0">
                              <w:pPr>
                                <w:pStyle w:val="NormalWeb"/>
                                <w:spacing w:before="0" w:beforeAutospacing="0" w:after="0" w:afterAutospacing="0"/>
                                <w:rPr>
                                  <w:b/>
                                  <w:bCs/>
                                  <w:color w:val="FFFFFF" w:themeColor="background1"/>
                                  <w:kern w:val="24"/>
                                  <w:sz w:val="20"/>
                                  <w:szCs w:val="20"/>
                                </w:rPr>
                              </w:pPr>
                              <w:r w:rsidRPr="00517E23">
                                <w:rPr>
                                  <w:b/>
                                  <w:bCs/>
                                  <w:color w:val="FFFFFF" w:themeColor="background1"/>
                                  <w:kern w:val="24"/>
                                  <w:sz w:val="20"/>
                                  <w:szCs w:val="20"/>
                                </w:rPr>
                                <w:t xml:space="preserve">c) 80/20 PP/NR </w:t>
                              </w:r>
                            </w:p>
                            <w:p w:rsidR="00195133" w:rsidRPr="00517E23" w:rsidRDefault="00195133" w:rsidP="00723ED0">
                              <w:pPr>
                                <w:pStyle w:val="NormalWeb"/>
                                <w:spacing w:before="0" w:beforeAutospacing="0" w:after="0" w:afterAutospacing="0"/>
                                <w:rPr>
                                  <w:sz w:val="20"/>
                                  <w:szCs w:val="20"/>
                                </w:rPr>
                              </w:pPr>
                              <w:r w:rsidRPr="00517E23">
                                <w:rPr>
                                  <w:b/>
                                  <w:bCs/>
                                  <w:color w:val="FFFFFF" w:themeColor="background1"/>
                                  <w:kern w:val="24"/>
                                  <w:sz w:val="20"/>
                                  <w:szCs w:val="20"/>
                                </w:rPr>
                                <w:t>+3 wt% MWCNT</w:t>
                              </w:r>
                            </w:p>
                          </w:txbxContent>
                        </wps:txbx>
                        <wps:bodyPr wrap="square" rtlCol="0">
                          <a:noAutofit/>
                        </wps:bodyPr>
                      </wps:wsp>
                      <wps:wsp>
                        <wps:cNvPr id="178" name="TextBox 67"/>
                        <wps:cNvSpPr txBox="1"/>
                        <wps:spPr>
                          <a:xfrm>
                            <a:off x="765" y="2509910"/>
                            <a:ext cx="2275721" cy="841161"/>
                          </a:xfrm>
                          <a:prstGeom prst="rect">
                            <a:avLst/>
                          </a:prstGeom>
                          <a:noFill/>
                        </wps:spPr>
                        <wps:txbx>
                          <w:txbxContent>
                            <w:p w:rsidR="00195133" w:rsidRPr="00517E23" w:rsidRDefault="00195133" w:rsidP="00723ED0">
                              <w:pPr>
                                <w:pStyle w:val="NormalWeb"/>
                                <w:spacing w:before="0" w:beforeAutospacing="0" w:after="0" w:afterAutospacing="0"/>
                                <w:rPr>
                                  <w:b/>
                                  <w:bCs/>
                                  <w:color w:val="FFFFFF" w:themeColor="background1"/>
                                  <w:kern w:val="24"/>
                                  <w:sz w:val="20"/>
                                  <w:szCs w:val="20"/>
                                </w:rPr>
                              </w:pPr>
                              <w:r w:rsidRPr="00517E23">
                                <w:rPr>
                                  <w:b/>
                                  <w:bCs/>
                                  <w:color w:val="FFFFFF" w:themeColor="background1"/>
                                  <w:kern w:val="24"/>
                                  <w:sz w:val="20"/>
                                  <w:szCs w:val="20"/>
                                </w:rPr>
                                <w:t xml:space="preserve">d) 80/20 PP/NR </w:t>
                              </w:r>
                            </w:p>
                            <w:p w:rsidR="00195133" w:rsidRPr="00517E23" w:rsidRDefault="00195133" w:rsidP="00723ED0">
                              <w:pPr>
                                <w:pStyle w:val="NormalWeb"/>
                                <w:spacing w:before="0" w:beforeAutospacing="0" w:after="0" w:afterAutospacing="0"/>
                                <w:rPr>
                                  <w:sz w:val="20"/>
                                  <w:szCs w:val="20"/>
                                </w:rPr>
                              </w:pPr>
                              <w:r w:rsidRPr="00517E23">
                                <w:rPr>
                                  <w:b/>
                                  <w:bCs/>
                                  <w:color w:val="FFFFFF" w:themeColor="background1"/>
                                  <w:kern w:val="24"/>
                                  <w:sz w:val="20"/>
                                  <w:szCs w:val="20"/>
                                </w:rPr>
                                <w:t>+5 wt% MWCNT</w:t>
                              </w:r>
                            </w:p>
                          </w:txbxContent>
                        </wps:txbx>
                        <wps:bodyPr wrap="square" rtlCol="0">
                          <a:noAutofit/>
                        </wps:bodyPr>
                      </wps:wsp>
                      <wps:wsp>
                        <wps:cNvPr id="179" name="TextBox 68"/>
                        <wps:cNvSpPr txBox="1"/>
                        <wps:spPr>
                          <a:xfrm>
                            <a:off x="2334158" y="2472064"/>
                            <a:ext cx="2268748" cy="834692"/>
                          </a:xfrm>
                          <a:prstGeom prst="rect">
                            <a:avLst/>
                          </a:prstGeom>
                          <a:noFill/>
                        </wps:spPr>
                        <wps:txbx>
                          <w:txbxContent>
                            <w:p w:rsidR="00195133" w:rsidRPr="00517E23" w:rsidRDefault="00195133" w:rsidP="00723ED0">
                              <w:pPr>
                                <w:pStyle w:val="NormalWeb"/>
                                <w:spacing w:before="0" w:beforeAutospacing="0" w:after="0" w:afterAutospacing="0"/>
                                <w:rPr>
                                  <w:b/>
                                  <w:bCs/>
                                  <w:color w:val="FFFFFF" w:themeColor="background1"/>
                                  <w:kern w:val="24"/>
                                  <w:sz w:val="20"/>
                                  <w:szCs w:val="20"/>
                                </w:rPr>
                              </w:pPr>
                              <w:r w:rsidRPr="00517E23">
                                <w:rPr>
                                  <w:b/>
                                  <w:bCs/>
                                  <w:color w:val="FFFFFF" w:themeColor="background1"/>
                                  <w:kern w:val="24"/>
                                  <w:sz w:val="20"/>
                                  <w:szCs w:val="20"/>
                                </w:rPr>
                                <w:t>e) 80/20 PP/NR</w:t>
                              </w:r>
                            </w:p>
                            <w:p w:rsidR="00195133" w:rsidRPr="008B0A3E" w:rsidRDefault="00195133" w:rsidP="00723ED0">
                              <w:pPr>
                                <w:pStyle w:val="NormalWeb"/>
                                <w:spacing w:before="0" w:beforeAutospacing="0" w:after="0" w:afterAutospacing="0"/>
                              </w:pPr>
                              <w:r w:rsidRPr="00517E23">
                                <w:rPr>
                                  <w:b/>
                                  <w:bCs/>
                                  <w:color w:val="FFFFFF" w:themeColor="background1"/>
                                  <w:kern w:val="24"/>
                                  <w:sz w:val="20"/>
                                  <w:szCs w:val="20"/>
                                </w:rPr>
                                <w:t xml:space="preserve"> +7 wt% MWCN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id="Group 70" o:spid="_x0000_s1047" style="position:absolute;left:0;text-align:left;margin-left:21.4pt;margin-top:-35.9pt;width:424.5pt;height:283.5pt;z-index:251661312;mso-width-relative:margin;mso-height-relative:margin" coordorigin="-627,2816" coordsize="68809,40211"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">
                <v:shape id="Picture 113" o:spid="_x0000_s1048" type="#_x0000_t75" style="position:absolute;left:-627;top:2816;width:23391;height:180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qDYGvAAAAA3AAAAA8AAABkcnMvZG93bnJldi54bWxET02LwjAQvS/4H8II3tbUCiLVKCKIyh5k&#10;q+B1aMY22ExKE23992ZB2Ns83ucs172txZNabxwrmIwTEMSF04ZLBZfz7nsOwgdkjbVjUvAiD+vV&#10;4GuJmXYd/9IzD6WIIewzVFCF0GRS+qIii37sGuLI3VxrMUTYllK32MVwW8s0SWbSouHYUGFD24qK&#10;e/6wCrb74y091aZr5njw+HPNzSl9KTUa9psFiEB9+Bd/3Acd50+m8PdMvECu3g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Nga8AAAADcAAAADwAAAAAAAAAAAAAAAACfAgAA&#10;ZHJzL2Rvd25yZXYueG1sUEsFBgAAAAAEAAQA9wAAAIwDAAAAAA==&#10;">
                  <v:imagedata r:id="rId25" o:title="5"/>
                </v:shape>
                <v:shape id="Picture 114" o:spid="_x0000_s1049" type="#_x0000_t75" style="position:absolute;left:23154;top:2816;width:22259;height:180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To8dXBAAAA3AAAAA8AAABkcnMvZG93bnJldi54bWxET9uKwjAQfRf2H8Is+CKaVkRqNcqyqPRt&#10;vX3A0My2xWbSbWKtf2+EBd/mcK6z2vSmFh21rrKsIJ5EIIhzqysuFFzOu3ECwnlkjbVlUvAgB5v1&#10;x2CFqbZ3PlJ38oUIIexSVFB636RSurwkg25iG+LA/drWoA+wLaRu8R7CTS2nUTSXBisODSU29F1S&#10;fj3djIK/bXJw2WLx08V6lO1HyaU+uqtSw8/+awnCU+/f4n93psP8eAavZ8IFcv0E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To8dXBAAAA3AAAAA8AAAAAAAAAAAAAAAAAnwIA&#10;AGRycy9kb3ducmV2LnhtbFBLBQYAAAAABAAEAPcAAACNAwAAAAA=&#10;">
                  <v:imagedata r:id="rId26" o:title="10"/>
                </v:shape>
                <v:shape id="Picture 115" o:spid="_x0000_s1050" type="#_x0000_t75" style="position:absolute;left:46238;top:2816;width:21748;height:186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qU/r/CAAAA3AAAAA8AAABkcnMvZG93bnJldi54bWxET01rwkAQvQv9D8sUetONhkqIriJiqRQv&#10;xqDXITtNQrOzIbuJ8d93hUJv83ifs96OphEDda62rGA+i0AQF1bXXCrILx/TBITzyBoby6TgQQ62&#10;m5fJGlNt73ymIfOlCCHsUlRQed+mUrqiIoNuZlviwH3bzqAPsCul7vAewk0jF1G0lAZrDg0VtrSv&#10;qPjJeqPg8LDt8fq5O+V2OCS3Po6/anlT6u113K1AeBr9v/jPfdRh/vwdns+EC+Tm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qlP6/wgAAANwAAAAPAAAAAAAAAAAAAAAAAJ8C&#10;AABkcnMvZG93bnJldi54bWxQSwUGAAAAAAQABAD3AAAAjgMAAAAA&#10;">
                  <v:imagedata r:id="rId27" o:title="8"/>
                </v:shape>
                <v:shape id="Picture 116" o:spid="_x0000_s1051" type="#_x0000_t75" style="position:absolute;left:-627;top:21494;width:23388;height:207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KucAbDAAAA3AAAAA8AAABkcnMvZG93bnJldi54bWxET01rwkAQvRf6H5Yp9FY3KSWW6CqlJWBB&#10;EE176G3IjkkwOxuya7L9964geJvH+5zlOphOjDS41rKCdJaAIK6sbrlW8FMWL+8gnEfW2FkmBf/k&#10;YL16fFhiru3EexoPvhYxhF2OChrv+1xKVzVk0M1sTxy5ox0M+giHWuoBpxhuOvmaJJk02HJsaLCn&#10;z4aq0+FsFGzf5u4v2FDa9FR+7b7TffG7DUo9P4WPBQhPwd/FN/dGx/lpBtdn4gVyd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q5wBsMAAADcAAAADwAAAAAAAAAAAAAAAACf&#10;AgAAZHJzL2Rvd25yZXYueG1sUEsFBgAAAAAEAAQA9wAAAI8DAAAAAA==&#10;">
                  <v:imagedata r:id="rId28" o:title="8"/>
                </v:shape>
                <v:shape id="Picture 117" o:spid="_x0000_s1052" type="#_x0000_t75" style="position:absolute;left:23154;top:21384;width:21856;height:208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DIOmq/AAAA3AAAAA8AAABkcnMvZG93bnJldi54bWxET81qwkAQvhd8h2WE3swmHmpNs0pZELw2&#10;9gHG3WkSmp0N2TVGn94tCL3Nx/c71X52vZhoDJ1nBUWWgyA23nbcKPg+HVbvIEJEtth7JgU3CrDf&#10;LV4qLK2/8hdNdWxECuFQooI2xqGUMpiWHIbMD8SJ+/Gjw5jg2Eg74jWFu16u8/xNOuw4NbQ4kG7J&#10;/NYXp0CaeajP23uh84s25jDdrDRaqdfl/PkBItIc/8VP99Gm+cUG/p5JF8jd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QyDpqvwAAANwAAAAPAAAAAAAAAAAAAAAAAJ8CAABk&#10;cnMvZG93bnJldi54bWxQSwUGAAAAAAQABAD3AAAAiwMAAAAA&#10;">
                  <v:imagedata r:id="rId29" o:title="9"/>
                </v:shape>
                <v:group id="Group 118" o:spid="_x0000_s1053" style="position:absolute;left:45415;top:21470;width:22767;height:21558" coordorigin="35534,18117" coordsize="35108,395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wawCHxgAAANwA&#10;AAAPAAAAAAAAAAAAAAAAAKoCAABkcnMvZG93bnJldi54bWxQSwUGAAAAAAQABAD6AAAAnQMAAAAA&#10;">
                  <v:shape id="Picture 119" o:spid="_x0000_s1054" type="#_x0000_t75" style="position:absolute;left:35534;top:18117;width:34788;height:395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T6f5LCAAAA3AAAAA8AAABkcnMvZG93bnJldi54bWxET01rwkAQvRf6H5YpeKsbBaWmrqKBgIf2&#10;UI32OmTHJJidDbtrEv99t1DobR7vc9bb0bSiJ+cbywpm0wQEcWl1w5WC4pS/voHwAVlja5kUPMjD&#10;dvP8tMZU24G/qD+GSsQQ9ikqqEPoUil9WZNBP7UdceSu1hkMEbpKaodDDDetnCfJUhpsODbU2FFW&#10;U3k73o2Chf0+u8Jpuiw/i9Hnl8f+Y5cpNXkZd+8gAo3hX/znPug4f7aC32fiBXLz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U+n+SwgAAANwAAAAPAAAAAAAAAAAAAAAAAJ8C&#10;AABkcnMvZG93bnJldi54bWxQSwUGAAAAAAQABAD3AAAAjgMAAAAA&#10;" fillcolor="#4f81bd [3204]" strokecolor="black [3213]">
                    <v:imagedata r:id="rId30" o:title="" croptop="3606f" cropbottom="1117f" cropleft="5335f"/>
                    <v:shadow color="#eeece1 [3214]"/>
                  </v:shape>
                  <v:shape id="Freeform 120" o:spid="_x0000_s1055" style="position:absolute;left:37807;top:32190;width:2802;height:1770;visibility:visible;mso-wrap-style:square;v-text-anchor:middle" coordsize="280220,17698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ii0cQA&#10;AADcAAAADwAAAGRycy9kb3ducmV2LnhtbESPTWvCQBCG74L/YRmhN90otLTRVUQQpLSFxkquQ3by&#10;odnZkN2a9N93DoXeZpj345nNbnStulMfGs8GlosEFHHhbcOVga/zcf4MKkRki61nMvBDAXbb6WSD&#10;qfUDf9I9i5WSEA4pGqhj7FKtQ1GTw7DwHbHcSt87jLL2lbY9DhLuWr1KkiftsGFpqLGjQ03FLft2&#10;UnLJb/ljmZ9eX/zl4z0f3vhaBmMeZuN+DSrSGP/Ff+6TFfyV4MszMoHe/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lIotHEAAAA3AAAAA8AAAAAAAAAAAAAAAAAmAIAAGRycy9k&#10;b3ducmV2LnhtbFBLBQYAAAAABAAEAPUAAACJAwAAAAA=&#10;" adj="-11796480,,5400" path="m,176981c67749,7610,-31875,192709,221226,88491,254007,74993,280220,,280220,e" filled="f" strokecolor="windowText" strokeweight="2pt">
                    <v:stroke joinstyle="miter"/>
                    <v:shadow on="t" color="black" opacity="24903f" origin=",.5" offset="0,.55556mm"/>
                    <v:formulas/>
                    <v:path arrowok="t" o:connecttype="custom" o:connectlocs="0,176981;221226,88491;280220,0" o:connectangles="0,0,0" textboxrect="0,0,280220,176981"/>
                    <v:textbox>
                      <w:txbxContent>
                        <w:p w:rsidR="00195133" w:rsidRDefault="00195133" w:rsidP="00723ED0"/>
                      </w:txbxContent>
                    </v:textbox>
                  </v:shape>
                  <v:shape id="Freeform 121" o:spid="_x0000_s1056" style="position:absolute;left:58467;top:50850;width:4268;height:4347;visibility:visible;mso-wrap-style:square;v-text-anchor:middle" coordsize="280220,17698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QHSsQA&#10;AADcAAAADwAAAGRycy9kb3ducmV2LnhtbESP3YrCMBCF74V9hzALe6epwopbjSKCILIKukpvh2b6&#10;o82kNNF2394IgncznDPnOzNbdKYSd2pcaVnBcBCBIE6tLjlXcPpb9ycgnEfWWFkmBf/kYDH/6M0w&#10;1rblA92PPhchhF2MCgrv61hKlxZk0A1sTRy0zDYGfVibXOoG2xBuKjmKorE0WHIgFFjTqqD0eryZ&#10;ADkn1+Q7SzbbH3ve75L2ly+ZU+rrs1tOQXjq/Nv8ut7oUH80hOczYQI5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YEB0rEAAAA3AAAAA8AAAAAAAAAAAAAAAAAmAIAAGRycy9k&#10;b3ducmV2LnhtbFBLBQYAAAAABAAEAPUAAACJAwAAAAA=&#10;" adj="-11796480,,5400" path="m,176981c67749,7610,-31875,192709,221226,88491,254007,74993,280220,,280220,e" filled="f" strokecolor="windowText" strokeweight="2pt">
                    <v:stroke joinstyle="miter"/>
                    <v:shadow on="t" color="black" opacity="24903f" origin=",.5" offset="0,.55556mm"/>
                    <v:formulas/>
                    <v:path arrowok="t" o:connecttype="custom" o:connectlocs="0,434672;336879,217337;426714,0" o:connectangles="0,0,0" textboxrect="0,0,280220,176981"/>
                    <v:textbox>
                      <w:txbxContent>
                        <w:p w:rsidR="00195133" w:rsidRDefault="00195133" w:rsidP="00723ED0"/>
                      </w:txbxContent>
                    </v:textbox>
                  </v:shape>
                  <v:shape id="Freeform 122" o:spid="_x0000_s1057" style="position:absolute;left:54107;top:25296;width:1983;height:1541;visibility:visible;mso-wrap-style:square;v-text-anchor:middle" coordsize="280220,17698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aZPcYA&#10;AADcAAAADwAAAGRycy9kb3ducmV2LnhtbESP3WrCQBCF74W+wzKF3unGQKVN3QQpFESqUG3I7ZCd&#10;/NTsbMiuJn17t1DwboZz5nxn1tlkOnGlwbWWFSwXEQji0uqWawXfp4/5CwjnkTV2lknBLznI0ofZ&#10;GhNtR/6i69HXIoSwS1BB432fSOnKhgy6he2Jg1bZwaAP61BLPeAYwk0n4yhaSYMtB0KDPb03VJ6P&#10;FxMgeXEunqtiu3u1+WFfjJ/8Uzmlnh6nzRsIT5O/m/+vtzrUj2P4eyZMINM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taZPcYAAADcAAAADwAAAAAAAAAAAAAAAACYAgAAZHJz&#10;L2Rvd25yZXYueG1sUEsFBgAAAAAEAAQA9QAAAIsDAAAAAA==&#10;" adj="-11796480,,5400" path="m,176981c67749,7610,-31875,192709,221226,88491,254007,74993,280220,,280220,e" filled="f" strokecolor="windowText" strokeweight="2pt">
                    <v:stroke joinstyle="miter"/>
                    <v:shadow on="t" color="black" opacity="24903f" origin=",.5" offset="0,.55556mm"/>
                    <v:formulas/>
                    <v:path arrowok="t" o:connecttype="custom" o:connectlocs="0,154129;156503,77065;198238,0" o:connectangles="0,0,0" textboxrect="0,0,280220,176981"/>
                    <v:textbox>
                      <w:txbxContent>
                        <w:p w:rsidR="00195133" w:rsidRDefault="00195133" w:rsidP="00723ED0"/>
                      </w:txbxContent>
                    </v:textbox>
                  </v:shape>
                  <v:shape id="Freeform 123" o:spid="_x0000_s1058" style="position:absolute;left:61213;top:31216;width:2803;height:1770;visibility:visible;mso-wrap-style:square;v-text-anchor:middle" coordsize="280220,17698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o8psYA&#10;AADcAAAADwAAAGRycy9kb3ducmV2LnhtbESP3WrCQBCF74W+wzKF3tVNLZU2ZiNFEERawbSS2yE7&#10;+dHsbMiuJr69Wyh4N8M5c74zyXI0rbhQ7xrLCl6mEQjiwuqGKwW/P+vndxDOI2tsLZOCKzlYpg+T&#10;BGNtB97TJfOVCCHsYlRQe9/FUrqiJoNuajvioJW2N+jD2ldS9ziEcNPKWRTNpcGGA6HGjlY1Fafs&#10;bALkkJ/ytzLfbD/sYfedD198LJ1ST4/j5wKEp9Hfzf/XGx3qz17h75kwgUx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Zo8psYAAADcAAAADwAAAAAAAAAAAAAAAACYAgAAZHJz&#10;L2Rvd25yZXYueG1sUEsFBgAAAAAEAAQA9QAAAIsDAAAAAA==&#10;" adj="-11796480,,5400" path="m,176981c67749,7610,-31875,192709,221226,88491,254007,74993,280220,,280220,e" filled="f" strokecolor="windowText" strokeweight="2pt">
                    <v:stroke joinstyle="miter"/>
                    <v:shadow on="t" color="black" opacity="24903f" origin=",.5" offset="0,.55556mm"/>
                    <v:formulas/>
                    <v:path arrowok="t" o:connecttype="custom" o:connectlocs="0,176981;221226,88491;280220,0" o:connectangles="0,0,0" textboxrect="0,0,280220,176981"/>
                    <v:textbox>
                      <w:txbxContent>
                        <w:p w:rsidR="00195133" w:rsidRDefault="00195133" w:rsidP="00723ED0"/>
                      </w:txbxContent>
                    </v:textbox>
                  </v:shape>
                  <v:shape id="Freeform 124" o:spid="_x0000_s1059" style="position:absolute;left:37118;top:33145;width:3630;height:2214;visibility:visible;mso-wrap-style:square;v-text-anchor:middle" coordsize="280220,17698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Ok0sYA&#10;AADcAAAADwAAAGRycy9kb3ducmV2LnhtbESP3WrCQBCF74W+wzKF3tVNpZU2ZiNFEERawbSS2yE7&#10;+dHsbMiuJr69Wyh4N8M5c74zyXI0rbhQ7xrLCl6mEQjiwuqGKwW/P+vndxDOI2tsLZOCKzlYpg+T&#10;BGNtB97TJfOVCCHsYlRQe9/FUrqiJoNuajvioJW2N+jD2ldS9ziEcNPKWRTNpcGGA6HGjlY1Fafs&#10;bALkkJ/ytzLfbD/sYfedD198LJ1ST4/j5wKEp9Hfzf/XGx3qz17h75kwgUx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nOk0sYAAADcAAAADwAAAAAAAAAAAAAAAACYAgAAZHJz&#10;L2Rvd25yZXYueG1sUEsFBgAAAAAEAAQA9QAAAIsDAAAAAA==&#10;" adj="-11796480,,5400" path="m,176981c67749,7610,-31875,192709,221226,88491,254007,74993,280220,,280220,e" filled="f" strokecolor="windowText" strokeweight="2pt">
                    <v:stroke joinstyle="miter"/>
                    <v:shadow on="t" color="black" opacity="24903f" origin=",.5" offset="0,.55556mm"/>
                    <v:formulas/>
                    <v:path arrowok="t" o:connecttype="custom" o:connectlocs="0,221368;286543,110685;362955,0" o:connectangles="0,0,0" textboxrect="0,0,280220,176981"/>
                    <v:textbox>
                      <w:txbxContent>
                        <w:p w:rsidR="00195133" w:rsidRDefault="00195133" w:rsidP="00723ED0"/>
                      </w:txbxContent>
                    </v:textbox>
                  </v:shape>
                  <v:shape id="Freeform 125" o:spid="_x0000_s1060" style="position:absolute;left:52303;top:24777;width:457;height:1524;flip:x;visibility:visible;mso-wrap-style:square;v-text-anchor:middle" coordsize="235974,3085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G+hLMIA&#10;AADcAAAADwAAAGRycy9kb3ducmV2LnhtbERPTWsCMRC9F/wPYQRvNau0RVajiGARhGJdDx6HzbhZ&#10;3EyWJLqrv74pFHqbx/ucxaq3jbiTD7VjBZNxBoK4dLrmSsGp2L7OQISIrLFxTAoeFGC1HLwsMNeu&#10;42+6H2MlUgiHHBWYGNtcylAashjGriVO3MV5izFBX0ntsUvhtpHTLPuQFmtODQZb2hgqr8ebVeCL&#10;w9f2RLt9URzebIbnT/PsrFKjYb+eg4jUx3/xn3un0/zpO/w+ky6Qy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b6EswgAAANwAAAAPAAAAAAAAAAAAAAAAAJgCAABkcnMvZG93&#10;bnJldi54bWxQSwUGAAAAAAQABAD1AAAAhwMAAAAA&#10;" adj="-11796480,,5400" path="m,30852c39329,25936,78991,23193,117987,16103,133282,13322,146806,3283,162232,1355v24391,-3049,49161,,73742,e" filled="f" strokecolor="windowText" strokeweight="2pt">
                    <v:stroke joinstyle="miter"/>
                    <v:shadow on="t" color="black" opacity="24903f" origin=",.5" offset="0,.55556mm"/>
                    <v:formulas/>
                    <v:path arrowok="t" o:connecttype="custom" o:connectlocs="0,152399;22859,79544;31431,6693;45718,6693" o:connectangles="0,0,0,0" textboxrect="0,0,235974,30852"/>
                    <v:textbox>
                      <w:txbxContent>
                        <w:p w:rsidR="00195133" w:rsidRDefault="00195133" w:rsidP="00723ED0"/>
                      </w:txbxContent>
                    </v:textbox>
                  </v:shape>
                  <v:shape id="Freeform 126" o:spid="_x0000_s1061" style="position:absolute;left:48192;top:34319;width:3962;height:1160;visibility:visible;mso-wrap-style:square;v-text-anchor:middle" coordsize="235974,3085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2t5MAA&#10;AADcAAAADwAAAGRycy9kb3ducmV2LnhtbERPzYrCMBC+L/gOYQRva2oPItUoorjoQbTqAwzN2Bab&#10;SWmytvr0RhC8zcf3O7NFZypxp8aVlhWMhhEI4szqknMFl/PmdwLCeWSNlWVS8CAHi3nvZ4aJti2n&#10;dD/5XIQQdgkqKLyvEyldVpBBN7Q1ceCutjHoA2xyqRtsQ7ipZBxFY2mw5NBQYE2rgrLb6d8oqFO/&#10;/7us02e2OxyO7ZqOq0ncKjXod8spCE+d/4o/7q0O8+MxvJ8JF8j5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L2t5MAAAADcAAAADwAAAAAAAAAAAAAAAACYAgAAZHJzL2Rvd25y&#10;ZXYueG1sUEsFBgAAAAAEAAQA9QAAAIUDAAAAAA==&#10;" adj="-11796480,,5400" path="m,30852c39329,25936,78991,23193,117987,16103,133282,13322,146806,3283,162232,1355v24391,-3049,49161,,73742,e" filled="f" strokecolor="windowText" strokeweight="2pt">
                    <v:stroke joinstyle="miter"/>
                    <v:shadow on="t" color="black" opacity="24903f" origin=",.5" offset="0,.55556mm"/>
                    <v:formulas/>
                    <v:path arrowok="t" o:connecttype="custom" o:connectlocs="0,116061;198099,60577;272386,5097;396198,5097" o:connectangles="0,0,0,0" textboxrect="0,0,235974,30852"/>
                    <v:textbox>
                      <w:txbxContent>
                        <w:p w:rsidR="00195133" w:rsidRDefault="00195133" w:rsidP="00723ED0"/>
                      </w:txbxContent>
                    </v:textbox>
                  </v:shape>
                  <v:shape id="Freeform 127" o:spid="_x0000_s1062" style="position:absolute;left:47044;top:51073;width:2360;height:308;visibility:visible;mso-wrap-style:square;v-text-anchor:middle" coordsize="235974,3085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If8IA&#10;AADcAAAADwAAAGRycy9kb3ducmV2LnhtbERPzYrCMBC+C75DmIW9abo9rNI1iijKehBt9QGGZrYt&#10;NpPSRNv16Y0geJuP73dmi97U4katqywr+BpHIIhzqysuFJxPm9EUhPPIGmvLpOCfHCzmw8EME207&#10;TumW+UKEEHYJKii9bxIpXV6SQTe2DXHg/mxr0AfYFlK32IVwU8s4ir6lwYpDQ4kNrUrKL9nVKGhS&#10;v9+e1+k93x0Ox25Nx9U07pT6/OiXPyA89f4tfrl/dZgfT+D5TLhAz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8Qh/wgAAANwAAAAPAAAAAAAAAAAAAAAAAJgCAABkcnMvZG93&#10;bnJldi54bWxQSwUGAAAAAAQABAD1AAAAhwMAAAAA&#10;" adj="-11796480,,5400" path="m,30852c39329,25936,78991,23193,117987,16103,133282,13322,146806,3283,162232,1355v24391,-3049,49161,,73742,e" filled="f" strokecolor="windowText" strokeweight="2pt">
                    <v:stroke joinstyle="miter"/>
                    <v:shadow on="t" color="black" opacity="24903f" origin=",.5" offset="0,.55556mm"/>
                    <v:formulas/>
                    <v:path arrowok="t" o:connecttype="custom" o:connectlocs="0,30851;117988,16102;162233,1355;235975,1355" o:connectangles="0,0,0,0" textboxrect="0,0,235974,30852"/>
                    <v:textbox>
                      <w:txbxContent>
                        <w:p w:rsidR="00195133" w:rsidRDefault="00195133" w:rsidP="00723ED0"/>
                      </w:txbxContent>
                    </v:textbox>
                  </v:shape>
                  <v:shape id="Freeform 128" o:spid="_x0000_s1063" style="position:absolute;left:60377;top:53556;width:2360;height:308;visibility:visible;mso-wrap-style:square;v-text-anchor:middle" coordsize="235974,3085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6cDcUA&#10;AADcAAAADwAAAGRycy9kb3ducmV2LnhtbESPQWvCQBCF7wX/wzJCb3VjDkWiqxRF0UPRqD9gyI5J&#10;aHY2ZFeT9td3DoK3Gd6b975ZrAbXqAd1ofZsYDpJQBEX3tZcGrheth8zUCEiW2w8k4FfCrBajt4W&#10;mFnfc06PcyyVhHDI0EAVY5tpHYqKHIaJb4lFu/nOYZS1K7XtsJdw1+g0ST61w5qlocKW1hUVP+e7&#10;M9Dm8Xt33eR/xeF4PPUbOq1naW/M+3j4moOKNMSX+Xm9t4KfCq08IxPo5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bpwNxQAAANwAAAAPAAAAAAAAAAAAAAAAAJgCAABkcnMv&#10;ZG93bnJldi54bWxQSwUGAAAAAAQABAD1AAAAigMAAAAA&#10;" adj="-11796480,,5400" path="m,30852c39329,25936,78991,23193,117987,16103,133282,13322,146806,3283,162232,1355v24391,-3049,49161,,73742,e" filled="f" strokecolor="windowText" strokeweight="2pt">
                    <v:stroke joinstyle="miter"/>
                    <v:shadow on="t" color="black" opacity="24903f" origin=",.5" offset="0,.55556mm"/>
                    <v:formulas/>
                    <v:path arrowok="t" o:connecttype="custom" o:connectlocs="0,30851;117987,16102;162232,1355;235974,1355" o:connectangles="0,0,0,0" textboxrect="0,0,235974,30852"/>
                    <v:textbox>
                      <w:txbxContent>
                        <w:p w:rsidR="00195133" w:rsidRDefault="00195133" w:rsidP="00723ED0"/>
                      </w:txbxContent>
                    </v:textbox>
                  </v:shape>
                  <v:shape id="Freeform 129" o:spid="_x0000_s1064" style="position:absolute;left:50510;top:22999;width:5581;height:2415;flip:x y;visibility:visible;mso-wrap-style:square;v-text-anchor:middle" coordsize="235974,3085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G0TsMA&#10;AADcAAAADwAAAGRycy9kb3ducmV2LnhtbERP32vCMBB+F/Y/hBv4IjNVmMxqFBkUlAmic/h6NGdT&#10;1lxKE2v9740g+HYf38+bLztbiZYaXzpWMBomIIhzp0suFBx/s48vED4ga6wck4IbeVgu3npzTLW7&#10;8p7aQyhEDGGfogITQp1K6XNDFv3Q1cSRO7vGYoiwKaRu8BrDbSXHSTKRFkuODQZr+jaU/x8uVkGd&#10;b7Zm93M6Ds7ZdPU52GfttvhTqv/erWYgAnXhJX661zrOH0/h8Uy8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MG0TsMAAADcAAAADwAAAAAAAAAAAAAAAACYAgAAZHJzL2Rv&#10;d25yZXYueG1sUEsFBgAAAAAEAAQA9QAAAIgDAAAAAA==&#10;" adj="-11796480,,5400" path="m,30852c39329,25936,78991,23193,117987,16103,133282,13322,146806,3283,162232,1355v24391,-3049,49161,,73742,e" filled="f" strokecolor="windowText" strokeweight="2pt">
                    <v:stroke joinstyle="miter"/>
                    <v:shadow on="t" color="black" opacity="24903f" origin=",.5" offset="0,.55556mm"/>
                    <v:formulas/>
                    <v:path arrowok="t" o:connecttype="custom" o:connectlocs="0,241445;279048,126021;383691,10604;558096,10604" o:connectangles="0,0,0,0" textboxrect="0,0,235974,30852"/>
                    <v:textbox>
                      <w:txbxContent>
                        <w:p w:rsidR="00195133" w:rsidRDefault="00195133" w:rsidP="00723ED0"/>
                      </w:txbxContent>
                    </v:textbox>
                  </v:shape>
                  <v:shape id="Freeform 130" o:spid="_x0000_s1065" style="position:absolute;left:67142;top:30216;width:722;height:3287;flip:x;visibility:visible;mso-wrap-style:square;v-text-anchor:middle" coordsize="235974,3085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GUacUA&#10;AADcAAAADwAAAGRycy9kb3ducmV2LnhtbESPQWvDMAyF74P9B6NBb6uzdYyS1i1j0FEojK7poUcR&#10;q3FoLAfba9L9+ukw2E3iPb33abkefaeuFFMb2MDTtABFXAfbcmPgWG0e56BSRrbYBSYDN0qwXt3f&#10;LbG0YeAvuh5yoySEU4kGXM59qXWqHXlM09ATi3YO0WOWNTbaRhwk3Hf6uShetceWpcFhT++O6svh&#10;2xuI1f5zc6Ttrqr2L77A04f7Gbwxk4fxbQEq05j/zX/XWyv4M8GXZ2QCv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wZRpxQAAANwAAAAPAAAAAAAAAAAAAAAAAJgCAABkcnMv&#10;ZG93bnJldi54bWxQSwUGAAAAAAQABAD1AAAAigMAAAAA&#10;" adj="-11796480,,5400" path="m,30852c39329,25936,78991,23193,117987,16103,133282,13322,146806,3283,162232,1355v24391,-3049,49161,,73742,e" filled="f" strokecolor="windowText" strokeweight="2pt">
                    <v:stroke joinstyle="miter"/>
                    <v:shadow on="t" color="black" opacity="24903f" origin=",.5" offset="0,.55556mm"/>
                    <v:formulas/>
                    <v:path arrowok="t" o:connecttype="custom" o:connectlocs="0,328641;36132,171532;49681,14434;72263,14434" o:connectangles="0,0,0,0" textboxrect="0,0,235974,30852"/>
                    <v:textbox>
                      <w:txbxContent>
                        <w:p w:rsidR="00195133" w:rsidRDefault="00195133" w:rsidP="00723ED0"/>
                      </w:txbxContent>
                    </v:textbox>
                  </v:shape>
                  <v:shape id="Freeform 131" o:spid="_x0000_s1066" style="position:absolute;left:59610;top:29952;width:829;height:5061;flip:x;visibility:visible;mso-wrap-style:square;v-text-anchor:middle" coordsize="235974,3085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0x8sIA&#10;AADcAAAADwAAAGRycy9kb3ducmV2LnhtbERP32vCMBB+H/g/hBN8m6nbGNKZFhEcgjCc9WGPR3M2&#10;xeZSksxW//plMNjbfXw/b1WOthNX8qF1rGAxz0AQ10633Cg4VdvHJYgQkTV2jknBjQKUxeRhhbl2&#10;A3/S9RgbkUI45KjAxNjnUobakMUwdz1x4s7OW4wJ+kZqj0MKt518yrJXabHl1GCwp42h+nL8tgp8&#10;dfjYnmi3r6rDi83w693cB6vUbDqu30BEGuO/+M+902n+8wJ+n0kXyOI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jTHywgAAANwAAAAPAAAAAAAAAAAAAAAAAJgCAABkcnMvZG93&#10;bnJldi54bWxQSwUGAAAAAAQABAD1AAAAhwMAAAAA&#10;" adj="-11796480,,5400" path="m,30852c39329,25936,78991,23193,117987,16103,133282,13322,146806,3283,162232,1355v24391,-3049,49161,,73742,e" filled="f" strokecolor="windowText" strokeweight="2pt">
                    <v:stroke joinstyle="miter"/>
                    <v:shadow on="t" color="black" opacity="24903f" origin=",.5" offset="0,.55556mm"/>
                    <v:formulas/>
                    <v:path arrowok="t" o:connecttype="custom" o:connectlocs="0,506050;41441,264129;56981,22225;82881,22225" o:connectangles="0,0,0,0" textboxrect="0,0,235974,30852"/>
                    <v:textbox>
                      <w:txbxContent>
                        <w:p w:rsidR="00195133" w:rsidRDefault="00195133" w:rsidP="00723ED0"/>
                      </w:txbxContent>
                    </v:textbox>
                  </v:shape>
                  <v:shape id="Freeform 132" o:spid="_x0000_s1067" style="position:absolute;left:62010;top:34298;width:1505;height:896;flip:x y;visibility:visible;mso-wrap-style:square;v-text-anchor:middle" coordsize="235974,3085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7yw4sMA&#10;AADcAAAADwAAAGRycy9kb3ducmV2LnhtbERP32vCMBB+F/wfwgl7kZnqcMzOKDIobCiITtnr0ZxN&#10;sbmUJqv1vzeC4Nt9fD9vvuxsJVpqfOlYwXiUgCDOnS65UHD4zV4/QPiArLFyTAqu5GG56PfmmGp3&#10;4R21+1CIGMI+RQUmhDqV0ueGLPqRq4kjd3KNxRBhU0jd4CWG20pOkuRdWiw5Nhis6ctQft7/WwV1&#10;/rMx2/XfYXjKZqvpcJe1m+Ko1MugW32CCNSFp/jh/tZx/tsE7s/EC+Ti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7yw4sMAAADcAAAADwAAAAAAAAAAAAAAAACYAgAAZHJzL2Rv&#10;d25yZXYueG1sUEsFBgAAAAAEAAQA9QAAAIgDAAAAAA==&#10;" adj="-11796480,,5400" path="m,30852c39329,25936,78991,23193,117987,16103,133282,13322,146806,3283,162232,1355v24391,-3049,49161,,73742,e" filled="f" strokecolor="windowText" strokeweight="2pt">
                    <v:stroke joinstyle="miter"/>
                    <v:shadow on="t" color="black" opacity="24903f" origin=",.5" offset="0,.55556mm"/>
                    <v:formulas/>
                    <v:path arrowok="t" o:connecttype="custom" o:connectlocs="0,89583;75264,46757;103488,3934;150528,3934" o:connectangles="0,0,0,0" textboxrect="0,0,235974,30852"/>
                    <v:textbox>
                      <w:txbxContent>
                        <w:p w:rsidR="00195133" w:rsidRDefault="00195133" w:rsidP="00723ED0"/>
                      </w:txbxContent>
                    </v:textbox>
                  </v:shape>
                  <v:shape id="Freeform 133" o:spid="_x0000_s1068" style="position:absolute;left:38159;top:28349;width:1555;height:4628;visibility:visible;mso-wrap-style:square;v-text-anchor:middle" coordsize="235974,3085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OYocEA&#10;AADcAAAADwAAAGRycy9kb3ducmV2LnhtbERPzYrCMBC+C75DGMGbpiqIdI0iiqKHRev6AEMztsVm&#10;Uppoq0+/EQRv8/H9znzZmlI8qHaFZQWjYQSCOLW64EzB5W87mIFwHlljaZkUPMnBctHtzDHWtuGE&#10;HmefiRDCLkYFufdVLKVLczLohrYiDtzV1gZ9gHUmdY1NCDelHEfRVBosODTkWNE6p/R2vhsFVeJ/&#10;d5dN8koPx+Op2dBpPRs3SvV77eoHhKfWf8Uf916H+ZMJvJ8JF8jF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kTmKHBAAAA3AAAAA8AAAAAAAAAAAAAAAAAmAIAAGRycy9kb3du&#10;cmV2LnhtbFBLBQYAAAAABAAEAPUAAACGAwAAAAA=&#10;" adj="-11796480,,5400" path="m,30852c39329,25936,78991,23193,117987,16103,133282,13322,146806,3283,162232,1355v24391,-3049,49161,,73742,e" filled="f" strokecolor="windowText" strokeweight="2pt">
                    <v:stroke joinstyle="miter"/>
                    <v:shadow on="t" color="black" opacity="24903f" origin=",.5" offset="0,.55556mm"/>
                    <v:formulas/>
                    <v:path arrowok="t" o:connecttype="custom" o:connectlocs="0,462829;77780,241571;106947,20327;155559,20327" o:connectangles="0,0,0,0" textboxrect="0,0,235974,30852"/>
                    <v:textbox>
                      <w:txbxContent>
                        <w:p w:rsidR="00195133" w:rsidRDefault="00195133" w:rsidP="00723ED0"/>
                      </w:txbxContent>
                    </v:textbox>
                  </v:shape>
                  <v:shape id="Freeform 134" o:spid="_x0000_s1069" style="position:absolute;left:37350;top:54133;width:458;height:1524;flip:x;visibility:visible;mso-wrap-style:square;v-text-anchor:middle" coordsize="235974,3085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qSasIA&#10;AADcAAAADwAAAGRycy9kb3ducmV2LnhtbERPS2sCMRC+F/wPYQRvNeuDIqtRRLAIQrGuB4/DZtws&#10;biZLkrprf31TKPQ2H99zVpveNuJBPtSOFUzGGQji0umaKwWXYv+6ABEissbGMSl4UoDNevCywly7&#10;jj/pcY6VSCEcclRgYmxzKUNpyGIYu5Y4cTfnLcYEfSW1xy6F20ZOs+xNWqw5NRhsaWeovJ+/rAJf&#10;nD72Fzoci+I0txle3813Z5UaDfvtEkSkPv6L/9wHnebP5vD7TLpAr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pJqwgAAANwAAAAPAAAAAAAAAAAAAAAAAJgCAABkcnMvZG93&#10;bnJldi54bWxQSwUGAAAAAAQABAD1AAAAhwMAAAAA&#10;" adj="-11796480,,5400" path="m,30852c39329,25936,78991,23193,117987,16103,133282,13322,146806,3283,162232,1355v24391,-3049,49161,,73742,e" filled="f" strokecolor="windowText" strokeweight="2pt">
                    <v:stroke joinstyle="miter"/>
                    <v:shadow on="t" color="black" opacity="24903f" origin=",.5" offset="0,.55556mm"/>
                    <v:formulas/>
                    <v:path arrowok="t" o:connecttype="custom" o:connectlocs="0,152398;22859,79543;31431,6693;45718,6693" o:connectangles="0,0,0,0" textboxrect="0,0,235974,30852"/>
                    <v:textbox>
                      <w:txbxContent>
                        <w:p w:rsidR="00195133" w:rsidRDefault="00195133" w:rsidP="00723ED0"/>
                      </w:txbxContent>
                    </v:textbox>
                  </v:shape>
                  <v:shape id="Freeform 135" o:spid="_x0000_s1070" style="position:absolute;left:42515;top:49448;width:4442;height:2902;visibility:visible;mso-wrap-style:square;v-text-anchor:middle" coordsize="235974,3085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alTsIA&#10;AADcAAAADwAAAGRycy9kb3ducmV2LnhtbERPzYrCMBC+C75DGMGbpiq7lGoUUVz0sGjVBxiasS02&#10;k9JkbfXpNwsL3ubj+53FqjOVeFDjSssKJuMIBHFmdcm5gutlN4pBOI+ssbJMCp7kYLXs9xaYaNty&#10;So+zz0UIYZeggsL7OpHSZQUZdGNbEwfuZhuDPsAml7rBNoSbSk6j6FMaLDk0FFjTpqDsfv4xCurU&#10;f39dt+krOxyPp3ZLp008bZUaDrr1HISnzr/F/+69DvNnH/D3TLhAL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tqVOwgAAANwAAAAPAAAAAAAAAAAAAAAAAJgCAABkcnMvZG93&#10;bnJldi54bWxQSwUGAAAAAAQABAD1AAAAhwMAAAAA&#10;" adj="-11796480,,5400" path="m,30852c39329,25936,78991,23193,117987,16103,133282,13322,146806,3283,162232,1355v24391,-3049,49161,,73742,e" filled="f" strokecolor="windowText" strokeweight="2pt">
                    <v:stroke joinstyle="miter"/>
                    <v:shadow on="t" color="black" opacity="24903f" origin=",.5" offset="0,.55556mm"/>
                    <v:formulas/>
                    <v:path arrowok="t" o:connecttype="custom" o:connectlocs="0,290203;222127,151470;305424,12746;444253,12746" o:connectangles="0,0,0,0" textboxrect="0,0,235974,30852"/>
                    <v:textbox>
                      <w:txbxContent>
                        <w:p w:rsidR="00195133" w:rsidRDefault="00195133" w:rsidP="00723ED0"/>
                      </w:txbxContent>
                    </v:textbox>
                  </v:shape>
                  <v:shape id="Freeform 136" o:spid="_x0000_s1071" style="position:absolute;left:54108;top:43931;width:1595;height:4062;flip:x;visibility:visible;mso-wrap-style:square;v-text-anchor:middle" coordsize="235974,3085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SphsIA&#10;AADcAAAADwAAAGRycy9kb3ducmV2LnhtbERPTWsCMRC9C/6HMII3zapFZDWKCBahUKzrweOwGTeL&#10;m8mSpO62v74pFHqbx/ucza63jXiSD7VjBbNpBoK4dLrmSsG1OE5WIEJE1tg4JgVfFGC3HQ42mGvX&#10;8Qc9L7ESKYRDjgpMjG0uZSgNWQxT1xIn7u68xZigr6T22KVw28h5li2lxZpTg8GWDobKx+XTKvDF&#10;+f14pdNbUZxfbIa3V/PdWaXGo36/BhGpj//iP/dJp/mLJfw+ky6Q2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ZKmGwgAAANwAAAAPAAAAAAAAAAAAAAAAAJgCAABkcnMvZG93&#10;bnJldi54bWxQSwUGAAAAAAQABAD1AAAAhwMAAAAA&#10;" adj="-11796480,,5400" path="m,30852c39329,25936,78991,23193,117987,16103,133282,13322,146806,3283,162232,1355v24391,-3049,49161,,73742,e" filled="f" strokecolor="windowText" strokeweight="2pt">
                    <v:stroke joinstyle="miter"/>
                    <v:shadow on="t" color="black" opacity="24903f" origin=",.5" offset="0,.55556mm"/>
                    <v:formulas/>
                    <v:path arrowok="t" o:connecttype="custom" o:connectlocs="0,406211;79734,212019;109634,17841;159468,17841" o:connectangles="0,0,0,0" textboxrect="0,0,235974,30852"/>
                    <v:textbox>
                      <w:txbxContent>
                        <w:p w:rsidR="00195133" w:rsidRDefault="00195133" w:rsidP="00723ED0"/>
                      </w:txbxContent>
                    </v:textbox>
                  </v:shape>
                  <v:shape id="Freeform 137" o:spid="_x0000_s1072" style="position:absolute;left:55701;top:44389;width:2507;height:2065;visibility:visible;mso-wrap-style:square;v-text-anchor:middle" coordsize="250723,20647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0gC8MA&#10;AADcAAAADwAAAGRycy9kb3ducmV2LnhtbERP32vCMBB+H+x/CDfwZWiqjlk7owxBUIYPq/p+NLem&#10;2FxKktX63y+Dwd7u4/t5q81gW9GTD41jBdNJBoK4crrhWsH5tBvnIEJE1tg6JgV3CrBZPz6ssNDu&#10;xp/Ul7EWKYRDgQpMjF0hZagMWQwT1xEn7st5izFBX0vt8ZbCbStnWfYqLTacGgx2tDVUXctvq6B/&#10;2c0O1+PFmPx56rfL8qPJD16p0dPw/gYi0hD/xX/uvU7z5wv4fSZdI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N0gC8MAAADcAAAADwAAAAAAAAAAAAAAAACYAgAAZHJzL2Rv&#10;d25yZXYueG1sUEsFBgAAAAAEAAQA9QAAAIgDAAAAAA==&#10;" adj="-11796480,,5400" path="m,206477c26140,162910,81553,57040,132736,44245,151644,39518,214811,25329,235974,14748,242193,11639,245807,4916,250723,e" filled="f" strokecolor="windowText" strokeweight="2pt">
                    <v:stroke joinstyle="miter"/>
                    <v:shadow on="t" color="black" opacity="24903f" origin=",.5" offset="0,.55556mm"/>
                    <v:formulas/>
                    <v:path arrowok="t" o:connecttype="custom" o:connectlocs="0,206477;132736,44245;235974,14748;250723,0" o:connectangles="0,0,0,0" textboxrect="0,0,250723,206477"/>
                    <v:textbox>
                      <w:txbxContent>
                        <w:p w:rsidR="00195133" w:rsidRDefault="00195133" w:rsidP="00723ED0"/>
                      </w:txbxContent>
                    </v:textbox>
                  </v:shape>
                  <v:shape id="Freeform 138" o:spid="_x0000_s1073" style="position:absolute;left:38422;top:52265;width:2508;height:2065;visibility:visible;mso-wrap-style:square;v-text-anchor:middle" coordsize="250723,20647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K0ecUA&#10;AADcAAAADwAAAGRycy9kb3ducmV2LnhtbESPQUvDQBCF70L/wzIFL2I3rSIxdltKoWARD416H7Jj&#10;NjQ7G3a3afz3zkHwNsN789436+3kezVSTF1gA8tFAYq4Cbbj1sDnx+G+BJUyssU+MBn4oQTbzexm&#10;jZUNVz7RWOdWSQinCg24nIdK69Q48pgWYSAW7TtEj1nW2Gob8SrhvteronjSHjuWBocD7R015/ri&#10;DYyPh9Xx/P7lXHm3jPvn+q0rj9GY2/m0ewGVacr/5r/rVyv4D0Irz8gEevM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QrR5xQAAANwAAAAPAAAAAAAAAAAAAAAAAJgCAABkcnMv&#10;ZG93bnJldi54bWxQSwUGAAAAAAQABAD1AAAAigMAAAAA&#10;" adj="-11796480,,5400" path="m,206477c26140,162910,81553,57040,132736,44245,151644,39518,214811,25329,235974,14748,242193,11639,245807,4916,250723,e" filled="f" strokecolor="windowText" strokeweight="2pt">
                    <v:stroke joinstyle="miter"/>
                    <v:shadow on="t" color="black" opacity="24903f" origin=",.5" offset="0,.55556mm"/>
                    <v:formulas/>
                    <v:path arrowok="t" o:connecttype="custom" o:connectlocs="0,206477;132736,44245;235974,14748;250723,0" o:connectangles="0,0,0,0" textboxrect="0,0,250723,206477"/>
                    <v:textbox>
                      <w:txbxContent>
                        <w:p w:rsidR="00195133" w:rsidRDefault="00195133" w:rsidP="00723ED0"/>
                      </w:txbxContent>
                    </v:textbox>
                  </v:shape>
                  <v:shape id="Freeform 139" o:spid="_x0000_s1074" style="position:absolute;left:47044;top:31438;width:2507;height:2065;visibility:visible;mso-wrap-style:square;v-text-anchor:middle" coordsize="250723,20647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4R4sIA&#10;AADcAAAADwAAAGRycy9kb3ducmV2LnhtbERP32vCMBB+H+x/CDfYy5ipOqR2RhmCoIw9WOf70ZxN&#10;sbmUJKv1vzcDwbf7+H7eYjXYVvTkQ+NYwXiUgSCunG64VvB72LznIEJE1tg6JgVXCrBaPj8tsNDu&#10;wnvqy1iLFMKhQAUmxq6QMlSGLIaR64gTd3LeYkzQ11J7vKRw28pJls2kxYZTg8GO1oaqc/lnFfQf&#10;m8nu/HM0Jn8b+/W8/G7ynVfq9WX4+gQRaYgP8d291Wn+dA7/z6QL5PI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DhHiwgAAANwAAAAPAAAAAAAAAAAAAAAAAJgCAABkcnMvZG93&#10;bnJldi54bWxQSwUGAAAAAAQABAD1AAAAhwMAAAAA&#10;" adj="-11796480,,5400" path="m,206477c26140,162910,81553,57040,132736,44245,151644,39518,214811,25329,235974,14748,242193,11639,245807,4916,250723,e" filled="f" strokecolor="windowText" strokeweight="2pt">
                    <v:stroke joinstyle="miter"/>
                    <v:shadow on="t" color="black" opacity="24903f" origin=",.5" offset="0,.55556mm"/>
                    <v:formulas/>
                    <v:path arrowok="t" o:connecttype="custom" o:connectlocs="0,206477;132736,44245;235974,14748;250723,0" o:connectangles="0,0,0,0" textboxrect="0,0,250723,206477"/>
                    <v:textbox>
                      <w:txbxContent>
                        <w:p w:rsidR="00195133" w:rsidRDefault="00195133" w:rsidP="00723ED0"/>
                      </w:txbxContent>
                    </v:textbox>
                  </v:shape>
                  <v:shape id="Freeform 140" o:spid="_x0000_s1075" style="position:absolute;left:53201;top:42324;width:2507;height:2065;visibility:visible;mso-wrap-style:square;v-text-anchor:middle" coordsize="250723,20647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LLAsUA&#10;AADcAAAADwAAAGRycy9kb3ducmV2LnhtbESPQWvDMAyF74P9B6PBLmN1WsrIsrqlFAorY4el7V3E&#10;Whway8F20+zfT4fBbhLv6b1Pq83kezVSTF1gA/NZAYq4Cbbj1sDpuH8uQaWMbLEPTAZ+KMFmfX+3&#10;wsqGG3/RWOdWSQinCg24nIdK69Q48phmYSAW7TtEj1nW2Gob8SbhvteLonjRHjuWBocD7Rw1l/rq&#10;DYzL/eJw+Tw7Vz7N4+61/ujKQzTm8WHavoHKNOV/89/1uxX8peDLMzKBXv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MssCxQAAANwAAAAPAAAAAAAAAAAAAAAAAJgCAABkcnMv&#10;ZG93bnJldi54bWxQSwUGAAAAAAQABAD1AAAAigMAAAAA&#10;" adj="-11796480,,5400" path="m,206477c26140,162910,81553,57040,132736,44245,151644,39518,214811,25329,235974,14748,242193,11639,245807,4916,250723,e" filled="f" strokecolor="windowText" strokeweight="2pt">
                    <v:stroke joinstyle="miter"/>
                    <v:shadow on="t" color="black" opacity="24903f" origin=",.5" offset="0,.55556mm"/>
                    <v:formulas/>
                    <v:path arrowok="t" o:connecttype="custom" o:connectlocs="0,206477;132736,44245;235974,14748;250723,0" o:connectangles="0,0,0,0" textboxrect="0,0,250723,206477"/>
                    <v:textbox>
                      <w:txbxContent>
                        <w:p w:rsidR="00195133" w:rsidRDefault="00195133" w:rsidP="00723ED0"/>
                      </w:txbxContent>
                    </v:textbox>
                  </v:shape>
                  <v:shape id="Freeform 141" o:spid="_x0000_s1076" style="position:absolute;left:38160;top:54192;width:2507;height:2065;visibility:visible;mso-wrap-style:square;v-text-anchor:middle" coordsize="250723,20647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H5umcIA&#10;AADcAAAADwAAAGRycy9kb3ducmV2LnhtbERP32vCMBB+H/g/hBv4MjStyKjVKCIIk+HDuvl+NLem&#10;2FxKktX63y+DgW/38f28zW60nRjIh9axgnyegSCunW65UfD1eZwVIEJE1tg5JgV3CrDbTp42WGp3&#10;4w8aqtiIFMKhRAUmxr6UMtSGLIa564kT9+28xZigb6T2eEvhtpOLLHuVFltODQZ7Ohiqr9WPVTAs&#10;j4vT9XwxpnjJ/WFVvbfFySs1fR73axCRxvgQ/7vfdJq/zOHvmXSB3P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0fm6ZwgAAANwAAAAPAAAAAAAAAAAAAAAAAJgCAABkcnMvZG93&#10;bnJldi54bWxQSwUGAAAAAAQABAD1AAAAhwMAAAAA&#10;" adj="-11796480,,5400" path="m,206477c26140,162910,81553,57040,132736,44245,151644,39518,214811,25329,235974,14748,242193,11639,245807,4916,250723,e" filled="f" strokecolor="windowText" strokeweight="2pt">
                    <v:stroke joinstyle="miter"/>
                    <v:shadow on="t" color="black" opacity="24903f" origin=",.5" offset="0,.55556mm"/>
                    <v:formulas/>
                    <v:path arrowok="t" o:connecttype="custom" o:connectlocs="0,206477;132736,44245;235974,14748;250723,0" o:connectangles="0,0,0,0" textboxrect="0,0,250723,206477"/>
                    <v:textbox>
                      <w:txbxContent>
                        <w:p w:rsidR="00195133" w:rsidRDefault="00195133" w:rsidP="00723ED0"/>
                      </w:txbxContent>
                    </v:textbox>
                  </v:shape>
                  <v:shape id="Freeform 142" o:spid="_x0000_s1077" style="position:absolute;left:43684;top:22596;width:2091;height:2064;visibility:visible;mso-wrap-style:square;v-text-anchor:middle" coordsize="250723,20647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zw7sIA&#10;AADcAAAADwAAAGRycy9kb3ducmV2LnhtbERP32vCMBB+H+x/CDfYy9DUIqOrRhmCoIgP67b3o7k1&#10;xeZSkli7/94Igm/38f285Xq0nRjIh9axgtk0A0FcO91yo+DnezspQISIrLFzTAr+KcB69fy0xFK7&#10;C3/RUMVGpBAOJSowMfallKE2ZDFMXU+cuD/nLcYEfSO1x0sKt53Ms+xdWmw5NRjsaWOoPlVnq2CY&#10;b/P96fhrTPE285uP6tAWe6/U68v4uQARaYwP8d2902n+PIfbM+kCubo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rPDuwgAAANwAAAAPAAAAAAAAAAAAAAAAAJgCAABkcnMvZG93&#10;bnJldi54bWxQSwUGAAAAAAQABAD1AAAAhwMAAAAA&#10;" adj="-11796480,,5400" path="m,206477c26140,162910,81553,57040,132736,44245,151644,39518,214811,25329,235974,14748,242193,11639,245807,4916,250723,e" filled="f" strokecolor="windowText" strokeweight="2pt">
                    <v:stroke joinstyle="miter"/>
                    <v:shadow on="t" color="black" opacity="24903f" origin=",.5" offset="0,.55556mm"/>
                    <v:formulas/>
                    <v:path arrowok="t" o:connecttype="custom" o:connectlocs="0,206477;110703,44245;196805,14748;209106,0" o:connectangles="0,0,0,0" textboxrect="0,0,250723,206477"/>
                    <v:textbox>
                      <w:txbxContent>
                        <w:p w:rsidR="00195133" w:rsidRDefault="00195133" w:rsidP="00723ED0"/>
                      </w:txbxContent>
                    </v:textbox>
                  </v:shape>
                  <v:shape id="Freeform 143" o:spid="_x0000_s1078" style="position:absolute;left:39186;top:39831;width:2507;height:2065;visibility:visible;mso-wrap-style:square;v-text-anchor:middle" coordsize="250723,20647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VdcMA&#10;AADcAAAADwAAAGRycy9kb3ducmV2LnhtbERP32vCMBB+F/Y/hBvsRdZUJ6N2RhmCMBEf7Ob70dya&#10;YnMpSVa7/34ZCL7dx/fzVpvRdmIgH1rHCmZZDoK4drrlRsHX5+65ABEissbOMSn4pQCb9cNkhaV2&#10;Vz7RUMVGpBAOJSowMfallKE2ZDFkridO3LfzFmOCvpHa4zWF207O8/xVWmw5NRjsaWuovlQ/VsGw&#10;2M33l+PZmGI689tldWiLvVfq6XF8fwMRaYx38c39odP8xQv8P5MukO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BVdcMAAADcAAAADwAAAAAAAAAAAAAAAACYAgAAZHJzL2Rv&#10;d25yZXYueG1sUEsFBgAAAAAEAAQA9QAAAIgDAAAAAA==&#10;" adj="-11796480,,5400" path="m,206477c26140,162910,81553,57040,132736,44245,151644,39518,214811,25329,235974,14748,242193,11639,245807,4916,250723,e" filled="f" strokecolor="windowText" strokeweight="2pt">
                    <v:stroke joinstyle="miter"/>
                    <v:shadow on="t" color="black" opacity="24903f" origin=",.5" offset="0,.55556mm"/>
                    <v:formulas/>
                    <v:path arrowok="t" o:connecttype="custom" o:connectlocs="0,206477;132736,44245;235974,14748;250723,0" o:connectangles="0,0,0,0" textboxrect="0,0,250723,206477"/>
                    <v:textbox>
                      <w:txbxContent>
                        <w:p w:rsidR="00195133" w:rsidRDefault="00195133" w:rsidP="00723ED0"/>
                      </w:txbxContent>
                    </v:textbox>
                  </v:shape>
                  <v:shape id="Freeform 144" o:spid="_x0000_s1079" style="position:absolute;left:65076;top:40208;width:2507;height:2065;visibility:visible;mso-wrap-style:square;v-text-anchor:middle" coordsize="250723,20647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nNAcIA&#10;AADcAAAADwAAAGRycy9kb3ducmV2LnhtbERP32vCMBB+H+x/CCfsZWiqlNFVowxBmIgP67b3ozmb&#10;YnMpSVa7/94Igm/38f281Wa0nRjIh9axgvksA0FcO91yo+DnezctQISIrLFzTAr+KcBm/fy0wlK7&#10;C3/RUMVGpBAOJSowMfallKE2ZDHMXE+cuJPzFmOCvpHa4yWF204usuxNWmw5NRjsaWuoPld/VsGQ&#10;7xb78/HXmOJ17rfv1aEt9l6pl8n4sQQRaYwP8d39qdP8PIfbM+kCub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Cc0BwgAAANwAAAAPAAAAAAAAAAAAAAAAAJgCAABkcnMvZG93&#10;bnJldi54bWxQSwUGAAAAAAQABAD1AAAAhwMAAAAA&#10;" adj="-11796480,,5400" path="m,206477c26140,162910,81553,57040,132736,44245,151644,39518,214811,25329,235974,14748,242193,11639,245807,4916,250723,e" filled="f" strokecolor="windowText" strokeweight="2pt">
                    <v:stroke joinstyle="miter"/>
                    <v:shadow on="t" color="black" opacity="24903f" origin=",.5" offset="0,.55556mm"/>
                    <v:formulas/>
                    <v:path arrowok="t" o:connecttype="custom" o:connectlocs="0,206477;132736,44245;235974,14748;250723,0" o:connectangles="0,0,0,0" textboxrect="0,0,250723,206477"/>
                    <v:textbox>
                      <w:txbxContent>
                        <w:p w:rsidR="00195133" w:rsidRDefault="00195133" w:rsidP="00723ED0"/>
                      </w:txbxContent>
                    </v:textbox>
                  </v:shape>
                  <v:shape id="Freeform 145" o:spid="_x0000_s1080" style="position:absolute;left:65262;top:21912;width:2507;height:2065;visibility:visible;mso-wrap-style:square;v-text-anchor:middle" coordsize="250723,20647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VomsMA&#10;AADcAAAADwAAAGRycy9kb3ducmV2LnhtbERP32vCMBB+F/Y/hBvsRdZU0VE7owxBmAwf7Ob70dya&#10;YnMpSVa7/34ZCL7dx/fz1tvRdmIgH1rHCmZZDoK4drrlRsHX5/65ABEissbOMSn4pQDbzcNkjaV2&#10;Vz7RUMVGpBAOJSowMfallKE2ZDFkridO3LfzFmOCvpHa4zWF207O8/xFWmw5NRjsaWeovlQ/VsGw&#10;2M8Pl+PZmGI687tV9dEWB6/U0+P49goi0hjv4pv7Xaf5iyX8P5Muk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0VomsMAAADcAAAADwAAAAAAAAAAAAAAAACYAgAAZHJzL2Rv&#10;d25yZXYueG1sUEsFBgAAAAAEAAQA9QAAAIgDAAAAAA==&#10;" adj="-11796480,,5400" path="m,206477c26140,162910,81553,57040,132736,44245,151644,39518,214811,25329,235974,14748,242193,11639,245807,4916,250723,e" filled="f" strokecolor="windowText" strokeweight="2pt">
                    <v:stroke joinstyle="miter"/>
                    <v:shadow on="t" color="black" opacity="24903f" origin=",.5" offset="0,.55556mm"/>
                    <v:formulas/>
                    <v:path arrowok="t" o:connecttype="custom" o:connectlocs="0,206477;132736,44245;235974,14748;250723,0" o:connectangles="0,0,0,0" textboxrect="0,0,250723,206477"/>
                    <v:textbox>
                      <w:txbxContent>
                        <w:p w:rsidR="00195133" w:rsidRDefault="00195133" w:rsidP="00723ED0"/>
                      </w:txbxContent>
                    </v:textbox>
                  </v:shape>
                  <v:shape id="Freeform 146" o:spid="_x0000_s1081" style="position:absolute;left:54112;top:23979;width:2507;height:2065;visibility:visible;mso-wrap-style:square;v-text-anchor:middle" coordsize="250723,20647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f27cIA&#10;AADcAAAADwAAAGRycy9kb3ducmV2LnhtbERP32vCMBB+H/g/hBP2MjRVRGo1yhCEiezBur0fzdkU&#10;m0tJstr994sw8O0+vp+32Q22FT350DhWMJtmIIgrpxuuFXxdDpMcRIjIGlvHpOCXAuy2o5cNFtrd&#10;+Ux9GWuRQjgUqMDE2BVShsqQxTB1HXHirs5bjAn6WmqP9xRuWznPsqW02HBqMNjR3lB1K3+sgn5x&#10;mB9vn9/G5G8zv1+VpyY/eqVex8P7GkSkIT7F/+4PneYvlvB4Jl0gt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l/btwgAAANwAAAAPAAAAAAAAAAAAAAAAAJgCAABkcnMvZG93&#10;bnJldi54bWxQSwUGAAAAAAQABAD1AAAAhwMAAAAA&#10;" adj="-11796480,,5400" path="m,206477c26140,162910,81553,57040,132736,44245,151644,39518,214811,25329,235974,14748,242193,11639,245807,4916,250723,e" filled="f" strokecolor="windowText" strokeweight="2pt">
                    <v:stroke joinstyle="miter"/>
                    <v:shadow on="t" color="black" opacity="24903f" origin=",.5" offset="0,.55556mm"/>
                    <v:formulas/>
                    <v:path arrowok="t" o:connecttype="custom" o:connectlocs="0,206477;132736,44245;235974,14748;250723,0" o:connectangles="0,0,0,0" textboxrect="0,0,250723,206477"/>
                    <v:textbox>
                      <w:txbxContent>
                        <w:p w:rsidR="00195133" w:rsidRDefault="00195133" w:rsidP="00723ED0"/>
                      </w:txbxContent>
                    </v:textbox>
                  </v:shape>
                  <v:shape id="Freeform 147" o:spid="_x0000_s1082" style="position:absolute;left:39285;top:39990;width:1980;height:2626;rotation:-6788227fd;visibility:visible;mso-wrap-style:square;v-text-anchor:middle" coordsize="280219,17698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EEPsMA&#10;AADcAAAADwAAAGRycy9kb3ducmV2LnhtbERPTUsDMRC9C/6HMEJvNluRKtumpQhCq4J0LW2Pw2a6&#10;Cd1MliTdrv/eCIK3ebzPmS8H14qeQrSeFUzGBQji2mvLjYLd1+v9M4iYkDW2nknBN0VYLm5v5lhq&#10;f+Ut9VVqRA7hWKICk1JXShlrQw7j2HfEmTv54DBlGBqpA15zuGvlQ1FMpUPLucFgRy+G6nN1cQr8&#10;3ny8b97CIR6nlTtu1n1h7adSo7thNQORaEj/4j/3Wuf5j0/w+0y+QC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kEEPsMAAADcAAAADwAAAAAAAAAAAAAAAACYAgAAZHJzL2Rv&#10;d25yZXYueG1sUEsFBgAAAAAEAAQA9QAAAIgDAAAAAA==&#10;" adj="-11796480,,5400" path="m,176980c9832,152399,12549,123576,29497,103238,39449,91295,58407,91046,73742,88490v43912,-7318,88490,-9832,132735,-14748c216309,58993,223440,42030,235974,29496,248508,16962,280219,,280219,e" filled="f" strokecolor="windowText" strokeweight="2pt">
                    <v:stroke joinstyle="miter"/>
                    <v:shadow on="t" color="black" opacity="24903f" origin=",.5" offset="0,.55556mm"/>
                    <v:formulas/>
                    <v:path arrowok="t" o:connecttype="custom" o:connectlocs="0,262629;20833,153200;52083,131315;145833,109429;166666,43771;197916,0" o:connectangles="0,0,0,0,0,0" textboxrect="0,0,280219,176980"/>
                    <v:textbox>
                      <w:txbxContent>
                        <w:p w:rsidR="00195133" w:rsidRDefault="00195133" w:rsidP="00723ED0"/>
                      </w:txbxContent>
                    </v:textbox>
                  </v:shape>
                  <v:shape id="Freeform 148" o:spid="_x0000_s1083" style="position:absolute;left:68340;top:28896;width:1979;height:2627;rotation:-6788227fd;visibility:visible;mso-wrap-style:square;v-text-anchor:middle" coordsize="280219,17698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96QTMUA&#10;AADcAAAADwAAAGRycy9kb3ducmV2LnhtbESPQUsDMRCF74L/IYzgzWYVKbI2LVIQWhXEbak9Dptx&#10;E7qZLEncrv/eOQjeZnhv3vtmsZpCr0ZK2Uc2cDurQBG30XruDOx3zzcPoHJBtthHJgM/lGG1vLxY&#10;YG3jmT9obEqnJIRzjQZcKUOtdW4dBcyzOBCL9hVTwCJr6rRNeJbw0Ou7qprrgJ6lweFAa0ftqfkO&#10;BuLBvb1uX9JnPs6bcNxuxsr7d2Our6anR1CFpvJv/rveWMG/F1p5RibQy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3pBMxQAAANwAAAAPAAAAAAAAAAAAAAAAAJgCAABkcnMv&#10;ZG93bnJldi54bWxQSwUGAAAAAAQABAD1AAAAigMAAAAA&#10;" adj="-11796480,,5400" path="m,176980c9832,152399,12549,123576,29497,103238,39449,91295,58407,91046,73742,88490v43912,-7318,88490,-9832,132735,-14748c216309,58993,223440,42030,235974,29496,248508,16962,280219,,280219,e" filled="f" strokecolor="windowText" strokeweight="2pt">
                    <v:stroke joinstyle="miter"/>
                    <v:shadow on="t" color="black" opacity="24903f" origin=",.5" offset="0,.55556mm"/>
                    <v:formulas/>
                    <v:path arrowok="t" o:connecttype="custom" o:connectlocs="0,262629;20833,153200;52083,131315;145833,109429;166666,43771;197916,0" o:connectangles="0,0,0,0,0,0" textboxrect="0,0,280219,176980"/>
                    <v:textbox>
                      <w:txbxContent>
                        <w:p w:rsidR="00195133" w:rsidRDefault="00195133" w:rsidP="00723ED0"/>
                      </w:txbxContent>
                    </v:textbox>
                  </v:shape>
                  <v:shape id="Freeform 149" o:spid="_x0000_s1084" style="position:absolute;left:67892;top:29509;width:1979;height:2626;rotation:-6788227fd;visibility:visible;mso-wrap-style:square;v-text-anchor:middle" coordsize="280219,17698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I118MA&#10;AADcAAAADwAAAGRycy9kb3ducmV2LnhtbERPTUsDMRC9C/6HMEJvNluRotumpQhCq4J0LW2Pw2a6&#10;Cd1MliTdrv/eCIK3ebzPmS8H14qeQrSeFUzGBQji2mvLjYLd1+v9E4iYkDW2nknBN0VYLm5v5lhq&#10;f+Ut9VVqRA7hWKICk1JXShlrQw7j2HfEmTv54DBlGBqpA15zuGvlQ1FMpUPLucFgRy+G6nN1cQr8&#10;3ny8b97CIR6nlTtu1n1h7adSo7thNQORaEj/4j/3Wuf5j8/w+0y+QC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JI118MAAADcAAAADwAAAAAAAAAAAAAAAACYAgAAZHJzL2Rv&#10;d25yZXYueG1sUEsFBgAAAAAEAAQA9QAAAIgDAAAAAA==&#10;" adj="-11796480,,5400" path="m,176980c9832,152399,12549,123576,29497,103238,39449,91295,58407,91046,73742,88490v43912,-7318,88490,-9832,132735,-14748c216309,58993,223440,42030,235974,29496,248508,16962,280219,,280219,e" filled="f" strokecolor="windowText" strokeweight="2pt">
                    <v:stroke joinstyle="miter"/>
                    <v:shadow on="t" color="black" opacity="24903f" origin=",.5" offset="0,.55556mm"/>
                    <v:formulas/>
                    <v:path arrowok="t" o:connecttype="custom" o:connectlocs="0,262629;20833,153200;52083,131315;145833,109429;166666,43771;197916,0" o:connectangles="0,0,0,0,0,0" textboxrect="0,0,280219,176980"/>
                    <v:textbox>
                      <w:txbxContent>
                        <w:p w:rsidR="00195133" w:rsidRDefault="00195133" w:rsidP="00723ED0"/>
                      </w:txbxContent>
                    </v:textbox>
                  </v:shape>
                  <v:shape id="Freeform 150" o:spid="_x0000_s1085" style="position:absolute;left:66243;top:22641;width:1979;height:2626;rotation:-6788227fd;visibility:visible;mso-wrap-style:square;v-text-anchor:middle" coordsize="280219,17698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EKl8UA&#10;AADcAAAADwAAAGRycy9kb3ducmV2LnhtbESPQUsDMRCF74L/IYzgzWYVLLI2LVIQWhXEbak9Dptx&#10;E7qZLEncrv/eOQjeZnhv3vtmsZpCr0ZK2Uc2cDurQBG30XruDOx3zzcPoHJBtthHJgM/lGG1vLxY&#10;YG3jmT9obEqnJIRzjQZcKUOtdW4dBcyzOBCL9hVTwCJr6rRNeJbw0Ou7qprrgJ6lweFAa0ftqfkO&#10;BuLBvb1uX9JnPs6bcNxuxsr7d2Our6anR1CFpvJv/rveWMG/F3x5RibQy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0cQqXxQAAANwAAAAPAAAAAAAAAAAAAAAAAJgCAABkcnMv&#10;ZG93bnJldi54bWxQSwUGAAAAAAQABAD1AAAAigMAAAAA&#10;" adj="-11796480,,5400" path="m,176980c9832,152399,12549,123576,29497,103238,39449,91295,58407,91046,73742,88490v43912,-7318,88490,-9832,132735,-14748c216309,58993,223440,42030,235974,29496,248508,16962,280219,,280219,e" filled="f" strokecolor="windowText" strokeweight="2pt">
                    <v:stroke joinstyle="miter"/>
                    <v:shadow on="t" color="black" opacity="24903f" origin=",.5" offset="0,.55556mm"/>
                    <v:formulas/>
                    <v:path arrowok="t" o:connecttype="custom" o:connectlocs="0,262629;20833,153200;52083,131315;145833,109429;166666,43771;197916,0" o:connectangles="0,0,0,0,0,0" textboxrect="0,0,280219,176980"/>
                    <v:textbox>
                      <w:txbxContent>
                        <w:p w:rsidR="00195133" w:rsidRDefault="00195133" w:rsidP="00723ED0"/>
                      </w:txbxContent>
                    </v:textbox>
                  </v:shape>
                  <v:shape id="Freeform 151" o:spid="_x0000_s1086" style="position:absolute;left:66173;top:40694;width:3540;height:4227;rotation:-6788227fd;visibility:visible;mso-wrap-style:square;v-text-anchor:middle" coordsize="280219,17698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2vDMIA&#10;AADcAAAADwAAAGRycy9kb3ducmV2LnhtbERPTWsCMRC9F/wPYQq91awFpWyNUgqC2oJ0W6rHYTNu&#10;QjeTJUnX7b83guBtHu9z5svBtaKnEK1nBZNxAYK49tpyo+D7a/X4DCImZI2tZ1LwTxGWi9HdHEvt&#10;T/xJfZUakUM4lqjApNSVUsbakMM49h1x5o4+OEwZhkbqgKcc7lr5VBQz6dBybjDY0Zuh+rf6cwr8&#10;j/l432zDPh5mlTts1n1h7U6ph/vh9QVEoiHdxFf3Wuf50wlcnskXyMUZ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Pa8MwgAAANwAAAAPAAAAAAAAAAAAAAAAAJgCAABkcnMvZG93&#10;bnJldi54bWxQSwUGAAAAAAQABAD1AAAAhwMAAAAA&#10;" adj="-11796480,,5400" path="m,176980c9832,152399,12549,123576,29497,103238,39449,91295,58407,91046,73742,88490v43912,-7318,88490,-9832,132735,-14748c216309,58993,223440,42030,235974,29496,248508,16962,280219,,280219,e" filled="f" strokecolor="windowText" strokeweight="2pt">
                    <v:stroke joinstyle="miter"/>
                    <v:shadow on="t" color="black" opacity="24903f" origin=",.5" offset="0,.55556mm"/>
                    <v:formulas/>
                    <v:path arrowok="t" o:connecttype="custom" o:connectlocs="0,422651;37260,246546;93150,211326;260820,176105;298080,70440;353970,0" o:connectangles="0,0,0,0,0,0" textboxrect="0,0,280219,176980"/>
                    <v:textbox>
                      <w:txbxContent>
                        <w:p w:rsidR="00195133" w:rsidRDefault="00195133" w:rsidP="00723ED0"/>
                      </w:txbxContent>
                    </v:textbox>
                  </v:shape>
                  <v:shape id="Freeform 152" o:spid="_x0000_s1087" style="position:absolute;left:45999;top:34132;width:3792;height:1970;rotation:6788227fd;flip:y;visibility:visible;mso-wrap-style:square;v-text-anchor:middle" coordsize="280219,17698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NcpcsIA&#10;AADcAAAADwAAAGRycy9kb3ducmV2LnhtbERPTWvCQBC9C/6HZYRexGwUlZK6ikgLAU+NIvQ2ZqdJ&#10;MDsbdrcm/fddoeBtHu9zNrvBtOJOzjeWFcyTFARxaXXDlYLz6WP2CsIHZI2tZVLwSx522/Fog5m2&#10;PX/SvQiViCHsM1RQh9BlUvqyJoM+sR1x5L6tMxgidJXUDvsYblq5SNO1NNhwbKixo0NN5a34MQqm&#10;1hdLbtJ8+u5k7lb99fh1OSr1Mhn2byACDeEp/nfnOs5fLeDxTLxAb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1ylywgAAANwAAAAPAAAAAAAAAAAAAAAAAJgCAABkcnMvZG93&#10;bnJldi54bWxQSwUGAAAAAAQABAD1AAAAhwMAAAAA&#10;" adj="-11796480,,5400" path="m,176980c9832,152399,12549,123576,29497,103238,39449,91295,58407,91046,73742,88490v43912,-7318,88490,-9832,132735,-14748c216309,58993,223440,42030,235974,29496,248508,16962,280219,,280219,e" filled="f" strokecolor="windowText" strokeweight="2pt">
                    <v:stroke joinstyle="miter"/>
                    <v:shadow on="t" color="black" opacity="24903f" origin=",.5" offset="0,.55556mm"/>
                    <v:formulas/>
                    <v:path arrowok="t" o:connecttype="custom" o:connectlocs="0,196999;39921,114916;99801,98500;279443,82083;319364,32832;379244,0" o:connectangles="0,0,0,0,0,0" textboxrect="0,0,280219,176980"/>
                    <v:textbox>
                      <w:txbxContent>
                        <w:p w:rsidR="00195133" w:rsidRDefault="00195133" w:rsidP="00723ED0"/>
                      </w:txbxContent>
                    </v:textbox>
                  </v:shape>
                  <v:shape id="Freeform 153" o:spid="_x0000_s1088" style="position:absolute;left:38908;top:41687;width:3252;height:2980;rotation:-6788227fd;visibility:visible;mso-wrap-style:square;v-text-anchor:middle" coordsize="280219,17698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OU4MMA&#10;AADcAAAADwAAAGRycy9kb3ducmV2LnhtbERPTUsDMRC9C/6HMEJvNtsWi2ybllIotCpIV7E9Dptx&#10;E9xMliTdrv/eCIK3ebzPWa4H14qeQrSeFUzGBQji2mvLjYL3t939I4iYkDW2nknBN0VYr25vllhq&#10;f+Uj9VVqRA7hWKICk1JXShlrQw7j2HfEmfv0wWHKMDRSB7zmcNfKaVHMpUPLucFgR1tD9Vd1cQr8&#10;h3l5PjyFUzzPK3c+7PvC2lelRnfDZgEi0ZD+xX/uvc7zH2bw+0y+QK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KOU4MMAAADcAAAADwAAAAAAAAAAAAAAAACYAgAAZHJzL2Rv&#10;d25yZXYueG1sUEsFBgAAAAAEAAQA9QAAAIgDAAAAAA==&#10;" adj="-11796480,,5400" path="m,176980c9832,152399,12549,123576,29497,103238,39449,91295,58407,91046,73742,88490v43912,-7318,88490,-9832,132735,-14748c216309,58993,223440,42030,235974,29496,248508,16962,280219,,280219,e" filled="f" strokecolor="windowText" strokeweight="2pt">
                    <v:stroke joinstyle="miter"/>
                    <v:shadow on="t" color="black" opacity="24903f" origin=",.5" offset="0,.55556mm"/>
                    <v:formulas/>
                    <v:path arrowok="t" o:connecttype="custom" o:connectlocs="0,298001;34235,173833;85587,149001;239643,124168;273878,49666;325230,0" o:connectangles="0,0,0,0,0,0" textboxrect="0,0,280219,176980"/>
                    <v:textbox>
                      <w:txbxContent>
                        <w:p w:rsidR="00195133" w:rsidRDefault="00195133" w:rsidP="00723ED0"/>
                      </w:txbxContent>
                    </v:textbox>
                  </v:shape>
                  <v:shape id="Freeform 154" o:spid="_x0000_s1089" style="position:absolute;left:46579;top:32306;width:722;height:2947;flip:x;visibility:visible;mso-wrap-style:square;v-text-anchor:middle" coordsize="235974,3085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V3ysIA&#10;AADcAAAADwAAAGRycy9kb3ducmV2LnhtbERPTWsCMRC9F/wPYQRvNavYIqtRRLAIQrGuB4/DZtws&#10;biZLkrqrv74pFHqbx/uc5bq3jbiTD7VjBZNxBoK4dLrmSsG52L3OQYSIrLFxTAoeFGC9GrwsMdeu&#10;4y+6n2IlUgiHHBWYGNtcylAashjGriVO3NV5izFBX0ntsUvhtpHTLHuXFmtODQZb2hoqb6dvq8AX&#10;x8/dmfaHojjObIaXD/PsrFKjYb9ZgIjUx3/xn3uv0/y3Gfw+ky6Q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JXfKwgAAANwAAAAPAAAAAAAAAAAAAAAAAJgCAABkcnMvZG93&#10;bnJldi54bWxQSwUGAAAAAAQABAD1AAAAhwMAAAAA&#10;" adj="-11796480,,5400" path="m,30852c39329,25936,78991,23193,117987,16103,133282,13322,146806,3283,162232,1355v24391,-3049,49161,,73742,e" filled="f" strokecolor="windowText" strokeweight="2pt">
                    <v:stroke joinstyle="miter"/>
                    <v:shadow on="t" color="black" opacity="24903f" origin=",.5" offset="0,.55556mm"/>
                    <v:formulas/>
                    <v:path arrowok="t" o:connecttype="custom" o:connectlocs="0,294694;36132,153814;49681,12943;72263,12943" o:connectangles="0,0,0,0" textboxrect="0,0,235974,30852"/>
                    <v:textbox>
                      <w:txbxContent>
                        <w:p w:rsidR="00195133" w:rsidRDefault="00195133" w:rsidP="00723ED0"/>
                      </w:txbxContent>
                    </v:textbox>
                  </v:shape>
                  <v:shape id="Freeform 155" o:spid="_x0000_s1090" style="position:absolute;left:52760;top:43938;width:2308;height:2516;flip:x;visibility:visible;mso-wrap-style:square;v-text-anchor:middle" coordsize="235974,3085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nSUcIA&#10;AADcAAAADwAAAGRycy9kb3ducmV2LnhtbERPTWsCMRC9F/wPYQRvNatokdUoIlgEoVjXg8dhM24W&#10;N5MlSd21v74pFHqbx/uc1aa3jXiQD7VjBZNxBoK4dLrmSsGl2L8uQISIrLFxTAqeFGCzHrysMNeu&#10;4096nGMlUgiHHBWYGNtcylAashjGriVO3M15izFBX0ntsUvhtpHTLHuTFmtODQZb2hkq7+cvq8AX&#10;p4/9hQ7HojjNbIbXd/PdWaVGw367BBGpj//iP/dBp/nzOfw+ky6Q6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adJRwgAAANwAAAAPAAAAAAAAAAAAAAAAAJgCAABkcnMvZG93&#10;bnJldi54bWxQSwUGAAAAAAQABAD1AAAAhwMAAAAA&#10;" adj="-11796480,,5400" path="m,30852c39329,25936,78991,23193,117987,16103,133282,13322,146806,3283,162232,1355v24391,-3049,49161,,73742,e" filled="f" strokecolor="windowText" strokeweight="2pt">
                    <v:stroke joinstyle="miter"/>
                    <v:shadow on="t" color="black" opacity="24903f" origin=",.5" offset="0,.55556mm"/>
                    <v:formulas/>
                    <v:path arrowok="t" o:connecttype="custom" o:connectlocs="0,251585;115398,131313;158671,11049;230795,11049" o:connectangles="0,0,0,0" textboxrect="0,0,235974,30852"/>
                    <v:textbox>
                      <w:txbxContent>
                        <w:p w:rsidR="00195133" w:rsidRDefault="00195133" w:rsidP="00723ED0"/>
                      </w:txbxContent>
                    </v:textbox>
                  </v:shape>
                  <v:shape id="Freeform 156" o:spid="_x0000_s1091" style="position:absolute;left:54491;top:43620;width:723;height:2375;flip:x;visibility:visible;mso-wrap-style:square;v-text-anchor:middle" coordsize="235974,3085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tMJsIA&#10;AADcAAAADwAAAGRycy9kb3ducmV2LnhtbERPTWsCMRC9C/6HMII3zSpWZDWKCBahUKzrweOwGTeL&#10;m8mSpO62v74pFHqbx/ucza63jXiSD7VjBbNpBoK4dLrmSsG1OE5WIEJE1tg4JgVfFGC3HQ42mGvX&#10;8Qc9L7ESKYRDjgpMjG0uZSgNWQxT1xIn7u68xZigr6T22KVw28h5li2lxZpTg8GWDobKx+XTKvDF&#10;+f14pdNbUZwXNsPbq/nurFLjUb9fg4jUx3/xn/uk0/yXJfw+ky6Q2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u0wmwgAAANwAAAAPAAAAAAAAAAAAAAAAAJgCAABkcnMvZG93&#10;bnJldi54bWxQSwUGAAAAAAQABAD1AAAAhwMAAAAA&#10;" adj="-11796480,,5400" path="m,30852c39329,25936,78991,23193,117987,16103,133282,13322,146806,3283,162232,1355v24391,-3049,49161,,73742,e" filled="f" strokecolor="windowText" strokeweight="2pt">
                    <v:stroke joinstyle="miter"/>
                    <v:shadow on="t" color="black" opacity="24903f" origin=",.5" offset="0,.55556mm"/>
                    <v:formulas/>
                    <v:path arrowok="t" o:connecttype="custom" o:connectlocs="0,237463;36132,123942;49681,10429;72263,10429" o:connectangles="0,0,0,0" textboxrect="0,0,235974,30852"/>
                    <v:textbox>
                      <w:txbxContent>
                        <w:p w:rsidR="00195133" w:rsidRDefault="00195133" w:rsidP="00723ED0"/>
                      </w:txbxContent>
                    </v:textbox>
                  </v:shape>
                  <v:shape id="Freeform 157" o:spid="_x0000_s1092" style="position:absolute;left:61213;top:33438;width:3435;height:2496;flip:x;visibility:visible;mso-wrap-style:square;v-text-anchor:middle" coordsize="235974,3085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pvcIA&#10;AADcAAAADwAAAGRycy9kb3ducmV2LnhtbERPTWsCMRC9F/wPYQRvNWuxVVajSMEiFIq6HjwOm3Gz&#10;uJksSepu++sbQehtHu9zluveNuJGPtSOFUzGGQji0umaKwWnYvs8BxEissbGMSn4oQDr1eBpibl2&#10;HR/odoyVSCEcclRgYmxzKUNpyGIYu5Y4cRfnLcYEfSW1xy6F20a+ZNmbtFhzajDY0ruh8nr8tgp8&#10;sf/anmj3WRT7qc3w/GF+O6vUaNhvFiAi9fFf/HDvdJr/OoP7M+kCufo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39+m9wgAAANwAAAAPAAAAAAAAAAAAAAAAAJgCAABkcnMvZG93&#10;bnJldi54bWxQSwUGAAAAAAQABAD1AAAAhwMAAAAA&#10;" adj="-11796480,,5400" path="m,30852c39329,25936,78991,23193,117987,16103,133282,13322,146806,3283,162232,1355v24391,-3049,49161,,73742,e" filled="f" strokecolor="windowText" strokeweight="2pt">
                    <v:stroke joinstyle="miter"/>
                    <v:shadow on="t" color="black" opacity="24903f" origin=",.5" offset="0,.55556mm"/>
                    <v:formulas/>
                    <v:path arrowok="t" o:connecttype="custom" o:connectlocs="0,249608;171733,130281;236132,10963;343465,10963" o:connectangles="0,0,0,0" textboxrect="0,0,235974,30852"/>
                    <v:textbox>
                      <w:txbxContent>
                        <w:p w:rsidR="00195133" w:rsidRDefault="00195133" w:rsidP="00723ED0"/>
                      </w:txbxContent>
                    </v:textbox>
                  </v:shape>
                  <v:shape id="Freeform 158" o:spid="_x0000_s1093" style="position:absolute;left:43683;top:24776;width:1711;height:3948;flip:x;visibility:visible;mso-wrap-style:square;v-text-anchor:middle" coordsize="235974,3085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h9z8UA&#10;AADcAAAADwAAAGRycy9kb3ducmV2LnhtbESPQWvDMAyF74P9B6NBb6uz0Y2S1i1j0FEojK7poUcR&#10;q3FoLAfba9L9+ukw2E3iPb33abkefaeuFFMb2MDTtABFXAfbcmPgWG0e56BSRrbYBSYDN0qwXt3f&#10;LbG0YeAvuh5yoySEU4kGXM59qXWqHXlM09ATi3YO0WOWNTbaRhwk3Hf6uShetceWpcFhT++O6svh&#10;2xuI1f5zc6Ttrqr2M1/g6cP9DN6YycP4tgCVacz/5r/rrRX8F6GVZ2QCv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aH3PxQAAANwAAAAPAAAAAAAAAAAAAAAAAJgCAABkcnMv&#10;ZG93bnJldi54bWxQSwUGAAAAAAQABAD1AAAAigMAAAAA&#10;" adj="-11796480,,5400" path="m,30852c39329,25936,78991,23193,117987,16103,133282,13322,146806,3283,162232,1355v24391,-3049,49161,,73742,e" filled="f" strokecolor="windowText" strokeweight="2pt">
                    <v:stroke joinstyle="miter"/>
                    <v:shadow on="t" color="black" opacity="24903f" origin=",.5" offset="0,.55556mm"/>
                    <v:formulas/>
                    <v:path arrowok="t" o:connecttype="custom" o:connectlocs="0,394837;85541,206083;117618,17341;171081,17341" o:connectangles="0,0,0,0" textboxrect="0,0,235974,30852"/>
                    <v:textbox>
                      <w:txbxContent>
                        <w:p w:rsidR="00195133" w:rsidRDefault="00195133" w:rsidP="00723ED0"/>
                      </w:txbxContent>
                    </v:textbox>
                  </v:shape>
                  <v:shape id="Freeform 159" o:spid="_x0000_s1094" style="position:absolute;left:46724;top:47994;width:1298;height:4202;flip:x;visibility:visible;mso-wrap-style:square;v-text-anchor:middle" coordsize="235974,3085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TYVMIA&#10;AADcAAAADwAAAGRycy9kb3ducmV2LnhtbERPTWsCMRC9F/wPYQRvNWuxRVejSMEiFIq6HjwOm3Gz&#10;uJksSepu++sbQehtHu9zluveNuJGPtSOFUzGGQji0umaKwWnYvs8AxEissbGMSn4oQDr1eBpibl2&#10;HR/odoyVSCEcclRgYmxzKUNpyGIYu5Y4cRfnLcYEfSW1xy6F20a+ZNmbtFhzajDY0ruh8nr8tgp8&#10;sf/anmj3WRT7qc3w/GF+O6vUaNhvFiAi9fFf/HDvdJr/Oof7M+kCufo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JNhUwgAAANwAAAAPAAAAAAAAAAAAAAAAAJgCAABkcnMvZG93&#10;bnJldi54bWxQSwUGAAAAAAQABAD1AAAAhwMAAAAA&#10;" adj="-11796480,,5400" path="m,30852c39329,25936,78991,23193,117987,16103,133282,13322,146806,3283,162232,1355v24391,-3049,49161,,73742,e" filled="f" strokecolor="windowText" strokeweight="2pt">
                    <v:stroke joinstyle="miter"/>
                    <v:shadow on="t" color="black" opacity="24903f" origin=",.5" offset="0,.55556mm"/>
                    <v:formulas/>
                    <v:path arrowok="t" o:connecttype="custom" o:connectlocs="0,420190;64931,219315;89280,18454;129862,18454" o:connectangles="0,0,0,0" textboxrect="0,0,235974,30852"/>
                    <v:textbox>
                      <w:txbxContent>
                        <w:p w:rsidR="00195133" w:rsidRDefault="00195133" w:rsidP="00723ED0"/>
                      </w:txbxContent>
                    </v:textbox>
                  </v:shape>
                  <v:shape id="Freeform 160" o:spid="_x0000_s1095" style="position:absolute;left:66329;top:43620;width:457;height:1524;flip:x;visibility:visible;mso-wrap-style:square;v-text-anchor:middle" coordsize="235974,3085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K7dMUA&#10;AADcAAAADwAAAGRycy9kb3ducmV2LnhtbESPQWsCMRCF74X+hzAFbzVrESlbo4hgEYRiXQ8eh810&#10;s7iZLEl0t/31nUOhtxnem/e+Wa5H36k7xdQGNjCbFqCI62Bbbgycq93zK6iUkS12gcnANyVYrx4f&#10;lljaMPAn3U+5URLCqUQDLue+1DrVjjymaeiJRfsK0WOWNTbaRhwk3Hf6pSgW2mPL0uCwp62j+nq6&#10;eQOxOn7szrQ/VNVx7gu8vLufwRszeRo3b6Ayjfnf/He9t4K/EHx5RibQ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crt0xQAAANwAAAAPAAAAAAAAAAAAAAAAAJgCAABkcnMv&#10;ZG93bnJldi54bWxQSwUGAAAAAAQABAD1AAAAigMAAAAA&#10;" adj="-11796480,,5400" path="m,30852c39329,25936,78991,23193,117987,16103,133282,13322,146806,3283,162232,1355v24391,-3049,49161,,73742,e" filled="f" strokecolor="windowText" strokeweight="2pt">
                    <v:stroke joinstyle="miter"/>
                    <v:shadow on="t" color="black" opacity="24903f" origin=",.5" offset="0,.55556mm"/>
                    <v:formulas/>
                    <v:path arrowok="t" o:connecttype="custom" o:connectlocs="0,152399;22859,79544;31431,6693;45718,6693" o:connectangles="0,0,0,0" textboxrect="0,0,235974,30852"/>
                    <v:textbox>
                      <w:txbxContent>
                        <w:p w:rsidR="00195133" w:rsidRDefault="00195133" w:rsidP="00723ED0"/>
                      </w:txbxContent>
                    </v:textbox>
                  </v:shape>
                  <v:shape id="Freeform 161" o:spid="_x0000_s1096" style="position:absolute;left:40397;top:39499;width:1476;height:3878;flip:x;visibility:visible;mso-wrap-style:square;v-text-anchor:middle" coordsize="235974,3085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4e78EA&#10;AADcAAAADwAAAGRycy9kb3ducmV2LnhtbERPTYvCMBC9L/gfwgh7W1NFZKlGEUERhEWtB49DMzbF&#10;ZlKSaLv76zcLwt7m8T5nseptI57kQ+1YwXiUgSAuna65UnApth+fIEJE1tg4JgXfFGC1HLwtMNeu&#10;4xM9z7ESKYRDjgpMjG0uZSgNWQwj1xIn7ua8xZigr6T22KVw28hJls2kxZpTg8GWNobK+/lhFfji&#10;+LW90P5QFMepzfC6Mz+dVep92K/nICL18V/8cu91mj8bw98z6QK5/A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k+Hu/BAAAA3AAAAA8AAAAAAAAAAAAAAAAAmAIAAGRycy9kb3du&#10;cmV2LnhtbFBLBQYAAAAABAAEAPUAAACGAwAAAAA=&#10;" adj="-11796480,,5400" path="m,30852c39329,25936,78991,23193,117987,16103,133282,13322,146806,3283,162232,1355v24391,-3049,49161,,73742,e" filled="f" strokecolor="windowText" strokeweight="2pt">
                    <v:stroke joinstyle="miter"/>
                    <v:shadow on="t" color="black" opacity="24903f" origin=",.5" offset="0,.55556mm"/>
                    <v:formulas/>
                    <v:path arrowok="t" o:connecttype="custom" o:connectlocs="0,387787;73818,202403;101500,17031;147636,17031" o:connectangles="0,0,0,0" textboxrect="0,0,235974,30852"/>
                    <v:textbox>
                      <w:txbxContent>
                        <w:p w:rsidR="00195133" w:rsidRDefault="00195133" w:rsidP="00723ED0"/>
                      </w:txbxContent>
                    </v:textbox>
                  </v:shape>
                  <v:shape id="Freeform 162" o:spid="_x0000_s1097" style="position:absolute;left:68240;top:41537;width:457;height:1524;flip:x;visibility:visible;mso-wrap-style:square;v-text-anchor:middle" coordsize="235974,3085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eyAmMEA&#10;AADcAAAADwAAAGRycy9kb3ducmV2LnhtbERPTYvCMBC9L/gfwgje1lQRWapRRFAEYXGtB49DMzbF&#10;ZlKSaOv++s3Cwt7m8T5nue5tI57kQ+1YwWScgSAuna65UnApdu8fIEJE1tg4JgUvCrBeDd6WmGvX&#10;8Rc9z7ESKYRDjgpMjG0uZSgNWQxj1xIn7ua8xZigr6T22KVw28hpls2lxZpTg8GWtobK+/lhFfji&#10;9Lm70OFYFKeZzfC6N9+dVWo07DcLEJH6+C/+cx90mj+fwu8z6QK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nsgJjBAAAA3AAAAA8AAAAAAAAAAAAAAAAAmAIAAGRycy9kb3du&#10;cmV2LnhtbFBLBQYAAAAABAAEAPUAAACGAwAAAAA=&#10;" adj="-11796480,,5400" path="m,30852c39329,25936,78991,23193,117987,16103,133282,13322,146806,3283,162232,1355v24391,-3049,49161,,73742,e" filled="f" strokecolor="windowText" strokeweight="2pt">
                    <v:stroke joinstyle="miter"/>
                    <v:shadow on="t" color="black" opacity="24903f" origin=",.5" offset="0,.55556mm"/>
                    <v:formulas/>
                    <v:path arrowok="t" o:connecttype="custom" o:connectlocs="0,152399;22860,79544;31432,6693;45719,6693" o:connectangles="0,0,0,0" textboxrect="0,0,235974,30852"/>
                    <v:textbox>
                      <w:txbxContent>
                        <w:p w:rsidR="00195133" w:rsidRDefault="00195133" w:rsidP="00723ED0"/>
                      </w:txbxContent>
                    </v:textbox>
                  </v:shape>
                  <v:shape id="Freeform 163" o:spid="_x0000_s1098" style="position:absolute;left:54828;top:42764;width:3903;height:1624;visibility:visible;mso-wrap-style:square;v-text-anchor:middle" coordsize="176981,10376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4s08MA&#10;AADcAAAADwAAAGRycy9kb3ducmV2LnhtbERPTWvCQBC9F/oflil4Ed1UaRpTVxFB8SBio+B1yE6T&#10;0OxsyK4x/nu3IPQ2j/c582VvatFR6yrLCt7HEQji3OqKCwXn02aUgHAeWWNtmRTcycFy8foyx1Tb&#10;G39Tl/lChBB2KSoovW9SKV1ekkE3tg1x4H5sa9AH2BZSt3gL4aaWkyiKpcGKQ0OJDa1Lyn+zq1Fw&#10;lMkqpsmeL5/7WdJ9bIfXWXxQavDWr75AeOr9v/jp3ukwP57C3zPhArl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j4s08MAAADcAAAADwAAAAAAAAAAAAAAAACYAgAAZHJzL2Rv&#10;d25yZXYueG1sUEsFBgAAAAAEAAQA9QAAAIgDAAAAAA==&#10;" adj="-11796480,,5400" path="m,103768c24581,84103,48559,63661,73742,44774,109789,17738,119706,11160,162232,529v4770,-1192,9833,,14749,e" filled="f" strokecolor="windowText" strokeweight="2pt">
                    <v:stroke joinstyle="miter"/>
                    <v:shadow on="t" color="black" opacity="24903f" origin=",.5" offset="0,.55556mm"/>
                    <v:formulas/>
                    <v:path arrowok="t" o:connecttype="custom" o:connectlocs="0,162415;162648,70079;357824,828;390355,828" o:connectangles="0,0,0,0" textboxrect="0,0,176981,103768"/>
                    <v:textbox>
                      <w:txbxContent>
                        <w:p w:rsidR="00195133" w:rsidRDefault="00195133" w:rsidP="00723ED0"/>
                      </w:txbxContent>
                    </v:textbox>
                  </v:shape>
                  <v:shape id="Freeform 164" o:spid="_x0000_s1099" style="position:absolute;left:39405;top:24890;width:5688;height:723;rotation:-3907031fd;visibility:visible;mso-wrap-style:square;v-text-anchor:middle" coordsize="176981,10376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rRmsEA&#10;AADcAAAADwAAAGRycy9kb3ducmV2LnhtbERPS2rDMBDdF3oHMYXuGtkmmOJEMf1gUrKLkwNMrInt&#10;1hoZSXGc21eFQHfzeN9Zl7MZxETO95YVpIsEBHFjdc+tguOhenkF4QOyxsEyKbiRh3Lz+LDGQtsr&#10;72mqQytiCPsCFXQhjIWUvunIoF/YkThyZ+sMhghdK7XDaww3g8ySJJcGe44NHY700VHzU1+Mgsnb&#10;pav0Ltue3Hf6Hna3z+bUK/X8NL+tQASaw7/47v7ScX6+hL9n4gVy8w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Ha0ZrBAAAA3AAAAA8AAAAAAAAAAAAAAAAAmAIAAGRycy9kb3du&#10;cmV2LnhtbFBLBQYAAAAABAAEAPUAAACGAwAAAAA=&#10;" adj="-11796480,,5400" path="m,103768c24581,84103,48559,63661,73742,44774,109789,17738,119706,11160,162232,529v4770,-1192,9833,,14749,e" filled="f" strokecolor="windowText" strokeweight="2pt">
                    <v:stroke joinstyle="miter"/>
                    <v:shadow on="t" color="black" opacity="24903f" origin=",.5" offset="0,.55556mm"/>
                    <v:formulas/>
                    <v:path arrowok="t" o:connecttype="custom" o:connectlocs="0,72263;236988,31180;521373,368;568773,368" o:connectangles="0,0,0,0" textboxrect="0,0,176981,103768"/>
                    <v:textbox>
                      <w:txbxContent>
                        <w:p w:rsidR="00195133" w:rsidRDefault="00195133" w:rsidP="00723ED0"/>
                      </w:txbxContent>
                    </v:textbox>
                  </v:shape>
                  <v:shape id="Freeform 165" o:spid="_x0000_s1100" style="position:absolute;left:52870;top:21658;width:3621;height:2550;rotation:3201978fd;visibility:visible;mso-wrap-style:square;v-text-anchor:middle" coordsize="176981,10376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9oOj8AA&#10;AADcAAAADwAAAGRycy9kb3ducmV2LnhtbERPTYvCMBC9C/6HMMJeRFMXVqUaRYSFRU+2eh+bsS02&#10;k5JE7e6vNwuCt3m8z1muO9OIOzlfW1YwGScgiAuray4VHPPv0RyED8gaG8uk4Jc8rFf93hJTbR98&#10;oHsWShFD2KeooAqhTaX0RUUG/di2xJG7WGcwROhKqR0+Yrhp5GeSTKXBmmNDhS1tKyqu2c0o0Ga2&#10;y896duhOx+xvGHb7CVun1Meg2yxABOrCW/xy/+g4f/oF/8/EC+Tq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9oOj8AAAADcAAAADwAAAAAAAAAAAAAAAACYAgAAZHJzL2Rvd25y&#10;ZXYueG1sUEsFBgAAAAAEAAQA9QAAAIUDAAAAAA==&#10;" adj="-11796480,,5400" path="m,103768c24581,84103,48559,63661,73742,44774,109789,17738,119706,11160,162232,529v4770,-1192,9833,,14749,e" filled="f" strokecolor="windowText" strokeweight="2pt">
                    <v:stroke joinstyle="miter"/>
                    <v:shadow on="t" color="black" opacity="24903f" origin=",.5" offset="0,.55556mm"/>
                    <v:formulas/>
                    <v:path arrowok="t" o:connecttype="custom" o:connectlocs="0,255049;150876,110049;331927,1300;362104,1300" o:connectangles="0,0,0,0" textboxrect="0,0,176981,103768"/>
                    <v:textbox>
                      <w:txbxContent>
                        <w:p w:rsidR="00195133" w:rsidRDefault="00195133" w:rsidP="00723ED0"/>
                      </w:txbxContent>
                    </v:textbox>
                  </v:shape>
                  <v:shape id="Freeform 166" o:spid="_x0000_s1101" style="position:absolute;left:59589;top:34151;width:3904;height:1624;rotation:-5162503fd;visibility:visible;mso-wrap-style:square;v-text-anchor:middle" coordsize="176981,10376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6QOFcIA&#10;AADcAAAADwAAAGRycy9kb3ducmV2LnhtbERPTWvCQBC9F/wPywje6q7FRo2uUgJCj2304HHIjkkw&#10;Oxuza5L213cLhd7m8T5ndxhtI3rqfO1Yw2KuQBAXztRcajifjs9rED4gG2wck4Yv8nDYT552mBo3&#10;8Cf1eShFDGGfooYqhDaV0hcVWfRz1xJH7uo6iyHCrpSmwyGG20a+KJVIizXHhgpbyioqbvnDalhf&#10;+ntuPsrhNfm+mWW9ydRKZVrPpuPbFkSgMfyL/9zvJs5PEvh9Jl4g9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pA4VwgAAANwAAAAPAAAAAAAAAAAAAAAAAJgCAABkcnMvZG93&#10;bnJldi54bWxQSwUGAAAAAAQABAD1AAAAhwMAAAAA&#10;" adj="-11796480,,5400" path="m,103768c24581,84103,48559,63661,73742,44774,109789,17738,119706,11160,162232,529v4770,-1192,9833,,14749,e" filled="f" strokecolor="windowText" strokeweight="2pt">
                    <v:stroke joinstyle="miter"/>
                    <v:shadow on="t" color="black" opacity="24903f" origin=",.5" offset="0,.55556mm"/>
                    <v:formulas/>
                    <v:path arrowok="t" o:connecttype="custom" o:connectlocs="0,162414;162647,70079;357823,828;390354,828" o:connectangles="0,0,0,0" textboxrect="0,0,176981,103768"/>
                    <v:textbox>
                      <w:txbxContent>
                        <w:p w:rsidR="00195133" w:rsidRDefault="00195133" w:rsidP="00723ED0"/>
                      </w:txbxContent>
                    </v:textbox>
                  </v:shape>
                  <v:shape id="Freeform 167" o:spid="_x0000_s1102" style="position:absolute;left:36315;top:32154;width:3904;height:1624;rotation:-4103265fd;visibility:visible;mso-wrap-style:square;v-text-anchor:middle" coordsize="176981,10376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lL0MMA&#10;AADcAAAADwAAAGRycy9kb3ducmV2LnhtbESPQYvCMBCF74L/IYzgTdMVUekaRZYVvaoV8TY0s23W&#10;ZlKaWLv/fiMI3mZ4733zZrnubCVaarxxrOBjnIAgzp02XCjITtvRAoQPyBorx6TgjzysV/3eElPt&#10;Hnyg9hgKESHsU1RQhlCnUvq8JIt+7GriqP24xmKIa1NI3eAjwm0lJ0kykxYNxwsl1vRVUn473m2k&#10;WD3ffJ/z37YyV1Nkp91tur0oNRx0m08QgbrwNr/Sex3rz+bwfCZOIF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HlL0MMAAADcAAAADwAAAAAAAAAAAAAAAACYAgAAZHJzL2Rv&#10;d25yZXYueG1sUEsFBgAAAAAEAAQA9QAAAIgDAAAAAA==&#10;" adj="-11796480,,5400" path="m,103768c24581,84103,48559,63661,73742,44774,109789,17738,119706,11160,162232,529v4770,-1192,9833,,14749,e" filled="f" strokecolor="windowText" strokeweight="2pt">
                    <v:stroke joinstyle="miter"/>
                    <v:shadow on="t" color="black" opacity="24903f" origin=",.5" offset="0,.55556mm"/>
                    <v:formulas/>
                    <v:path arrowok="t" o:connecttype="custom" o:connectlocs="0,162414;162647,70079;357823,828;390354,828" o:connectangles="0,0,0,0" textboxrect="0,0,176981,103768"/>
                    <v:textbox>
                      <w:txbxContent>
                        <w:p w:rsidR="00195133" w:rsidRDefault="00195133" w:rsidP="00723ED0"/>
                      </w:txbxContent>
                    </v:textbox>
                  </v:shape>
                  <v:shape id="Freeform 168" o:spid="_x0000_s1103" style="position:absolute;left:36471;top:51614;width:3903;height:1624;rotation:-4576775fd;visibility:visible;mso-wrap-style:square;v-text-anchor:middle" coordsize="176981,10376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Dn4sUA&#10;AADcAAAADwAAAGRycy9kb3ducmV2LnhtbESP0WrDMAxF3wf7B6PBXsrqbNAy0rqllA3KWBnJ9gFq&#10;rMahsRxsr83+fnoo9E3iXt17tFyPvldniqkLbOB5WoAiboLtuDXw8/3+9AoqZWSLfWAy8EcJ1qv7&#10;uyWWNly4onOdWyUhnEo04HIeSq1T48hjmoaBWLRjiB6zrLHVNuJFwn2vX4pirj12LA0OB9o6ak71&#10;rzdwiJNqd7Rfb9V+puPHxG11/qyNeXwYNwtQmcZ8M1+vd1bw50Irz8gEe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UOfixQAAANwAAAAPAAAAAAAAAAAAAAAAAJgCAABkcnMv&#10;ZG93bnJldi54bWxQSwUGAAAAAAQABAD1AAAAigMAAAAA&#10;" adj="-11796480,,5400" path="m,103768c24581,84103,48559,63661,73742,44774,109789,17738,119706,11160,162232,529v4770,-1192,9833,,14749,e" filled="f" strokecolor="windowText" strokeweight="2pt">
                    <v:stroke joinstyle="miter"/>
                    <v:shadow on="t" color="black" opacity="24903f" origin=",.5" offset="0,.55556mm"/>
                    <v:formulas/>
                    <v:path arrowok="t" o:connecttype="custom" o:connectlocs="0,162414;162647,70079;357823,828;390354,828" o:connectangles="0,0,0,0" textboxrect="0,0,176981,103768"/>
                    <v:textbox>
                      <w:txbxContent>
                        <w:p w:rsidR="00195133" w:rsidRDefault="00195133" w:rsidP="00723ED0"/>
                      </w:txbxContent>
                    </v:textbox>
                  </v:shape>
                  <v:shape id="Freeform 169" o:spid="_x0000_s1104" style="position:absolute;left:51181;top:44436;width:3904;height:1624;rotation:-5489832fd;visibility:visible;mso-wrap-style:square;v-text-anchor:middle" coordsize="176981,10376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D4/sMA&#10;AADcAAAADwAAAGRycy9kb3ducmV2LnhtbERPTWvCQBC9C/6HZQq9iG5aRGqajYhQWqQeTEWvQ3aa&#10;LM3OhuzWpP76riB4m8f7nGw12EacqfPGsYKnWQKCuHTacKXg8PU2fQHhA7LGxjEp+CMPq3w8yjDV&#10;ruc9nYtQiRjCPkUFdQhtKqUva7LoZ64ljty36yyGCLtK6g77GG4b+ZwkC2nRcGyosaVNTeVP8WsV&#10;0Py022w/qy29nyauNxd/LI1X6vFhWL+CCDSEu/jm/tBx/mIJ12fiBTL/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CD4/sMAAADcAAAADwAAAAAAAAAAAAAAAACYAgAAZHJzL2Rv&#10;d25yZXYueG1sUEsFBgAAAAAEAAQA9QAAAIgDAAAAAA==&#10;" adj="-11796480,,5400" path="m,103768c24581,84103,48559,63661,73742,44774,109789,17738,119706,11160,162232,529v4770,-1192,9833,,14749,e" filled="f" strokecolor="windowText" strokeweight="2pt">
                    <v:stroke joinstyle="miter"/>
                    <v:shadow on="t" color="black" opacity="24903f" origin=",.5" offset="0,.55556mm"/>
                    <v:formulas/>
                    <v:path arrowok="t" o:connecttype="custom" o:connectlocs="0,162414;162647,70079;357823,828;390354,828" o:connectangles="0,0,0,0" textboxrect="0,0,176981,103768"/>
                    <v:textbox>
                      <w:txbxContent>
                        <w:p w:rsidR="00195133" w:rsidRDefault="00195133" w:rsidP="00723ED0"/>
                      </w:txbxContent>
                    </v:textbox>
                  </v:shape>
                  <v:shape id="Freeform 170" o:spid="_x0000_s1105" style="position:absolute;left:59611;top:54330;width:3903;height:1624;visibility:visible;mso-wrap-style:square;v-text-anchor:middle" coordsize="176981,10376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UkecYA&#10;AADcAAAADwAAAGRycy9kb3ducmV2LnhtbESPQWvCQBCF74X+h2UKvRTdKDTG6CoiVHqQYq3gdciO&#10;STA7G7JrjP++cyj0NsN78943y/XgGtVTF2rPBibjBBRx4W3NpYHTz8coAxUissXGMxl4UID16vlp&#10;ibn1d/6m/hhLJSEccjRQxdjmWoeiIodh7Fti0S6+cxhl7UptO7xLuGv0NElS7bBmaaiwpW1FxfV4&#10;cwYOOtukNN3zebafZ/377u02T7+MeX0ZNgtQkYb4b/67/rSCPxN8eUYm0K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zUkecYAAADcAAAADwAAAAAAAAAAAAAAAACYAgAAZHJz&#10;L2Rvd25yZXYueG1sUEsFBgAAAAAEAAQA9QAAAIsDAAAAAA==&#10;" adj="-11796480,,5400" path="m,103768c24581,84103,48559,63661,73742,44774,109789,17738,119706,11160,162232,529v4770,-1192,9833,,14749,e" filled="f" strokecolor="windowText" strokeweight="2pt">
                    <v:stroke joinstyle="miter"/>
                    <v:shadow on="t" color="black" opacity="24903f" origin=",.5" offset="0,.55556mm"/>
                    <v:formulas/>
                    <v:path arrowok="t" o:connecttype="custom" o:connectlocs="0,162415;162648,70079;357824,828;390355,828" o:connectangles="0,0,0,0" textboxrect="0,0,176981,103768"/>
                    <v:textbox>
                      <w:txbxContent>
                        <w:p w:rsidR="00195133" w:rsidRDefault="00195133" w:rsidP="00723ED0"/>
                      </w:txbxContent>
                    </v:textbox>
                  </v:shape>
                  <v:shape id="Freeform 171" o:spid="_x0000_s1106" style="position:absolute;left:42293;top:25414;width:3904;height:1625;visibility:visible;mso-wrap-style:square;v-text-anchor:middle" coordsize="176981,10376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mB4sIA&#10;AADcAAAADwAAAGRycy9kb3ducmV2LnhtbERPTYvCMBC9C/6HMMJeRFMFa61GkYVd9iDiuoLXoRnb&#10;YjMpTazdf28Ewds83uesNp2pREuNKy0rmIwjEMSZ1SXnCk5/X6MEhPPIGivLpOCfHGzW/d4KU23v&#10;/Evt0ecihLBLUUHhfZ1K6bKCDLqxrYkDd7GNQR9gk0vd4D2Em0pOoyiWBksODQXW9FlQdj3ejIKD&#10;TLYxTXd8nu8WSTv7Ht4W8V6pj0G3XYLw1Pm3+OX+0WH+fALPZ8IF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eYHiwgAAANwAAAAPAAAAAAAAAAAAAAAAAJgCAABkcnMvZG93&#10;bnJldi54bWxQSwUGAAAAAAQABAD1AAAAhwMAAAAA&#10;" adj="-11796480,,5400" path="m,103768c24581,84103,48559,63661,73742,44774,109789,17738,119706,11160,162232,529v4770,-1192,9833,,14749,e" filled="f" strokecolor="windowText" strokeweight="2pt">
                    <v:stroke joinstyle="miter"/>
                    <v:shadow on="t" color="black" opacity="24903f" origin=",.5" offset="0,.55556mm"/>
                    <v:formulas/>
                    <v:path arrowok="t" o:connecttype="custom" o:connectlocs="0,162415;162648,70079;357824,828;390355,828" o:connectangles="0,0,0,0" textboxrect="0,0,176981,103768"/>
                    <v:textbox>
                      <w:txbxContent>
                        <w:p w:rsidR="00195133" w:rsidRDefault="00195133" w:rsidP="00723ED0"/>
                      </w:txbxContent>
                    </v:textbox>
                  </v:shape>
                  <v:shape id="Freeform 172" o:spid="_x0000_s1107" style="position:absolute;left:46271;top:49449;width:3904;height:1624;visibility:visible;mso-wrap-style:square;v-text-anchor:middle" coordsize="176981,10376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KsflcMA&#10;AADcAAAADwAAAGRycy9kb3ducmV2LnhtbERPTWvCQBC9C/0PyxR6kbppoEmMriKCpQcRtYLXITsm&#10;odnZkF1j+u+7guBtHu9z5svBNKKnztWWFXxMIhDEhdU1lwpOP5v3DITzyBoby6TgjxwsFy+jOeba&#10;3vhA/dGXIoSwy1FB5X2bS+mKigy6iW2JA3exnUEfYFdK3eEthJtGxlGUSIM1h4YKW1pXVPwer0bB&#10;XmarhOItn9PtNOs/v8bXabJT6u11WM1AeBr8U/xwf+swP43h/ky4QC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KsflcMAAADcAAAADwAAAAAAAAAAAAAAAACYAgAAZHJzL2Rv&#10;d25yZXYueG1sUEsFBgAAAAAEAAQA9QAAAIgDAAAAAA==&#10;" adj="-11796480,,5400" path="m,103768c24581,84103,48559,63661,73742,44774,109789,17738,119706,11160,162232,529v4770,-1192,9833,,14749,e" filled="f" strokecolor="windowText" strokeweight="2pt">
                    <v:stroke joinstyle="miter"/>
                    <v:shadow on="t" color="black" opacity="24903f" origin=",.5" offset="0,.55556mm"/>
                    <v:formulas/>
                    <v:path arrowok="t" o:connecttype="custom" o:connectlocs="0,162415;162648,70079;357824,828;390355,828" o:connectangles="0,0,0,0" textboxrect="0,0,176981,103768"/>
                    <v:textbox>
                      <w:txbxContent>
                        <w:p w:rsidR="00195133" w:rsidRDefault="00195133" w:rsidP="00723ED0"/>
                      </w:txbxContent>
                    </v:textbox>
                  </v:shape>
                  <v:shape id="Freeform 173" o:spid="_x0000_s1108" style="position:absolute;left:41872;top:24619;width:3904;height:1624;visibility:visible;mso-wrap-style:square;v-text-anchor:middle" coordsize="176981,10376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6DsMA&#10;AADcAAAADwAAAGRycy9kb3ducmV2LnhtbERPTWvCQBC9F/wPywi9FN2oNInRVaTQ4kGkVcHrkB2T&#10;YHY2ZNcY/71bKPQ2j/c5y3VvatFR6yrLCibjCARxbnXFhYLT8XOUgnAeWWNtmRQ8yMF6NXhZYqbt&#10;nX+oO/hChBB2GSoovW8yKV1ekkE3tg1x4C62NegDbAupW7yHcFPLaRTF0mDFoaHEhj5Kyq+Hm1Hw&#10;LdNNTNMdn5PdPO3ev95u83iv1Ouw3yxAeOr9v/jPvdVhfjKD32fCBXL1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e6DsMAAADcAAAADwAAAAAAAAAAAAAAAACYAgAAZHJzL2Rv&#10;d25yZXYueG1sUEsFBgAAAAAEAAQA9QAAAIgDAAAAAA==&#10;" adj="-11796480,,5400" path="m,103768c24581,84103,48559,63661,73742,44774,109789,17738,119706,11160,162232,529v4770,-1192,9833,,14749,e" filled="f" strokecolor="windowText" strokeweight="2pt">
                    <v:stroke joinstyle="miter"/>
                    <v:shadow on="t" color="black" opacity="24903f" origin=",.5" offset="0,.55556mm"/>
                    <v:formulas/>
                    <v:path arrowok="t" o:connecttype="custom" o:connectlocs="0,162415;162648,70079;357824,828;390355,828" o:connectangles="0,0,0,0" textboxrect="0,0,176981,103768"/>
                    <v:textbox>
                      <w:txbxContent>
                        <w:p w:rsidR="00195133" w:rsidRDefault="00195133" w:rsidP="00723ED0"/>
                      </w:txbxContent>
                    </v:textbox>
                  </v:shape>
                  <v:shape id="Freeform 174" o:spid="_x0000_s1109" style="position:absolute;left:63658;top:20287;width:3903;height:1624;visibility:visible;mso-wrap-style:square;v-text-anchor:middle" coordsize="176981,10376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4iesMA&#10;AADcAAAADwAAAGRycy9kb3ducmV2LnhtbERPTWvCQBC9F/wPywi9FN0oNonRVaTQ4kGkVcHrkB2T&#10;YHY2ZNcY/71bKPQ2j/c5y3VvatFR6yrLCibjCARxbnXFhYLT8XOUgnAeWWNtmRQ8yMF6NXhZYqbt&#10;nX+oO/hChBB2GSoovW8yKV1ekkE3tg1x4C62NegDbAupW7yHcFPLaRTF0mDFoaHEhj5Kyq+Hm1Hw&#10;LdNNTNMdn5PdPO3ev95u83iv1Ouw3yxAeOr9v/jPvdVhfjKD32fCBXL1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A4iesMAAADcAAAADwAAAAAAAAAAAAAAAACYAgAAZHJzL2Rv&#10;d25yZXYueG1sUEsFBgAAAAAEAAQA9QAAAIgDAAAAAA==&#10;" adj="-11796480,,5400" path="m,103768c24581,84103,48559,63661,73742,44774,109789,17738,119706,11160,162232,529v4770,-1192,9833,,14749,e" filled="f" strokecolor="windowText" strokeweight="2pt">
                    <v:stroke joinstyle="miter"/>
                    <v:shadow on="t" color="black" opacity="24903f" origin=",.5" offset="0,.55556mm"/>
                    <v:formulas/>
                    <v:path arrowok="t" o:connecttype="custom" o:connectlocs="0,162415;162648,70079;357824,828;390355,828" o:connectangles="0,0,0,0" textboxrect="0,0,176981,103768"/>
                    <v:textbox>
                      <w:txbxContent>
                        <w:p w:rsidR="00195133" w:rsidRDefault="00195133" w:rsidP="00723ED0"/>
                      </w:txbxContent>
                    </v:textbox>
                  </v:shape>
                </v:group>
                <v:shape id="TextBox 64" o:spid="_x0000_s1110" type="#_x0000_t202" style="position:absolute;left:4685;top:5523;width:18468;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HPBcEA&#10;AADcAAAADwAAAGRycy9kb3ducmV2LnhtbERPTWvCQBC9C/0PyxS86W6L1ja6SqkInizGKvQ2ZMck&#10;mJ0N2dXEf+8Kgrd5vM+ZLTpbiQs1vnSs4W2oQBBnzpSca/jbrQafIHxANlg5Jg1X8rCYv/RmmBjX&#10;8pYuachFDGGfoIYihDqR0mcFWfRDVxNH7ugaiyHCJpemwTaG20q+K/UhLZYcGwqs6aeg7JSerYb9&#10;5vh/GKnffGnHdes6Jdl+Sa37r933FESgLjzFD/faxPmTMdyfiRfI+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QhzwXBAAAA3AAAAA8AAAAAAAAAAAAAAAAAmAIAAGRycy9kb3du&#10;cmV2LnhtbFBLBQYAAAAABAAEAPUAAACGAwAAAAA=&#10;" filled="f" stroked="f">
                  <v:textbox>
                    <w:txbxContent>
                      <w:p w:rsidR="00195133" w:rsidRPr="00517E23" w:rsidRDefault="00195133" w:rsidP="00723ED0">
                        <w:pPr>
                          <w:pStyle w:val="NormalWeb"/>
                          <w:spacing w:before="0" w:beforeAutospacing="0" w:after="0" w:afterAutospacing="0"/>
                          <w:rPr>
                            <w:sz w:val="20"/>
                            <w:szCs w:val="20"/>
                          </w:rPr>
                        </w:pPr>
                        <w:proofErr w:type="gramStart"/>
                        <w:r w:rsidRPr="00517E23">
                          <w:rPr>
                            <w:b/>
                            <w:bCs/>
                            <w:color w:val="FFFFFF" w:themeColor="background1"/>
                            <w:kern w:val="24"/>
                            <w:sz w:val="20"/>
                            <w:szCs w:val="20"/>
                          </w:rPr>
                          <w:t>a)</w:t>
                        </w:r>
                        <w:proofErr w:type="gramEnd"/>
                        <w:r w:rsidRPr="00517E23">
                          <w:rPr>
                            <w:b/>
                            <w:bCs/>
                            <w:color w:val="FFFFFF" w:themeColor="background1"/>
                            <w:kern w:val="24"/>
                            <w:sz w:val="20"/>
                            <w:szCs w:val="20"/>
                          </w:rPr>
                          <w:t>80/20 PP/NR</w:t>
                        </w:r>
                      </w:p>
                    </w:txbxContent>
                  </v:textbox>
                </v:shape>
                <v:shape id="TextBox 65" o:spid="_x0000_s1111" type="#_x0000_t202" style="position:absolute;left:25643;top:5668;width:27870;height:5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NRcsIA&#10;AADcAAAADwAAAGRycy9kb3ducmV2LnhtbERPS2vCQBC+C/0PyxR6092Kjza6SlEKPSnGKvQ2ZMck&#10;mJ0N2a2J/94VBG/z8T1nvuxsJS7U+NKxhveBAkGcOVNyruF3/93/AOEDssHKMWm4kofl4qU3x8S4&#10;lnd0SUMuYgj7BDUUIdSJlD4ryKIfuJo4cifXWAwRNrk0DbYx3FZyqNREWiw5NhRY06qg7Jz+Ww2H&#10;zenvOFLbfG3Hdes6Jdl+Sq3fXruvGYhAXXiKH+4fE+dPJ3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81FywgAAANwAAAAPAAAAAAAAAAAAAAAAAJgCAABkcnMvZG93&#10;bnJldi54bWxQSwUGAAAAAAQABAD1AAAAhwMAAAAA&#10;" filled="f" stroked="f">
                  <v:textbox>
                    <w:txbxContent>
                      <w:p w:rsidR="00195133" w:rsidRPr="00517E23" w:rsidRDefault="00195133" w:rsidP="00723ED0">
                        <w:pPr>
                          <w:pStyle w:val="NormalWeb"/>
                          <w:spacing w:before="0" w:beforeAutospacing="0" w:after="0" w:afterAutospacing="0"/>
                          <w:rPr>
                            <w:b/>
                            <w:bCs/>
                            <w:color w:val="FFFFFF" w:themeColor="background1"/>
                            <w:kern w:val="24"/>
                            <w:sz w:val="20"/>
                            <w:szCs w:val="20"/>
                          </w:rPr>
                        </w:pPr>
                        <w:r w:rsidRPr="00517E23">
                          <w:rPr>
                            <w:b/>
                            <w:bCs/>
                            <w:color w:val="FFFFFF" w:themeColor="background1"/>
                            <w:kern w:val="24"/>
                            <w:sz w:val="20"/>
                            <w:szCs w:val="20"/>
                          </w:rPr>
                          <w:t xml:space="preserve">b) 80/20 PP/NR </w:t>
                        </w:r>
                      </w:p>
                      <w:p w:rsidR="00195133" w:rsidRPr="008B0A3E" w:rsidRDefault="00195133" w:rsidP="00723ED0">
                        <w:pPr>
                          <w:pStyle w:val="NormalWeb"/>
                          <w:spacing w:before="0" w:beforeAutospacing="0" w:after="0" w:afterAutospacing="0"/>
                          <w:rPr>
                            <w:sz w:val="28"/>
                            <w:szCs w:val="28"/>
                          </w:rPr>
                        </w:pPr>
                        <w:r w:rsidRPr="00517E23">
                          <w:rPr>
                            <w:b/>
                            <w:bCs/>
                            <w:color w:val="FFFFFF" w:themeColor="background1"/>
                            <w:kern w:val="24"/>
                            <w:sz w:val="20"/>
                            <w:szCs w:val="20"/>
                          </w:rPr>
                          <w:t xml:space="preserve">+1 </w:t>
                        </w:r>
                        <w:proofErr w:type="spellStart"/>
                        <w:r w:rsidRPr="00517E23">
                          <w:rPr>
                            <w:b/>
                            <w:bCs/>
                            <w:color w:val="FFFFFF" w:themeColor="background1"/>
                            <w:kern w:val="24"/>
                            <w:sz w:val="20"/>
                            <w:szCs w:val="20"/>
                          </w:rPr>
                          <w:t>wt</w:t>
                        </w:r>
                        <w:proofErr w:type="spellEnd"/>
                        <w:r w:rsidRPr="00517E23">
                          <w:rPr>
                            <w:b/>
                            <w:bCs/>
                            <w:color w:val="FFFFFF" w:themeColor="background1"/>
                            <w:kern w:val="24"/>
                            <w:sz w:val="20"/>
                            <w:szCs w:val="20"/>
                          </w:rPr>
                          <w:t>% MWCNT</w:t>
                        </w:r>
                      </w:p>
                    </w:txbxContent>
                  </v:textbox>
                </v:shape>
                <v:shape id="TextBox 66" o:spid="_x0000_s1112" type="#_x0000_t202" style="position:absolute;left:46438;top:5668;width:20484;height:100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7/06cIA&#10;AADcAAAADwAAAGRycy9kb3ducmV2LnhtbERPS2vCQBC+C/0PyxR6092Kjza6SlEKPSnGKvQ2ZMck&#10;mJ0N2a2J/94VBG/z8T1nvuxsJS7U+NKxhveBAkGcOVNyruF3/93/AOEDssHKMWm4kofl4qU3x8S4&#10;lnd0SUMuYgj7BDUUIdSJlD4ryKIfuJo4cifXWAwRNrk0DbYx3FZyqNREWiw5NhRY06qg7Jz+Ww2H&#10;zenvOFLbfG3Hdes6Jdl+Sq3fXruvGYhAXXiKH+4fE+dPp3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v/TpwgAAANwAAAAPAAAAAAAAAAAAAAAAAJgCAABkcnMvZG93&#10;bnJldi54bWxQSwUGAAAAAAQABAD1AAAAhwMAAAAA&#10;" filled="f" stroked="f">
                  <v:textbox>
                    <w:txbxContent>
                      <w:p w:rsidR="00195133" w:rsidRPr="00517E23" w:rsidRDefault="00195133" w:rsidP="00723ED0">
                        <w:pPr>
                          <w:pStyle w:val="NormalWeb"/>
                          <w:spacing w:before="0" w:beforeAutospacing="0" w:after="0" w:afterAutospacing="0"/>
                          <w:rPr>
                            <w:b/>
                            <w:bCs/>
                            <w:color w:val="FFFFFF" w:themeColor="background1"/>
                            <w:kern w:val="24"/>
                            <w:sz w:val="20"/>
                            <w:szCs w:val="20"/>
                          </w:rPr>
                        </w:pPr>
                        <w:r w:rsidRPr="00517E23">
                          <w:rPr>
                            <w:b/>
                            <w:bCs/>
                            <w:color w:val="FFFFFF" w:themeColor="background1"/>
                            <w:kern w:val="24"/>
                            <w:sz w:val="20"/>
                            <w:szCs w:val="20"/>
                          </w:rPr>
                          <w:t xml:space="preserve">c) 80/20 PP/NR </w:t>
                        </w:r>
                      </w:p>
                      <w:p w:rsidR="00195133" w:rsidRPr="00517E23" w:rsidRDefault="00195133" w:rsidP="00723ED0">
                        <w:pPr>
                          <w:pStyle w:val="NormalWeb"/>
                          <w:spacing w:before="0" w:beforeAutospacing="0" w:after="0" w:afterAutospacing="0"/>
                          <w:rPr>
                            <w:sz w:val="20"/>
                            <w:szCs w:val="20"/>
                          </w:rPr>
                        </w:pPr>
                        <w:r w:rsidRPr="00517E23">
                          <w:rPr>
                            <w:b/>
                            <w:bCs/>
                            <w:color w:val="FFFFFF" w:themeColor="background1"/>
                            <w:kern w:val="24"/>
                            <w:sz w:val="20"/>
                            <w:szCs w:val="20"/>
                          </w:rPr>
                          <w:t xml:space="preserve">+3 </w:t>
                        </w:r>
                        <w:proofErr w:type="spellStart"/>
                        <w:r w:rsidRPr="00517E23">
                          <w:rPr>
                            <w:b/>
                            <w:bCs/>
                            <w:color w:val="FFFFFF" w:themeColor="background1"/>
                            <w:kern w:val="24"/>
                            <w:sz w:val="20"/>
                            <w:szCs w:val="20"/>
                          </w:rPr>
                          <w:t>wt</w:t>
                        </w:r>
                        <w:proofErr w:type="spellEnd"/>
                        <w:r w:rsidRPr="00517E23">
                          <w:rPr>
                            <w:b/>
                            <w:bCs/>
                            <w:color w:val="FFFFFF" w:themeColor="background1"/>
                            <w:kern w:val="24"/>
                            <w:sz w:val="20"/>
                            <w:szCs w:val="20"/>
                          </w:rPr>
                          <w:t>% MWCNT</w:t>
                        </w:r>
                      </w:p>
                    </w:txbxContent>
                  </v:textbox>
                </v:shape>
                <v:shape id="TextBox 67" o:spid="_x0000_s1113" type="#_x0000_t202" style="position:absolute;left:7;top:25099;width:22757;height:84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Bgm8UA&#10;AADcAAAADwAAAGRycy9kb3ducmV2LnhtbESPT2vCQBDF70K/wzKCN921qG1TVykVwZNF+wd6G7Jj&#10;EpqdDdnVxG/vHAreZnhv3vvNct37Wl2ojVVgC9OJAUWcB1dxYeHrczt+BhUTssM6MFm4UoT16mGw&#10;xMyFjg90OaZCSQjHDC2UKTWZ1jEvyWOchIZYtFNoPSZZ20K7FjsJ97V+NGahPVYsDSU29F5S/nc8&#10;ewvf+9Pvz8x8FBs/b7rQG83+RVs7GvZvr6AS9elu/r/eOcF/Elp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IGCbxQAAANwAAAAPAAAAAAAAAAAAAAAAAJgCAABkcnMv&#10;ZG93bnJldi54bWxQSwUGAAAAAAQABAD1AAAAigMAAAAA&#10;" filled="f" stroked="f">
                  <v:textbox>
                    <w:txbxContent>
                      <w:p w:rsidR="00195133" w:rsidRPr="00517E23" w:rsidRDefault="00195133" w:rsidP="00723ED0">
                        <w:pPr>
                          <w:pStyle w:val="NormalWeb"/>
                          <w:spacing w:before="0" w:beforeAutospacing="0" w:after="0" w:afterAutospacing="0"/>
                          <w:rPr>
                            <w:b/>
                            <w:bCs/>
                            <w:color w:val="FFFFFF" w:themeColor="background1"/>
                            <w:kern w:val="24"/>
                            <w:sz w:val="20"/>
                            <w:szCs w:val="20"/>
                          </w:rPr>
                        </w:pPr>
                        <w:r w:rsidRPr="00517E23">
                          <w:rPr>
                            <w:b/>
                            <w:bCs/>
                            <w:color w:val="FFFFFF" w:themeColor="background1"/>
                            <w:kern w:val="24"/>
                            <w:sz w:val="20"/>
                            <w:szCs w:val="20"/>
                          </w:rPr>
                          <w:t xml:space="preserve">d) 80/20 PP/NR </w:t>
                        </w:r>
                      </w:p>
                      <w:p w:rsidR="00195133" w:rsidRPr="00517E23" w:rsidRDefault="00195133" w:rsidP="00723ED0">
                        <w:pPr>
                          <w:pStyle w:val="NormalWeb"/>
                          <w:spacing w:before="0" w:beforeAutospacing="0" w:after="0" w:afterAutospacing="0"/>
                          <w:rPr>
                            <w:sz w:val="20"/>
                            <w:szCs w:val="20"/>
                          </w:rPr>
                        </w:pPr>
                        <w:r w:rsidRPr="00517E23">
                          <w:rPr>
                            <w:b/>
                            <w:bCs/>
                            <w:color w:val="FFFFFF" w:themeColor="background1"/>
                            <w:kern w:val="24"/>
                            <w:sz w:val="20"/>
                            <w:szCs w:val="20"/>
                          </w:rPr>
                          <w:t xml:space="preserve">+5 </w:t>
                        </w:r>
                        <w:proofErr w:type="spellStart"/>
                        <w:r w:rsidRPr="00517E23">
                          <w:rPr>
                            <w:b/>
                            <w:bCs/>
                            <w:color w:val="FFFFFF" w:themeColor="background1"/>
                            <w:kern w:val="24"/>
                            <w:sz w:val="20"/>
                            <w:szCs w:val="20"/>
                          </w:rPr>
                          <w:t>wt</w:t>
                        </w:r>
                        <w:proofErr w:type="spellEnd"/>
                        <w:r w:rsidRPr="00517E23">
                          <w:rPr>
                            <w:b/>
                            <w:bCs/>
                            <w:color w:val="FFFFFF" w:themeColor="background1"/>
                            <w:kern w:val="24"/>
                            <w:sz w:val="20"/>
                            <w:szCs w:val="20"/>
                          </w:rPr>
                          <w:t>% MWCNT</w:t>
                        </w:r>
                      </w:p>
                    </w:txbxContent>
                  </v:textbox>
                </v:shape>
                <v:shape id="TextBox 68" o:spid="_x0000_s1114" type="#_x0000_t202" style="position:absolute;left:23341;top:24720;width:22688;height:83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zFAMEA&#10;AADcAAAADwAAAGRycy9kb3ducmV2LnhtbERPTYvCMBC9C/6HMIK3NXFRd+0aZVEET4ruKuxtaMa2&#10;2ExKE23990ZY8DaP9zmzRWtLcaPaF441DAcKBHHqTMGZht+f9dsnCB+QDZaOScOdPCzm3c4ME+Ma&#10;3tPtEDIRQ9gnqCEPoUqk9GlOFv3AVcSRO7vaYoiwzqSpsYnhtpTvSk2kxYJjQ44VLXNKL4er1XDc&#10;nv9OI7XLVnZcNa5Vku1Uat3vtd9fIAK14SX+d29MnP8xhecz8QI5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VsxQDBAAAA3AAAAA8AAAAAAAAAAAAAAAAAmAIAAGRycy9kb3du&#10;cmV2LnhtbFBLBQYAAAAABAAEAPUAAACGAwAAAAA=&#10;" filled="f" stroked="f">
                  <v:textbox>
                    <w:txbxContent>
                      <w:p w:rsidR="00195133" w:rsidRPr="00517E23" w:rsidRDefault="00195133" w:rsidP="00723ED0">
                        <w:pPr>
                          <w:pStyle w:val="NormalWeb"/>
                          <w:spacing w:before="0" w:beforeAutospacing="0" w:after="0" w:afterAutospacing="0"/>
                          <w:rPr>
                            <w:b/>
                            <w:bCs/>
                            <w:color w:val="FFFFFF" w:themeColor="background1"/>
                            <w:kern w:val="24"/>
                            <w:sz w:val="20"/>
                            <w:szCs w:val="20"/>
                          </w:rPr>
                        </w:pPr>
                        <w:r w:rsidRPr="00517E23">
                          <w:rPr>
                            <w:b/>
                            <w:bCs/>
                            <w:color w:val="FFFFFF" w:themeColor="background1"/>
                            <w:kern w:val="24"/>
                            <w:sz w:val="20"/>
                            <w:szCs w:val="20"/>
                          </w:rPr>
                          <w:t>e) 80/20 PP/NR</w:t>
                        </w:r>
                      </w:p>
                      <w:p w:rsidR="00195133" w:rsidRPr="008B0A3E" w:rsidRDefault="00195133" w:rsidP="00723ED0">
                        <w:pPr>
                          <w:pStyle w:val="NormalWeb"/>
                          <w:spacing w:before="0" w:beforeAutospacing="0" w:after="0" w:afterAutospacing="0"/>
                        </w:pPr>
                        <w:r w:rsidRPr="00517E23">
                          <w:rPr>
                            <w:b/>
                            <w:bCs/>
                            <w:color w:val="FFFFFF" w:themeColor="background1"/>
                            <w:kern w:val="24"/>
                            <w:sz w:val="20"/>
                            <w:szCs w:val="20"/>
                          </w:rPr>
                          <w:t xml:space="preserve"> +7 </w:t>
                        </w:r>
                        <w:proofErr w:type="spellStart"/>
                        <w:r w:rsidRPr="00517E23">
                          <w:rPr>
                            <w:b/>
                            <w:bCs/>
                            <w:color w:val="FFFFFF" w:themeColor="background1"/>
                            <w:kern w:val="24"/>
                            <w:sz w:val="20"/>
                            <w:szCs w:val="20"/>
                          </w:rPr>
                          <w:t>wt</w:t>
                        </w:r>
                        <w:proofErr w:type="spellEnd"/>
                        <w:r w:rsidRPr="00517E23">
                          <w:rPr>
                            <w:b/>
                            <w:bCs/>
                            <w:color w:val="FFFFFF" w:themeColor="background1"/>
                            <w:kern w:val="24"/>
                            <w:sz w:val="20"/>
                            <w:szCs w:val="20"/>
                          </w:rPr>
                          <w:t>% MWCNT</w:t>
                        </w:r>
                      </w:p>
                    </w:txbxContent>
                  </v:textbox>
                </v:shape>
              </v:group>
            </w:pict>
          </mc:Fallback>
        </mc:AlternateContent>
      </w:r>
    </w:p>
    <w:p w:rsidR="00723ED0" w:rsidRDefault="00723ED0" w:rsidP="00723ED0">
      <w:pPr>
        <w:autoSpaceDE w:val="0"/>
        <w:autoSpaceDN w:val="0"/>
        <w:adjustRightInd w:val="0"/>
        <w:spacing w:line="360" w:lineRule="auto"/>
        <w:jc w:val="both"/>
        <w:rPr>
          <w:rFonts w:eastAsiaTheme="minorHAnsi"/>
          <w:lang w:val="en-IN"/>
        </w:rPr>
      </w:pPr>
    </w:p>
    <w:p w:rsidR="00723ED0" w:rsidRDefault="00723ED0" w:rsidP="00723ED0">
      <w:pPr>
        <w:autoSpaceDE w:val="0"/>
        <w:autoSpaceDN w:val="0"/>
        <w:adjustRightInd w:val="0"/>
        <w:spacing w:line="360" w:lineRule="auto"/>
        <w:jc w:val="both"/>
        <w:rPr>
          <w:rFonts w:eastAsiaTheme="minorHAnsi"/>
          <w:lang w:val="en-IN"/>
        </w:rPr>
      </w:pPr>
    </w:p>
    <w:p w:rsidR="00723ED0" w:rsidRDefault="00723ED0" w:rsidP="00723ED0">
      <w:pPr>
        <w:autoSpaceDE w:val="0"/>
        <w:autoSpaceDN w:val="0"/>
        <w:adjustRightInd w:val="0"/>
        <w:spacing w:line="360" w:lineRule="auto"/>
        <w:jc w:val="both"/>
        <w:rPr>
          <w:rFonts w:eastAsiaTheme="minorHAnsi"/>
          <w:lang w:val="en-IN"/>
        </w:rPr>
      </w:pPr>
    </w:p>
    <w:p w:rsidR="00723ED0" w:rsidRDefault="00723ED0" w:rsidP="00723ED0">
      <w:pPr>
        <w:autoSpaceDE w:val="0"/>
        <w:autoSpaceDN w:val="0"/>
        <w:adjustRightInd w:val="0"/>
        <w:spacing w:line="360" w:lineRule="auto"/>
        <w:jc w:val="both"/>
        <w:rPr>
          <w:rFonts w:eastAsiaTheme="minorHAnsi"/>
          <w:lang w:val="en-IN"/>
        </w:rPr>
      </w:pPr>
    </w:p>
    <w:p w:rsidR="000E5CA0" w:rsidRDefault="000E5CA0" w:rsidP="00723ED0">
      <w:pPr>
        <w:autoSpaceDE w:val="0"/>
        <w:autoSpaceDN w:val="0"/>
        <w:adjustRightInd w:val="0"/>
        <w:spacing w:line="360" w:lineRule="auto"/>
        <w:jc w:val="both"/>
        <w:rPr>
          <w:rFonts w:eastAsiaTheme="minorHAnsi"/>
          <w:lang w:val="en-IN"/>
        </w:rPr>
      </w:pPr>
    </w:p>
    <w:p w:rsidR="000E5CA0" w:rsidRDefault="000E5CA0" w:rsidP="00723ED0">
      <w:pPr>
        <w:autoSpaceDE w:val="0"/>
        <w:autoSpaceDN w:val="0"/>
        <w:adjustRightInd w:val="0"/>
        <w:spacing w:line="360" w:lineRule="auto"/>
        <w:jc w:val="both"/>
        <w:rPr>
          <w:rFonts w:eastAsiaTheme="minorHAnsi"/>
          <w:lang w:val="en-IN"/>
        </w:rPr>
      </w:pPr>
    </w:p>
    <w:p w:rsidR="000E5CA0" w:rsidRDefault="000E5CA0" w:rsidP="00723ED0">
      <w:pPr>
        <w:autoSpaceDE w:val="0"/>
        <w:autoSpaceDN w:val="0"/>
        <w:adjustRightInd w:val="0"/>
        <w:spacing w:line="360" w:lineRule="auto"/>
        <w:jc w:val="both"/>
        <w:rPr>
          <w:rFonts w:eastAsiaTheme="minorHAnsi"/>
          <w:lang w:val="en-IN"/>
        </w:rPr>
      </w:pPr>
    </w:p>
    <w:p w:rsidR="000E5CA0" w:rsidRDefault="000E5CA0" w:rsidP="00723ED0">
      <w:pPr>
        <w:autoSpaceDE w:val="0"/>
        <w:autoSpaceDN w:val="0"/>
        <w:adjustRightInd w:val="0"/>
        <w:spacing w:line="360" w:lineRule="auto"/>
        <w:jc w:val="both"/>
        <w:rPr>
          <w:rFonts w:eastAsiaTheme="minorHAnsi"/>
          <w:lang w:val="en-IN"/>
        </w:rPr>
      </w:pPr>
    </w:p>
    <w:p w:rsidR="000E5CA0" w:rsidRDefault="000E5CA0" w:rsidP="00723ED0">
      <w:pPr>
        <w:autoSpaceDE w:val="0"/>
        <w:autoSpaceDN w:val="0"/>
        <w:adjustRightInd w:val="0"/>
        <w:spacing w:line="360" w:lineRule="auto"/>
        <w:jc w:val="both"/>
        <w:rPr>
          <w:rFonts w:eastAsiaTheme="minorHAnsi"/>
          <w:lang w:val="en-IN"/>
        </w:rPr>
      </w:pPr>
    </w:p>
    <w:p w:rsidR="000E5CA0" w:rsidRDefault="000E5CA0" w:rsidP="00723ED0">
      <w:pPr>
        <w:autoSpaceDE w:val="0"/>
        <w:autoSpaceDN w:val="0"/>
        <w:adjustRightInd w:val="0"/>
        <w:spacing w:line="360" w:lineRule="auto"/>
        <w:jc w:val="both"/>
        <w:rPr>
          <w:rFonts w:eastAsiaTheme="minorHAnsi"/>
          <w:lang w:val="en-IN"/>
        </w:rPr>
      </w:pPr>
    </w:p>
    <w:p w:rsidR="000E5CA0" w:rsidRDefault="000E5CA0" w:rsidP="00723ED0">
      <w:pPr>
        <w:autoSpaceDE w:val="0"/>
        <w:autoSpaceDN w:val="0"/>
        <w:adjustRightInd w:val="0"/>
        <w:spacing w:line="360" w:lineRule="auto"/>
        <w:jc w:val="both"/>
        <w:rPr>
          <w:rFonts w:eastAsiaTheme="minorHAnsi"/>
          <w:lang w:val="en-IN"/>
        </w:rPr>
      </w:pPr>
    </w:p>
    <w:p w:rsidR="000E5CA0" w:rsidRDefault="000E5CA0" w:rsidP="00723ED0">
      <w:pPr>
        <w:autoSpaceDE w:val="0"/>
        <w:autoSpaceDN w:val="0"/>
        <w:adjustRightInd w:val="0"/>
        <w:spacing w:line="360" w:lineRule="auto"/>
        <w:jc w:val="both"/>
        <w:rPr>
          <w:rFonts w:eastAsiaTheme="minorHAnsi"/>
          <w:lang w:val="en-IN"/>
        </w:rPr>
      </w:pPr>
    </w:p>
    <w:p w:rsidR="000E5CA0" w:rsidRPr="00F41992" w:rsidRDefault="00872C6C" w:rsidP="000E5CA0">
      <w:pPr>
        <w:autoSpaceDE w:val="0"/>
        <w:autoSpaceDN w:val="0"/>
        <w:adjustRightInd w:val="0"/>
        <w:spacing w:line="360" w:lineRule="auto"/>
        <w:jc w:val="both"/>
      </w:pPr>
      <w:r>
        <w:rPr>
          <w:b/>
        </w:rPr>
        <w:t>Figure 2.</w:t>
      </w:r>
      <w:r w:rsidR="000E5CA0" w:rsidRPr="00F41992">
        <w:t xml:space="preserve"> SEM images of 80</w:t>
      </w:r>
      <w:r w:rsidR="000E5CA0">
        <w:t>/20 PP/</w:t>
      </w:r>
      <w:r w:rsidR="000E5CA0" w:rsidRPr="00F41992">
        <w:t xml:space="preserve">NR/MWCNT composites </w:t>
      </w:r>
    </w:p>
    <w:p w:rsidR="000E5CA0" w:rsidRDefault="000E5CA0" w:rsidP="00723ED0">
      <w:pPr>
        <w:autoSpaceDE w:val="0"/>
        <w:autoSpaceDN w:val="0"/>
        <w:adjustRightInd w:val="0"/>
        <w:spacing w:line="360" w:lineRule="auto"/>
        <w:jc w:val="both"/>
        <w:rPr>
          <w:rFonts w:eastAsiaTheme="minorHAnsi"/>
          <w:lang w:val="en-IN"/>
        </w:rPr>
      </w:pPr>
    </w:p>
    <w:p w:rsidR="001153A9" w:rsidRDefault="00723ED0" w:rsidP="00723ED0">
      <w:pPr>
        <w:autoSpaceDE w:val="0"/>
        <w:autoSpaceDN w:val="0"/>
        <w:adjustRightInd w:val="0"/>
        <w:spacing w:line="360" w:lineRule="auto"/>
        <w:jc w:val="both"/>
        <w:rPr>
          <w:rFonts w:eastAsiaTheme="minorHAnsi"/>
          <w:lang w:val="en-IN"/>
        </w:rPr>
        <w:sectPr w:rsidR="001153A9">
          <w:endnotePr>
            <w:numFmt w:val="decimal"/>
          </w:endnotePr>
          <w:pgSz w:w="11906" w:h="16838"/>
          <w:pgMar w:top="1440" w:right="1440" w:bottom="1440" w:left="1440" w:header="708" w:footer="708" w:gutter="0"/>
          <w:cols w:space="708"/>
          <w:docGrid w:linePitch="360"/>
        </w:sectPr>
      </w:pPr>
      <w:r w:rsidRPr="00723ED0">
        <w:rPr>
          <w:rFonts w:eastAsiaTheme="minorHAnsi"/>
          <w:lang w:val="en-IN"/>
        </w:rPr>
        <w:t>Polymer blending is an efficient method for developing materials with superior properties than the blend components, but immiscibility either chemical incompatibility or lack of specific interaction usually leads to heterogeneous morphologies. The specific interaction between polymer constituents and the resulting morphology of blend system determine the final performance of the material.</w:t>
      </w:r>
    </w:p>
    <w:p w:rsidR="00723ED0" w:rsidRPr="00723ED0" w:rsidRDefault="00723ED0" w:rsidP="00723ED0">
      <w:pPr>
        <w:autoSpaceDE w:val="0"/>
        <w:autoSpaceDN w:val="0"/>
        <w:adjustRightInd w:val="0"/>
        <w:spacing w:line="360" w:lineRule="auto"/>
        <w:jc w:val="both"/>
        <w:rPr>
          <w:rFonts w:eastAsiaTheme="minorHAnsi"/>
          <w:lang w:val="en-IN"/>
        </w:rPr>
      </w:pPr>
      <w:r w:rsidRPr="00723ED0">
        <w:rPr>
          <w:rFonts w:eastAsiaTheme="minorHAnsi"/>
          <w:vertAlign w:val="superscript"/>
          <w:lang w:val="en-IN"/>
        </w:rPr>
        <w:lastRenderedPageBreak/>
        <w:endnoteReference w:id="19"/>
      </w:r>
      <w:r w:rsidRPr="00723ED0">
        <w:rPr>
          <w:rFonts w:eastAsiaTheme="minorHAnsi"/>
          <w:lang w:val="en-IN"/>
        </w:rPr>
        <w:t xml:space="preserve"> So, monitoring the final morphology during blending is the deciding factor of the final properties of the blend.</w:t>
      </w:r>
      <w:r w:rsidRPr="00723ED0">
        <w:rPr>
          <w:rFonts w:eastAsiaTheme="minorHAnsi"/>
          <w:vertAlign w:val="superscript"/>
          <w:lang w:val="en-IN"/>
        </w:rPr>
        <w:endnoteReference w:id="20"/>
      </w:r>
      <w:r w:rsidRPr="00723ED0">
        <w:rPr>
          <w:rFonts w:eastAsiaTheme="minorHAnsi"/>
          <w:lang w:val="en-IN"/>
        </w:rPr>
        <w:t xml:space="preserve"> Factors such as the interfacial tension, viscosity ratio, blend ratio, elasticity, processing conditions, etc. determine the morphology of polymer blend. Depending </w:t>
      </w:r>
      <w:r w:rsidRPr="00723ED0">
        <w:rPr>
          <w:rFonts w:eastAsiaTheme="minorHAnsi"/>
          <w:lang w:val="en-IN"/>
        </w:rPr>
        <w:lastRenderedPageBreak/>
        <w:t>on the balance of these forces, different morphologies such as dispersed and co-continuous types can be achieved</w:t>
      </w:r>
      <w:r w:rsidRPr="00723ED0">
        <w:rPr>
          <w:rFonts w:eastAsiaTheme="minorHAnsi"/>
          <w:color w:val="FF0000"/>
          <w:lang w:val="en-IN"/>
        </w:rPr>
        <w:t xml:space="preserve">.  </w:t>
      </w:r>
      <w:r w:rsidRPr="00723ED0">
        <w:rPr>
          <w:rFonts w:eastAsiaTheme="minorHAnsi"/>
          <w:color w:val="000000" w:themeColor="text1"/>
          <w:lang w:val="en-IN"/>
        </w:rPr>
        <w:t>On adding nanoparticles like MWCNT to this blend system a prominent morphological transformations with particle content might be expected. The selectively localized  MWCNTs in one of the blend component increases the viscosity of the phase and will changes the viscosity ratio between polymer phases. Also the</w:t>
      </w:r>
      <w:r w:rsidRPr="00723ED0">
        <w:rPr>
          <w:rFonts w:eastAsiaTheme="minorHAnsi"/>
          <w:lang w:val="en-IN"/>
        </w:rPr>
        <w:t xml:space="preserve"> elasticity of the system get enhanced by  increasing MWCNT content</w:t>
      </w:r>
      <w:r w:rsidRPr="00723ED0">
        <w:rPr>
          <w:rFonts w:eastAsiaTheme="minorHAnsi"/>
          <w:color w:val="FF0000"/>
          <w:lang w:val="en-IN"/>
        </w:rPr>
        <w:t xml:space="preserve">. </w:t>
      </w:r>
    </w:p>
    <w:p w:rsidR="000E5CA0" w:rsidRDefault="00723ED0" w:rsidP="00723ED0">
      <w:pPr>
        <w:autoSpaceDE w:val="0"/>
        <w:autoSpaceDN w:val="0"/>
        <w:adjustRightInd w:val="0"/>
        <w:spacing w:line="360" w:lineRule="auto"/>
        <w:jc w:val="both"/>
        <w:rPr>
          <w:rFonts w:eastAsiaTheme="minorHAnsi"/>
          <w:lang w:val="en-IN"/>
        </w:rPr>
      </w:pPr>
      <w:r w:rsidRPr="00723ED0">
        <w:rPr>
          <w:rFonts w:eastAsiaTheme="minorHAnsi"/>
          <w:lang w:val="en-IN"/>
        </w:rPr>
        <w:t xml:space="preserve">To deeply investigate the effect of MWCNT loading on the phase morphology of PP/NR blends, fractured surface  of all samples were analyzed </w:t>
      </w:r>
      <w:r w:rsidR="000E5CA0">
        <w:rPr>
          <w:rFonts w:eastAsiaTheme="minorHAnsi"/>
          <w:lang w:val="en-IN"/>
        </w:rPr>
        <w:t>by SEM and are shown in Figure 2</w:t>
      </w:r>
      <w:r w:rsidRPr="00723ED0">
        <w:rPr>
          <w:rFonts w:eastAsiaTheme="minorHAnsi"/>
          <w:lang w:val="en-IN"/>
        </w:rPr>
        <w:t>. It should be noted that in all the cases, SEM morphology was obtained after selec</w:t>
      </w:r>
      <w:r w:rsidR="000E5CA0">
        <w:rPr>
          <w:rFonts w:eastAsiaTheme="minorHAnsi"/>
          <w:lang w:val="en-IN"/>
        </w:rPr>
        <w:t>tively etching the NR phase by t</w:t>
      </w:r>
      <w:r w:rsidRPr="00723ED0">
        <w:rPr>
          <w:rFonts w:eastAsiaTheme="minorHAnsi"/>
          <w:lang w:val="en-IN"/>
        </w:rPr>
        <w:t>oluene (for 72 h) to improve the contrast between the phases</w:t>
      </w:r>
    </w:p>
    <w:p w:rsidR="00723ED0" w:rsidRPr="00723ED0" w:rsidRDefault="000E5CA0" w:rsidP="00723ED0">
      <w:pPr>
        <w:autoSpaceDE w:val="0"/>
        <w:autoSpaceDN w:val="0"/>
        <w:adjustRightInd w:val="0"/>
        <w:spacing w:line="360" w:lineRule="auto"/>
        <w:jc w:val="both"/>
        <w:rPr>
          <w:rFonts w:eastAsiaTheme="minorHAnsi"/>
          <w:lang w:val="en-IN"/>
        </w:rPr>
      </w:pPr>
      <w:r>
        <w:rPr>
          <w:rFonts w:eastAsiaTheme="minorHAnsi"/>
          <w:lang w:val="en-IN"/>
        </w:rPr>
        <w:t>Fig 2</w:t>
      </w:r>
      <w:r w:rsidR="00723ED0" w:rsidRPr="00723ED0">
        <w:rPr>
          <w:rFonts w:eastAsiaTheme="minorHAnsi"/>
          <w:lang w:val="en-IN"/>
        </w:rPr>
        <w:t>(a) shows that  neat blend has  a matrix-droplet  type morphology with NR as the dispersed p</w:t>
      </w:r>
      <w:r>
        <w:rPr>
          <w:rFonts w:eastAsiaTheme="minorHAnsi"/>
          <w:lang w:val="en-IN"/>
        </w:rPr>
        <w:t>hase and PP as the matrix. Fig 2</w:t>
      </w:r>
      <w:r w:rsidR="00872C6C">
        <w:rPr>
          <w:rFonts w:eastAsiaTheme="minorHAnsi"/>
          <w:lang w:val="en-IN"/>
        </w:rPr>
        <w:t>(b) indicates that  at 1</w:t>
      </w:r>
      <w:r w:rsidR="00723ED0" w:rsidRPr="00723ED0">
        <w:rPr>
          <w:rFonts w:eastAsiaTheme="minorHAnsi"/>
          <w:lang w:val="en-IN"/>
        </w:rPr>
        <w:t xml:space="preserve"> wt% MWCNT loading NR</w:t>
      </w:r>
      <w:r w:rsidR="00872C6C">
        <w:rPr>
          <w:rFonts w:eastAsiaTheme="minorHAnsi"/>
          <w:lang w:val="en-IN"/>
        </w:rPr>
        <w:t xml:space="preserve"> </w:t>
      </w:r>
      <w:r w:rsidR="00723ED0" w:rsidRPr="00723ED0">
        <w:rPr>
          <w:rFonts w:eastAsiaTheme="minorHAnsi"/>
          <w:lang w:val="en-IN"/>
        </w:rPr>
        <w:t>droplets are get  elongated, and became irregular in shape</w:t>
      </w:r>
      <w:r w:rsidR="00723ED0" w:rsidRPr="008C5DD6">
        <w:rPr>
          <w:rFonts w:eastAsiaTheme="minorHAnsi"/>
          <w:color w:val="000000" w:themeColor="text1"/>
          <w:lang w:val="en-IN"/>
        </w:rPr>
        <w:t>.  The presence of MWCNTs in NR phase   increases the viscosity of NR droplets, this result the breakup and reshaping of deformed NR droplets to spherical shape much harde</w:t>
      </w:r>
      <w:r w:rsidR="00723ED0" w:rsidRPr="00723ED0">
        <w:rPr>
          <w:rFonts w:eastAsiaTheme="minorHAnsi"/>
          <w:color w:val="FF0000"/>
          <w:lang w:val="en-IN"/>
        </w:rPr>
        <w:t xml:space="preserve">r. </w:t>
      </w:r>
      <w:r w:rsidR="00723ED0" w:rsidRPr="00723ED0">
        <w:rPr>
          <w:rFonts w:eastAsiaTheme="minorHAnsi"/>
          <w:lang w:val="en-IN"/>
        </w:rPr>
        <w:t>Moreover, MWCNTs often curl and reside inside the droplet, can still induce a domain bridging effect as their length is often larger than the domain size . This self networking capability of MWCNTs can further slowdown the relaxation time of NR droplets. All these effects leads to the formation of big irregularly shaped NR droplets in (80/20/</w:t>
      </w:r>
      <w:r w:rsidR="00872C6C">
        <w:rPr>
          <w:rFonts w:eastAsiaTheme="minorHAnsi"/>
          <w:color w:val="0070C0"/>
          <w:lang w:val="en-IN"/>
        </w:rPr>
        <w:t>1wt% MWCNT</w:t>
      </w:r>
      <w:r w:rsidR="00723ED0" w:rsidRPr="00723ED0">
        <w:rPr>
          <w:rFonts w:eastAsiaTheme="minorHAnsi"/>
          <w:color w:val="0070C0"/>
          <w:lang w:val="en-IN"/>
        </w:rPr>
        <w:t xml:space="preserve">) </w:t>
      </w:r>
      <w:r w:rsidR="00723ED0" w:rsidRPr="00723ED0">
        <w:rPr>
          <w:rFonts w:eastAsiaTheme="minorHAnsi"/>
          <w:lang w:val="en-IN"/>
        </w:rPr>
        <w:t>blend. Several factors such as filler localization,</w:t>
      </w:r>
      <w:r w:rsidR="00723ED0" w:rsidRPr="00723ED0">
        <w:rPr>
          <w:rFonts w:eastAsiaTheme="minorHAnsi"/>
          <w:vertAlign w:val="superscript"/>
          <w:lang w:val="en-IN"/>
        </w:rPr>
        <w:endnoteReference w:id="21"/>
      </w:r>
      <w:r w:rsidR="00723ED0" w:rsidRPr="00723ED0">
        <w:rPr>
          <w:rFonts w:eastAsiaTheme="minorHAnsi"/>
          <w:lang w:val="en-IN"/>
        </w:rPr>
        <w:t xml:space="preserve"> filler functionalization</w:t>
      </w:r>
      <w:r w:rsidR="00723ED0" w:rsidRPr="00723ED0">
        <w:rPr>
          <w:rFonts w:eastAsiaTheme="minorHAnsi"/>
          <w:vertAlign w:val="superscript"/>
          <w:lang w:val="en-IN"/>
        </w:rPr>
        <w:endnoteReference w:id="22"/>
      </w:r>
      <w:r w:rsidR="00723ED0" w:rsidRPr="00723ED0">
        <w:rPr>
          <w:rFonts w:eastAsiaTheme="minorHAnsi"/>
          <w:lang w:val="en-IN"/>
        </w:rPr>
        <w:t xml:space="preserve">, filler geometry </w:t>
      </w:r>
      <w:r w:rsidR="00723ED0" w:rsidRPr="00723ED0">
        <w:rPr>
          <w:rFonts w:eastAsiaTheme="minorHAnsi"/>
          <w:vertAlign w:val="superscript"/>
          <w:lang w:val="en-IN"/>
        </w:rPr>
        <w:endnoteReference w:id="23"/>
      </w:r>
      <w:r w:rsidR="00723ED0" w:rsidRPr="00723ED0">
        <w:rPr>
          <w:rFonts w:eastAsiaTheme="minorHAnsi"/>
          <w:lang w:val="en-IN"/>
        </w:rPr>
        <w:t xml:space="preserve"> and particle self-networking in the host polymer</w:t>
      </w:r>
      <w:r w:rsidR="00723ED0" w:rsidRPr="00723ED0">
        <w:rPr>
          <w:rFonts w:eastAsiaTheme="minorHAnsi"/>
          <w:vertAlign w:val="superscript"/>
          <w:lang w:val="en-IN"/>
        </w:rPr>
        <w:endnoteReference w:id="24"/>
      </w:r>
      <w:r w:rsidR="00723ED0" w:rsidRPr="00723ED0">
        <w:rPr>
          <w:rFonts w:eastAsiaTheme="minorHAnsi"/>
          <w:lang w:val="en-IN"/>
        </w:rPr>
        <w:t xml:space="preserve">   affect the size and shape of droplets  by the addition of nanofillers in  blend nanocomposites.</w:t>
      </w:r>
    </w:p>
    <w:p w:rsidR="00723ED0" w:rsidRPr="008C5DD6" w:rsidRDefault="00B32B6D" w:rsidP="00723ED0">
      <w:pPr>
        <w:autoSpaceDE w:val="0"/>
        <w:autoSpaceDN w:val="0"/>
        <w:adjustRightInd w:val="0"/>
        <w:spacing w:line="360" w:lineRule="auto"/>
        <w:jc w:val="both"/>
        <w:rPr>
          <w:rFonts w:eastAsiaTheme="minorHAnsi"/>
          <w:color w:val="000000" w:themeColor="text1"/>
          <w:lang w:val="en-IN"/>
        </w:rPr>
      </w:pPr>
      <w:r>
        <w:rPr>
          <w:rFonts w:eastAsiaTheme="minorHAnsi"/>
          <w:lang w:val="en-IN"/>
        </w:rPr>
        <w:t>Fig 2</w:t>
      </w:r>
      <w:r w:rsidR="00723ED0" w:rsidRPr="00723ED0">
        <w:rPr>
          <w:rFonts w:eastAsiaTheme="minorHAnsi"/>
          <w:lang w:val="en-IN"/>
        </w:rPr>
        <w:t xml:space="preserve">(c-e) shows that, as increasing  the MWCNT content the NR droplets were highly deformed to spheroidal and elongated structures.  </w:t>
      </w:r>
      <w:r w:rsidR="00723ED0" w:rsidRPr="008C5DD6">
        <w:rPr>
          <w:rFonts w:eastAsiaTheme="minorHAnsi"/>
          <w:color w:val="000000" w:themeColor="text1"/>
          <w:lang w:val="en-IN"/>
        </w:rPr>
        <w:t>At higher filler loading the amount of MWCNT is high enough to hinder the relaxation of NR droplets. Thus, as MWCNT content increases, the relaxation time of NR droplets get increased  and high  shear forces are  needed to break up the MWCNT filled NR phase. Hence, at the same mixing conditions, with addition of MWCNT slowdown of breakup mechanism happens and NR droplets get elongated.</w:t>
      </w:r>
      <w:r w:rsidR="00723ED0" w:rsidRPr="008C5DD6">
        <w:rPr>
          <w:rFonts w:eastAsiaTheme="minorHAnsi"/>
          <w:color w:val="000000" w:themeColor="text1"/>
          <w:vertAlign w:val="superscript"/>
          <w:lang w:val="en-IN"/>
        </w:rPr>
        <w:endnoteReference w:id="25"/>
      </w:r>
      <w:r w:rsidR="00723ED0" w:rsidRPr="008C5DD6">
        <w:rPr>
          <w:rFonts w:eastAsiaTheme="minorHAnsi"/>
          <w:color w:val="000000" w:themeColor="text1"/>
          <w:lang w:val="en-IN"/>
        </w:rPr>
        <w:t xml:space="preserve"> There are many reports regarding this type of morphological changes with MWCNT loading in various blend system.</w:t>
      </w:r>
      <w:r w:rsidR="00723ED0" w:rsidRPr="008C5DD6">
        <w:rPr>
          <w:rFonts w:eastAsiaTheme="minorHAnsi"/>
          <w:color w:val="000000" w:themeColor="text1"/>
          <w:vertAlign w:val="superscript"/>
          <w:lang w:val="en-IN"/>
        </w:rPr>
        <w:endnoteReference w:id="26"/>
      </w:r>
      <w:r w:rsidR="00723ED0" w:rsidRPr="008C5DD6">
        <w:rPr>
          <w:rFonts w:eastAsiaTheme="minorHAnsi"/>
          <w:color w:val="000000" w:themeColor="text1"/>
          <w:vertAlign w:val="superscript"/>
          <w:lang w:val="en-IN"/>
        </w:rPr>
        <w:t>,</w:t>
      </w:r>
      <w:r w:rsidR="00723ED0" w:rsidRPr="008C5DD6">
        <w:rPr>
          <w:rFonts w:eastAsiaTheme="minorHAnsi"/>
          <w:color w:val="000000" w:themeColor="text1"/>
          <w:vertAlign w:val="superscript"/>
          <w:lang w:val="en-IN"/>
        </w:rPr>
        <w:endnoteReference w:id="27"/>
      </w:r>
      <w:r w:rsidR="00723ED0" w:rsidRPr="008C5DD6">
        <w:rPr>
          <w:rFonts w:eastAsiaTheme="minorHAnsi"/>
          <w:color w:val="000000" w:themeColor="text1"/>
          <w:vertAlign w:val="superscript"/>
          <w:lang w:val="en-IN"/>
        </w:rPr>
        <w:t>,</w:t>
      </w:r>
      <w:r w:rsidR="00723ED0" w:rsidRPr="008C5DD6">
        <w:rPr>
          <w:rFonts w:eastAsiaTheme="minorHAnsi"/>
          <w:color w:val="000000" w:themeColor="text1"/>
          <w:vertAlign w:val="superscript"/>
          <w:lang w:val="en-IN"/>
        </w:rPr>
        <w:endnoteReference w:id="28"/>
      </w:r>
    </w:p>
    <w:p w:rsidR="00723ED0" w:rsidRDefault="00723ED0" w:rsidP="00723ED0">
      <w:pPr>
        <w:autoSpaceDE w:val="0"/>
        <w:autoSpaceDN w:val="0"/>
        <w:adjustRightInd w:val="0"/>
        <w:spacing w:line="360" w:lineRule="auto"/>
        <w:jc w:val="both"/>
        <w:rPr>
          <w:rFonts w:eastAsiaTheme="minorHAnsi"/>
          <w:lang w:val="en-IN"/>
        </w:rPr>
      </w:pPr>
    </w:p>
    <w:p w:rsidR="00723ED0" w:rsidRDefault="00723ED0" w:rsidP="00723ED0">
      <w:pPr>
        <w:autoSpaceDE w:val="0"/>
        <w:autoSpaceDN w:val="0"/>
        <w:adjustRightInd w:val="0"/>
        <w:spacing w:line="360" w:lineRule="auto"/>
        <w:jc w:val="both"/>
        <w:rPr>
          <w:rFonts w:eastAsiaTheme="minorHAnsi"/>
          <w:lang w:val="en-IN"/>
        </w:rPr>
      </w:pPr>
    </w:p>
    <w:p w:rsidR="00723ED0" w:rsidRDefault="00723ED0" w:rsidP="00723ED0">
      <w:pPr>
        <w:autoSpaceDE w:val="0"/>
        <w:autoSpaceDN w:val="0"/>
        <w:adjustRightInd w:val="0"/>
        <w:spacing w:line="360" w:lineRule="auto"/>
        <w:jc w:val="both"/>
        <w:rPr>
          <w:rFonts w:eastAsiaTheme="minorHAnsi"/>
          <w:lang w:val="en-IN"/>
        </w:rPr>
      </w:pPr>
    </w:p>
    <w:p w:rsidR="00723ED0" w:rsidRPr="00723ED0" w:rsidRDefault="00723ED0" w:rsidP="00723ED0">
      <w:pPr>
        <w:autoSpaceDE w:val="0"/>
        <w:autoSpaceDN w:val="0"/>
        <w:adjustRightInd w:val="0"/>
        <w:spacing w:line="360" w:lineRule="auto"/>
        <w:jc w:val="both"/>
        <w:rPr>
          <w:rFonts w:eastAsiaTheme="minorHAnsi"/>
          <w:lang w:val="en-IN"/>
        </w:rPr>
      </w:pPr>
    </w:p>
    <w:p w:rsidR="00723ED0" w:rsidRPr="00723ED0" w:rsidRDefault="00723ED0" w:rsidP="00723ED0">
      <w:pPr>
        <w:autoSpaceDE w:val="0"/>
        <w:autoSpaceDN w:val="0"/>
        <w:adjustRightInd w:val="0"/>
        <w:spacing w:line="360" w:lineRule="auto"/>
        <w:jc w:val="both"/>
        <w:rPr>
          <w:rFonts w:eastAsiaTheme="minorHAnsi"/>
          <w:noProof/>
          <w:lang w:val="en-IN" w:eastAsia="en-IN"/>
        </w:rPr>
      </w:pPr>
    </w:p>
    <w:p w:rsidR="00723ED0" w:rsidRPr="00723ED0" w:rsidRDefault="00723ED0" w:rsidP="00723ED0">
      <w:pPr>
        <w:autoSpaceDE w:val="0"/>
        <w:autoSpaceDN w:val="0"/>
        <w:adjustRightInd w:val="0"/>
        <w:spacing w:line="360" w:lineRule="auto"/>
        <w:jc w:val="both"/>
        <w:rPr>
          <w:rFonts w:eastAsiaTheme="minorHAnsi"/>
          <w:noProof/>
          <w:lang w:val="en-IN" w:eastAsia="en-IN"/>
        </w:rPr>
      </w:pPr>
    </w:p>
    <w:p w:rsidR="00723ED0" w:rsidRPr="00723ED0" w:rsidRDefault="00723ED0" w:rsidP="00723ED0">
      <w:pPr>
        <w:autoSpaceDE w:val="0"/>
        <w:autoSpaceDN w:val="0"/>
        <w:adjustRightInd w:val="0"/>
        <w:spacing w:line="360" w:lineRule="auto"/>
        <w:jc w:val="both"/>
        <w:rPr>
          <w:rFonts w:eastAsiaTheme="minorHAnsi"/>
          <w:noProof/>
          <w:lang w:val="en-IN" w:eastAsia="en-IN"/>
        </w:rPr>
      </w:pPr>
    </w:p>
    <w:p w:rsidR="00723ED0" w:rsidRPr="00723ED0" w:rsidRDefault="00723ED0" w:rsidP="00723ED0">
      <w:pPr>
        <w:autoSpaceDE w:val="0"/>
        <w:autoSpaceDN w:val="0"/>
        <w:adjustRightInd w:val="0"/>
        <w:spacing w:line="360" w:lineRule="auto"/>
        <w:jc w:val="both"/>
        <w:rPr>
          <w:rFonts w:eastAsiaTheme="minorHAnsi"/>
          <w:noProof/>
          <w:lang w:val="en-IN" w:eastAsia="en-IN"/>
        </w:rPr>
      </w:pPr>
    </w:p>
    <w:p w:rsidR="00723ED0" w:rsidRPr="00723ED0" w:rsidRDefault="00723ED0" w:rsidP="00723ED0">
      <w:pPr>
        <w:autoSpaceDE w:val="0"/>
        <w:autoSpaceDN w:val="0"/>
        <w:adjustRightInd w:val="0"/>
        <w:spacing w:line="360" w:lineRule="auto"/>
        <w:jc w:val="both"/>
        <w:rPr>
          <w:rFonts w:eastAsiaTheme="minorHAnsi"/>
          <w:noProof/>
          <w:lang w:val="en-IN" w:eastAsia="en-IN"/>
        </w:rPr>
      </w:pPr>
    </w:p>
    <w:p w:rsidR="00723ED0" w:rsidRPr="00723ED0" w:rsidRDefault="00723ED0" w:rsidP="00723ED0">
      <w:pPr>
        <w:autoSpaceDE w:val="0"/>
        <w:autoSpaceDN w:val="0"/>
        <w:adjustRightInd w:val="0"/>
        <w:spacing w:line="360" w:lineRule="auto"/>
        <w:jc w:val="both"/>
        <w:rPr>
          <w:rFonts w:eastAsiaTheme="minorHAnsi"/>
          <w:noProof/>
          <w:lang w:val="en-IN" w:eastAsia="en-IN"/>
        </w:rPr>
      </w:pPr>
    </w:p>
    <w:p w:rsidR="00723ED0" w:rsidRPr="00723ED0" w:rsidRDefault="00723ED0" w:rsidP="00723ED0">
      <w:pPr>
        <w:autoSpaceDE w:val="0"/>
        <w:autoSpaceDN w:val="0"/>
        <w:adjustRightInd w:val="0"/>
        <w:spacing w:line="360" w:lineRule="auto"/>
        <w:jc w:val="both"/>
        <w:rPr>
          <w:rFonts w:eastAsiaTheme="minorHAnsi"/>
          <w:lang w:val="en-IN"/>
        </w:rPr>
      </w:pPr>
    </w:p>
    <w:p w:rsidR="00723ED0" w:rsidRPr="00723ED0" w:rsidRDefault="00723ED0" w:rsidP="00723ED0">
      <w:pPr>
        <w:autoSpaceDE w:val="0"/>
        <w:autoSpaceDN w:val="0"/>
        <w:adjustRightInd w:val="0"/>
        <w:spacing w:line="360" w:lineRule="auto"/>
        <w:jc w:val="both"/>
        <w:rPr>
          <w:rFonts w:eastAsiaTheme="minorHAnsi"/>
          <w:lang w:val="en-IN"/>
        </w:rPr>
      </w:pPr>
    </w:p>
    <w:p w:rsidR="00723ED0" w:rsidRPr="00723ED0" w:rsidRDefault="00723ED0" w:rsidP="00723ED0">
      <w:pPr>
        <w:autoSpaceDE w:val="0"/>
        <w:autoSpaceDN w:val="0"/>
        <w:adjustRightInd w:val="0"/>
        <w:spacing w:line="360" w:lineRule="auto"/>
        <w:jc w:val="both"/>
        <w:rPr>
          <w:rFonts w:eastAsiaTheme="minorHAnsi"/>
          <w:lang w:val="en-IN"/>
        </w:rPr>
      </w:pPr>
      <w:r w:rsidRPr="00723ED0">
        <w:rPr>
          <w:rFonts w:eastAsiaTheme="minorHAnsi"/>
          <w:lang w:val="en-IN"/>
        </w:rPr>
        <w:t xml:space="preserve"> </w:t>
      </w:r>
    </w:p>
    <w:p w:rsidR="00723ED0" w:rsidRPr="00723ED0" w:rsidRDefault="00723ED0" w:rsidP="00723ED0">
      <w:pPr>
        <w:autoSpaceDE w:val="0"/>
        <w:autoSpaceDN w:val="0"/>
        <w:adjustRightInd w:val="0"/>
        <w:spacing w:line="360" w:lineRule="auto"/>
        <w:jc w:val="both"/>
        <w:rPr>
          <w:rFonts w:eastAsiaTheme="minorHAnsi"/>
          <w:lang w:val="en-IN"/>
        </w:rPr>
      </w:pPr>
    </w:p>
    <w:p w:rsidR="00723ED0" w:rsidRPr="00723ED0" w:rsidRDefault="00723ED0" w:rsidP="00723ED0">
      <w:pPr>
        <w:tabs>
          <w:tab w:val="left" w:pos="1137"/>
        </w:tabs>
        <w:spacing w:after="200" w:line="276" w:lineRule="auto"/>
        <w:rPr>
          <w:rFonts w:eastAsiaTheme="minorHAnsi"/>
          <w:i/>
          <w:lang w:val="en-IN"/>
        </w:rPr>
      </w:pPr>
    </w:p>
    <w:p w:rsidR="00157A43" w:rsidRDefault="00157A43" w:rsidP="00157A43">
      <w:pPr>
        <w:tabs>
          <w:tab w:val="left" w:pos="1137"/>
        </w:tabs>
        <w:spacing w:after="200" w:line="276" w:lineRule="auto"/>
        <w:rPr>
          <w:rFonts w:eastAsiaTheme="minorHAnsi"/>
          <w:b/>
          <w:i/>
          <w:lang w:val="en-IN"/>
        </w:rPr>
      </w:pPr>
      <w:r w:rsidRPr="00723ED0">
        <w:rPr>
          <w:rFonts w:asciiTheme="minorHAnsi" w:eastAsiaTheme="minorHAnsi" w:hAnsiTheme="minorHAnsi" w:cstheme="minorBidi"/>
          <w:noProof/>
          <w:sz w:val="22"/>
          <w:szCs w:val="22"/>
          <w:lang w:val="en-IN" w:eastAsia="en-IN"/>
        </w:rPr>
        <mc:AlternateContent>
          <mc:Choice Requires="wpg">
            <w:drawing>
              <wp:anchor distT="0" distB="0" distL="114300" distR="114300" simplePos="0" relativeHeight="251663360" behindDoc="0" locked="0" layoutInCell="1" allowOverlap="1" wp14:anchorId="206EB3C6" wp14:editId="51F37A7C">
                <wp:simplePos x="0" y="0"/>
                <wp:positionH relativeFrom="column">
                  <wp:posOffset>-209550</wp:posOffset>
                </wp:positionH>
                <wp:positionV relativeFrom="paragraph">
                  <wp:posOffset>71755</wp:posOffset>
                </wp:positionV>
                <wp:extent cx="5835650" cy="3978275"/>
                <wp:effectExtent l="0" t="0" r="0" b="22225"/>
                <wp:wrapNone/>
                <wp:docPr id="250" name="Group 75"/>
                <wp:cNvGraphicFramePr/>
                <a:graphic xmlns:a="http://schemas.openxmlformats.org/drawingml/2006/main">
                  <a:graphicData uri="http://schemas.microsoft.com/office/word/2010/wordprocessingGroup">
                    <wpg:wgp>
                      <wpg:cNvGrpSpPr/>
                      <wpg:grpSpPr>
                        <a:xfrm>
                          <a:off x="0" y="0"/>
                          <a:ext cx="5835650" cy="3978275"/>
                          <a:chOff x="0" y="-96904"/>
                          <a:chExt cx="8900430" cy="5112189"/>
                        </a:xfrm>
                      </wpg:grpSpPr>
                      <wpg:grpSp>
                        <wpg:cNvPr id="251" name="Group 251"/>
                        <wpg:cNvGrpSpPr/>
                        <wpg:grpSpPr>
                          <a:xfrm>
                            <a:off x="6296398" y="2542779"/>
                            <a:ext cx="2604032" cy="2472506"/>
                            <a:chOff x="6296398" y="2542779"/>
                            <a:chExt cx="4011563" cy="4469825"/>
                          </a:xfrm>
                        </wpg:grpSpPr>
                        <pic:pic xmlns:pic="http://schemas.openxmlformats.org/drawingml/2006/picture">
                          <pic:nvPicPr>
                            <pic:cNvPr id="252" name="Picture 252"/>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4142" t="7441" r="2885"/>
                            <a:stretch/>
                          </pic:blipFill>
                          <pic:spPr bwMode="auto">
                            <a:xfrm>
                              <a:off x="6296398" y="2542779"/>
                              <a:ext cx="4011563" cy="446982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s:wsp>
                          <wps:cNvPr id="253" name="Freeform 253"/>
                          <wps:cNvSpPr/>
                          <wps:spPr>
                            <a:xfrm>
                              <a:off x="7500851" y="2819877"/>
                              <a:ext cx="191729" cy="280220"/>
                            </a:xfrm>
                            <a:custGeom>
                              <a:avLst/>
                              <a:gdLst>
                                <a:gd name="connsiteX0" fmla="*/ 0 w 191729"/>
                                <a:gd name="connsiteY0" fmla="*/ 280219 h 280219"/>
                                <a:gd name="connsiteX1" fmla="*/ 58994 w 191729"/>
                                <a:gd name="connsiteY1" fmla="*/ 191729 h 280219"/>
                                <a:gd name="connsiteX2" fmla="*/ 103239 w 191729"/>
                                <a:gd name="connsiteY2" fmla="*/ 162232 h 280219"/>
                                <a:gd name="connsiteX3" fmla="*/ 162232 w 191729"/>
                                <a:gd name="connsiteY3" fmla="*/ 73742 h 280219"/>
                                <a:gd name="connsiteX4" fmla="*/ 191729 w 191729"/>
                                <a:gd name="connsiteY4" fmla="*/ 0 h 28021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1729" h="280219">
                                  <a:moveTo>
                                    <a:pt x="0" y="280219"/>
                                  </a:moveTo>
                                  <a:cubicBezTo>
                                    <a:pt x="19665" y="250722"/>
                                    <a:pt x="35649" y="218408"/>
                                    <a:pt x="58994" y="191729"/>
                                  </a:cubicBezTo>
                                  <a:cubicBezTo>
                                    <a:pt x="70666" y="178389"/>
                                    <a:pt x="91567" y="175572"/>
                                    <a:pt x="103239" y="162232"/>
                                  </a:cubicBezTo>
                                  <a:cubicBezTo>
                                    <a:pt x="126583" y="135553"/>
                                    <a:pt x="151021" y="107373"/>
                                    <a:pt x="162232" y="73742"/>
                                  </a:cubicBezTo>
                                  <a:cubicBezTo>
                                    <a:pt x="180457" y="19068"/>
                                    <a:pt x="170028" y="43401"/>
                                    <a:pt x="191729" y="0"/>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254" name="Freeform 254"/>
                          <wps:cNvSpPr/>
                          <wps:spPr>
                            <a:xfrm>
                              <a:off x="8104484" y="3562876"/>
                              <a:ext cx="191729" cy="280220"/>
                            </a:xfrm>
                            <a:custGeom>
                              <a:avLst/>
                              <a:gdLst>
                                <a:gd name="connsiteX0" fmla="*/ 0 w 191729"/>
                                <a:gd name="connsiteY0" fmla="*/ 280219 h 280219"/>
                                <a:gd name="connsiteX1" fmla="*/ 58994 w 191729"/>
                                <a:gd name="connsiteY1" fmla="*/ 191729 h 280219"/>
                                <a:gd name="connsiteX2" fmla="*/ 103239 w 191729"/>
                                <a:gd name="connsiteY2" fmla="*/ 162232 h 280219"/>
                                <a:gd name="connsiteX3" fmla="*/ 162232 w 191729"/>
                                <a:gd name="connsiteY3" fmla="*/ 73742 h 280219"/>
                                <a:gd name="connsiteX4" fmla="*/ 191729 w 191729"/>
                                <a:gd name="connsiteY4" fmla="*/ 0 h 28021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1729" h="280219">
                                  <a:moveTo>
                                    <a:pt x="0" y="280219"/>
                                  </a:moveTo>
                                  <a:cubicBezTo>
                                    <a:pt x="19665" y="250722"/>
                                    <a:pt x="35649" y="218408"/>
                                    <a:pt x="58994" y="191729"/>
                                  </a:cubicBezTo>
                                  <a:cubicBezTo>
                                    <a:pt x="70666" y="178389"/>
                                    <a:pt x="91567" y="175572"/>
                                    <a:pt x="103239" y="162232"/>
                                  </a:cubicBezTo>
                                  <a:cubicBezTo>
                                    <a:pt x="126583" y="135553"/>
                                    <a:pt x="151021" y="107373"/>
                                    <a:pt x="162232" y="73742"/>
                                  </a:cubicBezTo>
                                  <a:cubicBezTo>
                                    <a:pt x="180457" y="19068"/>
                                    <a:pt x="170028" y="43401"/>
                                    <a:pt x="191729" y="0"/>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255" name="Freeform 255"/>
                          <wps:cNvSpPr/>
                          <wps:spPr>
                            <a:xfrm>
                              <a:off x="8358714" y="3870799"/>
                              <a:ext cx="191729" cy="126923"/>
                            </a:xfrm>
                            <a:custGeom>
                              <a:avLst/>
                              <a:gdLst>
                                <a:gd name="connsiteX0" fmla="*/ 0 w 191729"/>
                                <a:gd name="connsiteY0" fmla="*/ 280219 h 280219"/>
                                <a:gd name="connsiteX1" fmla="*/ 58994 w 191729"/>
                                <a:gd name="connsiteY1" fmla="*/ 191729 h 280219"/>
                                <a:gd name="connsiteX2" fmla="*/ 103239 w 191729"/>
                                <a:gd name="connsiteY2" fmla="*/ 162232 h 280219"/>
                                <a:gd name="connsiteX3" fmla="*/ 162232 w 191729"/>
                                <a:gd name="connsiteY3" fmla="*/ 73742 h 280219"/>
                                <a:gd name="connsiteX4" fmla="*/ 191729 w 191729"/>
                                <a:gd name="connsiteY4" fmla="*/ 0 h 28021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1729" h="280219">
                                  <a:moveTo>
                                    <a:pt x="0" y="280219"/>
                                  </a:moveTo>
                                  <a:cubicBezTo>
                                    <a:pt x="19665" y="250722"/>
                                    <a:pt x="35649" y="218408"/>
                                    <a:pt x="58994" y="191729"/>
                                  </a:cubicBezTo>
                                  <a:cubicBezTo>
                                    <a:pt x="70666" y="178389"/>
                                    <a:pt x="91567" y="175572"/>
                                    <a:pt x="103239" y="162232"/>
                                  </a:cubicBezTo>
                                  <a:cubicBezTo>
                                    <a:pt x="126583" y="135553"/>
                                    <a:pt x="151021" y="107373"/>
                                    <a:pt x="162232" y="73742"/>
                                  </a:cubicBezTo>
                                  <a:cubicBezTo>
                                    <a:pt x="180457" y="19068"/>
                                    <a:pt x="170028" y="43401"/>
                                    <a:pt x="191729" y="0"/>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256" name="Freeform 256"/>
                          <wps:cNvSpPr/>
                          <wps:spPr>
                            <a:xfrm>
                              <a:off x="6564746" y="5324457"/>
                              <a:ext cx="191729" cy="280220"/>
                            </a:xfrm>
                            <a:custGeom>
                              <a:avLst/>
                              <a:gdLst>
                                <a:gd name="connsiteX0" fmla="*/ 0 w 191729"/>
                                <a:gd name="connsiteY0" fmla="*/ 280219 h 280219"/>
                                <a:gd name="connsiteX1" fmla="*/ 58994 w 191729"/>
                                <a:gd name="connsiteY1" fmla="*/ 191729 h 280219"/>
                                <a:gd name="connsiteX2" fmla="*/ 103239 w 191729"/>
                                <a:gd name="connsiteY2" fmla="*/ 162232 h 280219"/>
                                <a:gd name="connsiteX3" fmla="*/ 162232 w 191729"/>
                                <a:gd name="connsiteY3" fmla="*/ 73742 h 280219"/>
                                <a:gd name="connsiteX4" fmla="*/ 191729 w 191729"/>
                                <a:gd name="connsiteY4" fmla="*/ 0 h 28021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1729" h="280219">
                                  <a:moveTo>
                                    <a:pt x="0" y="280219"/>
                                  </a:moveTo>
                                  <a:cubicBezTo>
                                    <a:pt x="19665" y="250722"/>
                                    <a:pt x="35649" y="218408"/>
                                    <a:pt x="58994" y="191729"/>
                                  </a:cubicBezTo>
                                  <a:cubicBezTo>
                                    <a:pt x="70666" y="178389"/>
                                    <a:pt x="91567" y="175572"/>
                                    <a:pt x="103239" y="162232"/>
                                  </a:cubicBezTo>
                                  <a:cubicBezTo>
                                    <a:pt x="126583" y="135553"/>
                                    <a:pt x="151021" y="107373"/>
                                    <a:pt x="162232" y="73742"/>
                                  </a:cubicBezTo>
                                  <a:cubicBezTo>
                                    <a:pt x="180457" y="19068"/>
                                    <a:pt x="170028" y="43401"/>
                                    <a:pt x="191729" y="0"/>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257" name="Freeform 257"/>
                          <wps:cNvSpPr/>
                          <wps:spPr>
                            <a:xfrm>
                              <a:off x="8550445" y="6622459"/>
                              <a:ext cx="191729" cy="280220"/>
                            </a:xfrm>
                            <a:custGeom>
                              <a:avLst/>
                              <a:gdLst>
                                <a:gd name="connsiteX0" fmla="*/ 0 w 191729"/>
                                <a:gd name="connsiteY0" fmla="*/ 280219 h 280219"/>
                                <a:gd name="connsiteX1" fmla="*/ 58994 w 191729"/>
                                <a:gd name="connsiteY1" fmla="*/ 191729 h 280219"/>
                                <a:gd name="connsiteX2" fmla="*/ 103239 w 191729"/>
                                <a:gd name="connsiteY2" fmla="*/ 162232 h 280219"/>
                                <a:gd name="connsiteX3" fmla="*/ 162232 w 191729"/>
                                <a:gd name="connsiteY3" fmla="*/ 73742 h 280219"/>
                                <a:gd name="connsiteX4" fmla="*/ 191729 w 191729"/>
                                <a:gd name="connsiteY4" fmla="*/ 0 h 28021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1729" h="280219">
                                  <a:moveTo>
                                    <a:pt x="0" y="280219"/>
                                  </a:moveTo>
                                  <a:cubicBezTo>
                                    <a:pt x="19665" y="250722"/>
                                    <a:pt x="35649" y="218408"/>
                                    <a:pt x="58994" y="191729"/>
                                  </a:cubicBezTo>
                                  <a:cubicBezTo>
                                    <a:pt x="70666" y="178389"/>
                                    <a:pt x="91567" y="175572"/>
                                    <a:pt x="103239" y="162232"/>
                                  </a:cubicBezTo>
                                  <a:cubicBezTo>
                                    <a:pt x="126583" y="135553"/>
                                    <a:pt x="151021" y="107373"/>
                                    <a:pt x="162232" y="73742"/>
                                  </a:cubicBezTo>
                                  <a:cubicBezTo>
                                    <a:pt x="180457" y="19068"/>
                                    <a:pt x="170028" y="43401"/>
                                    <a:pt x="191729" y="0"/>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258" name="Freeform 258"/>
                          <wps:cNvSpPr/>
                          <wps:spPr>
                            <a:xfrm>
                              <a:off x="6900490" y="3640618"/>
                              <a:ext cx="191729" cy="280220"/>
                            </a:xfrm>
                            <a:custGeom>
                              <a:avLst/>
                              <a:gdLst>
                                <a:gd name="connsiteX0" fmla="*/ 0 w 191729"/>
                                <a:gd name="connsiteY0" fmla="*/ 280219 h 280219"/>
                                <a:gd name="connsiteX1" fmla="*/ 58994 w 191729"/>
                                <a:gd name="connsiteY1" fmla="*/ 191729 h 280219"/>
                                <a:gd name="connsiteX2" fmla="*/ 103239 w 191729"/>
                                <a:gd name="connsiteY2" fmla="*/ 162232 h 280219"/>
                                <a:gd name="connsiteX3" fmla="*/ 162232 w 191729"/>
                                <a:gd name="connsiteY3" fmla="*/ 73742 h 280219"/>
                                <a:gd name="connsiteX4" fmla="*/ 191729 w 191729"/>
                                <a:gd name="connsiteY4" fmla="*/ 0 h 28021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1729" h="280219">
                                  <a:moveTo>
                                    <a:pt x="0" y="280219"/>
                                  </a:moveTo>
                                  <a:cubicBezTo>
                                    <a:pt x="19665" y="250722"/>
                                    <a:pt x="35649" y="218408"/>
                                    <a:pt x="58994" y="191729"/>
                                  </a:cubicBezTo>
                                  <a:cubicBezTo>
                                    <a:pt x="70666" y="178389"/>
                                    <a:pt x="91567" y="175572"/>
                                    <a:pt x="103239" y="162232"/>
                                  </a:cubicBezTo>
                                  <a:cubicBezTo>
                                    <a:pt x="126583" y="135553"/>
                                    <a:pt x="151021" y="107373"/>
                                    <a:pt x="162232" y="73742"/>
                                  </a:cubicBezTo>
                                  <a:cubicBezTo>
                                    <a:pt x="180457" y="19068"/>
                                    <a:pt x="170028" y="43401"/>
                                    <a:pt x="191729" y="0"/>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a:scene3d>
                              <a:camera prst="orthographicFront"/>
                              <a:lightRig rig="threePt" dir="t"/>
                            </a:scene3d>
                            <a:sp3d>
                              <a:bevelT/>
                            </a:sp3d>
                          </wps:spPr>
                          <wps:txbx>
                            <w:txbxContent>
                              <w:p w:rsidR="00195133" w:rsidRDefault="00195133" w:rsidP="00723ED0"/>
                            </w:txbxContent>
                          </wps:txbx>
                          <wps:bodyPr rtlCol="0" anchor="ctr"/>
                        </wps:wsp>
                        <wps:wsp>
                          <wps:cNvPr id="259" name="Freeform 259"/>
                          <wps:cNvSpPr/>
                          <wps:spPr>
                            <a:xfrm>
                              <a:off x="9439824" y="4491286"/>
                              <a:ext cx="191729" cy="280220"/>
                            </a:xfrm>
                            <a:custGeom>
                              <a:avLst/>
                              <a:gdLst>
                                <a:gd name="connsiteX0" fmla="*/ 0 w 191729"/>
                                <a:gd name="connsiteY0" fmla="*/ 280219 h 280219"/>
                                <a:gd name="connsiteX1" fmla="*/ 58994 w 191729"/>
                                <a:gd name="connsiteY1" fmla="*/ 191729 h 280219"/>
                                <a:gd name="connsiteX2" fmla="*/ 103239 w 191729"/>
                                <a:gd name="connsiteY2" fmla="*/ 162232 h 280219"/>
                                <a:gd name="connsiteX3" fmla="*/ 162232 w 191729"/>
                                <a:gd name="connsiteY3" fmla="*/ 73742 h 280219"/>
                                <a:gd name="connsiteX4" fmla="*/ 191729 w 191729"/>
                                <a:gd name="connsiteY4" fmla="*/ 0 h 28021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1729" h="280219">
                                  <a:moveTo>
                                    <a:pt x="0" y="280219"/>
                                  </a:moveTo>
                                  <a:cubicBezTo>
                                    <a:pt x="19665" y="250722"/>
                                    <a:pt x="35649" y="218408"/>
                                    <a:pt x="58994" y="191729"/>
                                  </a:cubicBezTo>
                                  <a:cubicBezTo>
                                    <a:pt x="70666" y="178389"/>
                                    <a:pt x="91567" y="175572"/>
                                    <a:pt x="103239" y="162232"/>
                                  </a:cubicBezTo>
                                  <a:cubicBezTo>
                                    <a:pt x="126583" y="135553"/>
                                    <a:pt x="151021" y="107373"/>
                                    <a:pt x="162232" y="73742"/>
                                  </a:cubicBezTo>
                                  <a:cubicBezTo>
                                    <a:pt x="180457" y="19068"/>
                                    <a:pt x="170028" y="43401"/>
                                    <a:pt x="191729" y="0"/>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260" name="Freeform 260"/>
                          <wps:cNvSpPr/>
                          <wps:spPr>
                            <a:xfrm>
                              <a:off x="8358714" y="5604013"/>
                              <a:ext cx="191729" cy="280220"/>
                            </a:xfrm>
                            <a:custGeom>
                              <a:avLst/>
                              <a:gdLst>
                                <a:gd name="connsiteX0" fmla="*/ 0 w 191729"/>
                                <a:gd name="connsiteY0" fmla="*/ 280219 h 280219"/>
                                <a:gd name="connsiteX1" fmla="*/ 58994 w 191729"/>
                                <a:gd name="connsiteY1" fmla="*/ 191729 h 280219"/>
                                <a:gd name="connsiteX2" fmla="*/ 103239 w 191729"/>
                                <a:gd name="connsiteY2" fmla="*/ 162232 h 280219"/>
                                <a:gd name="connsiteX3" fmla="*/ 162232 w 191729"/>
                                <a:gd name="connsiteY3" fmla="*/ 73742 h 280219"/>
                                <a:gd name="connsiteX4" fmla="*/ 191729 w 191729"/>
                                <a:gd name="connsiteY4" fmla="*/ 0 h 28021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1729" h="280219">
                                  <a:moveTo>
                                    <a:pt x="0" y="280219"/>
                                  </a:moveTo>
                                  <a:cubicBezTo>
                                    <a:pt x="19665" y="250722"/>
                                    <a:pt x="35649" y="218408"/>
                                    <a:pt x="58994" y="191729"/>
                                  </a:cubicBezTo>
                                  <a:cubicBezTo>
                                    <a:pt x="70666" y="178389"/>
                                    <a:pt x="91567" y="175572"/>
                                    <a:pt x="103239" y="162232"/>
                                  </a:cubicBezTo>
                                  <a:cubicBezTo>
                                    <a:pt x="126583" y="135553"/>
                                    <a:pt x="151021" y="107373"/>
                                    <a:pt x="162232" y="73742"/>
                                  </a:cubicBezTo>
                                  <a:cubicBezTo>
                                    <a:pt x="180457" y="19068"/>
                                    <a:pt x="170028" y="43401"/>
                                    <a:pt x="191729" y="0"/>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261" name="Freeform 261"/>
                          <wps:cNvSpPr/>
                          <wps:spPr>
                            <a:xfrm>
                              <a:off x="9517075" y="2793501"/>
                              <a:ext cx="191729" cy="280220"/>
                            </a:xfrm>
                            <a:custGeom>
                              <a:avLst/>
                              <a:gdLst>
                                <a:gd name="connsiteX0" fmla="*/ 0 w 191729"/>
                                <a:gd name="connsiteY0" fmla="*/ 280219 h 280219"/>
                                <a:gd name="connsiteX1" fmla="*/ 58994 w 191729"/>
                                <a:gd name="connsiteY1" fmla="*/ 191729 h 280219"/>
                                <a:gd name="connsiteX2" fmla="*/ 103239 w 191729"/>
                                <a:gd name="connsiteY2" fmla="*/ 162232 h 280219"/>
                                <a:gd name="connsiteX3" fmla="*/ 162232 w 191729"/>
                                <a:gd name="connsiteY3" fmla="*/ 73742 h 280219"/>
                                <a:gd name="connsiteX4" fmla="*/ 191729 w 191729"/>
                                <a:gd name="connsiteY4" fmla="*/ 0 h 28021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1729" h="280219">
                                  <a:moveTo>
                                    <a:pt x="0" y="280219"/>
                                  </a:moveTo>
                                  <a:cubicBezTo>
                                    <a:pt x="19665" y="250722"/>
                                    <a:pt x="35649" y="218408"/>
                                    <a:pt x="58994" y="191729"/>
                                  </a:cubicBezTo>
                                  <a:cubicBezTo>
                                    <a:pt x="70666" y="178389"/>
                                    <a:pt x="91567" y="175572"/>
                                    <a:pt x="103239" y="162232"/>
                                  </a:cubicBezTo>
                                  <a:cubicBezTo>
                                    <a:pt x="126583" y="135553"/>
                                    <a:pt x="151021" y="107373"/>
                                    <a:pt x="162232" y="73742"/>
                                  </a:cubicBezTo>
                                  <a:cubicBezTo>
                                    <a:pt x="180457" y="19068"/>
                                    <a:pt x="170028" y="43401"/>
                                    <a:pt x="191729" y="0"/>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262" name="Freeform 262"/>
                          <wps:cNvSpPr/>
                          <wps:spPr>
                            <a:xfrm>
                              <a:off x="7212818" y="5254304"/>
                              <a:ext cx="191729" cy="280220"/>
                            </a:xfrm>
                            <a:custGeom>
                              <a:avLst/>
                              <a:gdLst>
                                <a:gd name="connsiteX0" fmla="*/ 0 w 191729"/>
                                <a:gd name="connsiteY0" fmla="*/ 280219 h 280219"/>
                                <a:gd name="connsiteX1" fmla="*/ 58994 w 191729"/>
                                <a:gd name="connsiteY1" fmla="*/ 191729 h 280219"/>
                                <a:gd name="connsiteX2" fmla="*/ 103239 w 191729"/>
                                <a:gd name="connsiteY2" fmla="*/ 162232 h 280219"/>
                                <a:gd name="connsiteX3" fmla="*/ 162232 w 191729"/>
                                <a:gd name="connsiteY3" fmla="*/ 73742 h 280219"/>
                                <a:gd name="connsiteX4" fmla="*/ 191729 w 191729"/>
                                <a:gd name="connsiteY4" fmla="*/ 0 h 28021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1729" h="280219">
                                  <a:moveTo>
                                    <a:pt x="0" y="280219"/>
                                  </a:moveTo>
                                  <a:cubicBezTo>
                                    <a:pt x="19665" y="250722"/>
                                    <a:pt x="35649" y="218408"/>
                                    <a:pt x="58994" y="191729"/>
                                  </a:cubicBezTo>
                                  <a:cubicBezTo>
                                    <a:pt x="70666" y="178389"/>
                                    <a:pt x="91567" y="175572"/>
                                    <a:pt x="103239" y="162232"/>
                                  </a:cubicBezTo>
                                  <a:cubicBezTo>
                                    <a:pt x="126583" y="135553"/>
                                    <a:pt x="151021" y="107373"/>
                                    <a:pt x="162232" y="73742"/>
                                  </a:cubicBezTo>
                                  <a:cubicBezTo>
                                    <a:pt x="180457" y="19068"/>
                                    <a:pt x="170028" y="43401"/>
                                    <a:pt x="191729" y="0"/>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263" name="Freeform 263"/>
                          <wps:cNvSpPr/>
                          <wps:spPr>
                            <a:xfrm>
                              <a:off x="8646308" y="4023668"/>
                              <a:ext cx="132735" cy="309717"/>
                            </a:xfrm>
                            <a:custGeom>
                              <a:avLst/>
                              <a:gdLst>
                                <a:gd name="connsiteX0" fmla="*/ 0 w 132735"/>
                                <a:gd name="connsiteY0" fmla="*/ 0 h 309716"/>
                                <a:gd name="connsiteX1" fmla="*/ 14748 w 132735"/>
                                <a:gd name="connsiteY1" fmla="*/ 176980 h 309716"/>
                                <a:gd name="connsiteX2" fmla="*/ 58993 w 132735"/>
                                <a:gd name="connsiteY2" fmla="*/ 221225 h 309716"/>
                                <a:gd name="connsiteX3" fmla="*/ 88490 w 132735"/>
                                <a:gd name="connsiteY3" fmla="*/ 265471 h 309716"/>
                                <a:gd name="connsiteX4" fmla="*/ 132735 w 132735"/>
                                <a:gd name="connsiteY4" fmla="*/ 309716 h 30971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32735" h="309716">
                                  <a:moveTo>
                                    <a:pt x="0" y="0"/>
                                  </a:moveTo>
                                  <a:cubicBezTo>
                                    <a:pt x="4916" y="58993"/>
                                    <a:pt x="-505" y="119781"/>
                                    <a:pt x="14748" y="176980"/>
                                  </a:cubicBezTo>
                                  <a:cubicBezTo>
                                    <a:pt x="20122" y="197133"/>
                                    <a:pt x="45641" y="205202"/>
                                    <a:pt x="58993" y="221225"/>
                                  </a:cubicBezTo>
                                  <a:cubicBezTo>
                                    <a:pt x="70341" y="234842"/>
                                    <a:pt x="77142" y="251854"/>
                                    <a:pt x="88490" y="265471"/>
                                  </a:cubicBezTo>
                                  <a:cubicBezTo>
                                    <a:pt x="101842" y="281494"/>
                                    <a:pt x="132735" y="309716"/>
                                    <a:pt x="132735" y="309716"/>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264" name="Freeform 264"/>
                          <wps:cNvSpPr/>
                          <wps:spPr>
                            <a:xfrm>
                              <a:off x="7860890" y="3353941"/>
                              <a:ext cx="132735" cy="309717"/>
                            </a:xfrm>
                            <a:custGeom>
                              <a:avLst/>
                              <a:gdLst>
                                <a:gd name="connsiteX0" fmla="*/ 0 w 132735"/>
                                <a:gd name="connsiteY0" fmla="*/ 0 h 309716"/>
                                <a:gd name="connsiteX1" fmla="*/ 14748 w 132735"/>
                                <a:gd name="connsiteY1" fmla="*/ 176980 h 309716"/>
                                <a:gd name="connsiteX2" fmla="*/ 58993 w 132735"/>
                                <a:gd name="connsiteY2" fmla="*/ 221225 h 309716"/>
                                <a:gd name="connsiteX3" fmla="*/ 88490 w 132735"/>
                                <a:gd name="connsiteY3" fmla="*/ 265471 h 309716"/>
                                <a:gd name="connsiteX4" fmla="*/ 132735 w 132735"/>
                                <a:gd name="connsiteY4" fmla="*/ 309716 h 30971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32735" h="309716">
                                  <a:moveTo>
                                    <a:pt x="0" y="0"/>
                                  </a:moveTo>
                                  <a:cubicBezTo>
                                    <a:pt x="4916" y="58993"/>
                                    <a:pt x="-505" y="119781"/>
                                    <a:pt x="14748" y="176980"/>
                                  </a:cubicBezTo>
                                  <a:cubicBezTo>
                                    <a:pt x="20122" y="197133"/>
                                    <a:pt x="45641" y="205202"/>
                                    <a:pt x="58993" y="221225"/>
                                  </a:cubicBezTo>
                                  <a:cubicBezTo>
                                    <a:pt x="70341" y="234842"/>
                                    <a:pt x="77142" y="251854"/>
                                    <a:pt x="88490" y="265471"/>
                                  </a:cubicBezTo>
                                  <a:cubicBezTo>
                                    <a:pt x="101842" y="281494"/>
                                    <a:pt x="132735" y="309716"/>
                                    <a:pt x="132735" y="309716"/>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265" name="Freeform 265"/>
                          <wps:cNvSpPr/>
                          <wps:spPr>
                            <a:xfrm>
                              <a:off x="7182271" y="4616649"/>
                              <a:ext cx="132735" cy="309717"/>
                            </a:xfrm>
                            <a:custGeom>
                              <a:avLst/>
                              <a:gdLst>
                                <a:gd name="connsiteX0" fmla="*/ 0 w 132735"/>
                                <a:gd name="connsiteY0" fmla="*/ 0 h 309716"/>
                                <a:gd name="connsiteX1" fmla="*/ 14748 w 132735"/>
                                <a:gd name="connsiteY1" fmla="*/ 176980 h 309716"/>
                                <a:gd name="connsiteX2" fmla="*/ 58993 w 132735"/>
                                <a:gd name="connsiteY2" fmla="*/ 221225 h 309716"/>
                                <a:gd name="connsiteX3" fmla="*/ 88490 w 132735"/>
                                <a:gd name="connsiteY3" fmla="*/ 265471 h 309716"/>
                                <a:gd name="connsiteX4" fmla="*/ 132735 w 132735"/>
                                <a:gd name="connsiteY4" fmla="*/ 309716 h 30971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32735" h="309716">
                                  <a:moveTo>
                                    <a:pt x="0" y="0"/>
                                  </a:moveTo>
                                  <a:cubicBezTo>
                                    <a:pt x="4916" y="58993"/>
                                    <a:pt x="-505" y="119781"/>
                                    <a:pt x="14748" y="176980"/>
                                  </a:cubicBezTo>
                                  <a:cubicBezTo>
                                    <a:pt x="20122" y="197133"/>
                                    <a:pt x="45641" y="205202"/>
                                    <a:pt x="58993" y="221225"/>
                                  </a:cubicBezTo>
                                  <a:cubicBezTo>
                                    <a:pt x="70341" y="234842"/>
                                    <a:pt x="77142" y="251854"/>
                                    <a:pt x="88490" y="265471"/>
                                  </a:cubicBezTo>
                                  <a:cubicBezTo>
                                    <a:pt x="101842" y="281494"/>
                                    <a:pt x="132735" y="309716"/>
                                    <a:pt x="132735" y="309716"/>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266" name="Freeform 266"/>
                          <wps:cNvSpPr/>
                          <wps:spPr>
                            <a:xfrm>
                              <a:off x="8579939" y="2601773"/>
                              <a:ext cx="132735" cy="309717"/>
                            </a:xfrm>
                            <a:custGeom>
                              <a:avLst/>
                              <a:gdLst>
                                <a:gd name="connsiteX0" fmla="*/ 0 w 132735"/>
                                <a:gd name="connsiteY0" fmla="*/ 0 h 309716"/>
                                <a:gd name="connsiteX1" fmla="*/ 14748 w 132735"/>
                                <a:gd name="connsiteY1" fmla="*/ 176980 h 309716"/>
                                <a:gd name="connsiteX2" fmla="*/ 58993 w 132735"/>
                                <a:gd name="connsiteY2" fmla="*/ 221225 h 309716"/>
                                <a:gd name="connsiteX3" fmla="*/ 88490 w 132735"/>
                                <a:gd name="connsiteY3" fmla="*/ 265471 h 309716"/>
                                <a:gd name="connsiteX4" fmla="*/ 132735 w 132735"/>
                                <a:gd name="connsiteY4" fmla="*/ 309716 h 30971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32735" h="309716">
                                  <a:moveTo>
                                    <a:pt x="0" y="0"/>
                                  </a:moveTo>
                                  <a:cubicBezTo>
                                    <a:pt x="4916" y="58993"/>
                                    <a:pt x="-505" y="119781"/>
                                    <a:pt x="14748" y="176980"/>
                                  </a:cubicBezTo>
                                  <a:cubicBezTo>
                                    <a:pt x="20122" y="197133"/>
                                    <a:pt x="45641" y="205202"/>
                                    <a:pt x="58993" y="221225"/>
                                  </a:cubicBezTo>
                                  <a:cubicBezTo>
                                    <a:pt x="70341" y="234842"/>
                                    <a:pt x="77142" y="251854"/>
                                    <a:pt x="88490" y="265471"/>
                                  </a:cubicBezTo>
                                  <a:cubicBezTo>
                                    <a:pt x="101842" y="281494"/>
                                    <a:pt x="132735" y="309716"/>
                                    <a:pt x="132735" y="309716"/>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267" name="Freeform 267"/>
                          <wps:cNvSpPr/>
                          <wps:spPr>
                            <a:xfrm>
                              <a:off x="7927258" y="5534524"/>
                              <a:ext cx="132735" cy="309717"/>
                            </a:xfrm>
                            <a:custGeom>
                              <a:avLst/>
                              <a:gdLst>
                                <a:gd name="connsiteX0" fmla="*/ 0 w 132735"/>
                                <a:gd name="connsiteY0" fmla="*/ 0 h 309716"/>
                                <a:gd name="connsiteX1" fmla="*/ 14748 w 132735"/>
                                <a:gd name="connsiteY1" fmla="*/ 176980 h 309716"/>
                                <a:gd name="connsiteX2" fmla="*/ 58993 w 132735"/>
                                <a:gd name="connsiteY2" fmla="*/ 221225 h 309716"/>
                                <a:gd name="connsiteX3" fmla="*/ 88490 w 132735"/>
                                <a:gd name="connsiteY3" fmla="*/ 265471 h 309716"/>
                                <a:gd name="connsiteX4" fmla="*/ 132735 w 132735"/>
                                <a:gd name="connsiteY4" fmla="*/ 309716 h 30971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32735" h="309716">
                                  <a:moveTo>
                                    <a:pt x="0" y="0"/>
                                  </a:moveTo>
                                  <a:cubicBezTo>
                                    <a:pt x="4916" y="58993"/>
                                    <a:pt x="-505" y="119781"/>
                                    <a:pt x="14748" y="176980"/>
                                  </a:cubicBezTo>
                                  <a:cubicBezTo>
                                    <a:pt x="20122" y="197133"/>
                                    <a:pt x="45641" y="205202"/>
                                    <a:pt x="58993" y="221225"/>
                                  </a:cubicBezTo>
                                  <a:cubicBezTo>
                                    <a:pt x="70341" y="234842"/>
                                    <a:pt x="77142" y="251854"/>
                                    <a:pt x="88490" y="265471"/>
                                  </a:cubicBezTo>
                                  <a:cubicBezTo>
                                    <a:pt x="101842" y="281494"/>
                                    <a:pt x="132735" y="309716"/>
                                    <a:pt x="132735" y="309716"/>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268" name="Freeform 268"/>
                          <wps:cNvSpPr/>
                          <wps:spPr>
                            <a:xfrm>
                              <a:off x="8715134" y="6046393"/>
                              <a:ext cx="132735" cy="309717"/>
                            </a:xfrm>
                            <a:custGeom>
                              <a:avLst/>
                              <a:gdLst>
                                <a:gd name="connsiteX0" fmla="*/ 0 w 132735"/>
                                <a:gd name="connsiteY0" fmla="*/ 0 h 309716"/>
                                <a:gd name="connsiteX1" fmla="*/ 14748 w 132735"/>
                                <a:gd name="connsiteY1" fmla="*/ 176980 h 309716"/>
                                <a:gd name="connsiteX2" fmla="*/ 58993 w 132735"/>
                                <a:gd name="connsiteY2" fmla="*/ 221225 h 309716"/>
                                <a:gd name="connsiteX3" fmla="*/ 88490 w 132735"/>
                                <a:gd name="connsiteY3" fmla="*/ 265471 h 309716"/>
                                <a:gd name="connsiteX4" fmla="*/ 132735 w 132735"/>
                                <a:gd name="connsiteY4" fmla="*/ 309716 h 30971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32735" h="309716">
                                  <a:moveTo>
                                    <a:pt x="0" y="0"/>
                                  </a:moveTo>
                                  <a:cubicBezTo>
                                    <a:pt x="4916" y="58993"/>
                                    <a:pt x="-505" y="119781"/>
                                    <a:pt x="14748" y="176980"/>
                                  </a:cubicBezTo>
                                  <a:cubicBezTo>
                                    <a:pt x="20122" y="197133"/>
                                    <a:pt x="45641" y="205202"/>
                                    <a:pt x="58993" y="221225"/>
                                  </a:cubicBezTo>
                                  <a:cubicBezTo>
                                    <a:pt x="70341" y="234842"/>
                                    <a:pt x="77142" y="251854"/>
                                    <a:pt x="88490" y="265471"/>
                                  </a:cubicBezTo>
                                  <a:cubicBezTo>
                                    <a:pt x="101842" y="281494"/>
                                    <a:pt x="132735" y="309716"/>
                                    <a:pt x="132735" y="309716"/>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269" name="Freeform 269"/>
                          <wps:cNvSpPr/>
                          <wps:spPr>
                            <a:xfrm>
                              <a:off x="9679308" y="5736677"/>
                              <a:ext cx="132735" cy="309717"/>
                            </a:xfrm>
                            <a:custGeom>
                              <a:avLst/>
                              <a:gdLst>
                                <a:gd name="connsiteX0" fmla="*/ 0 w 132735"/>
                                <a:gd name="connsiteY0" fmla="*/ 0 h 309716"/>
                                <a:gd name="connsiteX1" fmla="*/ 14748 w 132735"/>
                                <a:gd name="connsiteY1" fmla="*/ 176980 h 309716"/>
                                <a:gd name="connsiteX2" fmla="*/ 58993 w 132735"/>
                                <a:gd name="connsiteY2" fmla="*/ 221225 h 309716"/>
                                <a:gd name="connsiteX3" fmla="*/ 88490 w 132735"/>
                                <a:gd name="connsiteY3" fmla="*/ 265471 h 309716"/>
                                <a:gd name="connsiteX4" fmla="*/ 132735 w 132735"/>
                                <a:gd name="connsiteY4" fmla="*/ 309716 h 30971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32735" h="309716">
                                  <a:moveTo>
                                    <a:pt x="0" y="0"/>
                                  </a:moveTo>
                                  <a:cubicBezTo>
                                    <a:pt x="4916" y="58993"/>
                                    <a:pt x="-505" y="119781"/>
                                    <a:pt x="14748" y="176980"/>
                                  </a:cubicBezTo>
                                  <a:cubicBezTo>
                                    <a:pt x="20122" y="197133"/>
                                    <a:pt x="45641" y="205202"/>
                                    <a:pt x="58993" y="221225"/>
                                  </a:cubicBezTo>
                                  <a:cubicBezTo>
                                    <a:pt x="70341" y="234842"/>
                                    <a:pt x="77142" y="251854"/>
                                    <a:pt x="88490" y="265471"/>
                                  </a:cubicBezTo>
                                  <a:cubicBezTo>
                                    <a:pt x="101842" y="281494"/>
                                    <a:pt x="132735" y="309716"/>
                                    <a:pt x="132735" y="309716"/>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270" name="Freeform 270"/>
                          <wps:cNvSpPr/>
                          <wps:spPr>
                            <a:xfrm>
                              <a:off x="6990542" y="5294959"/>
                              <a:ext cx="132735" cy="309717"/>
                            </a:xfrm>
                            <a:custGeom>
                              <a:avLst/>
                              <a:gdLst>
                                <a:gd name="connsiteX0" fmla="*/ 0 w 132735"/>
                                <a:gd name="connsiteY0" fmla="*/ 0 h 309716"/>
                                <a:gd name="connsiteX1" fmla="*/ 14748 w 132735"/>
                                <a:gd name="connsiteY1" fmla="*/ 176980 h 309716"/>
                                <a:gd name="connsiteX2" fmla="*/ 58993 w 132735"/>
                                <a:gd name="connsiteY2" fmla="*/ 221225 h 309716"/>
                                <a:gd name="connsiteX3" fmla="*/ 88490 w 132735"/>
                                <a:gd name="connsiteY3" fmla="*/ 265471 h 309716"/>
                                <a:gd name="connsiteX4" fmla="*/ 132735 w 132735"/>
                                <a:gd name="connsiteY4" fmla="*/ 309716 h 30971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32735" h="309716">
                                  <a:moveTo>
                                    <a:pt x="0" y="0"/>
                                  </a:moveTo>
                                  <a:cubicBezTo>
                                    <a:pt x="4916" y="58993"/>
                                    <a:pt x="-505" y="119781"/>
                                    <a:pt x="14748" y="176980"/>
                                  </a:cubicBezTo>
                                  <a:cubicBezTo>
                                    <a:pt x="20122" y="197133"/>
                                    <a:pt x="45641" y="205202"/>
                                    <a:pt x="58993" y="221225"/>
                                  </a:cubicBezTo>
                                  <a:cubicBezTo>
                                    <a:pt x="70341" y="234842"/>
                                    <a:pt x="77142" y="251854"/>
                                    <a:pt x="88490" y="265471"/>
                                  </a:cubicBezTo>
                                  <a:cubicBezTo>
                                    <a:pt x="101842" y="281494"/>
                                    <a:pt x="132735" y="309716"/>
                                    <a:pt x="132735" y="309716"/>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271" name="Freeform 271"/>
                          <wps:cNvSpPr/>
                          <wps:spPr>
                            <a:xfrm>
                              <a:off x="9294799" y="3100097"/>
                              <a:ext cx="132735" cy="309717"/>
                            </a:xfrm>
                            <a:custGeom>
                              <a:avLst/>
                              <a:gdLst>
                                <a:gd name="connsiteX0" fmla="*/ 0 w 132735"/>
                                <a:gd name="connsiteY0" fmla="*/ 0 h 309716"/>
                                <a:gd name="connsiteX1" fmla="*/ 14748 w 132735"/>
                                <a:gd name="connsiteY1" fmla="*/ 176980 h 309716"/>
                                <a:gd name="connsiteX2" fmla="*/ 58993 w 132735"/>
                                <a:gd name="connsiteY2" fmla="*/ 221225 h 309716"/>
                                <a:gd name="connsiteX3" fmla="*/ 88490 w 132735"/>
                                <a:gd name="connsiteY3" fmla="*/ 265471 h 309716"/>
                                <a:gd name="connsiteX4" fmla="*/ 132735 w 132735"/>
                                <a:gd name="connsiteY4" fmla="*/ 309716 h 30971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32735" h="309716">
                                  <a:moveTo>
                                    <a:pt x="0" y="0"/>
                                  </a:moveTo>
                                  <a:cubicBezTo>
                                    <a:pt x="4916" y="58993"/>
                                    <a:pt x="-505" y="119781"/>
                                    <a:pt x="14748" y="176980"/>
                                  </a:cubicBezTo>
                                  <a:cubicBezTo>
                                    <a:pt x="20122" y="197133"/>
                                    <a:pt x="45641" y="205202"/>
                                    <a:pt x="58993" y="221225"/>
                                  </a:cubicBezTo>
                                  <a:cubicBezTo>
                                    <a:pt x="70341" y="234842"/>
                                    <a:pt x="77142" y="251854"/>
                                    <a:pt x="88490" y="265471"/>
                                  </a:cubicBezTo>
                                  <a:cubicBezTo>
                                    <a:pt x="101842" y="281494"/>
                                    <a:pt x="132735" y="309716"/>
                                    <a:pt x="132735" y="309716"/>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272" name="Freeform 272"/>
                          <wps:cNvSpPr/>
                          <wps:spPr>
                            <a:xfrm>
                              <a:off x="8913891" y="4565028"/>
                              <a:ext cx="380908" cy="103240"/>
                            </a:xfrm>
                            <a:custGeom>
                              <a:avLst/>
                              <a:gdLst>
                                <a:gd name="connsiteX0" fmla="*/ 0 w 530942"/>
                                <a:gd name="connsiteY0" fmla="*/ 206478 h 206478"/>
                                <a:gd name="connsiteX1" fmla="*/ 73742 w 530942"/>
                                <a:gd name="connsiteY1" fmla="*/ 147484 h 206478"/>
                                <a:gd name="connsiteX2" fmla="*/ 117987 w 530942"/>
                                <a:gd name="connsiteY2" fmla="*/ 103239 h 206478"/>
                                <a:gd name="connsiteX3" fmla="*/ 176981 w 530942"/>
                                <a:gd name="connsiteY3" fmla="*/ 88491 h 206478"/>
                                <a:gd name="connsiteX4" fmla="*/ 221226 w 530942"/>
                                <a:gd name="connsiteY4" fmla="*/ 73742 h 206478"/>
                                <a:gd name="connsiteX5" fmla="*/ 265471 w 530942"/>
                                <a:gd name="connsiteY5" fmla="*/ 44246 h 206478"/>
                                <a:gd name="connsiteX6" fmla="*/ 442452 w 530942"/>
                                <a:gd name="connsiteY6" fmla="*/ 29497 h 206478"/>
                                <a:gd name="connsiteX7" fmla="*/ 530942 w 530942"/>
                                <a:gd name="connsiteY7" fmla="*/ 0 h 20647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530942" h="206478">
                                  <a:moveTo>
                                    <a:pt x="0" y="206478"/>
                                  </a:moveTo>
                                  <a:cubicBezTo>
                                    <a:pt x="24581" y="186813"/>
                                    <a:pt x="50052" y="168213"/>
                                    <a:pt x="73742" y="147484"/>
                                  </a:cubicBezTo>
                                  <a:cubicBezTo>
                                    <a:pt x="89439" y="133749"/>
                                    <a:pt x="99878" y="113587"/>
                                    <a:pt x="117987" y="103239"/>
                                  </a:cubicBezTo>
                                  <a:cubicBezTo>
                                    <a:pt x="135586" y="93182"/>
                                    <a:pt x="157491" y="94060"/>
                                    <a:pt x="176981" y="88491"/>
                                  </a:cubicBezTo>
                                  <a:cubicBezTo>
                                    <a:pt x="191929" y="84220"/>
                                    <a:pt x="207321" y="80694"/>
                                    <a:pt x="221226" y="73742"/>
                                  </a:cubicBezTo>
                                  <a:cubicBezTo>
                                    <a:pt x="237080" y="65815"/>
                                    <a:pt x="248090" y="47722"/>
                                    <a:pt x="265471" y="44246"/>
                                  </a:cubicBezTo>
                                  <a:cubicBezTo>
                                    <a:pt x="323520" y="32636"/>
                                    <a:pt x="383458" y="34413"/>
                                    <a:pt x="442452" y="29497"/>
                                  </a:cubicBezTo>
                                  <a:lnTo>
                                    <a:pt x="530942" y="0"/>
                                  </a:ln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273" name="Freeform 273"/>
                          <wps:cNvSpPr/>
                          <wps:spPr>
                            <a:xfrm>
                              <a:off x="6822131" y="6519220"/>
                              <a:ext cx="259280" cy="103240"/>
                            </a:xfrm>
                            <a:custGeom>
                              <a:avLst/>
                              <a:gdLst>
                                <a:gd name="connsiteX0" fmla="*/ 0 w 530942"/>
                                <a:gd name="connsiteY0" fmla="*/ 206478 h 206478"/>
                                <a:gd name="connsiteX1" fmla="*/ 73742 w 530942"/>
                                <a:gd name="connsiteY1" fmla="*/ 147484 h 206478"/>
                                <a:gd name="connsiteX2" fmla="*/ 117987 w 530942"/>
                                <a:gd name="connsiteY2" fmla="*/ 103239 h 206478"/>
                                <a:gd name="connsiteX3" fmla="*/ 176981 w 530942"/>
                                <a:gd name="connsiteY3" fmla="*/ 88491 h 206478"/>
                                <a:gd name="connsiteX4" fmla="*/ 221226 w 530942"/>
                                <a:gd name="connsiteY4" fmla="*/ 73742 h 206478"/>
                                <a:gd name="connsiteX5" fmla="*/ 265471 w 530942"/>
                                <a:gd name="connsiteY5" fmla="*/ 44246 h 206478"/>
                                <a:gd name="connsiteX6" fmla="*/ 442452 w 530942"/>
                                <a:gd name="connsiteY6" fmla="*/ 29497 h 206478"/>
                                <a:gd name="connsiteX7" fmla="*/ 530942 w 530942"/>
                                <a:gd name="connsiteY7" fmla="*/ 0 h 20647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530942" h="206478">
                                  <a:moveTo>
                                    <a:pt x="0" y="206478"/>
                                  </a:moveTo>
                                  <a:cubicBezTo>
                                    <a:pt x="24581" y="186813"/>
                                    <a:pt x="50052" y="168213"/>
                                    <a:pt x="73742" y="147484"/>
                                  </a:cubicBezTo>
                                  <a:cubicBezTo>
                                    <a:pt x="89439" y="133749"/>
                                    <a:pt x="99878" y="113587"/>
                                    <a:pt x="117987" y="103239"/>
                                  </a:cubicBezTo>
                                  <a:cubicBezTo>
                                    <a:pt x="135586" y="93182"/>
                                    <a:pt x="157491" y="94060"/>
                                    <a:pt x="176981" y="88491"/>
                                  </a:cubicBezTo>
                                  <a:cubicBezTo>
                                    <a:pt x="191929" y="84220"/>
                                    <a:pt x="207321" y="80694"/>
                                    <a:pt x="221226" y="73742"/>
                                  </a:cubicBezTo>
                                  <a:cubicBezTo>
                                    <a:pt x="237080" y="65815"/>
                                    <a:pt x="248090" y="47722"/>
                                    <a:pt x="265471" y="44246"/>
                                  </a:cubicBezTo>
                                  <a:cubicBezTo>
                                    <a:pt x="323520" y="32636"/>
                                    <a:pt x="383458" y="34413"/>
                                    <a:pt x="442452" y="29497"/>
                                  </a:cubicBezTo>
                                  <a:lnTo>
                                    <a:pt x="530942" y="0"/>
                                  </a:ln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274" name="Freeform 274"/>
                          <wps:cNvSpPr/>
                          <wps:spPr>
                            <a:xfrm>
                              <a:off x="7056909" y="3272560"/>
                              <a:ext cx="304800" cy="81382"/>
                            </a:xfrm>
                            <a:custGeom>
                              <a:avLst/>
                              <a:gdLst>
                                <a:gd name="connsiteX0" fmla="*/ 0 w 530942"/>
                                <a:gd name="connsiteY0" fmla="*/ 206478 h 206478"/>
                                <a:gd name="connsiteX1" fmla="*/ 73742 w 530942"/>
                                <a:gd name="connsiteY1" fmla="*/ 147484 h 206478"/>
                                <a:gd name="connsiteX2" fmla="*/ 117987 w 530942"/>
                                <a:gd name="connsiteY2" fmla="*/ 103239 h 206478"/>
                                <a:gd name="connsiteX3" fmla="*/ 176981 w 530942"/>
                                <a:gd name="connsiteY3" fmla="*/ 88491 h 206478"/>
                                <a:gd name="connsiteX4" fmla="*/ 221226 w 530942"/>
                                <a:gd name="connsiteY4" fmla="*/ 73742 h 206478"/>
                                <a:gd name="connsiteX5" fmla="*/ 265471 w 530942"/>
                                <a:gd name="connsiteY5" fmla="*/ 44246 h 206478"/>
                                <a:gd name="connsiteX6" fmla="*/ 442452 w 530942"/>
                                <a:gd name="connsiteY6" fmla="*/ 29497 h 206478"/>
                                <a:gd name="connsiteX7" fmla="*/ 530942 w 530942"/>
                                <a:gd name="connsiteY7" fmla="*/ 0 h 20647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530942" h="206478">
                                  <a:moveTo>
                                    <a:pt x="0" y="206478"/>
                                  </a:moveTo>
                                  <a:cubicBezTo>
                                    <a:pt x="24581" y="186813"/>
                                    <a:pt x="50052" y="168213"/>
                                    <a:pt x="73742" y="147484"/>
                                  </a:cubicBezTo>
                                  <a:cubicBezTo>
                                    <a:pt x="89439" y="133749"/>
                                    <a:pt x="99878" y="113587"/>
                                    <a:pt x="117987" y="103239"/>
                                  </a:cubicBezTo>
                                  <a:cubicBezTo>
                                    <a:pt x="135586" y="93182"/>
                                    <a:pt x="157491" y="94060"/>
                                    <a:pt x="176981" y="88491"/>
                                  </a:cubicBezTo>
                                  <a:cubicBezTo>
                                    <a:pt x="191929" y="84220"/>
                                    <a:pt x="207321" y="80694"/>
                                    <a:pt x="221226" y="73742"/>
                                  </a:cubicBezTo>
                                  <a:cubicBezTo>
                                    <a:pt x="237080" y="65815"/>
                                    <a:pt x="248090" y="47722"/>
                                    <a:pt x="265471" y="44246"/>
                                  </a:cubicBezTo>
                                  <a:cubicBezTo>
                                    <a:pt x="323520" y="32636"/>
                                    <a:pt x="383458" y="34413"/>
                                    <a:pt x="442452" y="29497"/>
                                  </a:cubicBezTo>
                                  <a:lnTo>
                                    <a:pt x="530942" y="0"/>
                                  </a:ln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a:scene3d>
                              <a:camera prst="orthographicFront"/>
                              <a:lightRig rig="threePt" dir="t"/>
                            </a:scene3d>
                            <a:sp3d>
                              <a:bevelT/>
                            </a:sp3d>
                          </wps:spPr>
                          <wps:txbx>
                            <w:txbxContent>
                              <w:p w:rsidR="00195133" w:rsidRDefault="00195133" w:rsidP="00723ED0"/>
                            </w:txbxContent>
                          </wps:txbx>
                          <wps:bodyPr rtlCol="0" anchor="ctr"/>
                        </wps:wsp>
                        <wps:wsp>
                          <wps:cNvPr id="275" name="Freeform 275"/>
                          <wps:cNvSpPr/>
                          <wps:spPr>
                            <a:xfrm>
                              <a:off x="7527889" y="5457189"/>
                              <a:ext cx="304800" cy="103240"/>
                            </a:xfrm>
                            <a:custGeom>
                              <a:avLst/>
                              <a:gdLst>
                                <a:gd name="connsiteX0" fmla="*/ 0 w 530942"/>
                                <a:gd name="connsiteY0" fmla="*/ 206478 h 206478"/>
                                <a:gd name="connsiteX1" fmla="*/ 73742 w 530942"/>
                                <a:gd name="connsiteY1" fmla="*/ 147484 h 206478"/>
                                <a:gd name="connsiteX2" fmla="*/ 117987 w 530942"/>
                                <a:gd name="connsiteY2" fmla="*/ 103239 h 206478"/>
                                <a:gd name="connsiteX3" fmla="*/ 176981 w 530942"/>
                                <a:gd name="connsiteY3" fmla="*/ 88491 h 206478"/>
                                <a:gd name="connsiteX4" fmla="*/ 221226 w 530942"/>
                                <a:gd name="connsiteY4" fmla="*/ 73742 h 206478"/>
                                <a:gd name="connsiteX5" fmla="*/ 265471 w 530942"/>
                                <a:gd name="connsiteY5" fmla="*/ 44246 h 206478"/>
                                <a:gd name="connsiteX6" fmla="*/ 442452 w 530942"/>
                                <a:gd name="connsiteY6" fmla="*/ 29497 h 206478"/>
                                <a:gd name="connsiteX7" fmla="*/ 530942 w 530942"/>
                                <a:gd name="connsiteY7" fmla="*/ 0 h 20647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530942" h="206478">
                                  <a:moveTo>
                                    <a:pt x="0" y="206478"/>
                                  </a:moveTo>
                                  <a:cubicBezTo>
                                    <a:pt x="24581" y="186813"/>
                                    <a:pt x="50052" y="168213"/>
                                    <a:pt x="73742" y="147484"/>
                                  </a:cubicBezTo>
                                  <a:cubicBezTo>
                                    <a:pt x="89439" y="133749"/>
                                    <a:pt x="99878" y="113587"/>
                                    <a:pt x="117987" y="103239"/>
                                  </a:cubicBezTo>
                                  <a:cubicBezTo>
                                    <a:pt x="135586" y="93182"/>
                                    <a:pt x="157491" y="94060"/>
                                    <a:pt x="176981" y="88491"/>
                                  </a:cubicBezTo>
                                  <a:cubicBezTo>
                                    <a:pt x="191929" y="84220"/>
                                    <a:pt x="207321" y="80694"/>
                                    <a:pt x="221226" y="73742"/>
                                  </a:cubicBezTo>
                                  <a:cubicBezTo>
                                    <a:pt x="237080" y="65815"/>
                                    <a:pt x="248090" y="47722"/>
                                    <a:pt x="265471" y="44246"/>
                                  </a:cubicBezTo>
                                  <a:cubicBezTo>
                                    <a:pt x="323520" y="32636"/>
                                    <a:pt x="383458" y="34413"/>
                                    <a:pt x="442452" y="29497"/>
                                  </a:cubicBezTo>
                                  <a:lnTo>
                                    <a:pt x="530942" y="0"/>
                                  </a:ln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276" name="Freeform 276"/>
                          <wps:cNvSpPr/>
                          <wps:spPr>
                            <a:xfrm>
                              <a:off x="6965829" y="4406235"/>
                              <a:ext cx="342853" cy="103240"/>
                            </a:xfrm>
                            <a:custGeom>
                              <a:avLst/>
                              <a:gdLst>
                                <a:gd name="connsiteX0" fmla="*/ 0 w 530942"/>
                                <a:gd name="connsiteY0" fmla="*/ 206478 h 206478"/>
                                <a:gd name="connsiteX1" fmla="*/ 73742 w 530942"/>
                                <a:gd name="connsiteY1" fmla="*/ 147484 h 206478"/>
                                <a:gd name="connsiteX2" fmla="*/ 117987 w 530942"/>
                                <a:gd name="connsiteY2" fmla="*/ 103239 h 206478"/>
                                <a:gd name="connsiteX3" fmla="*/ 176981 w 530942"/>
                                <a:gd name="connsiteY3" fmla="*/ 88491 h 206478"/>
                                <a:gd name="connsiteX4" fmla="*/ 221226 w 530942"/>
                                <a:gd name="connsiteY4" fmla="*/ 73742 h 206478"/>
                                <a:gd name="connsiteX5" fmla="*/ 265471 w 530942"/>
                                <a:gd name="connsiteY5" fmla="*/ 44246 h 206478"/>
                                <a:gd name="connsiteX6" fmla="*/ 442452 w 530942"/>
                                <a:gd name="connsiteY6" fmla="*/ 29497 h 206478"/>
                                <a:gd name="connsiteX7" fmla="*/ 530942 w 530942"/>
                                <a:gd name="connsiteY7" fmla="*/ 0 h 20647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530942" h="206478">
                                  <a:moveTo>
                                    <a:pt x="0" y="206478"/>
                                  </a:moveTo>
                                  <a:cubicBezTo>
                                    <a:pt x="24581" y="186813"/>
                                    <a:pt x="50052" y="168213"/>
                                    <a:pt x="73742" y="147484"/>
                                  </a:cubicBezTo>
                                  <a:cubicBezTo>
                                    <a:pt x="89439" y="133749"/>
                                    <a:pt x="99878" y="113587"/>
                                    <a:pt x="117987" y="103239"/>
                                  </a:cubicBezTo>
                                  <a:cubicBezTo>
                                    <a:pt x="135586" y="93182"/>
                                    <a:pt x="157491" y="94060"/>
                                    <a:pt x="176981" y="88491"/>
                                  </a:cubicBezTo>
                                  <a:cubicBezTo>
                                    <a:pt x="191929" y="84220"/>
                                    <a:pt x="207321" y="80694"/>
                                    <a:pt x="221226" y="73742"/>
                                  </a:cubicBezTo>
                                  <a:cubicBezTo>
                                    <a:pt x="237080" y="65815"/>
                                    <a:pt x="248090" y="47722"/>
                                    <a:pt x="265471" y="44246"/>
                                  </a:cubicBezTo>
                                  <a:cubicBezTo>
                                    <a:pt x="323520" y="32636"/>
                                    <a:pt x="383458" y="34413"/>
                                    <a:pt x="442452" y="29497"/>
                                  </a:cubicBezTo>
                                  <a:lnTo>
                                    <a:pt x="530942" y="0"/>
                                  </a:ln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a:scene3d>
                              <a:camera prst="orthographicFront"/>
                              <a:lightRig rig="threePt" dir="t"/>
                            </a:scene3d>
                            <a:sp3d>
                              <a:bevelT/>
                            </a:sp3d>
                          </wps:spPr>
                          <wps:txbx>
                            <w:txbxContent>
                              <w:p w:rsidR="00195133" w:rsidRDefault="00195133" w:rsidP="00723ED0"/>
                            </w:txbxContent>
                          </wps:txbx>
                          <wps:bodyPr rtlCol="0" anchor="ctr"/>
                        </wps:wsp>
                        <wps:wsp>
                          <wps:cNvPr id="277" name="Freeform 277"/>
                          <wps:cNvSpPr/>
                          <wps:spPr>
                            <a:xfrm>
                              <a:off x="8934850" y="6120399"/>
                              <a:ext cx="338987" cy="103240"/>
                            </a:xfrm>
                            <a:custGeom>
                              <a:avLst/>
                              <a:gdLst>
                                <a:gd name="connsiteX0" fmla="*/ 0 w 530942"/>
                                <a:gd name="connsiteY0" fmla="*/ 206478 h 206478"/>
                                <a:gd name="connsiteX1" fmla="*/ 73742 w 530942"/>
                                <a:gd name="connsiteY1" fmla="*/ 147484 h 206478"/>
                                <a:gd name="connsiteX2" fmla="*/ 117987 w 530942"/>
                                <a:gd name="connsiteY2" fmla="*/ 103239 h 206478"/>
                                <a:gd name="connsiteX3" fmla="*/ 176981 w 530942"/>
                                <a:gd name="connsiteY3" fmla="*/ 88491 h 206478"/>
                                <a:gd name="connsiteX4" fmla="*/ 221226 w 530942"/>
                                <a:gd name="connsiteY4" fmla="*/ 73742 h 206478"/>
                                <a:gd name="connsiteX5" fmla="*/ 265471 w 530942"/>
                                <a:gd name="connsiteY5" fmla="*/ 44246 h 206478"/>
                                <a:gd name="connsiteX6" fmla="*/ 442452 w 530942"/>
                                <a:gd name="connsiteY6" fmla="*/ 29497 h 206478"/>
                                <a:gd name="connsiteX7" fmla="*/ 530942 w 530942"/>
                                <a:gd name="connsiteY7" fmla="*/ 0 h 20647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530942" h="206478">
                                  <a:moveTo>
                                    <a:pt x="0" y="206478"/>
                                  </a:moveTo>
                                  <a:cubicBezTo>
                                    <a:pt x="24581" y="186813"/>
                                    <a:pt x="50052" y="168213"/>
                                    <a:pt x="73742" y="147484"/>
                                  </a:cubicBezTo>
                                  <a:cubicBezTo>
                                    <a:pt x="89439" y="133749"/>
                                    <a:pt x="99878" y="113587"/>
                                    <a:pt x="117987" y="103239"/>
                                  </a:cubicBezTo>
                                  <a:cubicBezTo>
                                    <a:pt x="135586" y="93182"/>
                                    <a:pt x="157491" y="94060"/>
                                    <a:pt x="176981" y="88491"/>
                                  </a:cubicBezTo>
                                  <a:cubicBezTo>
                                    <a:pt x="191929" y="84220"/>
                                    <a:pt x="207321" y="80694"/>
                                    <a:pt x="221226" y="73742"/>
                                  </a:cubicBezTo>
                                  <a:cubicBezTo>
                                    <a:pt x="237080" y="65815"/>
                                    <a:pt x="248090" y="47722"/>
                                    <a:pt x="265471" y="44246"/>
                                  </a:cubicBezTo>
                                  <a:cubicBezTo>
                                    <a:pt x="323520" y="32636"/>
                                    <a:pt x="383458" y="34413"/>
                                    <a:pt x="442452" y="29497"/>
                                  </a:cubicBezTo>
                                  <a:lnTo>
                                    <a:pt x="530942" y="0"/>
                                  </a:ln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278" name="Freeform 278"/>
                          <wps:cNvSpPr/>
                          <wps:spPr>
                            <a:xfrm>
                              <a:off x="9008478" y="2954388"/>
                              <a:ext cx="191729" cy="126923"/>
                            </a:xfrm>
                            <a:custGeom>
                              <a:avLst/>
                              <a:gdLst>
                                <a:gd name="connsiteX0" fmla="*/ 0 w 191729"/>
                                <a:gd name="connsiteY0" fmla="*/ 280219 h 280219"/>
                                <a:gd name="connsiteX1" fmla="*/ 58994 w 191729"/>
                                <a:gd name="connsiteY1" fmla="*/ 191729 h 280219"/>
                                <a:gd name="connsiteX2" fmla="*/ 103239 w 191729"/>
                                <a:gd name="connsiteY2" fmla="*/ 162232 h 280219"/>
                                <a:gd name="connsiteX3" fmla="*/ 162232 w 191729"/>
                                <a:gd name="connsiteY3" fmla="*/ 73742 h 280219"/>
                                <a:gd name="connsiteX4" fmla="*/ 191729 w 191729"/>
                                <a:gd name="connsiteY4" fmla="*/ 0 h 28021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1729" h="280219">
                                  <a:moveTo>
                                    <a:pt x="0" y="280219"/>
                                  </a:moveTo>
                                  <a:cubicBezTo>
                                    <a:pt x="19665" y="250722"/>
                                    <a:pt x="35649" y="218408"/>
                                    <a:pt x="58994" y="191729"/>
                                  </a:cubicBezTo>
                                  <a:cubicBezTo>
                                    <a:pt x="70666" y="178389"/>
                                    <a:pt x="91567" y="175572"/>
                                    <a:pt x="103239" y="162232"/>
                                  </a:cubicBezTo>
                                  <a:cubicBezTo>
                                    <a:pt x="126583" y="135553"/>
                                    <a:pt x="151021" y="107373"/>
                                    <a:pt x="162232" y="73742"/>
                                  </a:cubicBezTo>
                                  <a:cubicBezTo>
                                    <a:pt x="180457" y="19068"/>
                                    <a:pt x="170028" y="43401"/>
                                    <a:pt x="191729" y="0"/>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279" name="Freeform 279"/>
                          <wps:cNvSpPr/>
                          <wps:spPr>
                            <a:xfrm>
                              <a:off x="9062902" y="3531819"/>
                              <a:ext cx="191729" cy="126923"/>
                            </a:xfrm>
                            <a:custGeom>
                              <a:avLst/>
                              <a:gdLst>
                                <a:gd name="connsiteX0" fmla="*/ 0 w 191729"/>
                                <a:gd name="connsiteY0" fmla="*/ 280219 h 280219"/>
                                <a:gd name="connsiteX1" fmla="*/ 58994 w 191729"/>
                                <a:gd name="connsiteY1" fmla="*/ 191729 h 280219"/>
                                <a:gd name="connsiteX2" fmla="*/ 103239 w 191729"/>
                                <a:gd name="connsiteY2" fmla="*/ 162232 h 280219"/>
                                <a:gd name="connsiteX3" fmla="*/ 162232 w 191729"/>
                                <a:gd name="connsiteY3" fmla="*/ 73742 h 280219"/>
                                <a:gd name="connsiteX4" fmla="*/ 191729 w 191729"/>
                                <a:gd name="connsiteY4" fmla="*/ 0 h 28021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1729" h="280219">
                                  <a:moveTo>
                                    <a:pt x="0" y="280219"/>
                                  </a:moveTo>
                                  <a:cubicBezTo>
                                    <a:pt x="19665" y="250722"/>
                                    <a:pt x="35649" y="218408"/>
                                    <a:pt x="58994" y="191729"/>
                                  </a:cubicBezTo>
                                  <a:cubicBezTo>
                                    <a:pt x="70666" y="178389"/>
                                    <a:pt x="91567" y="175572"/>
                                    <a:pt x="103239" y="162232"/>
                                  </a:cubicBezTo>
                                  <a:cubicBezTo>
                                    <a:pt x="126583" y="135553"/>
                                    <a:pt x="151021" y="107373"/>
                                    <a:pt x="162232" y="73742"/>
                                  </a:cubicBezTo>
                                  <a:cubicBezTo>
                                    <a:pt x="180457" y="19068"/>
                                    <a:pt x="170028" y="43401"/>
                                    <a:pt x="191729" y="0"/>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280" name="Freeform 280"/>
                          <wps:cNvSpPr/>
                          <wps:spPr>
                            <a:xfrm>
                              <a:off x="6468881" y="3580746"/>
                              <a:ext cx="191729" cy="126923"/>
                            </a:xfrm>
                            <a:custGeom>
                              <a:avLst/>
                              <a:gdLst>
                                <a:gd name="connsiteX0" fmla="*/ 0 w 191729"/>
                                <a:gd name="connsiteY0" fmla="*/ 280219 h 280219"/>
                                <a:gd name="connsiteX1" fmla="*/ 58994 w 191729"/>
                                <a:gd name="connsiteY1" fmla="*/ 191729 h 280219"/>
                                <a:gd name="connsiteX2" fmla="*/ 103239 w 191729"/>
                                <a:gd name="connsiteY2" fmla="*/ 162232 h 280219"/>
                                <a:gd name="connsiteX3" fmla="*/ 162232 w 191729"/>
                                <a:gd name="connsiteY3" fmla="*/ 73742 h 280219"/>
                                <a:gd name="connsiteX4" fmla="*/ 191729 w 191729"/>
                                <a:gd name="connsiteY4" fmla="*/ 0 h 28021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1729" h="280219">
                                  <a:moveTo>
                                    <a:pt x="0" y="280219"/>
                                  </a:moveTo>
                                  <a:cubicBezTo>
                                    <a:pt x="19665" y="250722"/>
                                    <a:pt x="35649" y="218408"/>
                                    <a:pt x="58994" y="191729"/>
                                  </a:cubicBezTo>
                                  <a:cubicBezTo>
                                    <a:pt x="70666" y="178389"/>
                                    <a:pt x="91567" y="175572"/>
                                    <a:pt x="103239" y="162232"/>
                                  </a:cubicBezTo>
                                  <a:cubicBezTo>
                                    <a:pt x="126583" y="135553"/>
                                    <a:pt x="151021" y="107373"/>
                                    <a:pt x="162232" y="73742"/>
                                  </a:cubicBezTo>
                                  <a:cubicBezTo>
                                    <a:pt x="180457" y="19068"/>
                                    <a:pt x="170028" y="43401"/>
                                    <a:pt x="191729" y="0"/>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281" name="Freeform 281"/>
                          <wps:cNvSpPr/>
                          <wps:spPr>
                            <a:xfrm rot="5044574">
                              <a:off x="8008922" y="2721164"/>
                              <a:ext cx="192570" cy="70932"/>
                            </a:xfrm>
                            <a:custGeom>
                              <a:avLst/>
                              <a:gdLst>
                                <a:gd name="connsiteX0" fmla="*/ 0 w 191729"/>
                                <a:gd name="connsiteY0" fmla="*/ 280219 h 280219"/>
                                <a:gd name="connsiteX1" fmla="*/ 58994 w 191729"/>
                                <a:gd name="connsiteY1" fmla="*/ 191729 h 280219"/>
                                <a:gd name="connsiteX2" fmla="*/ 103239 w 191729"/>
                                <a:gd name="connsiteY2" fmla="*/ 162232 h 280219"/>
                                <a:gd name="connsiteX3" fmla="*/ 162232 w 191729"/>
                                <a:gd name="connsiteY3" fmla="*/ 73742 h 280219"/>
                                <a:gd name="connsiteX4" fmla="*/ 191729 w 191729"/>
                                <a:gd name="connsiteY4" fmla="*/ 0 h 28021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1729" h="280219">
                                  <a:moveTo>
                                    <a:pt x="0" y="280219"/>
                                  </a:moveTo>
                                  <a:cubicBezTo>
                                    <a:pt x="19665" y="250722"/>
                                    <a:pt x="35649" y="218408"/>
                                    <a:pt x="58994" y="191729"/>
                                  </a:cubicBezTo>
                                  <a:cubicBezTo>
                                    <a:pt x="70666" y="178389"/>
                                    <a:pt x="91567" y="175572"/>
                                    <a:pt x="103239" y="162232"/>
                                  </a:cubicBezTo>
                                  <a:cubicBezTo>
                                    <a:pt x="126583" y="135553"/>
                                    <a:pt x="151021" y="107373"/>
                                    <a:pt x="162232" y="73742"/>
                                  </a:cubicBezTo>
                                  <a:cubicBezTo>
                                    <a:pt x="180457" y="19068"/>
                                    <a:pt x="170028" y="43401"/>
                                    <a:pt x="191729" y="0"/>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282" name="Freeform 282"/>
                          <wps:cNvSpPr/>
                          <wps:spPr>
                            <a:xfrm>
                              <a:off x="8582857" y="5197534"/>
                              <a:ext cx="191729" cy="126923"/>
                            </a:xfrm>
                            <a:custGeom>
                              <a:avLst/>
                              <a:gdLst>
                                <a:gd name="connsiteX0" fmla="*/ 0 w 191729"/>
                                <a:gd name="connsiteY0" fmla="*/ 280219 h 280219"/>
                                <a:gd name="connsiteX1" fmla="*/ 58994 w 191729"/>
                                <a:gd name="connsiteY1" fmla="*/ 191729 h 280219"/>
                                <a:gd name="connsiteX2" fmla="*/ 103239 w 191729"/>
                                <a:gd name="connsiteY2" fmla="*/ 162232 h 280219"/>
                                <a:gd name="connsiteX3" fmla="*/ 162232 w 191729"/>
                                <a:gd name="connsiteY3" fmla="*/ 73742 h 280219"/>
                                <a:gd name="connsiteX4" fmla="*/ 191729 w 191729"/>
                                <a:gd name="connsiteY4" fmla="*/ 0 h 28021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1729" h="280219">
                                  <a:moveTo>
                                    <a:pt x="0" y="280219"/>
                                  </a:moveTo>
                                  <a:cubicBezTo>
                                    <a:pt x="19665" y="250722"/>
                                    <a:pt x="35649" y="218408"/>
                                    <a:pt x="58994" y="191729"/>
                                  </a:cubicBezTo>
                                  <a:cubicBezTo>
                                    <a:pt x="70666" y="178389"/>
                                    <a:pt x="91567" y="175572"/>
                                    <a:pt x="103239" y="162232"/>
                                  </a:cubicBezTo>
                                  <a:cubicBezTo>
                                    <a:pt x="126583" y="135553"/>
                                    <a:pt x="151021" y="107373"/>
                                    <a:pt x="162232" y="73742"/>
                                  </a:cubicBezTo>
                                  <a:cubicBezTo>
                                    <a:pt x="180457" y="19068"/>
                                    <a:pt x="170028" y="43401"/>
                                    <a:pt x="191729" y="0"/>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283" name="Freeform 283"/>
                          <wps:cNvSpPr/>
                          <wps:spPr>
                            <a:xfrm rot="5044574">
                              <a:off x="8776714" y="4890900"/>
                              <a:ext cx="192570" cy="70932"/>
                            </a:xfrm>
                            <a:custGeom>
                              <a:avLst/>
                              <a:gdLst>
                                <a:gd name="connsiteX0" fmla="*/ 0 w 191729"/>
                                <a:gd name="connsiteY0" fmla="*/ 280219 h 280219"/>
                                <a:gd name="connsiteX1" fmla="*/ 58994 w 191729"/>
                                <a:gd name="connsiteY1" fmla="*/ 191729 h 280219"/>
                                <a:gd name="connsiteX2" fmla="*/ 103239 w 191729"/>
                                <a:gd name="connsiteY2" fmla="*/ 162232 h 280219"/>
                                <a:gd name="connsiteX3" fmla="*/ 162232 w 191729"/>
                                <a:gd name="connsiteY3" fmla="*/ 73742 h 280219"/>
                                <a:gd name="connsiteX4" fmla="*/ 191729 w 191729"/>
                                <a:gd name="connsiteY4" fmla="*/ 0 h 28021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1729" h="280219">
                                  <a:moveTo>
                                    <a:pt x="0" y="280219"/>
                                  </a:moveTo>
                                  <a:cubicBezTo>
                                    <a:pt x="19665" y="250722"/>
                                    <a:pt x="35649" y="218408"/>
                                    <a:pt x="58994" y="191729"/>
                                  </a:cubicBezTo>
                                  <a:cubicBezTo>
                                    <a:pt x="70666" y="178389"/>
                                    <a:pt x="91567" y="175572"/>
                                    <a:pt x="103239" y="162232"/>
                                  </a:cubicBezTo>
                                  <a:cubicBezTo>
                                    <a:pt x="126583" y="135553"/>
                                    <a:pt x="151021" y="107373"/>
                                    <a:pt x="162232" y="73742"/>
                                  </a:cubicBezTo>
                                  <a:cubicBezTo>
                                    <a:pt x="180457" y="19068"/>
                                    <a:pt x="170028" y="43401"/>
                                    <a:pt x="191729" y="0"/>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284" name="Freeform 284"/>
                          <wps:cNvSpPr/>
                          <wps:spPr>
                            <a:xfrm rot="5044574">
                              <a:off x="8810208" y="3848310"/>
                              <a:ext cx="192570" cy="70932"/>
                            </a:xfrm>
                            <a:custGeom>
                              <a:avLst/>
                              <a:gdLst>
                                <a:gd name="connsiteX0" fmla="*/ 0 w 191729"/>
                                <a:gd name="connsiteY0" fmla="*/ 280219 h 280219"/>
                                <a:gd name="connsiteX1" fmla="*/ 58994 w 191729"/>
                                <a:gd name="connsiteY1" fmla="*/ 191729 h 280219"/>
                                <a:gd name="connsiteX2" fmla="*/ 103239 w 191729"/>
                                <a:gd name="connsiteY2" fmla="*/ 162232 h 280219"/>
                                <a:gd name="connsiteX3" fmla="*/ 162232 w 191729"/>
                                <a:gd name="connsiteY3" fmla="*/ 73742 h 280219"/>
                                <a:gd name="connsiteX4" fmla="*/ 191729 w 191729"/>
                                <a:gd name="connsiteY4" fmla="*/ 0 h 28021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1729" h="280219">
                                  <a:moveTo>
                                    <a:pt x="0" y="280219"/>
                                  </a:moveTo>
                                  <a:cubicBezTo>
                                    <a:pt x="19665" y="250722"/>
                                    <a:pt x="35649" y="218408"/>
                                    <a:pt x="58994" y="191729"/>
                                  </a:cubicBezTo>
                                  <a:cubicBezTo>
                                    <a:pt x="70666" y="178389"/>
                                    <a:pt x="91567" y="175572"/>
                                    <a:pt x="103239" y="162232"/>
                                  </a:cubicBezTo>
                                  <a:cubicBezTo>
                                    <a:pt x="126583" y="135553"/>
                                    <a:pt x="151021" y="107373"/>
                                    <a:pt x="162232" y="73742"/>
                                  </a:cubicBezTo>
                                  <a:cubicBezTo>
                                    <a:pt x="180457" y="19068"/>
                                    <a:pt x="170028" y="43401"/>
                                    <a:pt x="191729" y="0"/>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285" name="Freeform 285"/>
                          <wps:cNvSpPr/>
                          <wps:spPr>
                            <a:xfrm rot="5044574">
                              <a:off x="9307239" y="4990330"/>
                              <a:ext cx="192570" cy="70932"/>
                            </a:xfrm>
                            <a:custGeom>
                              <a:avLst/>
                              <a:gdLst>
                                <a:gd name="connsiteX0" fmla="*/ 0 w 191729"/>
                                <a:gd name="connsiteY0" fmla="*/ 280219 h 280219"/>
                                <a:gd name="connsiteX1" fmla="*/ 58994 w 191729"/>
                                <a:gd name="connsiteY1" fmla="*/ 191729 h 280219"/>
                                <a:gd name="connsiteX2" fmla="*/ 103239 w 191729"/>
                                <a:gd name="connsiteY2" fmla="*/ 162232 h 280219"/>
                                <a:gd name="connsiteX3" fmla="*/ 162232 w 191729"/>
                                <a:gd name="connsiteY3" fmla="*/ 73742 h 280219"/>
                                <a:gd name="connsiteX4" fmla="*/ 191729 w 191729"/>
                                <a:gd name="connsiteY4" fmla="*/ 0 h 28021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1729" h="280219">
                                  <a:moveTo>
                                    <a:pt x="0" y="280219"/>
                                  </a:moveTo>
                                  <a:cubicBezTo>
                                    <a:pt x="19665" y="250722"/>
                                    <a:pt x="35649" y="218408"/>
                                    <a:pt x="58994" y="191729"/>
                                  </a:cubicBezTo>
                                  <a:cubicBezTo>
                                    <a:pt x="70666" y="178389"/>
                                    <a:pt x="91567" y="175572"/>
                                    <a:pt x="103239" y="162232"/>
                                  </a:cubicBezTo>
                                  <a:cubicBezTo>
                                    <a:pt x="126583" y="135553"/>
                                    <a:pt x="151021" y="107373"/>
                                    <a:pt x="162232" y="73742"/>
                                  </a:cubicBezTo>
                                  <a:cubicBezTo>
                                    <a:pt x="180457" y="19068"/>
                                    <a:pt x="170028" y="43401"/>
                                    <a:pt x="191729" y="0"/>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286" name="Freeform 286"/>
                          <wps:cNvSpPr/>
                          <wps:spPr>
                            <a:xfrm rot="5044574">
                              <a:off x="9760971" y="5601781"/>
                              <a:ext cx="192570" cy="70932"/>
                            </a:xfrm>
                            <a:custGeom>
                              <a:avLst/>
                              <a:gdLst>
                                <a:gd name="connsiteX0" fmla="*/ 0 w 191729"/>
                                <a:gd name="connsiteY0" fmla="*/ 280219 h 280219"/>
                                <a:gd name="connsiteX1" fmla="*/ 58994 w 191729"/>
                                <a:gd name="connsiteY1" fmla="*/ 191729 h 280219"/>
                                <a:gd name="connsiteX2" fmla="*/ 103239 w 191729"/>
                                <a:gd name="connsiteY2" fmla="*/ 162232 h 280219"/>
                                <a:gd name="connsiteX3" fmla="*/ 162232 w 191729"/>
                                <a:gd name="connsiteY3" fmla="*/ 73742 h 280219"/>
                                <a:gd name="connsiteX4" fmla="*/ 191729 w 191729"/>
                                <a:gd name="connsiteY4" fmla="*/ 0 h 28021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1729" h="280219">
                                  <a:moveTo>
                                    <a:pt x="0" y="280219"/>
                                  </a:moveTo>
                                  <a:cubicBezTo>
                                    <a:pt x="19665" y="250722"/>
                                    <a:pt x="35649" y="218408"/>
                                    <a:pt x="58994" y="191729"/>
                                  </a:cubicBezTo>
                                  <a:cubicBezTo>
                                    <a:pt x="70666" y="178389"/>
                                    <a:pt x="91567" y="175572"/>
                                    <a:pt x="103239" y="162232"/>
                                  </a:cubicBezTo>
                                  <a:cubicBezTo>
                                    <a:pt x="126583" y="135553"/>
                                    <a:pt x="151021" y="107373"/>
                                    <a:pt x="162232" y="73742"/>
                                  </a:cubicBezTo>
                                  <a:cubicBezTo>
                                    <a:pt x="180457" y="19068"/>
                                    <a:pt x="170028" y="43401"/>
                                    <a:pt x="191729" y="0"/>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287" name="Freeform 287"/>
                          <wps:cNvSpPr/>
                          <wps:spPr>
                            <a:xfrm rot="5044574">
                              <a:off x="9970060" y="5288991"/>
                              <a:ext cx="192570" cy="70932"/>
                            </a:xfrm>
                            <a:custGeom>
                              <a:avLst/>
                              <a:gdLst>
                                <a:gd name="connsiteX0" fmla="*/ 0 w 191729"/>
                                <a:gd name="connsiteY0" fmla="*/ 280219 h 280219"/>
                                <a:gd name="connsiteX1" fmla="*/ 58994 w 191729"/>
                                <a:gd name="connsiteY1" fmla="*/ 191729 h 280219"/>
                                <a:gd name="connsiteX2" fmla="*/ 103239 w 191729"/>
                                <a:gd name="connsiteY2" fmla="*/ 162232 h 280219"/>
                                <a:gd name="connsiteX3" fmla="*/ 162232 w 191729"/>
                                <a:gd name="connsiteY3" fmla="*/ 73742 h 280219"/>
                                <a:gd name="connsiteX4" fmla="*/ 191729 w 191729"/>
                                <a:gd name="connsiteY4" fmla="*/ 0 h 28021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1729" h="280219">
                                  <a:moveTo>
                                    <a:pt x="0" y="280219"/>
                                  </a:moveTo>
                                  <a:cubicBezTo>
                                    <a:pt x="19665" y="250722"/>
                                    <a:pt x="35649" y="218408"/>
                                    <a:pt x="58994" y="191729"/>
                                  </a:cubicBezTo>
                                  <a:cubicBezTo>
                                    <a:pt x="70666" y="178389"/>
                                    <a:pt x="91567" y="175572"/>
                                    <a:pt x="103239" y="162232"/>
                                  </a:cubicBezTo>
                                  <a:cubicBezTo>
                                    <a:pt x="126583" y="135553"/>
                                    <a:pt x="151021" y="107373"/>
                                    <a:pt x="162232" y="73742"/>
                                  </a:cubicBezTo>
                                  <a:cubicBezTo>
                                    <a:pt x="180457" y="19068"/>
                                    <a:pt x="170028" y="43401"/>
                                    <a:pt x="191729" y="0"/>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288" name="Freeform 288"/>
                          <wps:cNvSpPr/>
                          <wps:spPr>
                            <a:xfrm rot="5044574">
                              <a:off x="9879634" y="4418426"/>
                              <a:ext cx="192570" cy="70932"/>
                            </a:xfrm>
                            <a:custGeom>
                              <a:avLst/>
                              <a:gdLst>
                                <a:gd name="connsiteX0" fmla="*/ 0 w 191729"/>
                                <a:gd name="connsiteY0" fmla="*/ 280219 h 280219"/>
                                <a:gd name="connsiteX1" fmla="*/ 58994 w 191729"/>
                                <a:gd name="connsiteY1" fmla="*/ 191729 h 280219"/>
                                <a:gd name="connsiteX2" fmla="*/ 103239 w 191729"/>
                                <a:gd name="connsiteY2" fmla="*/ 162232 h 280219"/>
                                <a:gd name="connsiteX3" fmla="*/ 162232 w 191729"/>
                                <a:gd name="connsiteY3" fmla="*/ 73742 h 280219"/>
                                <a:gd name="connsiteX4" fmla="*/ 191729 w 191729"/>
                                <a:gd name="connsiteY4" fmla="*/ 0 h 28021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1729" h="280219">
                                  <a:moveTo>
                                    <a:pt x="0" y="280219"/>
                                  </a:moveTo>
                                  <a:cubicBezTo>
                                    <a:pt x="19665" y="250722"/>
                                    <a:pt x="35649" y="218408"/>
                                    <a:pt x="58994" y="191729"/>
                                  </a:cubicBezTo>
                                  <a:cubicBezTo>
                                    <a:pt x="70666" y="178389"/>
                                    <a:pt x="91567" y="175572"/>
                                    <a:pt x="103239" y="162232"/>
                                  </a:cubicBezTo>
                                  <a:cubicBezTo>
                                    <a:pt x="126583" y="135553"/>
                                    <a:pt x="151021" y="107373"/>
                                    <a:pt x="162232" y="73742"/>
                                  </a:cubicBezTo>
                                  <a:cubicBezTo>
                                    <a:pt x="180457" y="19068"/>
                                    <a:pt x="170028" y="43401"/>
                                    <a:pt x="191729" y="0"/>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289" name="Freeform 289"/>
                          <wps:cNvSpPr/>
                          <wps:spPr>
                            <a:xfrm>
                              <a:off x="7671354" y="3176961"/>
                              <a:ext cx="132735" cy="309717"/>
                            </a:xfrm>
                            <a:custGeom>
                              <a:avLst/>
                              <a:gdLst>
                                <a:gd name="connsiteX0" fmla="*/ 0 w 132735"/>
                                <a:gd name="connsiteY0" fmla="*/ 0 h 309716"/>
                                <a:gd name="connsiteX1" fmla="*/ 14748 w 132735"/>
                                <a:gd name="connsiteY1" fmla="*/ 176980 h 309716"/>
                                <a:gd name="connsiteX2" fmla="*/ 58993 w 132735"/>
                                <a:gd name="connsiteY2" fmla="*/ 221225 h 309716"/>
                                <a:gd name="connsiteX3" fmla="*/ 88490 w 132735"/>
                                <a:gd name="connsiteY3" fmla="*/ 265471 h 309716"/>
                                <a:gd name="connsiteX4" fmla="*/ 132735 w 132735"/>
                                <a:gd name="connsiteY4" fmla="*/ 309716 h 30971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32735" h="309716">
                                  <a:moveTo>
                                    <a:pt x="0" y="0"/>
                                  </a:moveTo>
                                  <a:cubicBezTo>
                                    <a:pt x="4916" y="58993"/>
                                    <a:pt x="-505" y="119781"/>
                                    <a:pt x="14748" y="176980"/>
                                  </a:cubicBezTo>
                                  <a:cubicBezTo>
                                    <a:pt x="20122" y="197133"/>
                                    <a:pt x="45641" y="205202"/>
                                    <a:pt x="58993" y="221225"/>
                                  </a:cubicBezTo>
                                  <a:cubicBezTo>
                                    <a:pt x="70341" y="234842"/>
                                    <a:pt x="77142" y="251854"/>
                                    <a:pt x="88490" y="265471"/>
                                  </a:cubicBezTo>
                                  <a:cubicBezTo>
                                    <a:pt x="101842" y="281494"/>
                                    <a:pt x="132735" y="309716"/>
                                    <a:pt x="132735" y="309716"/>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290" name="Freeform 290"/>
                          <wps:cNvSpPr/>
                          <wps:spPr>
                            <a:xfrm>
                              <a:off x="7092219" y="3944118"/>
                              <a:ext cx="132735" cy="309717"/>
                            </a:xfrm>
                            <a:custGeom>
                              <a:avLst/>
                              <a:gdLst>
                                <a:gd name="connsiteX0" fmla="*/ 0 w 132735"/>
                                <a:gd name="connsiteY0" fmla="*/ 0 h 309716"/>
                                <a:gd name="connsiteX1" fmla="*/ 14748 w 132735"/>
                                <a:gd name="connsiteY1" fmla="*/ 176980 h 309716"/>
                                <a:gd name="connsiteX2" fmla="*/ 58993 w 132735"/>
                                <a:gd name="connsiteY2" fmla="*/ 221225 h 309716"/>
                                <a:gd name="connsiteX3" fmla="*/ 88490 w 132735"/>
                                <a:gd name="connsiteY3" fmla="*/ 265471 h 309716"/>
                                <a:gd name="connsiteX4" fmla="*/ 132735 w 132735"/>
                                <a:gd name="connsiteY4" fmla="*/ 309716 h 30971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32735" h="309716">
                                  <a:moveTo>
                                    <a:pt x="0" y="0"/>
                                  </a:moveTo>
                                  <a:cubicBezTo>
                                    <a:pt x="4916" y="58993"/>
                                    <a:pt x="-505" y="119781"/>
                                    <a:pt x="14748" y="176980"/>
                                  </a:cubicBezTo>
                                  <a:cubicBezTo>
                                    <a:pt x="20122" y="197133"/>
                                    <a:pt x="45641" y="205202"/>
                                    <a:pt x="58993" y="221225"/>
                                  </a:cubicBezTo>
                                  <a:cubicBezTo>
                                    <a:pt x="70341" y="234842"/>
                                    <a:pt x="77142" y="251854"/>
                                    <a:pt x="88490" y="265471"/>
                                  </a:cubicBezTo>
                                  <a:cubicBezTo>
                                    <a:pt x="101842" y="281494"/>
                                    <a:pt x="132735" y="309716"/>
                                    <a:pt x="132735" y="309716"/>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291" name="Freeform 291"/>
                          <wps:cNvSpPr/>
                          <wps:spPr>
                            <a:xfrm>
                              <a:off x="8541966" y="5894843"/>
                              <a:ext cx="132735" cy="309717"/>
                            </a:xfrm>
                            <a:custGeom>
                              <a:avLst/>
                              <a:gdLst>
                                <a:gd name="connsiteX0" fmla="*/ 0 w 132735"/>
                                <a:gd name="connsiteY0" fmla="*/ 0 h 309716"/>
                                <a:gd name="connsiteX1" fmla="*/ 14748 w 132735"/>
                                <a:gd name="connsiteY1" fmla="*/ 176980 h 309716"/>
                                <a:gd name="connsiteX2" fmla="*/ 58993 w 132735"/>
                                <a:gd name="connsiteY2" fmla="*/ 221225 h 309716"/>
                                <a:gd name="connsiteX3" fmla="*/ 88490 w 132735"/>
                                <a:gd name="connsiteY3" fmla="*/ 265471 h 309716"/>
                                <a:gd name="connsiteX4" fmla="*/ 132735 w 132735"/>
                                <a:gd name="connsiteY4" fmla="*/ 309716 h 30971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32735" h="309716">
                                  <a:moveTo>
                                    <a:pt x="0" y="0"/>
                                  </a:moveTo>
                                  <a:cubicBezTo>
                                    <a:pt x="4916" y="58993"/>
                                    <a:pt x="-505" y="119781"/>
                                    <a:pt x="14748" y="176980"/>
                                  </a:cubicBezTo>
                                  <a:cubicBezTo>
                                    <a:pt x="20122" y="197133"/>
                                    <a:pt x="45641" y="205202"/>
                                    <a:pt x="58993" y="221225"/>
                                  </a:cubicBezTo>
                                  <a:cubicBezTo>
                                    <a:pt x="70341" y="234842"/>
                                    <a:pt x="77142" y="251854"/>
                                    <a:pt x="88490" y="265471"/>
                                  </a:cubicBezTo>
                                  <a:cubicBezTo>
                                    <a:pt x="101842" y="281494"/>
                                    <a:pt x="132735" y="309716"/>
                                    <a:pt x="132735" y="309716"/>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292" name="Freeform 292"/>
                          <wps:cNvSpPr/>
                          <wps:spPr>
                            <a:xfrm>
                              <a:off x="7137255" y="5025797"/>
                              <a:ext cx="132735" cy="309717"/>
                            </a:xfrm>
                            <a:custGeom>
                              <a:avLst/>
                              <a:gdLst>
                                <a:gd name="connsiteX0" fmla="*/ 0 w 132735"/>
                                <a:gd name="connsiteY0" fmla="*/ 0 h 309716"/>
                                <a:gd name="connsiteX1" fmla="*/ 14748 w 132735"/>
                                <a:gd name="connsiteY1" fmla="*/ 176980 h 309716"/>
                                <a:gd name="connsiteX2" fmla="*/ 58993 w 132735"/>
                                <a:gd name="connsiteY2" fmla="*/ 221225 h 309716"/>
                                <a:gd name="connsiteX3" fmla="*/ 88490 w 132735"/>
                                <a:gd name="connsiteY3" fmla="*/ 265471 h 309716"/>
                                <a:gd name="connsiteX4" fmla="*/ 132735 w 132735"/>
                                <a:gd name="connsiteY4" fmla="*/ 309716 h 30971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32735" h="309716">
                                  <a:moveTo>
                                    <a:pt x="0" y="0"/>
                                  </a:moveTo>
                                  <a:cubicBezTo>
                                    <a:pt x="4916" y="58993"/>
                                    <a:pt x="-505" y="119781"/>
                                    <a:pt x="14748" y="176980"/>
                                  </a:cubicBezTo>
                                  <a:cubicBezTo>
                                    <a:pt x="20122" y="197133"/>
                                    <a:pt x="45641" y="205202"/>
                                    <a:pt x="58993" y="221225"/>
                                  </a:cubicBezTo>
                                  <a:cubicBezTo>
                                    <a:pt x="70341" y="234842"/>
                                    <a:pt x="77142" y="251854"/>
                                    <a:pt x="88490" y="265471"/>
                                  </a:cubicBezTo>
                                  <a:cubicBezTo>
                                    <a:pt x="101842" y="281494"/>
                                    <a:pt x="132735" y="309716"/>
                                    <a:pt x="132735" y="309716"/>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293" name="Freeform 293"/>
                          <wps:cNvSpPr/>
                          <wps:spPr>
                            <a:xfrm>
                              <a:off x="8866808" y="4253835"/>
                              <a:ext cx="132735" cy="309717"/>
                            </a:xfrm>
                            <a:custGeom>
                              <a:avLst/>
                              <a:gdLst>
                                <a:gd name="connsiteX0" fmla="*/ 0 w 132735"/>
                                <a:gd name="connsiteY0" fmla="*/ 0 h 309716"/>
                                <a:gd name="connsiteX1" fmla="*/ 14748 w 132735"/>
                                <a:gd name="connsiteY1" fmla="*/ 176980 h 309716"/>
                                <a:gd name="connsiteX2" fmla="*/ 58993 w 132735"/>
                                <a:gd name="connsiteY2" fmla="*/ 221225 h 309716"/>
                                <a:gd name="connsiteX3" fmla="*/ 88490 w 132735"/>
                                <a:gd name="connsiteY3" fmla="*/ 265471 h 309716"/>
                                <a:gd name="connsiteX4" fmla="*/ 132735 w 132735"/>
                                <a:gd name="connsiteY4" fmla="*/ 309716 h 30971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32735" h="309716">
                                  <a:moveTo>
                                    <a:pt x="0" y="0"/>
                                  </a:moveTo>
                                  <a:cubicBezTo>
                                    <a:pt x="4916" y="58993"/>
                                    <a:pt x="-505" y="119781"/>
                                    <a:pt x="14748" y="176980"/>
                                  </a:cubicBezTo>
                                  <a:cubicBezTo>
                                    <a:pt x="20122" y="197133"/>
                                    <a:pt x="45641" y="205202"/>
                                    <a:pt x="58993" y="221225"/>
                                  </a:cubicBezTo>
                                  <a:cubicBezTo>
                                    <a:pt x="70341" y="234842"/>
                                    <a:pt x="77142" y="251854"/>
                                    <a:pt x="88490" y="265471"/>
                                  </a:cubicBezTo>
                                  <a:cubicBezTo>
                                    <a:pt x="101842" y="281494"/>
                                    <a:pt x="132735" y="309716"/>
                                    <a:pt x="132735" y="309716"/>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294" name="Freeform 294"/>
                          <wps:cNvSpPr/>
                          <wps:spPr>
                            <a:xfrm>
                              <a:off x="7019268" y="6046393"/>
                              <a:ext cx="235975" cy="103238"/>
                            </a:xfrm>
                            <a:custGeom>
                              <a:avLst/>
                              <a:gdLst>
                                <a:gd name="connsiteX0" fmla="*/ 0 w 235975"/>
                                <a:gd name="connsiteY0" fmla="*/ 103238 h 103238"/>
                                <a:gd name="connsiteX1" fmla="*/ 73742 w 235975"/>
                                <a:gd name="connsiteY1" fmla="*/ 73742 h 103238"/>
                                <a:gd name="connsiteX2" fmla="*/ 191729 w 235975"/>
                                <a:gd name="connsiteY2" fmla="*/ 44245 h 103238"/>
                                <a:gd name="connsiteX3" fmla="*/ 235975 w 235975"/>
                                <a:gd name="connsiteY3" fmla="*/ 0 h 103238"/>
                              </a:gdLst>
                              <a:ahLst/>
                              <a:cxnLst>
                                <a:cxn ang="0">
                                  <a:pos x="connsiteX0" y="connsiteY0"/>
                                </a:cxn>
                                <a:cxn ang="0">
                                  <a:pos x="connsiteX1" y="connsiteY1"/>
                                </a:cxn>
                                <a:cxn ang="0">
                                  <a:pos x="connsiteX2" y="connsiteY2"/>
                                </a:cxn>
                                <a:cxn ang="0">
                                  <a:pos x="connsiteX3" y="connsiteY3"/>
                                </a:cxn>
                              </a:cxnLst>
                              <a:rect l="l" t="t" r="r" b="b"/>
                              <a:pathLst>
                                <a:path w="235975" h="103238">
                                  <a:moveTo>
                                    <a:pt x="0" y="103238"/>
                                  </a:moveTo>
                                  <a:cubicBezTo>
                                    <a:pt x="24581" y="93406"/>
                                    <a:pt x="48439" y="81528"/>
                                    <a:pt x="73742" y="73742"/>
                                  </a:cubicBezTo>
                                  <a:cubicBezTo>
                                    <a:pt x="112489" y="61820"/>
                                    <a:pt x="191729" y="44245"/>
                                    <a:pt x="191729" y="44245"/>
                                  </a:cubicBezTo>
                                  <a:lnTo>
                                    <a:pt x="235975" y="0"/>
                                  </a:ln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295" name="Freeform 295"/>
                          <wps:cNvSpPr/>
                          <wps:spPr>
                            <a:xfrm>
                              <a:off x="6715797" y="6761688"/>
                              <a:ext cx="235975" cy="103238"/>
                            </a:xfrm>
                            <a:custGeom>
                              <a:avLst/>
                              <a:gdLst>
                                <a:gd name="connsiteX0" fmla="*/ 0 w 235975"/>
                                <a:gd name="connsiteY0" fmla="*/ 103238 h 103238"/>
                                <a:gd name="connsiteX1" fmla="*/ 73742 w 235975"/>
                                <a:gd name="connsiteY1" fmla="*/ 73742 h 103238"/>
                                <a:gd name="connsiteX2" fmla="*/ 191729 w 235975"/>
                                <a:gd name="connsiteY2" fmla="*/ 44245 h 103238"/>
                                <a:gd name="connsiteX3" fmla="*/ 235975 w 235975"/>
                                <a:gd name="connsiteY3" fmla="*/ 0 h 103238"/>
                              </a:gdLst>
                              <a:ahLst/>
                              <a:cxnLst>
                                <a:cxn ang="0">
                                  <a:pos x="connsiteX0" y="connsiteY0"/>
                                </a:cxn>
                                <a:cxn ang="0">
                                  <a:pos x="connsiteX1" y="connsiteY1"/>
                                </a:cxn>
                                <a:cxn ang="0">
                                  <a:pos x="connsiteX2" y="connsiteY2"/>
                                </a:cxn>
                                <a:cxn ang="0">
                                  <a:pos x="connsiteX3" y="connsiteY3"/>
                                </a:cxn>
                              </a:cxnLst>
                              <a:rect l="l" t="t" r="r" b="b"/>
                              <a:pathLst>
                                <a:path w="235975" h="103238">
                                  <a:moveTo>
                                    <a:pt x="0" y="103238"/>
                                  </a:moveTo>
                                  <a:cubicBezTo>
                                    <a:pt x="24581" y="93406"/>
                                    <a:pt x="48439" y="81528"/>
                                    <a:pt x="73742" y="73742"/>
                                  </a:cubicBezTo>
                                  <a:cubicBezTo>
                                    <a:pt x="112489" y="61820"/>
                                    <a:pt x="191729" y="44245"/>
                                    <a:pt x="191729" y="44245"/>
                                  </a:cubicBezTo>
                                  <a:lnTo>
                                    <a:pt x="235975" y="0"/>
                                  </a:ln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296" name="Freeform 296"/>
                          <wps:cNvSpPr/>
                          <wps:spPr>
                            <a:xfrm>
                              <a:off x="8608333" y="6422498"/>
                              <a:ext cx="235975" cy="103238"/>
                            </a:xfrm>
                            <a:custGeom>
                              <a:avLst/>
                              <a:gdLst>
                                <a:gd name="connsiteX0" fmla="*/ 0 w 235975"/>
                                <a:gd name="connsiteY0" fmla="*/ 103238 h 103238"/>
                                <a:gd name="connsiteX1" fmla="*/ 73742 w 235975"/>
                                <a:gd name="connsiteY1" fmla="*/ 73742 h 103238"/>
                                <a:gd name="connsiteX2" fmla="*/ 191729 w 235975"/>
                                <a:gd name="connsiteY2" fmla="*/ 44245 h 103238"/>
                                <a:gd name="connsiteX3" fmla="*/ 235975 w 235975"/>
                                <a:gd name="connsiteY3" fmla="*/ 0 h 103238"/>
                              </a:gdLst>
                              <a:ahLst/>
                              <a:cxnLst>
                                <a:cxn ang="0">
                                  <a:pos x="connsiteX0" y="connsiteY0"/>
                                </a:cxn>
                                <a:cxn ang="0">
                                  <a:pos x="connsiteX1" y="connsiteY1"/>
                                </a:cxn>
                                <a:cxn ang="0">
                                  <a:pos x="connsiteX2" y="connsiteY2"/>
                                </a:cxn>
                                <a:cxn ang="0">
                                  <a:pos x="connsiteX3" y="connsiteY3"/>
                                </a:cxn>
                              </a:cxnLst>
                              <a:rect l="l" t="t" r="r" b="b"/>
                              <a:pathLst>
                                <a:path w="235975" h="103238">
                                  <a:moveTo>
                                    <a:pt x="0" y="103238"/>
                                  </a:moveTo>
                                  <a:cubicBezTo>
                                    <a:pt x="24581" y="93406"/>
                                    <a:pt x="48439" y="81528"/>
                                    <a:pt x="73742" y="73742"/>
                                  </a:cubicBezTo>
                                  <a:cubicBezTo>
                                    <a:pt x="112489" y="61820"/>
                                    <a:pt x="191729" y="44245"/>
                                    <a:pt x="191729" y="44245"/>
                                  </a:cubicBezTo>
                                  <a:lnTo>
                                    <a:pt x="235975" y="0"/>
                                  </a:ln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297" name="Freeform 297"/>
                          <wps:cNvSpPr/>
                          <wps:spPr>
                            <a:xfrm>
                              <a:off x="8184191" y="2647836"/>
                              <a:ext cx="235975" cy="103238"/>
                            </a:xfrm>
                            <a:custGeom>
                              <a:avLst/>
                              <a:gdLst>
                                <a:gd name="connsiteX0" fmla="*/ 0 w 235975"/>
                                <a:gd name="connsiteY0" fmla="*/ 103238 h 103238"/>
                                <a:gd name="connsiteX1" fmla="*/ 73742 w 235975"/>
                                <a:gd name="connsiteY1" fmla="*/ 73742 h 103238"/>
                                <a:gd name="connsiteX2" fmla="*/ 191729 w 235975"/>
                                <a:gd name="connsiteY2" fmla="*/ 44245 h 103238"/>
                                <a:gd name="connsiteX3" fmla="*/ 235975 w 235975"/>
                                <a:gd name="connsiteY3" fmla="*/ 0 h 103238"/>
                              </a:gdLst>
                              <a:ahLst/>
                              <a:cxnLst>
                                <a:cxn ang="0">
                                  <a:pos x="connsiteX0" y="connsiteY0"/>
                                </a:cxn>
                                <a:cxn ang="0">
                                  <a:pos x="connsiteX1" y="connsiteY1"/>
                                </a:cxn>
                                <a:cxn ang="0">
                                  <a:pos x="connsiteX2" y="connsiteY2"/>
                                </a:cxn>
                                <a:cxn ang="0">
                                  <a:pos x="connsiteX3" y="connsiteY3"/>
                                </a:cxn>
                              </a:cxnLst>
                              <a:rect l="l" t="t" r="r" b="b"/>
                              <a:pathLst>
                                <a:path w="235975" h="103238">
                                  <a:moveTo>
                                    <a:pt x="0" y="103238"/>
                                  </a:moveTo>
                                  <a:cubicBezTo>
                                    <a:pt x="24581" y="93406"/>
                                    <a:pt x="48439" y="81528"/>
                                    <a:pt x="73742" y="73742"/>
                                  </a:cubicBezTo>
                                  <a:cubicBezTo>
                                    <a:pt x="112489" y="61820"/>
                                    <a:pt x="191729" y="44245"/>
                                    <a:pt x="191729" y="44245"/>
                                  </a:cubicBezTo>
                                  <a:lnTo>
                                    <a:pt x="235975" y="0"/>
                                  </a:ln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298" name="Freeform 298"/>
                          <wps:cNvSpPr/>
                          <wps:spPr>
                            <a:xfrm>
                              <a:off x="7221526" y="3017848"/>
                              <a:ext cx="235975" cy="103238"/>
                            </a:xfrm>
                            <a:custGeom>
                              <a:avLst/>
                              <a:gdLst>
                                <a:gd name="connsiteX0" fmla="*/ 0 w 235975"/>
                                <a:gd name="connsiteY0" fmla="*/ 103238 h 103238"/>
                                <a:gd name="connsiteX1" fmla="*/ 73742 w 235975"/>
                                <a:gd name="connsiteY1" fmla="*/ 73742 h 103238"/>
                                <a:gd name="connsiteX2" fmla="*/ 191729 w 235975"/>
                                <a:gd name="connsiteY2" fmla="*/ 44245 h 103238"/>
                                <a:gd name="connsiteX3" fmla="*/ 235975 w 235975"/>
                                <a:gd name="connsiteY3" fmla="*/ 0 h 103238"/>
                              </a:gdLst>
                              <a:ahLst/>
                              <a:cxnLst>
                                <a:cxn ang="0">
                                  <a:pos x="connsiteX0" y="connsiteY0"/>
                                </a:cxn>
                                <a:cxn ang="0">
                                  <a:pos x="connsiteX1" y="connsiteY1"/>
                                </a:cxn>
                                <a:cxn ang="0">
                                  <a:pos x="connsiteX2" y="connsiteY2"/>
                                </a:cxn>
                                <a:cxn ang="0">
                                  <a:pos x="connsiteX3" y="connsiteY3"/>
                                </a:cxn>
                              </a:cxnLst>
                              <a:rect l="l" t="t" r="r" b="b"/>
                              <a:pathLst>
                                <a:path w="235975" h="103238">
                                  <a:moveTo>
                                    <a:pt x="0" y="103238"/>
                                  </a:moveTo>
                                  <a:cubicBezTo>
                                    <a:pt x="24581" y="93406"/>
                                    <a:pt x="48439" y="81528"/>
                                    <a:pt x="73742" y="73742"/>
                                  </a:cubicBezTo>
                                  <a:cubicBezTo>
                                    <a:pt x="112489" y="61820"/>
                                    <a:pt x="191729" y="44245"/>
                                    <a:pt x="191729" y="44245"/>
                                  </a:cubicBezTo>
                                  <a:lnTo>
                                    <a:pt x="235975" y="0"/>
                                  </a:ln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299" name="Freeform 299"/>
                          <wps:cNvSpPr/>
                          <wps:spPr>
                            <a:xfrm>
                              <a:off x="8147605" y="5788297"/>
                              <a:ext cx="235975" cy="103238"/>
                            </a:xfrm>
                            <a:custGeom>
                              <a:avLst/>
                              <a:gdLst>
                                <a:gd name="connsiteX0" fmla="*/ 0 w 235975"/>
                                <a:gd name="connsiteY0" fmla="*/ 103238 h 103238"/>
                                <a:gd name="connsiteX1" fmla="*/ 73742 w 235975"/>
                                <a:gd name="connsiteY1" fmla="*/ 73742 h 103238"/>
                                <a:gd name="connsiteX2" fmla="*/ 191729 w 235975"/>
                                <a:gd name="connsiteY2" fmla="*/ 44245 h 103238"/>
                                <a:gd name="connsiteX3" fmla="*/ 235975 w 235975"/>
                                <a:gd name="connsiteY3" fmla="*/ 0 h 103238"/>
                              </a:gdLst>
                              <a:ahLst/>
                              <a:cxnLst>
                                <a:cxn ang="0">
                                  <a:pos x="connsiteX0" y="connsiteY0"/>
                                </a:cxn>
                                <a:cxn ang="0">
                                  <a:pos x="connsiteX1" y="connsiteY1"/>
                                </a:cxn>
                                <a:cxn ang="0">
                                  <a:pos x="connsiteX2" y="connsiteY2"/>
                                </a:cxn>
                                <a:cxn ang="0">
                                  <a:pos x="connsiteX3" y="connsiteY3"/>
                                </a:cxn>
                              </a:cxnLst>
                              <a:rect l="l" t="t" r="r" b="b"/>
                              <a:pathLst>
                                <a:path w="235975" h="103238">
                                  <a:moveTo>
                                    <a:pt x="0" y="103238"/>
                                  </a:moveTo>
                                  <a:cubicBezTo>
                                    <a:pt x="24581" y="93406"/>
                                    <a:pt x="48439" y="81528"/>
                                    <a:pt x="73742" y="73742"/>
                                  </a:cubicBezTo>
                                  <a:cubicBezTo>
                                    <a:pt x="112489" y="61820"/>
                                    <a:pt x="191729" y="44245"/>
                                    <a:pt x="191729" y="44245"/>
                                  </a:cubicBezTo>
                                  <a:lnTo>
                                    <a:pt x="235975" y="0"/>
                                  </a:ln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300" name="Freeform 300"/>
                          <wps:cNvSpPr/>
                          <wps:spPr>
                            <a:xfrm rot="5044574">
                              <a:off x="8749521" y="2801641"/>
                              <a:ext cx="192570" cy="70932"/>
                            </a:xfrm>
                            <a:custGeom>
                              <a:avLst/>
                              <a:gdLst>
                                <a:gd name="connsiteX0" fmla="*/ 0 w 191729"/>
                                <a:gd name="connsiteY0" fmla="*/ 280219 h 280219"/>
                                <a:gd name="connsiteX1" fmla="*/ 58994 w 191729"/>
                                <a:gd name="connsiteY1" fmla="*/ 191729 h 280219"/>
                                <a:gd name="connsiteX2" fmla="*/ 103239 w 191729"/>
                                <a:gd name="connsiteY2" fmla="*/ 162232 h 280219"/>
                                <a:gd name="connsiteX3" fmla="*/ 162232 w 191729"/>
                                <a:gd name="connsiteY3" fmla="*/ 73742 h 280219"/>
                                <a:gd name="connsiteX4" fmla="*/ 191729 w 191729"/>
                                <a:gd name="connsiteY4" fmla="*/ 0 h 28021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1729" h="280219">
                                  <a:moveTo>
                                    <a:pt x="0" y="280219"/>
                                  </a:moveTo>
                                  <a:cubicBezTo>
                                    <a:pt x="19665" y="250722"/>
                                    <a:pt x="35649" y="218408"/>
                                    <a:pt x="58994" y="191729"/>
                                  </a:cubicBezTo>
                                  <a:cubicBezTo>
                                    <a:pt x="70666" y="178389"/>
                                    <a:pt x="91567" y="175572"/>
                                    <a:pt x="103239" y="162232"/>
                                  </a:cubicBezTo>
                                  <a:cubicBezTo>
                                    <a:pt x="126583" y="135553"/>
                                    <a:pt x="151021" y="107373"/>
                                    <a:pt x="162232" y="73742"/>
                                  </a:cubicBezTo>
                                  <a:cubicBezTo>
                                    <a:pt x="180457" y="19068"/>
                                    <a:pt x="170028" y="43401"/>
                                    <a:pt x="191729" y="0"/>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301" name="Freeform 301"/>
                          <wps:cNvSpPr/>
                          <wps:spPr>
                            <a:xfrm rot="5044574">
                              <a:off x="6654168" y="3708429"/>
                              <a:ext cx="192570" cy="70932"/>
                            </a:xfrm>
                            <a:custGeom>
                              <a:avLst/>
                              <a:gdLst>
                                <a:gd name="connsiteX0" fmla="*/ 0 w 191729"/>
                                <a:gd name="connsiteY0" fmla="*/ 280219 h 280219"/>
                                <a:gd name="connsiteX1" fmla="*/ 58994 w 191729"/>
                                <a:gd name="connsiteY1" fmla="*/ 191729 h 280219"/>
                                <a:gd name="connsiteX2" fmla="*/ 103239 w 191729"/>
                                <a:gd name="connsiteY2" fmla="*/ 162232 h 280219"/>
                                <a:gd name="connsiteX3" fmla="*/ 162232 w 191729"/>
                                <a:gd name="connsiteY3" fmla="*/ 73742 h 280219"/>
                                <a:gd name="connsiteX4" fmla="*/ 191729 w 191729"/>
                                <a:gd name="connsiteY4" fmla="*/ 0 h 28021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1729" h="280219">
                                  <a:moveTo>
                                    <a:pt x="0" y="280219"/>
                                  </a:moveTo>
                                  <a:cubicBezTo>
                                    <a:pt x="19665" y="250722"/>
                                    <a:pt x="35649" y="218408"/>
                                    <a:pt x="58994" y="191729"/>
                                  </a:cubicBezTo>
                                  <a:cubicBezTo>
                                    <a:pt x="70666" y="178389"/>
                                    <a:pt x="91567" y="175572"/>
                                    <a:pt x="103239" y="162232"/>
                                  </a:cubicBezTo>
                                  <a:cubicBezTo>
                                    <a:pt x="126583" y="135553"/>
                                    <a:pt x="151021" y="107373"/>
                                    <a:pt x="162232" y="73742"/>
                                  </a:cubicBezTo>
                                  <a:cubicBezTo>
                                    <a:pt x="180457" y="19068"/>
                                    <a:pt x="170028" y="43401"/>
                                    <a:pt x="191729" y="0"/>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302" name="Freeform 302"/>
                          <wps:cNvSpPr/>
                          <wps:spPr>
                            <a:xfrm rot="5044574">
                              <a:off x="7220211" y="4990332"/>
                              <a:ext cx="192570" cy="70932"/>
                            </a:xfrm>
                            <a:custGeom>
                              <a:avLst/>
                              <a:gdLst>
                                <a:gd name="connsiteX0" fmla="*/ 0 w 191729"/>
                                <a:gd name="connsiteY0" fmla="*/ 280219 h 280219"/>
                                <a:gd name="connsiteX1" fmla="*/ 58994 w 191729"/>
                                <a:gd name="connsiteY1" fmla="*/ 191729 h 280219"/>
                                <a:gd name="connsiteX2" fmla="*/ 103239 w 191729"/>
                                <a:gd name="connsiteY2" fmla="*/ 162232 h 280219"/>
                                <a:gd name="connsiteX3" fmla="*/ 162232 w 191729"/>
                                <a:gd name="connsiteY3" fmla="*/ 73742 h 280219"/>
                                <a:gd name="connsiteX4" fmla="*/ 191729 w 191729"/>
                                <a:gd name="connsiteY4" fmla="*/ 0 h 28021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1729" h="280219">
                                  <a:moveTo>
                                    <a:pt x="0" y="280219"/>
                                  </a:moveTo>
                                  <a:cubicBezTo>
                                    <a:pt x="19665" y="250722"/>
                                    <a:pt x="35649" y="218408"/>
                                    <a:pt x="58994" y="191729"/>
                                  </a:cubicBezTo>
                                  <a:cubicBezTo>
                                    <a:pt x="70666" y="178389"/>
                                    <a:pt x="91567" y="175572"/>
                                    <a:pt x="103239" y="162232"/>
                                  </a:cubicBezTo>
                                  <a:cubicBezTo>
                                    <a:pt x="126583" y="135553"/>
                                    <a:pt x="151021" y="107373"/>
                                    <a:pt x="162232" y="73742"/>
                                  </a:cubicBezTo>
                                  <a:cubicBezTo>
                                    <a:pt x="180457" y="19068"/>
                                    <a:pt x="170028" y="43401"/>
                                    <a:pt x="191729" y="0"/>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303" name="Freeform 303"/>
                          <wps:cNvSpPr/>
                          <wps:spPr>
                            <a:xfrm rot="5044574">
                              <a:off x="9729783" y="4455821"/>
                              <a:ext cx="192570" cy="70932"/>
                            </a:xfrm>
                            <a:custGeom>
                              <a:avLst/>
                              <a:gdLst>
                                <a:gd name="connsiteX0" fmla="*/ 0 w 191729"/>
                                <a:gd name="connsiteY0" fmla="*/ 280219 h 280219"/>
                                <a:gd name="connsiteX1" fmla="*/ 58994 w 191729"/>
                                <a:gd name="connsiteY1" fmla="*/ 191729 h 280219"/>
                                <a:gd name="connsiteX2" fmla="*/ 103239 w 191729"/>
                                <a:gd name="connsiteY2" fmla="*/ 162232 h 280219"/>
                                <a:gd name="connsiteX3" fmla="*/ 162232 w 191729"/>
                                <a:gd name="connsiteY3" fmla="*/ 73742 h 280219"/>
                                <a:gd name="connsiteX4" fmla="*/ 191729 w 191729"/>
                                <a:gd name="connsiteY4" fmla="*/ 0 h 28021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1729" h="280219">
                                  <a:moveTo>
                                    <a:pt x="0" y="280219"/>
                                  </a:moveTo>
                                  <a:cubicBezTo>
                                    <a:pt x="19665" y="250722"/>
                                    <a:pt x="35649" y="218408"/>
                                    <a:pt x="58994" y="191729"/>
                                  </a:cubicBezTo>
                                  <a:cubicBezTo>
                                    <a:pt x="70666" y="178389"/>
                                    <a:pt x="91567" y="175572"/>
                                    <a:pt x="103239" y="162232"/>
                                  </a:cubicBezTo>
                                  <a:cubicBezTo>
                                    <a:pt x="126583" y="135553"/>
                                    <a:pt x="151021" y="107373"/>
                                    <a:pt x="162232" y="73742"/>
                                  </a:cubicBezTo>
                                  <a:cubicBezTo>
                                    <a:pt x="180457" y="19068"/>
                                    <a:pt x="170028" y="43401"/>
                                    <a:pt x="191729" y="0"/>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304" name="Freeform 304"/>
                          <wps:cNvSpPr/>
                          <wps:spPr>
                            <a:xfrm rot="5044574">
                              <a:off x="9357612" y="5285698"/>
                              <a:ext cx="192570" cy="70932"/>
                            </a:xfrm>
                            <a:custGeom>
                              <a:avLst/>
                              <a:gdLst>
                                <a:gd name="connsiteX0" fmla="*/ 0 w 191729"/>
                                <a:gd name="connsiteY0" fmla="*/ 280219 h 280219"/>
                                <a:gd name="connsiteX1" fmla="*/ 58994 w 191729"/>
                                <a:gd name="connsiteY1" fmla="*/ 191729 h 280219"/>
                                <a:gd name="connsiteX2" fmla="*/ 103239 w 191729"/>
                                <a:gd name="connsiteY2" fmla="*/ 162232 h 280219"/>
                                <a:gd name="connsiteX3" fmla="*/ 162232 w 191729"/>
                                <a:gd name="connsiteY3" fmla="*/ 73742 h 280219"/>
                                <a:gd name="connsiteX4" fmla="*/ 191729 w 191729"/>
                                <a:gd name="connsiteY4" fmla="*/ 0 h 28021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1729" h="280219">
                                  <a:moveTo>
                                    <a:pt x="0" y="280219"/>
                                  </a:moveTo>
                                  <a:cubicBezTo>
                                    <a:pt x="19665" y="250722"/>
                                    <a:pt x="35649" y="218408"/>
                                    <a:pt x="58994" y="191729"/>
                                  </a:cubicBezTo>
                                  <a:cubicBezTo>
                                    <a:pt x="70666" y="178389"/>
                                    <a:pt x="91567" y="175572"/>
                                    <a:pt x="103239" y="162232"/>
                                  </a:cubicBezTo>
                                  <a:cubicBezTo>
                                    <a:pt x="126583" y="135553"/>
                                    <a:pt x="151021" y="107373"/>
                                    <a:pt x="162232" y="73742"/>
                                  </a:cubicBezTo>
                                  <a:cubicBezTo>
                                    <a:pt x="180457" y="19068"/>
                                    <a:pt x="170028" y="43401"/>
                                    <a:pt x="191729" y="0"/>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305" name="Freeform 305"/>
                          <wps:cNvSpPr/>
                          <wps:spPr>
                            <a:xfrm rot="5044574">
                              <a:off x="7987563" y="3405615"/>
                              <a:ext cx="192570" cy="70932"/>
                            </a:xfrm>
                            <a:custGeom>
                              <a:avLst/>
                              <a:gdLst>
                                <a:gd name="connsiteX0" fmla="*/ 0 w 191729"/>
                                <a:gd name="connsiteY0" fmla="*/ 280219 h 280219"/>
                                <a:gd name="connsiteX1" fmla="*/ 58994 w 191729"/>
                                <a:gd name="connsiteY1" fmla="*/ 191729 h 280219"/>
                                <a:gd name="connsiteX2" fmla="*/ 103239 w 191729"/>
                                <a:gd name="connsiteY2" fmla="*/ 162232 h 280219"/>
                                <a:gd name="connsiteX3" fmla="*/ 162232 w 191729"/>
                                <a:gd name="connsiteY3" fmla="*/ 73742 h 280219"/>
                                <a:gd name="connsiteX4" fmla="*/ 191729 w 191729"/>
                                <a:gd name="connsiteY4" fmla="*/ 0 h 28021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1729" h="280219">
                                  <a:moveTo>
                                    <a:pt x="0" y="280219"/>
                                  </a:moveTo>
                                  <a:cubicBezTo>
                                    <a:pt x="19665" y="250722"/>
                                    <a:pt x="35649" y="218408"/>
                                    <a:pt x="58994" y="191729"/>
                                  </a:cubicBezTo>
                                  <a:cubicBezTo>
                                    <a:pt x="70666" y="178389"/>
                                    <a:pt x="91567" y="175572"/>
                                    <a:pt x="103239" y="162232"/>
                                  </a:cubicBezTo>
                                  <a:cubicBezTo>
                                    <a:pt x="126583" y="135553"/>
                                    <a:pt x="151021" y="107373"/>
                                    <a:pt x="162232" y="73742"/>
                                  </a:cubicBezTo>
                                  <a:cubicBezTo>
                                    <a:pt x="180457" y="19068"/>
                                    <a:pt x="170028" y="43401"/>
                                    <a:pt x="191729" y="0"/>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306" name="Freeform 306"/>
                          <wps:cNvSpPr/>
                          <wps:spPr>
                            <a:xfrm rot="5044574">
                              <a:off x="7098270" y="5783451"/>
                              <a:ext cx="192570" cy="70932"/>
                            </a:xfrm>
                            <a:custGeom>
                              <a:avLst/>
                              <a:gdLst>
                                <a:gd name="connsiteX0" fmla="*/ 0 w 191729"/>
                                <a:gd name="connsiteY0" fmla="*/ 280219 h 280219"/>
                                <a:gd name="connsiteX1" fmla="*/ 58994 w 191729"/>
                                <a:gd name="connsiteY1" fmla="*/ 191729 h 280219"/>
                                <a:gd name="connsiteX2" fmla="*/ 103239 w 191729"/>
                                <a:gd name="connsiteY2" fmla="*/ 162232 h 280219"/>
                                <a:gd name="connsiteX3" fmla="*/ 162232 w 191729"/>
                                <a:gd name="connsiteY3" fmla="*/ 73742 h 280219"/>
                                <a:gd name="connsiteX4" fmla="*/ 191729 w 191729"/>
                                <a:gd name="connsiteY4" fmla="*/ 0 h 28021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1729" h="280219">
                                  <a:moveTo>
                                    <a:pt x="0" y="280219"/>
                                  </a:moveTo>
                                  <a:cubicBezTo>
                                    <a:pt x="19665" y="250722"/>
                                    <a:pt x="35649" y="218408"/>
                                    <a:pt x="58994" y="191729"/>
                                  </a:cubicBezTo>
                                  <a:cubicBezTo>
                                    <a:pt x="70666" y="178389"/>
                                    <a:pt x="91567" y="175572"/>
                                    <a:pt x="103239" y="162232"/>
                                  </a:cubicBezTo>
                                  <a:cubicBezTo>
                                    <a:pt x="126583" y="135553"/>
                                    <a:pt x="151021" y="107373"/>
                                    <a:pt x="162232" y="73742"/>
                                  </a:cubicBezTo>
                                  <a:cubicBezTo>
                                    <a:pt x="180457" y="19068"/>
                                    <a:pt x="170028" y="43401"/>
                                    <a:pt x="191729" y="0"/>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307" name="Freeform 307"/>
                          <wps:cNvSpPr/>
                          <wps:spPr>
                            <a:xfrm>
                              <a:off x="9393692" y="6052293"/>
                              <a:ext cx="296742" cy="45719"/>
                            </a:xfrm>
                            <a:custGeom>
                              <a:avLst/>
                              <a:gdLst>
                                <a:gd name="connsiteX0" fmla="*/ 0 w 147483"/>
                                <a:gd name="connsiteY0" fmla="*/ 75365 h 75365"/>
                                <a:gd name="connsiteX1" fmla="*/ 73742 w 147483"/>
                                <a:gd name="connsiteY1" fmla="*/ 31120 h 75365"/>
                                <a:gd name="connsiteX2" fmla="*/ 117987 w 147483"/>
                                <a:gd name="connsiteY2" fmla="*/ 1623 h 75365"/>
                                <a:gd name="connsiteX3" fmla="*/ 147483 w 147483"/>
                                <a:gd name="connsiteY3" fmla="*/ 1623 h 75365"/>
                              </a:gdLst>
                              <a:ahLst/>
                              <a:cxnLst>
                                <a:cxn ang="0">
                                  <a:pos x="connsiteX0" y="connsiteY0"/>
                                </a:cxn>
                                <a:cxn ang="0">
                                  <a:pos x="connsiteX1" y="connsiteY1"/>
                                </a:cxn>
                                <a:cxn ang="0">
                                  <a:pos x="connsiteX2" y="connsiteY2"/>
                                </a:cxn>
                                <a:cxn ang="0">
                                  <a:pos x="connsiteX3" y="connsiteY3"/>
                                </a:cxn>
                              </a:cxnLst>
                              <a:rect l="l" t="t" r="r" b="b"/>
                              <a:pathLst>
                                <a:path w="147483" h="75365">
                                  <a:moveTo>
                                    <a:pt x="0" y="75365"/>
                                  </a:moveTo>
                                  <a:cubicBezTo>
                                    <a:pt x="24581" y="60617"/>
                                    <a:pt x="49434" y="46313"/>
                                    <a:pt x="73742" y="31120"/>
                                  </a:cubicBezTo>
                                  <a:cubicBezTo>
                                    <a:pt x="88773" y="21726"/>
                                    <a:pt x="101529" y="8206"/>
                                    <a:pt x="117987" y="1623"/>
                                  </a:cubicBezTo>
                                  <a:cubicBezTo>
                                    <a:pt x="127116" y="-2029"/>
                                    <a:pt x="137651" y="1623"/>
                                    <a:pt x="147483" y="1623"/>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308" name="Freeform 308"/>
                          <wps:cNvSpPr/>
                          <wps:spPr>
                            <a:xfrm>
                              <a:off x="9857256" y="5485949"/>
                              <a:ext cx="296742" cy="45719"/>
                            </a:xfrm>
                            <a:custGeom>
                              <a:avLst/>
                              <a:gdLst>
                                <a:gd name="connsiteX0" fmla="*/ 0 w 147483"/>
                                <a:gd name="connsiteY0" fmla="*/ 75365 h 75365"/>
                                <a:gd name="connsiteX1" fmla="*/ 73742 w 147483"/>
                                <a:gd name="connsiteY1" fmla="*/ 31120 h 75365"/>
                                <a:gd name="connsiteX2" fmla="*/ 117987 w 147483"/>
                                <a:gd name="connsiteY2" fmla="*/ 1623 h 75365"/>
                                <a:gd name="connsiteX3" fmla="*/ 147483 w 147483"/>
                                <a:gd name="connsiteY3" fmla="*/ 1623 h 75365"/>
                              </a:gdLst>
                              <a:ahLst/>
                              <a:cxnLst>
                                <a:cxn ang="0">
                                  <a:pos x="connsiteX0" y="connsiteY0"/>
                                </a:cxn>
                                <a:cxn ang="0">
                                  <a:pos x="connsiteX1" y="connsiteY1"/>
                                </a:cxn>
                                <a:cxn ang="0">
                                  <a:pos x="connsiteX2" y="connsiteY2"/>
                                </a:cxn>
                                <a:cxn ang="0">
                                  <a:pos x="connsiteX3" y="connsiteY3"/>
                                </a:cxn>
                              </a:cxnLst>
                              <a:rect l="l" t="t" r="r" b="b"/>
                              <a:pathLst>
                                <a:path w="147483" h="75365">
                                  <a:moveTo>
                                    <a:pt x="0" y="75365"/>
                                  </a:moveTo>
                                  <a:cubicBezTo>
                                    <a:pt x="24581" y="60617"/>
                                    <a:pt x="49434" y="46313"/>
                                    <a:pt x="73742" y="31120"/>
                                  </a:cubicBezTo>
                                  <a:cubicBezTo>
                                    <a:pt x="88773" y="21726"/>
                                    <a:pt x="101529" y="8206"/>
                                    <a:pt x="117987" y="1623"/>
                                  </a:cubicBezTo>
                                  <a:cubicBezTo>
                                    <a:pt x="127116" y="-2029"/>
                                    <a:pt x="137651" y="1623"/>
                                    <a:pt x="147483" y="1623"/>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309" name="Freeform 309"/>
                          <wps:cNvSpPr/>
                          <wps:spPr>
                            <a:xfrm>
                              <a:off x="9179954" y="4668268"/>
                              <a:ext cx="296742" cy="45718"/>
                            </a:xfrm>
                            <a:custGeom>
                              <a:avLst/>
                              <a:gdLst>
                                <a:gd name="connsiteX0" fmla="*/ 0 w 147483"/>
                                <a:gd name="connsiteY0" fmla="*/ 75365 h 75365"/>
                                <a:gd name="connsiteX1" fmla="*/ 73742 w 147483"/>
                                <a:gd name="connsiteY1" fmla="*/ 31120 h 75365"/>
                                <a:gd name="connsiteX2" fmla="*/ 117987 w 147483"/>
                                <a:gd name="connsiteY2" fmla="*/ 1623 h 75365"/>
                                <a:gd name="connsiteX3" fmla="*/ 147483 w 147483"/>
                                <a:gd name="connsiteY3" fmla="*/ 1623 h 75365"/>
                              </a:gdLst>
                              <a:ahLst/>
                              <a:cxnLst>
                                <a:cxn ang="0">
                                  <a:pos x="connsiteX0" y="connsiteY0"/>
                                </a:cxn>
                                <a:cxn ang="0">
                                  <a:pos x="connsiteX1" y="connsiteY1"/>
                                </a:cxn>
                                <a:cxn ang="0">
                                  <a:pos x="connsiteX2" y="connsiteY2"/>
                                </a:cxn>
                                <a:cxn ang="0">
                                  <a:pos x="connsiteX3" y="connsiteY3"/>
                                </a:cxn>
                              </a:cxnLst>
                              <a:rect l="l" t="t" r="r" b="b"/>
                              <a:pathLst>
                                <a:path w="147483" h="75365">
                                  <a:moveTo>
                                    <a:pt x="0" y="75365"/>
                                  </a:moveTo>
                                  <a:cubicBezTo>
                                    <a:pt x="24581" y="60617"/>
                                    <a:pt x="49434" y="46313"/>
                                    <a:pt x="73742" y="31120"/>
                                  </a:cubicBezTo>
                                  <a:cubicBezTo>
                                    <a:pt x="88773" y="21726"/>
                                    <a:pt x="101529" y="8206"/>
                                    <a:pt x="117987" y="1623"/>
                                  </a:cubicBezTo>
                                  <a:cubicBezTo>
                                    <a:pt x="127116" y="-2029"/>
                                    <a:pt x="137651" y="1623"/>
                                    <a:pt x="147483" y="1623"/>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310" name="Freeform 310"/>
                          <wps:cNvSpPr/>
                          <wps:spPr>
                            <a:xfrm>
                              <a:off x="6885532" y="4162397"/>
                              <a:ext cx="296742" cy="45719"/>
                            </a:xfrm>
                            <a:custGeom>
                              <a:avLst/>
                              <a:gdLst>
                                <a:gd name="connsiteX0" fmla="*/ 0 w 147483"/>
                                <a:gd name="connsiteY0" fmla="*/ 75365 h 75365"/>
                                <a:gd name="connsiteX1" fmla="*/ 73742 w 147483"/>
                                <a:gd name="connsiteY1" fmla="*/ 31120 h 75365"/>
                                <a:gd name="connsiteX2" fmla="*/ 117987 w 147483"/>
                                <a:gd name="connsiteY2" fmla="*/ 1623 h 75365"/>
                                <a:gd name="connsiteX3" fmla="*/ 147483 w 147483"/>
                                <a:gd name="connsiteY3" fmla="*/ 1623 h 75365"/>
                              </a:gdLst>
                              <a:ahLst/>
                              <a:cxnLst>
                                <a:cxn ang="0">
                                  <a:pos x="connsiteX0" y="connsiteY0"/>
                                </a:cxn>
                                <a:cxn ang="0">
                                  <a:pos x="connsiteX1" y="connsiteY1"/>
                                </a:cxn>
                                <a:cxn ang="0">
                                  <a:pos x="connsiteX2" y="connsiteY2"/>
                                </a:cxn>
                                <a:cxn ang="0">
                                  <a:pos x="connsiteX3" y="connsiteY3"/>
                                </a:cxn>
                              </a:cxnLst>
                              <a:rect l="l" t="t" r="r" b="b"/>
                              <a:pathLst>
                                <a:path w="147483" h="75365">
                                  <a:moveTo>
                                    <a:pt x="0" y="75365"/>
                                  </a:moveTo>
                                  <a:cubicBezTo>
                                    <a:pt x="24581" y="60617"/>
                                    <a:pt x="49434" y="46313"/>
                                    <a:pt x="73742" y="31120"/>
                                  </a:cubicBezTo>
                                  <a:cubicBezTo>
                                    <a:pt x="88773" y="21726"/>
                                    <a:pt x="101529" y="8206"/>
                                    <a:pt x="117987" y="1623"/>
                                  </a:cubicBezTo>
                                  <a:cubicBezTo>
                                    <a:pt x="127116" y="-2029"/>
                                    <a:pt x="137651" y="1623"/>
                                    <a:pt x="147483" y="1623"/>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311" name="Freeform 311"/>
                          <wps:cNvSpPr/>
                          <wps:spPr>
                            <a:xfrm>
                              <a:off x="8541968" y="4208116"/>
                              <a:ext cx="296742" cy="45719"/>
                            </a:xfrm>
                            <a:custGeom>
                              <a:avLst/>
                              <a:gdLst>
                                <a:gd name="connsiteX0" fmla="*/ 0 w 147483"/>
                                <a:gd name="connsiteY0" fmla="*/ 75365 h 75365"/>
                                <a:gd name="connsiteX1" fmla="*/ 73742 w 147483"/>
                                <a:gd name="connsiteY1" fmla="*/ 31120 h 75365"/>
                                <a:gd name="connsiteX2" fmla="*/ 117987 w 147483"/>
                                <a:gd name="connsiteY2" fmla="*/ 1623 h 75365"/>
                                <a:gd name="connsiteX3" fmla="*/ 147483 w 147483"/>
                                <a:gd name="connsiteY3" fmla="*/ 1623 h 75365"/>
                              </a:gdLst>
                              <a:ahLst/>
                              <a:cxnLst>
                                <a:cxn ang="0">
                                  <a:pos x="connsiteX0" y="connsiteY0"/>
                                </a:cxn>
                                <a:cxn ang="0">
                                  <a:pos x="connsiteX1" y="connsiteY1"/>
                                </a:cxn>
                                <a:cxn ang="0">
                                  <a:pos x="connsiteX2" y="connsiteY2"/>
                                </a:cxn>
                                <a:cxn ang="0">
                                  <a:pos x="connsiteX3" y="connsiteY3"/>
                                </a:cxn>
                              </a:cxnLst>
                              <a:rect l="l" t="t" r="r" b="b"/>
                              <a:pathLst>
                                <a:path w="147483" h="75365">
                                  <a:moveTo>
                                    <a:pt x="0" y="75365"/>
                                  </a:moveTo>
                                  <a:cubicBezTo>
                                    <a:pt x="24581" y="60617"/>
                                    <a:pt x="49434" y="46313"/>
                                    <a:pt x="73742" y="31120"/>
                                  </a:cubicBezTo>
                                  <a:cubicBezTo>
                                    <a:pt x="88773" y="21726"/>
                                    <a:pt x="101529" y="8206"/>
                                    <a:pt x="117987" y="1623"/>
                                  </a:cubicBezTo>
                                  <a:cubicBezTo>
                                    <a:pt x="127116" y="-2029"/>
                                    <a:pt x="137651" y="1623"/>
                                    <a:pt x="147483" y="1623"/>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312" name="Freeform 312"/>
                          <wps:cNvSpPr/>
                          <wps:spPr>
                            <a:xfrm>
                              <a:off x="6968430" y="3517156"/>
                              <a:ext cx="296742" cy="45719"/>
                            </a:xfrm>
                            <a:custGeom>
                              <a:avLst/>
                              <a:gdLst>
                                <a:gd name="connsiteX0" fmla="*/ 0 w 147483"/>
                                <a:gd name="connsiteY0" fmla="*/ 75365 h 75365"/>
                                <a:gd name="connsiteX1" fmla="*/ 73742 w 147483"/>
                                <a:gd name="connsiteY1" fmla="*/ 31120 h 75365"/>
                                <a:gd name="connsiteX2" fmla="*/ 117987 w 147483"/>
                                <a:gd name="connsiteY2" fmla="*/ 1623 h 75365"/>
                                <a:gd name="connsiteX3" fmla="*/ 147483 w 147483"/>
                                <a:gd name="connsiteY3" fmla="*/ 1623 h 75365"/>
                              </a:gdLst>
                              <a:ahLst/>
                              <a:cxnLst>
                                <a:cxn ang="0">
                                  <a:pos x="connsiteX0" y="connsiteY0"/>
                                </a:cxn>
                                <a:cxn ang="0">
                                  <a:pos x="connsiteX1" y="connsiteY1"/>
                                </a:cxn>
                                <a:cxn ang="0">
                                  <a:pos x="connsiteX2" y="connsiteY2"/>
                                </a:cxn>
                                <a:cxn ang="0">
                                  <a:pos x="connsiteX3" y="connsiteY3"/>
                                </a:cxn>
                              </a:cxnLst>
                              <a:rect l="l" t="t" r="r" b="b"/>
                              <a:pathLst>
                                <a:path w="147483" h="75365">
                                  <a:moveTo>
                                    <a:pt x="0" y="75365"/>
                                  </a:moveTo>
                                  <a:cubicBezTo>
                                    <a:pt x="24581" y="60617"/>
                                    <a:pt x="49434" y="46313"/>
                                    <a:pt x="73742" y="31120"/>
                                  </a:cubicBezTo>
                                  <a:cubicBezTo>
                                    <a:pt x="88773" y="21726"/>
                                    <a:pt x="101529" y="8206"/>
                                    <a:pt x="117987" y="1623"/>
                                  </a:cubicBezTo>
                                  <a:cubicBezTo>
                                    <a:pt x="127116" y="-2029"/>
                                    <a:pt x="137651" y="1623"/>
                                    <a:pt x="147483" y="1623"/>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s:wsp>
                          <wps:cNvPr id="313" name="Freeform 313"/>
                          <wps:cNvSpPr/>
                          <wps:spPr>
                            <a:xfrm>
                              <a:off x="7740170" y="2814242"/>
                              <a:ext cx="296742" cy="45719"/>
                            </a:xfrm>
                            <a:custGeom>
                              <a:avLst/>
                              <a:gdLst>
                                <a:gd name="connsiteX0" fmla="*/ 0 w 147483"/>
                                <a:gd name="connsiteY0" fmla="*/ 75365 h 75365"/>
                                <a:gd name="connsiteX1" fmla="*/ 73742 w 147483"/>
                                <a:gd name="connsiteY1" fmla="*/ 31120 h 75365"/>
                                <a:gd name="connsiteX2" fmla="*/ 117987 w 147483"/>
                                <a:gd name="connsiteY2" fmla="*/ 1623 h 75365"/>
                                <a:gd name="connsiteX3" fmla="*/ 147483 w 147483"/>
                                <a:gd name="connsiteY3" fmla="*/ 1623 h 75365"/>
                              </a:gdLst>
                              <a:ahLst/>
                              <a:cxnLst>
                                <a:cxn ang="0">
                                  <a:pos x="connsiteX0" y="connsiteY0"/>
                                </a:cxn>
                                <a:cxn ang="0">
                                  <a:pos x="connsiteX1" y="connsiteY1"/>
                                </a:cxn>
                                <a:cxn ang="0">
                                  <a:pos x="connsiteX2" y="connsiteY2"/>
                                </a:cxn>
                                <a:cxn ang="0">
                                  <a:pos x="connsiteX3" y="connsiteY3"/>
                                </a:cxn>
                              </a:cxnLst>
                              <a:rect l="l" t="t" r="r" b="b"/>
                              <a:pathLst>
                                <a:path w="147483" h="75365">
                                  <a:moveTo>
                                    <a:pt x="0" y="75365"/>
                                  </a:moveTo>
                                  <a:cubicBezTo>
                                    <a:pt x="24581" y="60617"/>
                                    <a:pt x="49434" y="46313"/>
                                    <a:pt x="73742" y="31120"/>
                                  </a:cubicBezTo>
                                  <a:cubicBezTo>
                                    <a:pt x="88773" y="21726"/>
                                    <a:pt x="101529" y="8206"/>
                                    <a:pt x="117987" y="1623"/>
                                  </a:cubicBezTo>
                                  <a:cubicBezTo>
                                    <a:pt x="127116" y="-2029"/>
                                    <a:pt x="137651" y="1623"/>
                                    <a:pt x="147483" y="1623"/>
                                  </a:cubicBezTo>
                                </a:path>
                              </a:pathLst>
                            </a:custGeom>
                            <a:noFill/>
                            <a:ln w="25400"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195133" w:rsidRDefault="00195133" w:rsidP="00723ED0"/>
                            </w:txbxContent>
                          </wps:txbx>
                          <wps:bodyPr rtlCol="0" anchor="ctr"/>
                        </wps:wsp>
                      </wpg:grpSp>
                      <pic:pic xmlns:pic="http://schemas.openxmlformats.org/drawingml/2006/picture">
                        <pic:nvPicPr>
                          <pic:cNvPr id="314" name="Picture 314" descr="C:\Users\SHARIKA\Downloads\New folder\1f.tif"/>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116522" y="-96899"/>
                            <a:ext cx="2760558" cy="2320121"/>
                          </a:xfrm>
                          <a:prstGeom prst="rect">
                            <a:avLst/>
                          </a:prstGeom>
                          <a:noFill/>
                          <a:ln>
                            <a:noFill/>
                          </a:ln>
                        </pic:spPr>
                      </pic:pic>
                      <pic:pic xmlns:pic="http://schemas.openxmlformats.org/drawingml/2006/picture">
                        <pic:nvPicPr>
                          <pic:cNvPr id="315" name="Picture 315"/>
                          <pic:cNvPicPr/>
                        </pic:nvPicPr>
                        <pic:blipFill>
                          <a:blip r:embed="rId33">
                            <a:extLst>
                              <a:ext uri="{28A0092B-C50C-407E-A947-70E740481C1C}">
                                <a14:useLocalDpi xmlns:a14="http://schemas.microsoft.com/office/drawing/2010/main" val="0"/>
                              </a:ext>
                            </a:extLst>
                          </a:blip>
                          <a:srcRect/>
                          <a:stretch>
                            <a:fillRect/>
                          </a:stretch>
                        </pic:blipFill>
                        <pic:spPr bwMode="auto">
                          <a:xfrm>
                            <a:off x="2969515" y="-96904"/>
                            <a:ext cx="2774228" cy="2320005"/>
                          </a:xfrm>
                          <a:prstGeom prst="rect">
                            <a:avLst/>
                          </a:prstGeom>
                          <a:noFill/>
                        </pic:spPr>
                      </pic:pic>
                      <pic:pic xmlns:pic="http://schemas.openxmlformats.org/drawingml/2006/picture">
                        <pic:nvPicPr>
                          <pic:cNvPr id="316" name="Picture 316"/>
                          <pic:cNvPicPr/>
                        </pic:nvPicPr>
                        <pic:blipFill>
                          <a:blip r:embed="rId34">
                            <a:extLst>
                              <a:ext uri="{28A0092B-C50C-407E-A947-70E740481C1C}">
                                <a14:useLocalDpi xmlns:a14="http://schemas.microsoft.com/office/drawing/2010/main" val="0"/>
                              </a:ext>
                            </a:extLst>
                          </a:blip>
                          <a:srcRect/>
                          <a:stretch>
                            <a:fillRect/>
                          </a:stretch>
                        </pic:blipFill>
                        <pic:spPr bwMode="auto">
                          <a:xfrm>
                            <a:off x="5825342" y="-96904"/>
                            <a:ext cx="2732854" cy="2319734"/>
                          </a:xfrm>
                          <a:prstGeom prst="rect">
                            <a:avLst/>
                          </a:prstGeom>
                          <a:noFill/>
                          <a:ln>
                            <a:noFill/>
                          </a:ln>
                        </pic:spPr>
                      </pic:pic>
                      <pic:pic xmlns:pic="http://schemas.openxmlformats.org/drawingml/2006/picture">
                        <pic:nvPicPr>
                          <pic:cNvPr id="317" name="Picture 317" descr="C:\Users\SHARIKA\Downloads\New folder\5e.tif"/>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45123" y="2439416"/>
                            <a:ext cx="2924617" cy="2515062"/>
                          </a:xfrm>
                          <a:prstGeom prst="rect">
                            <a:avLst/>
                          </a:prstGeom>
                          <a:noFill/>
                          <a:ln>
                            <a:noFill/>
                          </a:ln>
                        </pic:spPr>
                      </pic:pic>
                      <pic:pic xmlns:pic="http://schemas.openxmlformats.org/drawingml/2006/picture">
                        <pic:nvPicPr>
                          <pic:cNvPr id="318" name="Picture 318"/>
                          <pic:cNvPicPr/>
                        </pic:nvPicPr>
                        <pic:blipFill>
                          <a:blip r:embed="rId36">
                            <a:extLst>
                              <a:ext uri="{28A0092B-C50C-407E-A947-70E740481C1C}">
                                <a14:useLocalDpi xmlns:a14="http://schemas.microsoft.com/office/drawing/2010/main" val="0"/>
                              </a:ext>
                            </a:extLst>
                          </a:blip>
                          <a:srcRect/>
                          <a:stretch>
                            <a:fillRect/>
                          </a:stretch>
                        </pic:blipFill>
                        <pic:spPr bwMode="auto">
                          <a:xfrm>
                            <a:off x="3145711" y="2391131"/>
                            <a:ext cx="2858465" cy="2575821"/>
                          </a:xfrm>
                          <a:prstGeom prst="rect">
                            <a:avLst/>
                          </a:prstGeom>
                          <a:noFill/>
                        </pic:spPr>
                      </pic:pic>
                      <wps:wsp>
                        <wps:cNvPr id="319" name="TextBox 70"/>
                        <wps:cNvSpPr txBox="1"/>
                        <wps:spPr>
                          <a:xfrm>
                            <a:off x="0" y="548855"/>
                            <a:ext cx="5178213" cy="627188"/>
                          </a:xfrm>
                          <a:prstGeom prst="rect">
                            <a:avLst/>
                          </a:prstGeom>
                          <a:noFill/>
                        </wps:spPr>
                        <wps:txbx>
                          <w:txbxContent>
                            <w:p w:rsidR="00195133" w:rsidRPr="008C5DD6" w:rsidRDefault="00195133" w:rsidP="008C5DD6">
                              <w:pPr>
                                <w:pStyle w:val="NormalWeb"/>
                                <w:spacing w:before="0" w:beforeAutospacing="0" w:after="0" w:afterAutospacing="0"/>
                                <w:ind w:left="426"/>
                              </w:pPr>
                              <w:r w:rsidRPr="008C5DD6">
                                <w:rPr>
                                  <w:b/>
                                  <w:bCs/>
                                  <w:color w:val="FFFFFF" w:themeColor="background1"/>
                                  <w:kern w:val="24"/>
                                </w:rPr>
                                <w:t>a)50/50 PP/NR</w:t>
                              </w:r>
                            </w:p>
                          </w:txbxContent>
                        </wps:txbx>
                        <wps:bodyPr wrap="square" rtlCol="0">
                          <a:noAutofit/>
                        </wps:bodyPr>
                      </wps:wsp>
                      <wps:wsp>
                        <wps:cNvPr id="320" name="TextBox 71"/>
                        <wps:cNvSpPr txBox="1"/>
                        <wps:spPr>
                          <a:xfrm>
                            <a:off x="3144935" y="410117"/>
                            <a:ext cx="2858779" cy="916734"/>
                          </a:xfrm>
                          <a:prstGeom prst="rect">
                            <a:avLst/>
                          </a:prstGeom>
                          <a:noFill/>
                        </wps:spPr>
                        <wps:txbx>
                          <w:txbxContent>
                            <w:p w:rsidR="00195133" w:rsidRPr="008C5DD6" w:rsidRDefault="00195133" w:rsidP="00723ED0">
                              <w:pPr>
                                <w:pStyle w:val="NormalWeb"/>
                                <w:spacing w:before="0" w:beforeAutospacing="0" w:after="0" w:afterAutospacing="0"/>
                                <w:rPr>
                                  <w:b/>
                                </w:rPr>
                              </w:pPr>
                              <w:r w:rsidRPr="008C5DD6">
                                <w:rPr>
                                  <w:rFonts w:asciiTheme="minorHAnsi" w:hAnsi="Calibri" w:cstheme="minorBidi"/>
                                  <w:b/>
                                  <w:bCs/>
                                  <w:color w:val="FFFFFF" w:themeColor="background1"/>
                                  <w:kern w:val="24"/>
                                </w:rPr>
                                <w:t>b</w:t>
                              </w:r>
                              <w:r w:rsidRPr="008C5DD6">
                                <w:rPr>
                                  <w:b/>
                                  <w:bCs/>
                                  <w:color w:val="FFFFFF" w:themeColor="background1"/>
                                  <w:kern w:val="24"/>
                                </w:rPr>
                                <w:t>) 50/50 PP/NR</w:t>
                              </w:r>
                            </w:p>
                            <w:p w:rsidR="00195133" w:rsidRPr="008C5DD6" w:rsidRDefault="00195133" w:rsidP="00723ED0">
                              <w:pPr>
                                <w:pStyle w:val="NormalWeb"/>
                                <w:spacing w:before="0" w:beforeAutospacing="0" w:after="0" w:afterAutospacing="0"/>
                                <w:rPr>
                                  <w:b/>
                                </w:rPr>
                              </w:pPr>
                              <w:r w:rsidRPr="008C5DD6">
                                <w:rPr>
                                  <w:b/>
                                  <w:bCs/>
                                  <w:color w:val="FFFFFF" w:themeColor="background1"/>
                                  <w:kern w:val="24"/>
                                </w:rPr>
                                <w:t xml:space="preserve">+1 wt% MWCNT  </w:t>
                              </w:r>
                            </w:p>
                          </w:txbxContent>
                        </wps:txbx>
                        <wps:bodyPr wrap="square" rtlCol="0">
                          <a:noAutofit/>
                        </wps:bodyPr>
                      </wps:wsp>
                      <wps:wsp>
                        <wps:cNvPr id="321" name="TextBox 72"/>
                        <wps:cNvSpPr txBox="1"/>
                        <wps:spPr>
                          <a:xfrm>
                            <a:off x="6251303" y="410172"/>
                            <a:ext cx="2306236" cy="1082585"/>
                          </a:xfrm>
                          <a:prstGeom prst="rect">
                            <a:avLst/>
                          </a:prstGeom>
                          <a:noFill/>
                        </wps:spPr>
                        <wps:txbx>
                          <w:txbxContent>
                            <w:p w:rsidR="00195133" w:rsidRPr="00517E23" w:rsidRDefault="00195133" w:rsidP="00723ED0">
                              <w:pPr>
                                <w:pStyle w:val="NormalWeb"/>
                                <w:spacing w:before="0" w:beforeAutospacing="0" w:after="0" w:afterAutospacing="0"/>
                                <w:rPr>
                                  <w:sz w:val="20"/>
                                  <w:szCs w:val="20"/>
                                </w:rPr>
                              </w:pPr>
                              <w:r w:rsidRPr="00517E23">
                                <w:rPr>
                                  <w:b/>
                                  <w:bCs/>
                                  <w:color w:val="FFFFFF" w:themeColor="background1"/>
                                  <w:kern w:val="24"/>
                                  <w:sz w:val="20"/>
                                  <w:szCs w:val="20"/>
                                </w:rPr>
                                <w:t>C) 50/50 PP/NR</w:t>
                              </w:r>
                            </w:p>
                            <w:p w:rsidR="00195133" w:rsidRPr="00517E23" w:rsidRDefault="00195133" w:rsidP="00723ED0">
                              <w:pPr>
                                <w:pStyle w:val="NormalWeb"/>
                                <w:spacing w:before="0" w:beforeAutospacing="0" w:after="0" w:afterAutospacing="0"/>
                                <w:rPr>
                                  <w:sz w:val="20"/>
                                  <w:szCs w:val="20"/>
                                </w:rPr>
                              </w:pPr>
                              <w:r w:rsidRPr="00517E23">
                                <w:rPr>
                                  <w:b/>
                                  <w:bCs/>
                                  <w:color w:val="FFFFFF" w:themeColor="background1"/>
                                  <w:kern w:val="24"/>
                                  <w:sz w:val="20"/>
                                  <w:szCs w:val="20"/>
                                </w:rPr>
                                <w:t>+3 wt% MWCNT</w:t>
                              </w:r>
                            </w:p>
                          </w:txbxContent>
                        </wps:txbx>
                        <wps:bodyPr wrap="square" rtlCol="0">
                          <a:noAutofit/>
                        </wps:bodyPr>
                      </wps:wsp>
                      <wps:wsp>
                        <wps:cNvPr id="322" name="TextBox 73"/>
                        <wps:cNvSpPr txBox="1"/>
                        <wps:spPr>
                          <a:xfrm>
                            <a:off x="0" y="2607376"/>
                            <a:ext cx="3461691" cy="1198574"/>
                          </a:xfrm>
                          <a:prstGeom prst="rect">
                            <a:avLst/>
                          </a:prstGeom>
                          <a:noFill/>
                        </wps:spPr>
                        <wps:txbx>
                          <w:txbxContent>
                            <w:p w:rsidR="00195133" w:rsidRPr="00A71933" w:rsidRDefault="00195133" w:rsidP="00723ED0">
                              <w:pPr>
                                <w:pStyle w:val="NormalWeb"/>
                                <w:spacing w:before="0" w:beforeAutospacing="0" w:after="0" w:afterAutospacing="0"/>
                              </w:pPr>
                              <w:r>
                                <w:rPr>
                                  <w:b/>
                                  <w:bCs/>
                                  <w:color w:val="FFFFFF" w:themeColor="background1"/>
                                  <w:kern w:val="24"/>
                                </w:rPr>
                                <w:t>d</w:t>
                              </w:r>
                              <w:r w:rsidRPr="00A71933">
                                <w:rPr>
                                  <w:b/>
                                  <w:bCs/>
                                  <w:color w:val="FFFFFF" w:themeColor="background1"/>
                                  <w:kern w:val="24"/>
                                </w:rPr>
                                <w:t>) 50/50 PP/NR</w:t>
                              </w:r>
                            </w:p>
                            <w:p w:rsidR="00195133" w:rsidRPr="00A71933" w:rsidRDefault="00195133" w:rsidP="00723ED0">
                              <w:pPr>
                                <w:pStyle w:val="NormalWeb"/>
                                <w:spacing w:before="0" w:beforeAutospacing="0" w:after="0" w:afterAutospacing="0"/>
                              </w:pPr>
                              <w:r w:rsidRPr="00A71933">
                                <w:rPr>
                                  <w:b/>
                                  <w:bCs/>
                                  <w:color w:val="FFFFFF" w:themeColor="background1"/>
                                  <w:kern w:val="24"/>
                                </w:rPr>
                                <w:t>+5 wt% MWCNT</w:t>
                              </w:r>
                            </w:p>
                          </w:txbxContent>
                        </wps:txbx>
                        <wps:bodyPr wrap="square" rtlCol="0">
                          <a:noAutofit/>
                        </wps:bodyPr>
                      </wps:wsp>
                      <wps:wsp>
                        <wps:cNvPr id="323" name="TextBox 74"/>
                        <wps:cNvSpPr txBox="1"/>
                        <wps:spPr>
                          <a:xfrm>
                            <a:off x="3096767" y="2575134"/>
                            <a:ext cx="2906948" cy="888510"/>
                          </a:xfrm>
                          <a:prstGeom prst="rect">
                            <a:avLst/>
                          </a:prstGeom>
                          <a:noFill/>
                        </wps:spPr>
                        <wps:txbx>
                          <w:txbxContent>
                            <w:p w:rsidR="00195133" w:rsidRPr="008C5DD6" w:rsidRDefault="00195133" w:rsidP="00723ED0">
                              <w:pPr>
                                <w:pStyle w:val="NormalWeb"/>
                                <w:spacing w:before="0" w:beforeAutospacing="0" w:after="0" w:afterAutospacing="0"/>
                              </w:pPr>
                              <w:r w:rsidRPr="008C5DD6">
                                <w:rPr>
                                  <w:b/>
                                  <w:bCs/>
                                  <w:color w:val="FFFFFF" w:themeColor="background1"/>
                                  <w:kern w:val="24"/>
                                </w:rPr>
                                <w:t>e) 50/50 PP/NR</w:t>
                              </w:r>
                            </w:p>
                            <w:p w:rsidR="00195133" w:rsidRPr="008C5DD6" w:rsidRDefault="00195133" w:rsidP="00723ED0">
                              <w:pPr>
                                <w:pStyle w:val="NormalWeb"/>
                                <w:spacing w:before="0" w:beforeAutospacing="0" w:after="0" w:afterAutospacing="0"/>
                              </w:pPr>
                              <w:r w:rsidRPr="008C5DD6">
                                <w:rPr>
                                  <w:b/>
                                  <w:bCs/>
                                  <w:color w:val="FFFFFF" w:themeColor="background1"/>
                                  <w:kern w:val="24"/>
                                </w:rPr>
                                <w:t>7 wt% MWCN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id="Group 75" o:spid="_x0000_s1115" style="position:absolute;margin-left:-16.5pt;margin-top:5.65pt;width:459.5pt;height:313.25pt;z-index:251663360;mso-width-relative:margin;mso-height-relative:margin" coordorigin=",-969" coordsize="89004,51121" o:gfxdata="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">
                <v:group id="Group 251" o:spid="_x0000_s1116" style="position:absolute;left:62963;top:25427;width:26041;height:24725" coordorigin="62963,25427" coordsize="40115,446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sHnGmxgAAANwA&#10;AAAPAAAAAAAAAAAAAAAAAKoCAABkcnMvZG93bnJldi54bWxQSwUGAAAAAAQABAD6AAAAnQMAAAAA&#10;">
                  <v:shape id="Picture 252" o:spid="_x0000_s1117" type="#_x0000_t75" style="position:absolute;left:62963;top:25427;width:40116;height:446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ip4jCAAAA3AAAAA8AAABkcnMvZG93bnJldi54bWxEj0FrwkAUhO8F/8PyBG91k4AiqasUbcFb&#10;qSnY4yP7moRm34bsS4z/vlsQPA4z8w2z3U+uVSP1ofFsIF0moIhLbxuuDHwV788bUEGQLbaeycCN&#10;Aux3s6ct5tZf+ZPGs1QqQjjkaKAW6XKtQ1mTw7D0HXH0fnzvUKLsK217vEa4a3WWJGvtsOG4UGNH&#10;h5rK3/PgDPCQXtKj2EtRjG/fbviw0o5izGI+vb6AEprkEb63T9ZAtsrg/0w8Anr3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QYqeIwgAAANwAAAAPAAAAAAAAAAAAAAAAAJ8C&#10;AABkcnMvZG93bnJldi54bWxQSwUGAAAAAAQABAD3AAAAjgMAAAAA&#10;" fillcolor="#4f81bd [3204]" strokecolor="black [3213]">
                    <v:imagedata r:id="rId37" o:title="" croptop="4877f" cropleft="2715f" cropright="1891f"/>
                    <v:shadow color="#eeece1 [3214]"/>
                  </v:shape>
                  <v:shape id="Freeform 253" o:spid="_x0000_s1118" style="position:absolute;left:75008;top:28198;width:1917;height:2802;visibility:visible;mso-wrap-style:square;v-text-anchor:middle" coordsize="191729,2802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YlsYA&#10;AADcAAAADwAAAGRycy9kb3ducmV2LnhtbESPQWvCQBSE74X+h+UJvUjdaGlTYlYppaKXHrT+gGf2&#10;mU3Mvg3ZrSb99a4g9DjMzDdMvuxtI87U+cqxgukkAUFcOF1xqWD/s3p+B+EDssbGMSkYyMNy8fiQ&#10;Y6bdhbd03oVSRAj7DBWYENpMSl8YsugnriWO3tF1FkOUXSl1h5cIt42cJcmbtFhxXDDY0qeh4rT7&#10;tQq+qk1tUzN8H6bpId03Qz1eyz+lnkb9xxxEoD78h+/tjVYwe32B25l4BOTi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JYlsYAAADcAAAADwAAAAAAAAAAAAAAAACYAgAAZHJz&#10;L2Rvd25yZXYueG1sUEsFBgAAAAAEAAQA9QAAAIsDAAAAAA==&#10;" adj="-11796480,,5400" path="m,280219c19665,250722,35649,218408,58994,191729v11672,-13340,32573,-16157,44245,-29497c126583,135553,151021,107373,162232,73742,180457,19068,170028,43401,191729,e" filled="f" strokecolor="windowText" strokeweight="2pt">
                    <v:stroke joinstyle="miter"/>
                    <v:shadow on="t" color="black" opacity="24903f" origin=",.5" offset="0,.55556mm"/>
                    <v:formulas/>
                    <v:path arrowok="t" o:connecttype="custom" o:connectlocs="0,280220;58994,191730;103239,162233;162232,73742;191729,0" o:connectangles="0,0,0,0,0" textboxrect="0,0,191729,280219"/>
                    <v:textbox>
                      <w:txbxContent>
                        <w:p w:rsidR="00195133" w:rsidRDefault="00195133" w:rsidP="00723ED0"/>
                      </w:txbxContent>
                    </v:textbox>
                  </v:shape>
                  <v:shape id="Freeform 254" o:spid="_x0000_s1119" style="position:absolute;left:81044;top:35628;width:1918;height:2802;visibility:visible;mso-wrap-style:square;v-text-anchor:middle" coordsize="191729,2802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vA4sYA&#10;AADcAAAADwAAAGRycy9kb3ducmV2LnhtbESPQWvCQBSE74X+h+UJvUjdKG1TYlYppaKXHrT+gGf2&#10;mU3Mvg3ZrSb99a4g9DjMzDdMvuxtI87U+cqxgukkAUFcOF1xqWD/s3p+B+EDssbGMSkYyMNy8fiQ&#10;Y6bdhbd03oVSRAj7DBWYENpMSl8YsugnriWO3tF1FkOUXSl1h5cIt42cJcmbtFhxXDDY0qeh4rT7&#10;tQq+qk1tUzN8H6bpId03Qz1eyz+lnkb9xxxEoD78h+/tjVYwe32B25l4BOTi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evA4sYAAADcAAAADwAAAAAAAAAAAAAAAACYAgAAZHJz&#10;L2Rvd25yZXYueG1sUEsFBgAAAAAEAAQA9QAAAIsDAAAAAA==&#10;" adj="-11796480,,5400" path="m,280219c19665,250722,35649,218408,58994,191729v11672,-13340,32573,-16157,44245,-29497c126583,135553,151021,107373,162232,73742,180457,19068,170028,43401,191729,e" filled="f" strokecolor="windowText" strokeweight="2pt">
                    <v:stroke joinstyle="miter"/>
                    <v:shadow on="t" color="black" opacity="24903f" origin=",.5" offset="0,.55556mm"/>
                    <v:formulas/>
                    <v:path arrowok="t" o:connecttype="custom" o:connectlocs="0,280220;58994,191730;103239,162233;162232,73742;191729,0" o:connectangles="0,0,0,0,0" textboxrect="0,0,191729,280219"/>
                    <v:textbox>
                      <w:txbxContent>
                        <w:p w:rsidR="00195133" w:rsidRDefault="00195133" w:rsidP="00723ED0"/>
                      </w:txbxContent>
                    </v:textbox>
                  </v:shape>
                  <v:shape id="Freeform 255" o:spid="_x0000_s1120" style="position:absolute;left:83587;top:38707;width:1917;height:1270;visibility:visible;mso-wrap-style:square;v-text-anchor:middle" coordsize="191729,2802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dlecYA&#10;AADcAAAADwAAAGRycy9kb3ducmV2LnhtbESPQWvCQBSE7wX/w/KEXkrdJGAjqauUYtFLD1V/wDP7&#10;zEazb0N21cRf3y0UPA4z8w0zX/a2EVfqfO1YQTpJQBCXTtdcKdjvvl5nIHxA1tg4JgUDeVguRk9z&#10;LLS78Q9dt6ESEcK+QAUmhLaQ0peGLPqJa4mjd3SdxRBlV0nd4S3CbSOzJHmTFmuOCwZb+jRUnrcX&#10;q2BVb042N8P3Ic0P+b4ZTi9reVfqedx/vIMI1IdH+L+90Qqy6RT+zsQjIB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qdlecYAAADcAAAADwAAAAAAAAAAAAAAAACYAgAAZHJz&#10;L2Rvd25yZXYueG1sUEsFBgAAAAAEAAQA9QAAAIsDAAAAAA==&#10;" adj="-11796480,,5400" path="m,280219c19665,250722,35649,218408,58994,191729v11672,-13340,32573,-16157,44245,-29497c126583,135553,151021,107373,162232,73742,180457,19068,170028,43401,191729,e" filled="f" strokecolor="windowText" strokeweight="2pt">
                    <v:stroke joinstyle="miter"/>
                    <v:shadow on="t" color="black" opacity="24903f" origin=",.5" offset="0,.55556mm"/>
                    <v:formulas/>
                    <v:path arrowok="t" o:connecttype="custom" o:connectlocs="0,126923;58994,86842;103239,73482;162232,33401;191729,0" o:connectangles="0,0,0,0,0" textboxrect="0,0,191729,280219"/>
                    <v:textbox>
                      <w:txbxContent>
                        <w:p w:rsidR="00195133" w:rsidRDefault="00195133" w:rsidP="00723ED0"/>
                      </w:txbxContent>
                    </v:textbox>
                  </v:shape>
                  <v:shape id="Freeform 256" o:spid="_x0000_s1121" style="position:absolute;left:65647;top:53244;width:1917;height:2802;visibility:visible;mso-wrap-style:square;v-text-anchor:middle" coordsize="191729,2802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nX7DsUA&#10;AADcAAAADwAAAGRycy9kb3ducmV2LnhtbESPQWvCQBSE7wX/w/KEXkrdKGgkdRURS714qPoDntln&#10;Npp9G7KrJv31rlDwOMzMN8xs0dpK3KjxpWMFw0ECgjh3uuRCwWH//TkF4QOyxsoxKejIw2Lee5th&#10;pt2df+m2C4WIEPYZKjAh1JmUPjdk0Q9cTRy9k2sshiibQuoG7xFuKzlKkom0WHJcMFjTylB+2V2t&#10;gnW5OdvUdNvjMD2mh6o7f/zIP6Xe++3yC0SgNrzC/+2NVjAaT+B5Jh4BO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dfsOxQAAANwAAAAPAAAAAAAAAAAAAAAAAJgCAABkcnMv&#10;ZG93bnJldi54bWxQSwUGAAAAAAQABAD1AAAAigMAAAAA&#10;" adj="-11796480,,5400" path="m,280219c19665,250722,35649,218408,58994,191729v11672,-13340,32573,-16157,44245,-29497c126583,135553,151021,107373,162232,73742,180457,19068,170028,43401,191729,e" filled="f" strokecolor="windowText" strokeweight="2pt">
                    <v:stroke joinstyle="miter"/>
                    <v:shadow on="t" color="black" opacity="24903f" origin=",.5" offset="0,.55556mm"/>
                    <v:formulas/>
                    <v:path arrowok="t" o:connecttype="custom" o:connectlocs="0,280220;58994,191730;103239,162233;162232,73742;191729,0" o:connectangles="0,0,0,0,0" textboxrect="0,0,191729,280219"/>
                    <v:textbox>
                      <w:txbxContent>
                        <w:p w:rsidR="00195133" w:rsidRDefault="00195133" w:rsidP="00723ED0"/>
                      </w:txbxContent>
                    </v:textbox>
                  </v:shape>
                  <v:shape id="Freeform 257" o:spid="_x0000_s1122" style="position:absolute;left:85504;top:66224;width:1917;height:2802;visibility:visible;mso-wrap-style:square;v-text-anchor:middle" coordsize="191729,2802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lelcYA&#10;AADcAAAADwAAAGRycy9kb3ducmV2LnhtbESP3WrCQBSE7wu+w3KE3hTdKNRImlWkVOpNL/x5gGP2&#10;NJuYPRuyqyZ9+m6h4OUwM98w+bq3jbhR5yvHCmbTBARx4XTFpYLTcTtZgvABWWPjmBQM5GG9Gj3l&#10;mGl35z3dDqEUEcI+QwUmhDaT0heGLPqpa4mj9+06iyHKrpS6w3uE20bOk2QhLVYcFwy29G6ouByu&#10;VsFHtattaoav8yw9p6dmqF8+5Y9Sz+N+8wYiUB8e4f/2TiuYv6bwdyYeAbn6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TlelcYAAADcAAAADwAAAAAAAAAAAAAAAACYAgAAZHJz&#10;L2Rvd25yZXYueG1sUEsFBgAAAAAEAAQA9QAAAIsDAAAAAA==&#10;" adj="-11796480,,5400" path="m,280219c19665,250722,35649,218408,58994,191729v11672,-13340,32573,-16157,44245,-29497c126583,135553,151021,107373,162232,73742,180457,19068,170028,43401,191729,e" filled="f" strokecolor="windowText" strokeweight="2pt">
                    <v:stroke joinstyle="miter"/>
                    <v:shadow on="t" color="black" opacity="24903f" origin=",.5" offset="0,.55556mm"/>
                    <v:formulas/>
                    <v:path arrowok="t" o:connecttype="custom" o:connectlocs="0,280220;58994,191730;103239,162233;162232,73742;191729,0" o:connectangles="0,0,0,0,0" textboxrect="0,0,191729,280219"/>
                    <v:textbox>
                      <w:txbxContent>
                        <w:p w:rsidR="00195133" w:rsidRDefault="00195133" w:rsidP="00723ED0"/>
                      </w:txbxContent>
                    </v:textbox>
                  </v:shape>
                  <v:shape id="Freeform 258" o:spid="_x0000_s1123" style="position:absolute;left:69004;top:36406;width:1918;height:2802;visibility:visible;mso-wrap-style:square;v-text-anchor:middle" coordsize="191729,2802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bK58IA&#10;AADcAAAADwAAAGRycy9kb3ducmV2LnhtbERPy4rCMBTdC/MP4QqzkTFV0A7VKIM4jBsXPj7g2lyb&#10;anNTmoy2fr1ZCC4P5z1ftrYSN2p86VjBaJiAIM6dLrlQcDz8fn2D8AFZY+WYFHTkYbn46M0x0+7O&#10;O7rtQyFiCPsMFZgQ6kxKnxuy6IeuJo7c2TUWQ4RNIXWD9xhuKzlOkqm0WHJsMFjTylB+3f9bBety&#10;c7Gp6banUXpKj1V3GfzJh1Kf/fZnBiJQG97il3ujFYwncW08E4+AX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psrnwgAAANwAAAAPAAAAAAAAAAAAAAAAAJgCAABkcnMvZG93&#10;bnJldi54bWxQSwUGAAAAAAQABAD1AAAAhwMAAAAA&#10;" adj="-11796480,,5400" path="m,280219c19665,250722,35649,218408,58994,191729v11672,-13340,32573,-16157,44245,-29497c126583,135553,151021,107373,162232,73742,180457,19068,170028,43401,191729,e" filled="f" strokecolor="windowText" strokeweight="2pt">
                    <v:stroke joinstyle="miter"/>
                    <v:shadow on="t" color="black" opacity="24903f" origin=",.5" offset="0,.55556mm"/>
                    <v:formulas/>
                    <v:path arrowok="t" o:connecttype="custom" o:connectlocs="0,280220;58994,191730;103239,162233;162232,73742;191729,0" o:connectangles="0,0,0,0,0" textboxrect="0,0,191729,280219"/>
                    <v:textbox>
                      <w:txbxContent>
                        <w:p w:rsidR="00195133" w:rsidRDefault="00195133" w:rsidP="00723ED0"/>
                      </w:txbxContent>
                    </v:textbox>
                  </v:shape>
                  <v:shape id="Freeform 259" o:spid="_x0000_s1124" style="position:absolute;left:94398;top:44912;width:1917;height:2803;visibility:visible;mso-wrap-style:square;v-text-anchor:middle" coordsize="191729,2802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vfMYA&#10;AADcAAAADwAAAGRycy9kb3ducmV2LnhtbESPzW7CMBCE75X6DtZW4lIVBySaEjAIIRBceuDnAZZ4&#10;iQPxOooNJH36ulIljqOZ+UYznbe2EndqfOlYwaCfgCDOnS65UHA8rD++QPiArLFyTAo68jCfvb5M&#10;MdPuwTu670MhIoR9hgpMCHUmpc8NWfR9VxNH7+waiyHKppC6wUeE20oOk+RTWiw5LhisaWkov+5v&#10;VsGq3F5sarrv0yA9pcequ7xv5I9Svbd2MQERqA3P8H97qxUMR2P4OxOPgJz9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pvfMYAAADcAAAADwAAAAAAAAAAAAAAAACYAgAAZHJz&#10;L2Rvd25yZXYueG1sUEsFBgAAAAAEAAQA9QAAAIsDAAAAAA==&#10;" adj="-11796480,,5400" path="m,280219c19665,250722,35649,218408,58994,191729v11672,-13340,32573,-16157,44245,-29497c126583,135553,151021,107373,162232,73742,180457,19068,170028,43401,191729,e" filled="f" strokecolor="windowText" strokeweight="2pt">
                    <v:stroke joinstyle="miter"/>
                    <v:shadow on="t" color="black" opacity="24903f" origin=",.5" offset="0,.55556mm"/>
                    <v:formulas/>
                    <v:path arrowok="t" o:connecttype="custom" o:connectlocs="0,280220;58994,191730;103239,162233;162232,73742;191729,0" o:connectangles="0,0,0,0,0" textboxrect="0,0,191729,280219"/>
                    <v:textbox>
                      <w:txbxContent>
                        <w:p w:rsidR="00195133" w:rsidRDefault="00195133" w:rsidP="00723ED0"/>
                      </w:txbxContent>
                    </v:textbox>
                  </v:shape>
                  <v:shape id="Freeform 260" o:spid="_x0000_s1125" style="position:absolute;left:83587;top:56040;width:1917;height:2802;visibility:visible;mso-wrap-style:square;v-text-anchor:middle" coordsize="191729,2802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wMXMEA&#10;AADcAAAADwAAAGRycy9kb3ducmV2LnhtbERPy4rCMBTdC/5DuIIb0VQXVjpGGUTRzSx8fMC1udPU&#10;aW5KE7X1681iwOXhvJfr1lbiQY0vHSuYThIQxLnTJRcKLufdeAHCB2SNlWNS0JGH9arfW2Km3ZOP&#10;9DiFQsQQ9hkqMCHUmZQ+N2TRT1xNHLlf11gMETaF1A0+Y7it5CxJ5tJiybHBYE0bQ/nf6W4VbMvD&#10;zaam+7lO02t6qbrbaC9fSg0H7fcXiEBt+Ij/3QetYDaP8+OZeATk6g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C8DFzBAAAA3AAAAA8AAAAAAAAAAAAAAAAAmAIAAGRycy9kb3du&#10;cmV2LnhtbFBLBQYAAAAABAAEAPUAAACGAwAAAAA=&#10;" adj="-11796480,,5400" path="m,280219c19665,250722,35649,218408,58994,191729v11672,-13340,32573,-16157,44245,-29497c126583,135553,151021,107373,162232,73742,180457,19068,170028,43401,191729,e" filled="f" strokecolor="windowText" strokeweight="2pt">
                    <v:stroke joinstyle="miter"/>
                    <v:shadow on="t" color="black" opacity="24903f" origin=",.5" offset="0,.55556mm"/>
                    <v:formulas/>
                    <v:path arrowok="t" o:connecttype="custom" o:connectlocs="0,280220;58994,191730;103239,162233;162232,73742;191729,0" o:connectangles="0,0,0,0,0" textboxrect="0,0,191729,280219"/>
                    <v:textbox>
                      <w:txbxContent>
                        <w:p w:rsidR="00195133" w:rsidRDefault="00195133" w:rsidP="00723ED0"/>
                      </w:txbxContent>
                    </v:textbox>
                  </v:shape>
                  <v:shape id="Freeform 261" o:spid="_x0000_s1126" style="position:absolute;left:95170;top:27935;width:1918;height:2802;visibility:visible;mso-wrap-style:square;v-text-anchor:middle" coordsize="191729,2802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px8UA&#10;AADcAAAADwAAAGRycy9kb3ducmV2LnhtbESPzW7CMBCE75V4B2srcamKEw4EpRhUIapy4cDPAyzx&#10;EgfidRQbSHh6jFSpx9HMfKOZLTpbixu1vnKsIB0lIIgLpysuFRz2P59TED4ga6wdk4KePCzmg7cZ&#10;5trdeUu3XShFhLDPUYEJocml9IUhi37kGuLonVxrMUTZllK3eI9wW8txkkykxYrjgsGGloaKy+5q&#10;Fayq9dlmpt8c0+yYHer+/PErH0oN37vvLxCBuvAf/muvtYLxJIXXmXgE5Pw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8KnHxQAAANwAAAAPAAAAAAAAAAAAAAAAAJgCAABkcnMv&#10;ZG93bnJldi54bWxQSwUGAAAAAAQABAD1AAAAigMAAAAA&#10;" adj="-11796480,,5400" path="m,280219c19665,250722,35649,218408,58994,191729v11672,-13340,32573,-16157,44245,-29497c126583,135553,151021,107373,162232,73742,180457,19068,170028,43401,191729,e" filled="f" strokecolor="windowText" strokeweight="2pt">
                    <v:stroke joinstyle="miter"/>
                    <v:shadow on="t" color="black" opacity="24903f" origin=",.5" offset="0,.55556mm"/>
                    <v:formulas/>
                    <v:path arrowok="t" o:connecttype="custom" o:connectlocs="0,280220;58994,191730;103239,162233;162232,73742;191729,0" o:connectangles="0,0,0,0,0" textboxrect="0,0,191729,280219"/>
                    <v:textbox>
                      <w:txbxContent>
                        <w:p w:rsidR="00195133" w:rsidRDefault="00195133" w:rsidP="00723ED0"/>
                      </w:txbxContent>
                    </v:textbox>
                  </v:shape>
                  <v:shape id="Freeform 262" o:spid="_x0000_s1127" style="position:absolute;left:72128;top:52543;width:1917;height:2802;visibility:visible;mso-wrap-style:square;v-text-anchor:middle" coordsize="191729,2802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I3sMYA&#10;AADcAAAADwAAAGRycy9kb3ducmV2LnhtbESPwW7CMBBE70j8g7WVekGNQw6kSjGoQq3KpYfSfMAS&#10;L3FCvI5iF5J+fV0JieNoZt5o1tvRduJCg28cK1gmKQjiyumGawXl9/vTMwgfkDV2jknBRB62m/ls&#10;jYV2V/6iyyHUIkLYF6jAhNAXUvrKkEWfuJ44eic3WAxRDrXUA14j3HYyS9OVtNhwXDDY085QdT78&#10;WAVvzb61uZk+j8v8mJfd1C4+5K9Sjw/j6wuIQGO4h2/tvVaQrTL4PxOPgNz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yI3sMYAAADcAAAADwAAAAAAAAAAAAAAAACYAgAAZHJz&#10;L2Rvd25yZXYueG1sUEsFBgAAAAAEAAQA9QAAAIsDAAAAAA==&#10;" adj="-11796480,,5400" path="m,280219c19665,250722,35649,218408,58994,191729v11672,-13340,32573,-16157,44245,-29497c126583,135553,151021,107373,162232,73742,180457,19068,170028,43401,191729,e" filled="f" strokecolor="windowText" strokeweight="2pt">
                    <v:stroke joinstyle="miter"/>
                    <v:shadow on="t" color="black" opacity="24903f" origin=",.5" offset="0,.55556mm"/>
                    <v:formulas/>
                    <v:path arrowok="t" o:connecttype="custom" o:connectlocs="0,280220;58994,191730;103239,162233;162232,73742;191729,0" o:connectangles="0,0,0,0,0" textboxrect="0,0,191729,280219"/>
                    <v:textbox>
                      <w:txbxContent>
                        <w:p w:rsidR="00195133" w:rsidRDefault="00195133" w:rsidP="00723ED0"/>
                      </w:txbxContent>
                    </v:textbox>
                  </v:shape>
                  <v:shape id="Freeform 263" o:spid="_x0000_s1128" style="position:absolute;left:86463;top:40236;width:1327;height:3097;visibility:visible;mso-wrap-style:square;v-text-anchor:middle" coordsize="132735,30971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TYBt8gA&#10;AADcAAAADwAAAGRycy9kb3ducmV2LnhtbESPzWrDMBCE74W+g9hCLiWR65YkuFFCKDTkUKibn0Nu&#10;i7W1TK2VsRTbydNXhUCPw8x8wyxWg61FR62vHCt4miQgiAunKy4VHPbv4zkIH5A11o5JwYU8rJb3&#10;dwvMtOv5i7pdKEWEsM9QgQmhyaT0hSGLfuIa4uh9u9ZiiLItpW6xj3BbyzRJptJixXHBYENvhoqf&#10;3dkquPYm7Y7rWT6/fr5cNo9V/nHKS6VGD8P6FUSgIfyHb+2tVpBOn+HvTDwCcvkL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VNgG3yAAAANwAAAAPAAAAAAAAAAAAAAAAAJgCAABk&#10;cnMvZG93bnJldi54bWxQSwUGAAAAAAQABAD1AAAAjQMAAAAA&#10;" adj="-11796480,,5400" path="m,c4916,58993,-505,119781,14748,176980v5374,20153,30893,28222,44245,44245c70341,234842,77142,251854,88490,265471v13352,16023,44245,44245,44245,44245e" filled="f" strokecolor="windowText" strokeweight="2pt">
                    <v:stroke joinstyle="miter"/>
                    <v:shadow on="t" color="black" opacity="24903f" origin=",.5" offset="0,.55556mm"/>
                    <v:formulas/>
                    <v:path arrowok="t" o:connecttype="custom" o:connectlocs="0,0;14748,176981;58993,221226;88490,265472;132735,309717" o:connectangles="0,0,0,0,0" textboxrect="0,0,132735,309716"/>
                    <v:textbox>
                      <w:txbxContent>
                        <w:p w:rsidR="00195133" w:rsidRDefault="00195133" w:rsidP="00723ED0"/>
                      </w:txbxContent>
                    </v:textbox>
                  </v:shape>
                  <v:shape id="Freeform 264" o:spid="_x0000_s1129" style="position:absolute;left:78608;top:33539;width:1328;height:3097;visibility:visible;mso-wrap-style:square;v-text-anchor:middle" coordsize="132735,30971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Zw8cA&#10;AADcAAAADwAAAGRycy9kb3ducmV2LnhtbESPQWvCQBSE70L/w/IKXkrdNIhK6ipSqHgoNGo9eHtk&#10;X7Oh2bchuybRX98tFDwOM/MNs1wPthYdtb5yrOBlkoAgLpyuuFTwdXx/XoDwAVlj7ZgUXMnDevUw&#10;WmKmXc976g6hFBHCPkMFJoQmk9IXhiz6iWuIo/ftWoshyraUusU+wm0t0ySZSYsVxwWDDb0ZKn4O&#10;F6vg1pu0O23m+eL2Ob1un6r845yXSo0fh80riEBDuIf/2zutIJ1N4e9MPAJy9Q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rfmcPHAAAA3AAAAA8AAAAAAAAAAAAAAAAAmAIAAGRy&#10;cy9kb3ducmV2LnhtbFBLBQYAAAAABAAEAPUAAACMAwAAAAA=&#10;" adj="-11796480,,5400" path="m,c4916,58993,-505,119781,14748,176980v5374,20153,30893,28222,44245,44245c70341,234842,77142,251854,88490,265471v13352,16023,44245,44245,44245,44245e" filled="f" strokecolor="windowText" strokeweight="2pt">
                    <v:stroke joinstyle="miter"/>
                    <v:shadow on="t" color="black" opacity="24903f" origin=",.5" offset="0,.55556mm"/>
                    <v:formulas/>
                    <v:path arrowok="t" o:connecttype="custom" o:connectlocs="0,0;14748,176981;58993,221226;88490,265472;132735,309717" o:connectangles="0,0,0,0,0" textboxrect="0,0,132735,309716"/>
                    <v:textbox>
                      <w:txbxContent>
                        <w:p w:rsidR="00195133" w:rsidRDefault="00195133" w:rsidP="00723ED0"/>
                      </w:txbxContent>
                    </v:textbox>
                  </v:shape>
                  <v:shape id="Freeform 265" o:spid="_x0000_s1130" style="position:absolute;left:71822;top:46166;width:1328;height:3097;visibility:visible;mso-wrap-style:square;v-text-anchor:middle" coordsize="132735,30971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M8WMgA&#10;AADcAAAADwAAAGRycy9kb3ducmV2LnhtbESPzWrDMBCE74W+g9hCLiWRa9okuFFCKDTkUKibn0Nu&#10;i7W1TK2VsRTbydNXhUCPw8x8wyxWg61FR62vHCt4miQgiAunKy4VHPbv4zkIH5A11o5JwYU8rJb3&#10;dwvMtOv5i7pdKEWEsM9QgQmhyaT0hSGLfuIa4uh9u9ZiiLItpW6xj3BbyzRJptJixXHBYENvhoqf&#10;3dkquPYm7Y7rWT6/fj5fNo9V/nHKS6VGD8P6FUSgIfyHb+2tVpBOX+DvTDwCcvkL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1kzxYyAAAANwAAAAPAAAAAAAAAAAAAAAAAJgCAABk&#10;cnMvZG93bnJldi54bWxQSwUGAAAAAAQABAD1AAAAjQMAAAAA&#10;" adj="-11796480,,5400" path="m,c4916,58993,-505,119781,14748,176980v5374,20153,30893,28222,44245,44245c70341,234842,77142,251854,88490,265471v13352,16023,44245,44245,44245,44245e" filled="f" strokecolor="windowText" strokeweight="2pt">
                    <v:stroke joinstyle="miter"/>
                    <v:shadow on="t" color="black" opacity="24903f" origin=",.5" offset="0,.55556mm"/>
                    <v:formulas/>
                    <v:path arrowok="t" o:connecttype="custom" o:connectlocs="0,0;14748,176981;58993,221226;88490,265472;132735,309717" o:connectangles="0,0,0,0,0" textboxrect="0,0,132735,309716"/>
                    <v:textbox>
                      <w:txbxContent>
                        <w:p w:rsidR="00195133" w:rsidRDefault="00195133" w:rsidP="00723ED0"/>
                      </w:txbxContent>
                    </v:textbox>
                  </v:shape>
                  <v:shape id="Freeform 266" o:spid="_x0000_s1131" style="position:absolute;left:85799;top:26017;width:1327;height:3097;visibility:visible;mso-wrap-style:square;v-text-anchor:middle" coordsize="132735,30971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GiL8gA&#10;AADcAAAADwAAAGRycy9kb3ducmV2LnhtbESPQWvCQBSE70L/w/IKvRTdNJRUoqtIoaWHgqmtB2+P&#10;7DMbzL4N2W0S/fVdoeBxmJlvmOV6tI3oqfO1YwVPswQEcel0zZWCn++36RyED8gaG8ek4Ewe1qu7&#10;yRJz7Qb+on4XKhEh7HNUYEJocyl9aciin7mWOHpH11kMUXaV1B0OEW4bmSZJJi3WHBcMtvRqqDzt&#10;fq2Cy2DSfr95KeaX7fP5/bEuPg9FpdTD/bhZgAg0hlv4v/2hFaRZBtcz8QjI1R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FQaIvyAAAANwAAAAPAAAAAAAAAAAAAAAAAJgCAABk&#10;cnMvZG93bnJldi54bWxQSwUGAAAAAAQABAD1AAAAjQMAAAAA&#10;" adj="-11796480,,5400" path="m,c4916,58993,-505,119781,14748,176980v5374,20153,30893,28222,44245,44245c70341,234842,77142,251854,88490,265471v13352,16023,44245,44245,44245,44245e" filled="f" strokecolor="windowText" strokeweight="2pt">
                    <v:stroke joinstyle="miter"/>
                    <v:shadow on="t" color="black" opacity="24903f" origin=",.5" offset="0,.55556mm"/>
                    <v:formulas/>
                    <v:path arrowok="t" o:connecttype="custom" o:connectlocs="0,0;14748,176981;58993,221226;88490,265472;132735,309717" o:connectangles="0,0,0,0,0" textboxrect="0,0,132735,309716"/>
                    <v:textbox>
                      <w:txbxContent>
                        <w:p w:rsidR="00195133" w:rsidRDefault="00195133" w:rsidP="00723ED0"/>
                      </w:txbxContent>
                    </v:textbox>
                  </v:shape>
                  <v:shape id="Freeform 267" o:spid="_x0000_s1132" style="position:absolute;left:79272;top:55345;width:1327;height:3097;visibility:visible;mso-wrap-style:square;v-text-anchor:middle" coordsize="132735,30971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0HtMcA&#10;AADcAAAADwAAAGRycy9kb3ducmV2LnhtbESPQWvCQBSE74X+h+UVvJS6aSgqqatIoeKhYNR68PbI&#10;vmZDs29Ddk2iv94tFDwOM/MNM18OthYdtb5yrOB1nIAgLpyuuFTwffh8mYHwAVlj7ZgUXMjDcvH4&#10;MMdMu5531O1DKSKEfYYKTAhNJqUvDFn0Y9cQR+/HtRZDlG0pdYt9hNtapkkykRYrjgsGG/owVPzu&#10;z1bBtTdpd1xN89l1+3ZZP1f51ykvlRo9Dat3EIGGcA//tzdaQTqZwt+ZeATk4gY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oNB7THAAAA3AAAAA8AAAAAAAAAAAAAAAAAmAIAAGRy&#10;cy9kb3ducmV2LnhtbFBLBQYAAAAABAAEAPUAAACMAwAAAAA=&#10;" adj="-11796480,,5400" path="m,c4916,58993,-505,119781,14748,176980v5374,20153,30893,28222,44245,44245c70341,234842,77142,251854,88490,265471v13352,16023,44245,44245,44245,44245e" filled="f" strokecolor="windowText" strokeweight="2pt">
                    <v:stroke joinstyle="miter"/>
                    <v:shadow on="t" color="black" opacity="24903f" origin=",.5" offset="0,.55556mm"/>
                    <v:formulas/>
                    <v:path arrowok="t" o:connecttype="custom" o:connectlocs="0,0;14748,176981;58993,221226;88490,265472;132735,309717" o:connectangles="0,0,0,0,0" textboxrect="0,0,132735,309716"/>
                    <v:textbox>
                      <w:txbxContent>
                        <w:p w:rsidR="00195133" w:rsidRDefault="00195133" w:rsidP="00723ED0"/>
                      </w:txbxContent>
                    </v:textbox>
                  </v:shape>
                  <v:shape id="Freeform 268" o:spid="_x0000_s1133" style="position:absolute;left:87151;top:60463;width:1327;height:3098;visibility:visible;mso-wrap-style:square;v-text-anchor:middle" coordsize="132735,30971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5KTxsQA&#10;AADcAAAADwAAAGRycy9kb3ducmV2LnhtbERPz2vCMBS+C/4P4Q28jJmuiEpnFBE2PAhW3Q67PZq3&#10;pqx5KU3WVv96cxh4/Ph+rzaDrUVHra8cK3idJiCIC6crLhV8Xt5fliB8QNZYOyYFV/KwWY9HK8y0&#10;6/lE3TmUIoawz1CBCaHJpPSFIYt+6hriyP241mKIsC2lbrGP4baWaZLMpcWKY4PBhnaGit/zn1Vw&#10;603afW0X+fJ2nF0/nqv88J2XSk2ehu0biEBDeIj/3XutIJ3HtfFMPAJ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uSk8bEAAAA3AAAAA8AAAAAAAAAAAAAAAAAmAIAAGRycy9k&#10;b3ducmV2LnhtbFBLBQYAAAAABAAEAPUAAACJAwAAAAA=&#10;" adj="-11796480,,5400" path="m,c4916,58993,-505,119781,14748,176980v5374,20153,30893,28222,44245,44245c70341,234842,77142,251854,88490,265471v13352,16023,44245,44245,44245,44245e" filled="f" strokecolor="windowText" strokeweight="2pt">
                    <v:stroke joinstyle="miter"/>
                    <v:shadow on="t" color="black" opacity="24903f" origin=",.5" offset="0,.55556mm"/>
                    <v:formulas/>
                    <v:path arrowok="t" o:connecttype="custom" o:connectlocs="0,0;14748,176981;58993,221226;88490,265472;132735,309717" o:connectangles="0,0,0,0,0" textboxrect="0,0,132735,309716"/>
                    <v:textbox>
                      <w:txbxContent>
                        <w:p w:rsidR="00195133" w:rsidRDefault="00195133" w:rsidP="00723ED0"/>
                      </w:txbxContent>
                    </v:textbox>
                  </v:shape>
                  <v:shape id="Freeform 269" o:spid="_x0000_s1134" style="position:absolute;left:96793;top:57366;width:1327;height:3097;visibility:visible;mso-wrap-style:square;v-text-anchor:middle" coordsize="132735,30971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42XcgA&#10;AADcAAAADwAAAGRycy9kb3ducmV2LnhtbESPzWrDMBCE74W+g9hCLiWRa0qauFFCKDTkUKibn0Nu&#10;i7W1TK2VsRTbydNXhUCPw8x8wyxWg61FR62vHCt4miQgiAunKy4VHPbv4xkIH5A11o5JwYU8rJb3&#10;dwvMtOv5i7pdKEWEsM9QgQmhyaT0hSGLfuIa4uh9u9ZiiLItpW6xj3BbyzRJptJixXHBYENvhoqf&#10;3dkquPYm7Y7rl3x2/Xy+bB6r/OOUl0qNHob1K4hAQ/gP39pbrSCdzuHvTDwCcvkL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03jZdyAAAANwAAAAPAAAAAAAAAAAAAAAAAJgCAABk&#10;cnMvZG93bnJldi54bWxQSwUGAAAAAAQABAD1AAAAjQMAAAAA&#10;" adj="-11796480,,5400" path="m,c4916,58993,-505,119781,14748,176980v5374,20153,30893,28222,44245,44245c70341,234842,77142,251854,88490,265471v13352,16023,44245,44245,44245,44245e" filled="f" strokecolor="windowText" strokeweight="2pt">
                    <v:stroke joinstyle="miter"/>
                    <v:shadow on="t" color="black" opacity="24903f" origin=",.5" offset="0,.55556mm"/>
                    <v:formulas/>
                    <v:path arrowok="t" o:connecttype="custom" o:connectlocs="0,0;14748,176981;58993,221226;88490,265472;132735,309717" o:connectangles="0,0,0,0,0" textboxrect="0,0,132735,309716"/>
                    <v:textbox>
                      <w:txbxContent>
                        <w:p w:rsidR="00195133" w:rsidRDefault="00195133" w:rsidP="00723ED0"/>
                      </w:txbxContent>
                    </v:textbox>
                  </v:shape>
                  <v:shape id="Freeform 270" o:spid="_x0000_s1135" style="position:absolute;left:69905;top:52949;width:1327;height:3097;visibility:visible;mso-wrap-style:square;v-text-anchor:middle" coordsize="132735,30971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0JHcQA&#10;AADcAAAADwAAAGRycy9kb3ducmV2LnhtbERPz2vCMBS+C/4P4Q28yExXZEpnFBE2PAhW3Q67PZq3&#10;pqx5KU3WVv96cxh4/Ph+rzaDrUVHra8cK3iZJSCIC6crLhV8Xt6flyB8QNZYOyYFV/KwWY9HK8y0&#10;6/lE3TmUIoawz1CBCaHJpPSFIYt+5hriyP241mKIsC2lbrGP4baWaZK8SosVxwaDDe0MFb/nP6vg&#10;1pu0+9ou8uXtOL9+TKv88J2XSk2ehu0biEBDeIj/3XutIF3E+fFMPAJ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A9CR3EAAAA3AAAAA8AAAAAAAAAAAAAAAAAmAIAAGRycy9k&#10;b3ducmV2LnhtbFBLBQYAAAAABAAEAPUAAACJAwAAAAA=&#10;" adj="-11796480,,5400" path="m,c4916,58993,-505,119781,14748,176980v5374,20153,30893,28222,44245,44245c70341,234842,77142,251854,88490,265471v13352,16023,44245,44245,44245,44245e" filled="f" strokecolor="windowText" strokeweight="2pt">
                    <v:stroke joinstyle="miter"/>
                    <v:shadow on="t" color="black" opacity="24903f" origin=",.5" offset="0,.55556mm"/>
                    <v:formulas/>
                    <v:path arrowok="t" o:connecttype="custom" o:connectlocs="0,0;14748,176981;58993,221226;88490,265472;132735,309717" o:connectangles="0,0,0,0,0" textboxrect="0,0,132735,309716"/>
                    <v:textbox>
                      <w:txbxContent>
                        <w:p w:rsidR="00195133" w:rsidRDefault="00195133" w:rsidP="00723ED0"/>
                      </w:txbxContent>
                    </v:textbox>
                  </v:shape>
                  <v:shape id="Freeform 271" o:spid="_x0000_s1136" style="position:absolute;left:92947;top:31000;width:1328;height:3098;visibility:visible;mso-wrap-style:square;v-text-anchor:middle" coordsize="132735,30971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3GshscA&#10;AADcAAAADwAAAGRycy9kb3ducmV2LnhtbESPQWvCQBSE74X+h+UVeil1YxCV1FWkYOmhYGrrwdsj&#10;+5oNzb4N2TWJ/npXEDwOM/MNs1gNthYdtb5yrGA8SkAQF05XXCr4/dm8zkH4gKyxdkwKTuRhtXx8&#10;WGCmXc/f1O1CKSKEfYYKTAhNJqUvDFn0I9cQR+/PtRZDlG0pdYt9hNtapkkylRYrjgsGG3o3VPzv&#10;jlbBuTdpt1/P8vl5Ozl9vFT51yEvlXp+GtZvIAIN4R6+tT+1gnQ2huuZeATk8g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9xrIbHAAAA3AAAAA8AAAAAAAAAAAAAAAAAmAIAAGRy&#10;cy9kb3ducmV2LnhtbFBLBQYAAAAABAAEAPUAAACMAwAAAAA=&#10;" adj="-11796480,,5400" path="m,c4916,58993,-505,119781,14748,176980v5374,20153,30893,28222,44245,44245c70341,234842,77142,251854,88490,265471v13352,16023,44245,44245,44245,44245e" filled="f" strokecolor="windowText" strokeweight="2pt">
                    <v:stroke joinstyle="miter"/>
                    <v:shadow on="t" color="black" opacity="24903f" origin=",.5" offset="0,.55556mm"/>
                    <v:formulas/>
                    <v:path arrowok="t" o:connecttype="custom" o:connectlocs="0,0;14748,176981;58993,221226;88490,265472;132735,309717" o:connectangles="0,0,0,0,0" textboxrect="0,0,132735,309716"/>
                    <v:textbox>
                      <w:txbxContent>
                        <w:p w:rsidR="00195133" w:rsidRDefault="00195133" w:rsidP="00723ED0"/>
                      </w:txbxContent>
                    </v:textbox>
                  </v:shape>
                  <v:shape id="Freeform 272" o:spid="_x0000_s1137" style="position:absolute;left:89138;top:45650;width:3809;height:1032;visibility:visible;mso-wrap-style:square;v-text-anchor:middle" coordsize="530942,20647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7fCMMA&#10;AADcAAAADwAAAGRycy9kb3ducmV2LnhtbESPS4vCMBSF94L/IVzBjYyphdGZahRRhBFm4wuc3aW5&#10;tsXmpjZR6783woDLw3l8nMmsMaW4Ue0KywoG/QgEcWp1wZmC/W718QXCeWSNpWVS8CAHs2m7NcFE&#10;2ztv6Lb1mQgj7BJUkHtfJVK6NCeDrm8r4uCdbG3QB1lnUtd4D+OmlHEUDaXBggMhx4oWOaXn7dUE&#10;7jD61BdrT7T+Wx7Noad/v0utVLfTzMcgPDX+Hf5v/2gF8SiG15lwBOT0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7fCMMAAADcAAAADwAAAAAAAAAAAAAAAACYAgAAZHJzL2Rv&#10;d25yZXYueG1sUEsFBgAAAAAEAAQA9QAAAIgDAAAAAA==&#10;" adj="-11796480,,5400" path="m,206478c24581,186813,50052,168213,73742,147484v15697,-13735,26136,-33897,44245,-44245c135586,93182,157491,94060,176981,88491v14948,-4271,30340,-7797,44245,-14749c237080,65815,248090,47722,265471,44246,323520,32636,383458,34413,442452,29497l530942,e" filled="f" strokecolor="windowText" strokeweight="2pt">
                    <v:stroke joinstyle="miter"/>
                    <v:shadow on="t" color="black" opacity="24903f" origin=",.5" offset="0,.55556mm"/>
                    <v:formulas/>
                    <v:path arrowok="t" o:connecttype="custom" o:connectlocs="0,103240;52904,73743;84646,51620;126970,44246;158712,36871;190454,22123;317424,14749;380908,0" o:connectangles="0,0,0,0,0,0,0,0" textboxrect="0,0,530942,206478"/>
                    <v:textbox>
                      <w:txbxContent>
                        <w:p w:rsidR="00195133" w:rsidRDefault="00195133" w:rsidP="00723ED0"/>
                      </w:txbxContent>
                    </v:textbox>
                  </v:shape>
                  <v:shape id="Freeform 273" o:spid="_x0000_s1138" style="position:absolute;left:68221;top:65192;width:2593;height:1032;visibility:visible;mso-wrap-style:square;v-text-anchor:middle" coordsize="530942,20647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6k8UA&#10;AADcAAAADwAAAGRycy9kb3ducmV2LnhtbESPS2vCQBSF94X+h+EKbkqdNFKrMaMUpWChG1+gu0vm&#10;5kEzd2JmGuO/dwqFLg/n8XHSZW9q0VHrKssKXkYRCOLM6ooLBYf9x/MUhPPIGmvLpOBGDpaLx4cU&#10;E22vvKVu5wsRRtglqKD0vkmkdFlJBt3INsTBy21r0AfZFlK3eA3jppZxFE2kwYoDocSGViVl37sf&#10;E7iT6FVfrM3p87w+meOT/prVWqnhoH+fg/DU+//wX3ujFcRvY/g9E46AXN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snqTxQAAANwAAAAPAAAAAAAAAAAAAAAAAJgCAABkcnMv&#10;ZG93bnJldi54bWxQSwUGAAAAAAQABAD1AAAAigMAAAAA&#10;" adj="-11796480,,5400" path="m,206478c24581,186813,50052,168213,73742,147484v15697,-13735,26136,-33897,44245,-44245c135586,93182,157491,94060,176981,88491v14948,-4271,30340,-7797,44245,-14749c237080,65815,248090,47722,265471,44246,323520,32636,383458,34413,442452,29497l530942,e" filled="f" strokecolor="windowText" strokeweight="2pt">
                    <v:stroke joinstyle="miter"/>
                    <v:shadow on="t" color="black" opacity="24903f" origin=",.5" offset="0,.55556mm"/>
                    <v:formulas/>
                    <v:path arrowok="t" o:connecttype="custom" o:connectlocs="0,103240;36011,73743;57618,51620;86427,44246;108033,36871;129640,22123;216067,14749;259280,0" o:connectangles="0,0,0,0,0,0,0,0" textboxrect="0,0,530942,206478"/>
                    <v:textbox>
                      <w:txbxContent>
                        <w:p w:rsidR="00195133" w:rsidRDefault="00195133" w:rsidP="00723ED0"/>
                      </w:txbxContent>
                    </v:textbox>
                  </v:shape>
                  <v:shape id="Freeform 274" o:spid="_x0000_s1139" style="position:absolute;left:70569;top:32725;width:3048;height:814;visibility:visible;mso-wrap-style:square;v-text-anchor:middle" coordsize="530942,20647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1vi58UA&#10;AADcAAAADwAAAGRycy9kb3ducmV2LnhtbESPS2vCQBSF94X+h+EKbkqdNFirMaMUpWChG1+gu0vm&#10;5kEzd2JmGuO/dwqFLg/n8XHSZW9q0VHrKssKXkYRCOLM6ooLBYf9x/MUhPPIGmvLpOBGDpaLx4cU&#10;E22vvKVu5wsRRtglqKD0vkmkdFlJBt3INsTBy21r0AfZFlK3eA3jppZxFE2kwYoDocSGViVl37sf&#10;E7iT6FVfrM3p87w+meOT/prVWqnhoH+fg/DU+//wX3ujFcRvY/g9E46AXN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W+LnxQAAANwAAAAPAAAAAAAAAAAAAAAAAJgCAABkcnMv&#10;ZG93bnJldi54bWxQSwUGAAAAAAQABAD1AAAAigMAAAAA&#10;" adj="-11796480,,5400" path="m,206478c24581,186813,50052,168213,73742,147484v15697,-13735,26136,-33897,44245,-44245c135586,93182,157491,94060,176981,88491v14948,-4271,30340,-7797,44245,-14749c237080,65815,248090,47722,265471,44246,323520,32636,383458,34413,442452,29497l530942,e" filled="f" strokecolor="windowText" strokeweight="2pt">
                    <v:stroke joinstyle="miter"/>
                    <v:shadow on="t" color="black" opacity="24903f" origin=",.5" offset="0,.55556mm"/>
                    <v:formulas/>
                    <v:path arrowok="t" o:connecttype="custom" o:connectlocs="0,81382;42333,58130;67733,40691;101600,34878;127000,29065;152400,17439;254000,11626;304800,0" o:connectangles="0,0,0,0,0,0,0,0" textboxrect="0,0,530942,206478"/>
                    <v:textbox>
                      <w:txbxContent>
                        <w:p w:rsidR="00195133" w:rsidRDefault="00195133" w:rsidP="00723ED0"/>
                      </w:txbxContent>
                    </v:textbox>
                  </v:shape>
                  <v:shape id="Freeform 275" o:spid="_x0000_s1140" style="position:absolute;left:75278;top:54571;width:3048;height:1033;visibility:visible;mso-wrap-style:square;v-text-anchor:middle" coordsize="530942,20647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dHfMMA&#10;AADcAAAADwAAAGRycy9kb3ducmV2LnhtbESPzYrCMBSF98K8Q7gDbsSmCjraMcqgCApudBSc3aW5&#10;tmWam9pErW9vBMHl4fx8nMmsMaW4Uu0Kywp6UQyCOLW64EzB/nfZHYFwHlljaZkU3MnBbPrRmmCi&#10;7Y23dN35TIQRdgkqyL2vEildmpNBF9mKOHgnWxv0QdaZ1DXewrgpZT+Oh9JgwYGQY0XznNL/3cUE&#10;7jAe6LO1J1r/LY7m0NGbcamVan82P98gPDX+HX61V1pB/2sAzzPhCMjp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BdHfMMAAADcAAAADwAAAAAAAAAAAAAAAACYAgAAZHJzL2Rv&#10;d25yZXYueG1sUEsFBgAAAAAEAAQA9QAAAIgDAAAAAA==&#10;" adj="-11796480,,5400" path="m,206478c24581,186813,50052,168213,73742,147484v15697,-13735,26136,-33897,44245,-44245c135586,93182,157491,94060,176981,88491v14948,-4271,30340,-7797,44245,-14749c237080,65815,248090,47722,265471,44246,323520,32636,383458,34413,442452,29497l530942,e" filled="f" strokecolor="windowText" strokeweight="2pt">
                    <v:stroke joinstyle="miter"/>
                    <v:shadow on="t" color="black" opacity="24903f" origin=",.5" offset="0,.55556mm"/>
                    <v:formulas/>
                    <v:path arrowok="t" o:connecttype="custom" o:connectlocs="0,103240;42333,73743;67733,51620;101600,44246;127000,36871;152400,22123;254000,14749;304800,0" o:connectangles="0,0,0,0,0,0,0,0" textboxrect="0,0,530942,206478"/>
                    <v:textbox>
                      <w:txbxContent>
                        <w:p w:rsidR="00195133" w:rsidRDefault="00195133" w:rsidP="00723ED0"/>
                      </w:txbxContent>
                    </v:textbox>
                  </v:shape>
                  <v:shape id="Freeform 276" o:spid="_x0000_s1141" style="position:absolute;left:69658;top:44062;width:3428;height:1032;visibility:visible;mso-wrap-style:square;v-text-anchor:middle" coordsize="530942,20647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MXZC8UA&#10;AADcAAAADwAAAGRycy9kb3ducmV2LnhtbESPS2vCQBSF94X+h+EWuinNRMHYRkcRS0HBjY9Cu7tk&#10;bh6YuRMz0yT++05BcHk4j48zXw6mFh21rrKsYBTFIIgzqysuFJyOn69vIJxH1lhbJgVXcrBcPD7M&#10;MdW25z11B1+IMMIuRQWl900qpctKMugi2xAHL7etQR9kW0jdYh/GTS3HcZxIgxUHQokNrUvKzodf&#10;E7hJPNEXa3Pa/nx8m68XvXuvtVLPT8NqBsLT4O/hW3ujFYynCfyfCUdAL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xdkLxQAAANwAAAAPAAAAAAAAAAAAAAAAAJgCAABkcnMv&#10;ZG93bnJldi54bWxQSwUGAAAAAAQABAD1AAAAigMAAAAA&#10;" adj="-11796480,,5400" path="m,206478c24581,186813,50052,168213,73742,147484v15697,-13735,26136,-33897,44245,-44245c135586,93182,157491,94060,176981,88491v14948,-4271,30340,-7797,44245,-14749c237080,65815,248090,47722,265471,44246,323520,32636,383458,34413,442452,29497l530942,e" filled="f" strokecolor="windowText" strokeweight="2pt">
                    <v:stroke joinstyle="miter"/>
                    <v:shadow on="t" color="black" opacity="24903f" origin=",.5" offset="0,.55556mm"/>
                    <v:formulas/>
                    <v:path arrowok="t" o:connecttype="custom" o:connectlocs="0,103240;47619,73743;76189,51620;114285,44246;142856,36871;171427,22123;285711,14749;342853,0" o:connectangles="0,0,0,0,0,0,0,0" textboxrect="0,0,530942,206478"/>
                    <v:textbox>
                      <w:txbxContent>
                        <w:p w:rsidR="00195133" w:rsidRDefault="00195133" w:rsidP="00723ED0"/>
                      </w:txbxContent>
                    </v:textbox>
                  </v:shape>
                  <v:shape id="Freeform 277" o:spid="_x0000_s1142" style="position:absolute;left:89348;top:61203;width:3390;height:1033;visibility:visible;mso-wrap-style:square;v-text-anchor:middle" coordsize="530942,20647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4l8kMQA&#10;AADcAAAADwAAAGRycy9kb3ducmV2LnhtbESPS2vCQBSF90L/w3AL3UgzUVDb6ChiKSh04wvs7pK5&#10;eWDmTsxMk/jvO4WCy8N5fJzFqjeVaKlxpWUFoygGQZxaXXKu4HT8fH0D4TyyxsoyKbiTg9XyabDA&#10;RNuO99QefC7CCLsEFRTe14mULi3IoItsTRy8zDYGfZBNLnWDXRg3lRzH8VQaLDkQCqxpU1B6PfyY&#10;wJ3GE32zNqPd98fFnIf6673SSr089+s5CE+9f4T/21utYDybwd+ZcATk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OJfJDEAAAA3AAAAA8AAAAAAAAAAAAAAAAAmAIAAGRycy9k&#10;b3ducmV2LnhtbFBLBQYAAAAABAAEAPUAAACJAwAAAAA=&#10;" adj="-11796480,,5400" path="m,206478c24581,186813,50052,168213,73742,147484v15697,-13735,26136,-33897,44245,-44245c135586,93182,157491,94060,176981,88491v14948,-4271,30340,-7797,44245,-14749c237080,65815,248090,47722,265471,44246,323520,32636,383458,34413,442452,29497l530942,e" filled="f" strokecolor="windowText" strokeweight="2pt">
                    <v:stroke joinstyle="miter"/>
                    <v:shadow on="t" color="black" opacity="24903f" origin=",.5" offset="0,.55556mm"/>
                    <v:formulas/>
                    <v:path arrowok="t" o:connecttype="custom" o:connectlocs="0,103240;47082,73743;75330,51620;112996,44246;141245,36871;169494,22123;282489,14749;338987,0" o:connectangles="0,0,0,0,0,0,0,0" textboxrect="0,0,530942,206478"/>
                    <v:textbox>
                      <w:txbxContent>
                        <w:p w:rsidR="00195133" w:rsidRDefault="00195133" w:rsidP="00723ED0"/>
                      </w:txbxContent>
                    </v:textbox>
                  </v:shape>
                  <v:shape id="Freeform 278" o:spid="_x0000_s1143" style="position:absolute;left:90084;top:29543;width:1918;height:1270;visibility:visible;mso-wrap-style:square;v-text-anchor:middle" coordsize="191729,2802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OWh8MA&#10;AADcAAAADwAAAGRycy9kb3ducmV2LnhtbERPvW7CMBDeK/EO1lViqYoThqZKY1CFimBhKOUBLvER&#10;B+JzFLsh4enxUKnjp++/WI+2FQP1vnGsIF0kIIgrpxuuFZx+tq/vIHxA1tg6JgUTeVivZk8F5trd&#10;+JuGY6hFDGGfowITQpdL6StDFv3CdcSRO7veYoiwr6Xu8RbDbSuXSfImLTYcGwx2tDFUXY+/VsFX&#10;s7/YzEyHMs3K7NROl5edvCs1fx4/P0AEGsO/+M+91wqWWVwbz8QjIF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xOWh8MAAADcAAAADwAAAAAAAAAAAAAAAACYAgAAZHJzL2Rv&#10;d25yZXYueG1sUEsFBgAAAAAEAAQA9QAAAIgDAAAAAA==&#10;" adj="-11796480,,5400" path="m,280219c19665,250722,35649,218408,58994,191729v11672,-13340,32573,-16157,44245,-29497c126583,135553,151021,107373,162232,73742,180457,19068,170028,43401,191729,e" filled="f" strokecolor="windowText" strokeweight="2pt">
                    <v:stroke joinstyle="miter"/>
                    <v:shadow on="t" color="black" opacity="24903f" origin=",.5" offset="0,.55556mm"/>
                    <v:formulas/>
                    <v:path arrowok="t" o:connecttype="custom" o:connectlocs="0,126923;58994,86842;103239,73482;162232,33401;191729,0" o:connectangles="0,0,0,0,0" textboxrect="0,0,191729,280219"/>
                    <v:textbox>
                      <w:txbxContent>
                        <w:p w:rsidR="00195133" w:rsidRDefault="00195133" w:rsidP="00723ED0"/>
                      </w:txbxContent>
                    </v:textbox>
                  </v:shape>
                  <v:shape id="Freeform 279" o:spid="_x0000_s1144" style="position:absolute;left:90629;top:35318;width:1917;height:1269;visibility:visible;mso-wrap-style:square;v-text-anchor:middle" coordsize="191729,2802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F8zHMUA&#10;AADcAAAADwAAAGRycy9kb3ducmV2LnhtbESPwW7CMBBE75X4B2uRuFTgwKGBgEEIFZULhwIfsMRL&#10;HIjXUexC0q+vkSpxHM3MG81i1dpK3KnxpWMF41ECgjh3uuRCwem4HU5B+ICssXJMCjrysFr23haY&#10;affgb7ofQiEihH2GCkwIdSalzw1Z9CNXE0fv4hqLIcqmkLrBR4TbSk6S5ENaLDkuGKxpYyi/HX6s&#10;gs9yd7Wp6fbncXpOT1V3ff+Sv0oN+u16DiJQG17h//ZOK5ikM3ieiUdAL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XzMcxQAAANwAAAAPAAAAAAAAAAAAAAAAAJgCAABkcnMv&#10;ZG93bnJldi54bWxQSwUGAAAAAAQABAD1AAAAigMAAAAA&#10;" adj="-11796480,,5400" path="m,280219c19665,250722,35649,218408,58994,191729v11672,-13340,32573,-16157,44245,-29497c126583,135553,151021,107373,162232,73742,180457,19068,170028,43401,191729,e" filled="f" strokecolor="windowText" strokeweight="2pt">
                    <v:stroke joinstyle="miter"/>
                    <v:shadow on="t" color="black" opacity="24903f" origin=",.5" offset="0,.55556mm"/>
                    <v:formulas/>
                    <v:path arrowok="t" o:connecttype="custom" o:connectlocs="0,126923;58994,86842;103239,73482;162232,33401;191729,0" o:connectangles="0,0,0,0,0" textboxrect="0,0,191729,280219"/>
                    <v:textbox>
                      <w:txbxContent>
                        <w:p w:rsidR="00195133" w:rsidRDefault="00195133" w:rsidP="00723ED0"/>
                      </w:txbxContent>
                    </v:textbox>
                  </v:shape>
                  <v:shape id="Freeform 280" o:spid="_x0000_s1145" style="position:absolute;left:64688;top:35807;width:1918;height:1269;visibility:visible;mso-wrap-style:square;v-text-anchor:middle" coordsize="191729,2802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DqpsMA&#10;AADcAAAADwAAAGRycy9kb3ducmV2LnhtbERPvW7CMBDeK/EO1lViqcAhQ4MCBlWoiCwdCnmAS3yN&#10;Q+NzFLuQ8PT1UKnjp+9/ux9tJ240+NaxgtUyAUFcO91yo6C8HBdrED4ga+wck4KJPOx3s6ct5trd&#10;+ZNu59CIGMI+RwUmhD6X0teGLPql64kj9+UGiyHCoZF6wHsMt51Mk+RVWmw5Nhjs6WCo/j7/WAXv&#10;bXG1mZk+qlVWZWU3XV9O8qHU/Hl824AINIZ/8Z+70ArSdZwfz8QjIH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LDqpsMAAADcAAAADwAAAAAAAAAAAAAAAACYAgAAZHJzL2Rv&#10;d25yZXYueG1sUEsFBgAAAAAEAAQA9QAAAIgDAAAAAA==&#10;" adj="-11796480,,5400" path="m,280219c19665,250722,35649,218408,58994,191729v11672,-13340,32573,-16157,44245,-29497c126583,135553,151021,107373,162232,73742,180457,19068,170028,43401,191729,e" filled="f" strokecolor="windowText" strokeweight="2pt">
                    <v:stroke joinstyle="miter"/>
                    <v:shadow on="t" color="black" opacity="24903f" origin=",.5" offset="0,.55556mm"/>
                    <v:formulas/>
                    <v:path arrowok="t" o:connecttype="custom" o:connectlocs="0,126923;58994,86842;103239,73482;162232,33401;191729,0" o:connectangles="0,0,0,0,0" textboxrect="0,0,191729,280219"/>
                    <v:textbox>
                      <w:txbxContent>
                        <w:p w:rsidR="00195133" w:rsidRDefault="00195133" w:rsidP="00723ED0"/>
                      </w:txbxContent>
                    </v:textbox>
                  </v:shape>
                  <v:shape id="Freeform 281" o:spid="_x0000_s1146" style="position:absolute;left:80089;top:27211;width:1926;height:709;rotation:5510020fd;visibility:visible;mso-wrap-style:square;v-text-anchor:middle" coordsize="191729,2802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gu5MQA&#10;AADcAAAADwAAAGRycy9kb3ducmV2LnhtbESPQWsCMRSE74X+h/AKvdVEESurUdoVqeCl1fb+2Dx3&#10;g5uXJYm6+utNodDjMDPfMPNl71pxphCtZw3DgQJBXHljudbwvV+/TEHEhGyw9UwarhRhuXh8mGNh&#10;/IW/6LxLtcgQjgVqaFLqCilj1ZDDOPAdcfYOPjhMWYZamoCXDHetHCk1kQ4t54UGOyobqo67k9PQ&#10;ldVp/KPUbWXt6/vneB8OH+VW6+en/m0GIlGf/sN/7Y3RMJoO4fdMPgJyc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A4LuTEAAAA3AAAAA8AAAAAAAAAAAAAAAAAmAIAAGRycy9k&#10;b3ducmV2LnhtbFBLBQYAAAAABAAEAPUAAACJAwAAAAA=&#10;" adj="-11796480,,5400" path="m,280219c19665,250722,35649,218408,58994,191729v11672,-13340,32573,-16157,44245,-29497c126583,135553,151021,107373,162232,73742,180457,19068,170028,43401,191729,e" filled="f" strokecolor="windowText" strokeweight="2pt">
                    <v:stroke joinstyle="miter"/>
                    <v:shadow on="t" color="black" opacity="24903f" origin=",.5" offset="0,.55556mm"/>
                    <v:formulas/>
                    <v:path arrowok="t" o:connecttype="custom" o:connectlocs="0,70932;59253,48532;103692,41066;162944,18666;192570,0" o:connectangles="0,0,0,0,0" textboxrect="0,0,191729,280219"/>
                    <v:textbox>
                      <w:txbxContent>
                        <w:p w:rsidR="00195133" w:rsidRDefault="00195133" w:rsidP="00723ED0"/>
                      </w:txbxContent>
                    </v:textbox>
                  </v:shape>
                  <v:shape id="Freeform 282" o:spid="_x0000_s1147" style="position:absolute;left:85828;top:51975;width:1917;height:1269;visibility:visible;mso-wrap-style:square;v-text-anchor:middle" coordsize="191729,2802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y7RSsYA&#10;AADcAAAADwAAAGRycy9kb3ducmV2LnhtbESPwW7CMBBE75X4B2uReqnAIYcmSnEQQlTl0kOBD1ji&#10;bZwQr6PYhaRfX1eq1ONoZt5o1pvRduJGg28cK1gtExDEldMN1wrOp9dFDsIHZI2dY1IwkYdNOXtY&#10;Y6HdnT/odgy1iBD2BSowIfSFlL4yZNEvXU8cvU83WAxRDrXUA94j3HYyTZJnabHhuGCwp52h6nr8&#10;sgr2zaG1mZneL6vskp27qX16k99KPc7H7QuIQGP4D/+1D1pBmqfweyYeAV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y7RSsYAAADcAAAADwAAAAAAAAAAAAAAAACYAgAAZHJz&#10;L2Rvd25yZXYueG1sUEsFBgAAAAAEAAQA9QAAAIsDAAAAAA==&#10;" adj="-11796480,,5400" path="m,280219c19665,250722,35649,218408,58994,191729v11672,-13340,32573,-16157,44245,-29497c126583,135553,151021,107373,162232,73742,180457,19068,170028,43401,191729,e" filled="f" strokecolor="windowText" strokeweight="2pt">
                    <v:stroke joinstyle="miter"/>
                    <v:shadow on="t" color="black" opacity="24903f" origin=",.5" offset="0,.55556mm"/>
                    <v:formulas/>
                    <v:path arrowok="t" o:connecttype="custom" o:connectlocs="0,126923;58994,86842;103239,73482;162232,33401;191729,0" o:connectangles="0,0,0,0,0" textboxrect="0,0,191729,280219"/>
                    <v:textbox>
                      <w:txbxContent>
                        <w:p w:rsidR="00195133" w:rsidRDefault="00195133" w:rsidP="00723ED0"/>
                      </w:txbxContent>
                    </v:textbox>
                  </v:shape>
                  <v:shape id="Freeform 283" o:spid="_x0000_s1148" style="position:absolute;left:87767;top:48908;width:1926;height:709;rotation:5510020fd;visibility:visible;mso-wrap-style:square;v-text-anchor:middle" coordsize="191729,2802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6YVCMUA&#10;AADcAAAADwAAAGRycy9kb3ducmV2LnhtbESPT2sCMRTE74V+h/AKvdWkKlVWo7QrRaGX1j/3x+a5&#10;G7p5WZKoaz99IxR6HGbmN8x82btWnClE61nD80CBIK68sVxr2O/en6YgYkI22HomDVeKsFzc382x&#10;MP7CX3TeplpkCMcCNTQpdYWUsWrIYRz4jjh7Rx8cpixDLU3AS4a7Vg6VepEOLeeFBjsqG6q+tyen&#10;oSur0/ig1M/K2snb53gXjuvyQ+vHh/51BiJRn/7Df+2N0TCcjuB2Jh8Bufg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phUIxQAAANwAAAAPAAAAAAAAAAAAAAAAAJgCAABkcnMv&#10;ZG93bnJldi54bWxQSwUGAAAAAAQABAD1AAAAigMAAAAA&#10;" adj="-11796480,,5400" path="m,280219c19665,250722,35649,218408,58994,191729v11672,-13340,32573,-16157,44245,-29497c126583,135553,151021,107373,162232,73742,180457,19068,170028,43401,191729,e" filled="f" strokecolor="windowText" strokeweight="2pt">
                    <v:stroke joinstyle="miter"/>
                    <v:shadow on="t" color="black" opacity="24903f" origin=",.5" offset="0,.55556mm"/>
                    <v:formulas/>
                    <v:path arrowok="t" o:connecttype="custom" o:connectlocs="0,70932;59253,48532;103692,41066;162944,18666;192570,0" o:connectangles="0,0,0,0,0" textboxrect="0,0,191729,280219"/>
                    <v:textbox>
                      <w:txbxContent>
                        <w:p w:rsidR="00195133" w:rsidRDefault="00195133" w:rsidP="00723ED0"/>
                      </w:txbxContent>
                    </v:textbox>
                  </v:shape>
                  <v:shape id="Freeform 284" o:spid="_x0000_s1149" style="position:absolute;left:88102;top:38482;width:1926;height:709;rotation:5510020fd;visibility:visible;mso-wrap-style:square;v-text-anchor:middle" coordsize="191729,2802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NfMUA&#10;AADcAAAADwAAAGRycy9kb3ducmV2LnhtbESPQWsCMRSE74X+h/AKvdWksljZGqVdkQpeWm3vj81z&#10;N3TzsiRRV3+9KRQ8DjPzDTNbDK4TRwrRetbwPFIgiGtvLDcavnerpymImJANdp5Jw5kiLOb3dzMs&#10;jT/xFx23qREZwrFEDW1KfSllrFtyGEe+J87e3geHKcvQSBPwlOGuk2OlJtKh5bzQYk9VS/Xv9uA0&#10;9FV9KH6UuiytfXn/LHZh/1FttH58GN5eQSQa0i38314bDeNpAX9n8hGQ8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T418xQAAANwAAAAPAAAAAAAAAAAAAAAAAJgCAABkcnMv&#10;ZG93bnJldi54bWxQSwUGAAAAAAQABAD1AAAAigMAAAAA&#10;" adj="-11796480,,5400" path="m,280219c19665,250722,35649,218408,58994,191729v11672,-13340,32573,-16157,44245,-29497c126583,135553,151021,107373,162232,73742,180457,19068,170028,43401,191729,e" filled="f" strokecolor="windowText" strokeweight="2pt">
                    <v:stroke joinstyle="miter"/>
                    <v:shadow on="t" color="black" opacity="24903f" origin=",.5" offset="0,.55556mm"/>
                    <v:formulas/>
                    <v:path arrowok="t" o:connecttype="custom" o:connectlocs="0,70932;59253,48532;103692,41066;162944,18666;192570,0" o:connectangles="0,0,0,0,0" textboxrect="0,0,191729,280219"/>
                    <v:textbox>
                      <w:txbxContent>
                        <w:p w:rsidR="00195133" w:rsidRDefault="00195133" w:rsidP="00723ED0"/>
                      </w:txbxContent>
                    </v:textbox>
                  </v:shape>
                  <v:shape id="Freeform 285" o:spid="_x0000_s1150" style="position:absolute;left:93072;top:49903;width:1925;height:709;rotation:5510020fd;visibility:visible;mso-wrap-style:square;v-text-anchor:middle" coordsize="191729,2802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Mo58UA&#10;AADcAAAADwAAAGRycy9kb3ducmV2LnhtbESPT2sCMRTE74V+h/AK3mpS0SqrUdqVotBL65/7Y/Pc&#10;Dd28LEnUbT99IxR6HGbmN8xi1btWXChE61nD01CBIK68sVxrOOzfHmcgYkI22HomDd8UYbW8v1tg&#10;YfyVP+myS7XIEI4FamhS6gopY9WQwzj0HXH2Tj44TFmGWpqA1wx3rRwp9SwdWs4LDXZUNlR97c5O&#10;Q1dW5/FRqZ+1tdPXj/E+nDblu9aDh/5lDiJRn/7Df+2t0TCaTeB2Jh8Bufw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AyjnxQAAANwAAAAPAAAAAAAAAAAAAAAAAJgCAABkcnMv&#10;ZG93bnJldi54bWxQSwUGAAAAAAQABAD1AAAAigMAAAAA&#10;" adj="-11796480,,5400" path="m,280219c19665,250722,35649,218408,58994,191729v11672,-13340,32573,-16157,44245,-29497c126583,135553,151021,107373,162232,73742,180457,19068,170028,43401,191729,e" filled="f" strokecolor="windowText" strokeweight="2pt">
                    <v:stroke joinstyle="miter"/>
                    <v:shadow on="t" color="black" opacity="24903f" origin=",.5" offset="0,.55556mm"/>
                    <v:formulas/>
                    <v:path arrowok="t" o:connecttype="custom" o:connectlocs="0,70932;59253,48532;103692,41066;162944,18666;192570,0" o:connectangles="0,0,0,0,0" textboxrect="0,0,191729,280219"/>
                    <v:textbox>
                      <w:txbxContent>
                        <w:p w:rsidR="00195133" w:rsidRDefault="00195133" w:rsidP="00723ED0"/>
                      </w:txbxContent>
                    </v:textbox>
                  </v:shape>
                  <v:shape id="Freeform 286" o:spid="_x0000_s1151" style="position:absolute;left:97609;top:56017;width:1926;height:710;rotation:5510020fd;visibility:visible;mso-wrap-style:square;v-text-anchor:middle" coordsize="191729,2802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9G2kMQA&#10;AADcAAAADwAAAGRycy9kb3ducmV2LnhtbESPQWsCMRSE74X+h/AK3mqiiJXVKLoiFnpptb0/Ns/d&#10;4OZlSaKu/fVNodDjMDPfMItV71pxpRCtZw2joQJBXHljudbwedw9z0DEhGyw9Uwa7hRhtXx8WGBh&#10;/I0/6HpItcgQjgVqaFLqCilj1ZDDOPQdcfZOPjhMWYZamoC3DHetHCs1lQ4t54UGOyobqs6Hi9PQ&#10;ldVl8qXU99bal8375BhO+/JN68FTv56DSNSn//Bf+9VoGM+m8HsmHwG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RtpDEAAAA3AAAAA8AAAAAAAAAAAAAAAAAmAIAAGRycy9k&#10;b3ducmV2LnhtbFBLBQYAAAAABAAEAPUAAACJAwAAAAA=&#10;" adj="-11796480,,5400" path="m,280219c19665,250722,35649,218408,58994,191729v11672,-13340,32573,-16157,44245,-29497c126583,135553,151021,107373,162232,73742,180457,19068,170028,43401,191729,e" filled="f" strokecolor="windowText" strokeweight="2pt">
                    <v:stroke joinstyle="miter"/>
                    <v:shadow on="t" color="black" opacity="24903f" origin=",.5" offset="0,.55556mm"/>
                    <v:formulas/>
                    <v:path arrowok="t" o:connecttype="custom" o:connectlocs="0,70932;59253,48532;103692,41066;162944,18666;192570,0" o:connectangles="0,0,0,0,0" textboxrect="0,0,191729,280219"/>
                    <v:textbox>
                      <w:txbxContent>
                        <w:p w:rsidR="00195133" w:rsidRDefault="00195133" w:rsidP="00723ED0"/>
                      </w:txbxContent>
                    </v:textbox>
                  </v:shape>
                  <v:shape id="Freeform 287" o:spid="_x0000_s1152" style="position:absolute;left:99700;top:52889;width:1926;height:710;rotation:5510020fd;visibility:visible;mso-wrap-style:square;v-text-anchor:middle" coordsize="191729,2802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0TC8QA&#10;AADcAAAADwAAAGRycy9kb3ducmV2LnhtbESPQWsCMRSE70L/Q3gFb5pURGVrlLoiFnpptb0/Ns/d&#10;0M3LkkRd++tNodDjMDPfMMt171pxoRCtZw1PYwWCuPLGcq3h87gbLUDEhGyw9UwabhRhvXoYLLEw&#10;/sofdDmkWmQIxwI1NCl1hZSxashhHPuOOHsnHxymLEMtTcBrhrtWTpSaSYeW80KDHZUNVd+Hs9PQ&#10;ldV5+qXUz9ba+eZ9egynffmm9fCxf3kGkahP/+G/9qvRMFnM4fdMPgJyd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CdEwvEAAAA3AAAAA8AAAAAAAAAAAAAAAAAmAIAAGRycy9k&#10;b3ducmV2LnhtbFBLBQYAAAAABAAEAPUAAACJAwAAAAA=&#10;" adj="-11796480,,5400" path="m,280219c19665,250722,35649,218408,58994,191729v11672,-13340,32573,-16157,44245,-29497c126583,135553,151021,107373,162232,73742,180457,19068,170028,43401,191729,e" filled="f" strokecolor="windowText" strokeweight="2pt">
                    <v:stroke joinstyle="miter"/>
                    <v:shadow on="t" color="black" opacity="24903f" origin=",.5" offset="0,.55556mm"/>
                    <v:formulas/>
                    <v:path arrowok="t" o:connecttype="custom" o:connectlocs="0,70932;59253,48532;103692,41066;162944,18666;192570,0" o:connectangles="0,0,0,0,0" textboxrect="0,0,191729,280219"/>
                    <v:textbox>
                      <w:txbxContent>
                        <w:p w:rsidR="00195133" w:rsidRDefault="00195133" w:rsidP="00723ED0"/>
                      </w:txbxContent>
                    </v:textbox>
                  </v:shape>
                  <v:shape id="Freeform 288" o:spid="_x0000_s1153" style="position:absolute;left:98796;top:44184;width:1925;height:709;rotation:5510020fd;visibility:visible;mso-wrap-style:square;v-text-anchor:middle" coordsize="191729,2802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KHecEA&#10;AADcAAAADwAAAGRycy9kb3ducmV2LnhtbERPTWsCMRC9F/ofwgjeaqKIldUodktR8NJqvQ+bcTe4&#10;mSxJ1G1/vTkUeny87+W6d624UYjWs4bxSIEgrryxXGv4Pn68zEHEhGyw9UwafijCevX8tMTC+Dt/&#10;0e2QapFDOBaooUmpK6SMVUMO48h3xJk7++AwZRhqaQLec7hr5USpmXRoOTc02FHZUHU5XJ2Grqyu&#10;05NSv+/Wvr59To/hvC33Wg8H/WYBIlGf/sV/7p3RMJnntflMPgJy9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ECh3nBAAAA3AAAAA8AAAAAAAAAAAAAAAAAmAIAAGRycy9kb3du&#10;cmV2LnhtbFBLBQYAAAAABAAEAPUAAACGAwAAAAA=&#10;" adj="-11796480,,5400" path="m,280219c19665,250722,35649,218408,58994,191729v11672,-13340,32573,-16157,44245,-29497c126583,135553,151021,107373,162232,73742,180457,19068,170028,43401,191729,e" filled="f" strokecolor="windowText" strokeweight="2pt">
                    <v:stroke joinstyle="miter"/>
                    <v:shadow on="t" color="black" opacity="24903f" origin=",.5" offset="0,.55556mm"/>
                    <v:formulas/>
                    <v:path arrowok="t" o:connecttype="custom" o:connectlocs="0,70932;59253,48532;103692,41066;162944,18666;192570,0" o:connectangles="0,0,0,0,0" textboxrect="0,0,191729,280219"/>
                    <v:textbox>
                      <w:txbxContent>
                        <w:p w:rsidR="00195133" w:rsidRDefault="00195133" w:rsidP="00723ED0"/>
                      </w:txbxContent>
                    </v:textbox>
                  </v:shape>
                  <v:shape id="Freeform 289" o:spid="_x0000_s1154" style="position:absolute;left:76713;top:31769;width:1327;height:3097;visibility:visible;mso-wrap-style:square;v-text-anchor:middle" coordsize="132735,30971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LQp8gA&#10;AADcAAAADwAAAGRycy9kb3ducmV2LnhtbESPQUvDQBSE70L/w/IKXsRuGsSmabelFBQPgrG1h94e&#10;2Wc2mH0bsmuS9te7guBxmJlvmPV2tI3oqfO1YwXzWQKCuHS65krBx/HpPgPhA7LGxjEpuJCH7WZy&#10;s8Zcu4HfqT+ESkQI+xwVmBDaXEpfGrLoZ64ljt6n6yyGKLtK6g6HCLeNTJPkUVqsOS4YbGlvqPw6&#10;fFsF18Gk/Wm3KLLr28Pl+a4uXs9FpdTtdNytQAQaw3/4r/2iFaTZEn7PxCMgNz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E0tCnyAAAANwAAAAPAAAAAAAAAAAAAAAAAJgCAABk&#10;cnMvZG93bnJldi54bWxQSwUGAAAAAAQABAD1AAAAjQMAAAAA&#10;" adj="-11796480,,5400" path="m,c4916,58993,-505,119781,14748,176980v5374,20153,30893,28222,44245,44245c70341,234842,77142,251854,88490,265471v13352,16023,44245,44245,44245,44245e" filled="f" strokecolor="windowText" strokeweight="2pt">
                    <v:stroke joinstyle="miter"/>
                    <v:shadow on="t" color="black" opacity="24903f" origin=",.5" offset="0,.55556mm"/>
                    <v:formulas/>
                    <v:path arrowok="t" o:connecttype="custom" o:connectlocs="0,0;14748,176981;58993,221226;88490,265472;132735,309717" o:connectangles="0,0,0,0,0" textboxrect="0,0,132735,309716"/>
                    <v:textbox>
                      <w:txbxContent>
                        <w:p w:rsidR="00195133" w:rsidRDefault="00195133" w:rsidP="00723ED0"/>
                      </w:txbxContent>
                    </v:textbox>
                  </v:shape>
                  <v:shape id="Freeform 290" o:spid="_x0000_s1155" style="position:absolute;left:70922;top:39441;width:1327;height:3097;visibility:visible;mso-wrap-style:square;v-text-anchor:middle" coordsize="132735,30971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Hv58UA&#10;AADcAAAADwAAAGRycy9kb3ducmV2LnhtbERPy2rCQBTdF/yH4Ra6KToxSLWpo0ihpQvB+Fp0d8nc&#10;ZkIzd0JmmkS/3lkUXB7Oe7kebC06an3lWMF0koAgLpyuuFRwOn6MFyB8QNZYOyYFF/KwXo0elphp&#10;1/OeukMoRQxhn6ECE0KTSekLQxb9xDXEkftxrcUQYVtK3WIfw20t0yR5kRYrjg0GG3o3VPwe/qyC&#10;a2/S7ryZ54vrbnb5fK7y7XdeKvX0OGzeQAQawl387/7SCtLXOD+eiUdAr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Me/nxQAAANwAAAAPAAAAAAAAAAAAAAAAAJgCAABkcnMv&#10;ZG93bnJldi54bWxQSwUGAAAAAAQABAD1AAAAigMAAAAA&#10;" adj="-11796480,,5400" path="m,c4916,58993,-505,119781,14748,176980v5374,20153,30893,28222,44245,44245c70341,234842,77142,251854,88490,265471v13352,16023,44245,44245,44245,44245e" filled="f" strokecolor="windowText" strokeweight="2pt">
                    <v:stroke joinstyle="miter"/>
                    <v:shadow on="t" color="black" opacity="24903f" origin=",.5" offset="0,.55556mm"/>
                    <v:formulas/>
                    <v:path arrowok="t" o:connecttype="custom" o:connectlocs="0,0;14748,176981;58993,221226;88490,265472;132735,309717" o:connectangles="0,0,0,0,0" textboxrect="0,0,132735,309716"/>
                    <v:textbox>
                      <w:txbxContent>
                        <w:p w:rsidR="00195133" w:rsidRDefault="00195133" w:rsidP="00723ED0"/>
                      </w:txbxContent>
                    </v:textbox>
                  </v:shape>
                  <v:shape id="Freeform 291" o:spid="_x0000_s1156" style="position:absolute;left:85419;top:58948;width:1328;height:3097;visibility:visible;mso-wrap-style:square;v-text-anchor:middle" coordsize="132735,30971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31KfMgA&#10;AADcAAAADwAAAGRycy9kb3ducmV2LnhtbESPQUvDQBSE74L/YXlCL9JuGkTb2G0pQsWDYEzbQ2+P&#10;7DMbzL4N2TVJ++tdoeBxmJlvmNVmtI3oqfO1YwXzWQKCuHS65krBYb+bLkD4gKyxcUwKzuRhs769&#10;WWGm3cCf1BehEhHCPkMFJoQ2k9KXhiz6mWuJo/flOoshyq6SusMhwm0j0yR5lBZrjgsGW3oxVH4X&#10;P1bBZTBpf9w+5YvLx8P59b7O3095pdTkbtw+gwg0hv/wtf2mFaTLOfydiUdArn8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fUp8yAAAANwAAAAPAAAAAAAAAAAAAAAAAJgCAABk&#10;cnMvZG93bnJldi54bWxQSwUGAAAAAAQABAD1AAAAjQMAAAAA&#10;" adj="-11796480,,5400" path="m,c4916,58993,-505,119781,14748,176980v5374,20153,30893,28222,44245,44245c70341,234842,77142,251854,88490,265471v13352,16023,44245,44245,44245,44245e" filled="f" strokecolor="windowText" strokeweight="2pt">
                    <v:stroke joinstyle="miter"/>
                    <v:shadow on="t" color="black" opacity="24903f" origin=",.5" offset="0,.55556mm"/>
                    <v:formulas/>
                    <v:path arrowok="t" o:connecttype="custom" o:connectlocs="0,0;14748,176981;58993,221226;88490,265472;132735,309717" o:connectangles="0,0,0,0,0" textboxrect="0,0,132735,309716"/>
                    <v:textbox>
                      <w:txbxContent>
                        <w:p w:rsidR="00195133" w:rsidRDefault="00195133" w:rsidP="00723ED0"/>
                      </w:txbxContent>
                    </v:textbox>
                  </v:shape>
                  <v:shape id="Freeform 292" o:spid="_x0000_s1157" style="position:absolute;left:71372;top:50257;width:1327;height:3098;visibility:visible;mso-wrap-style:square;v-text-anchor:middle" coordsize="132735,30971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6/UC8gA&#10;AADcAAAADwAAAGRycy9kb3ducmV2LnhtbESPzWrDMBCE74W8g9hALyWRa0qTuFFCKLT0EIibn0Nv&#10;i7W1TK2VsVTbydNHgUKPw8x8wyzXg61FR62vHCt4nCYgiAunKy4VHA9vkzkIH5A11o5JwZk8rFej&#10;uyVm2vX8Sd0+lCJC2GeowITQZFL6wpBFP3UNcfS+XWsxRNmWUrfYR7itZZokz9JixXHBYEOvhoqf&#10;/a9VcOlN2p02s3x+2T2d3x+qfPuVl0rdj4fNC4hAQ/gP/7U/tIJ0kcLtTDwCcnU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Pr9QLyAAAANwAAAAPAAAAAAAAAAAAAAAAAJgCAABk&#10;cnMvZG93bnJldi54bWxQSwUGAAAAAAQABAD1AAAAjQMAAAAA&#10;" adj="-11796480,,5400" path="m,c4916,58993,-505,119781,14748,176980v5374,20153,30893,28222,44245,44245c70341,234842,77142,251854,88490,265471v13352,16023,44245,44245,44245,44245e" filled="f" strokecolor="windowText" strokeweight="2pt">
                    <v:stroke joinstyle="miter"/>
                    <v:shadow on="t" color="black" opacity="24903f" origin=",.5" offset="0,.55556mm"/>
                    <v:formulas/>
                    <v:path arrowok="t" o:connecttype="custom" o:connectlocs="0,0;14748,176981;58993,221226;88490,265472;132735,309717" o:connectangles="0,0,0,0,0" textboxrect="0,0,132735,309716"/>
                    <v:textbox>
                      <w:txbxContent>
                        <w:p w:rsidR="00195133" w:rsidRDefault="00195133" w:rsidP="00723ED0"/>
                      </w:txbxContent>
                    </v:textbox>
                  </v:shape>
                  <v:shape id="Freeform 293" o:spid="_x0000_s1158" style="position:absolute;left:88668;top:42538;width:1327;height:3097;visibility:visible;mso-wrap-style:square;v-text-anchor:middle" coordsize="132735,30971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ONxkMgA&#10;AADcAAAADwAAAGRycy9kb3ducmV2LnhtbESPT0vDQBTE74LfYXmCF2k3Rmlr7LYUoeJBaPrv4O2R&#10;fWaD2bchu03SfnpXEHocZuY3zHw52Fp01PrKsYLHcQKCuHC64lLBYb8ezUD4gKyxdkwKzuRhubi9&#10;mWOmXc9b6nahFBHCPkMFJoQmk9IXhiz6sWuIo/ftWoshyraUusU+wm0t0ySZSIsVxwWDDb0ZKn52&#10;J6vg0pu0O66m+eyyeT6/P1T551deKnV/N6xeQQQawjX83/7QCtKXJ/g7E4+AXPwC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g43GQyAAAANwAAAAPAAAAAAAAAAAAAAAAAJgCAABk&#10;cnMvZG93bnJldi54bWxQSwUGAAAAAAQABAD1AAAAjQMAAAAA&#10;" adj="-11796480,,5400" path="m,c4916,58993,-505,119781,14748,176980v5374,20153,30893,28222,44245,44245c70341,234842,77142,251854,88490,265471v13352,16023,44245,44245,44245,44245e" filled="f" strokecolor="windowText" strokeweight="2pt">
                    <v:stroke joinstyle="miter"/>
                    <v:shadow on="t" color="black" opacity="24903f" origin=",.5" offset="0,.55556mm"/>
                    <v:formulas/>
                    <v:path arrowok="t" o:connecttype="custom" o:connectlocs="0,0;14748,176981;58993,221226;88490,265472;132735,309717" o:connectangles="0,0,0,0,0" textboxrect="0,0,132735,309716"/>
                    <v:textbox>
                      <w:txbxContent>
                        <w:p w:rsidR="00195133" w:rsidRDefault="00195133" w:rsidP="00723ED0"/>
                      </w:txbxContent>
                    </v:textbox>
                  </v:shape>
                  <v:shape id="Freeform 294" o:spid="_x0000_s1159" style="position:absolute;left:70192;top:60463;width:2360;height:1033;visibility:visible;mso-wrap-style:square;v-text-anchor:middle" coordsize="235975,10323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egZsUA&#10;AADcAAAADwAAAGRycy9kb3ducmV2LnhtbESPQWvCQBSE7wX/w/KE3uqmUjRNXUWUQqkHqenB4yP7&#10;kg3Nvo3ZNab/3hUEj8PMfMMsVoNtRE+drx0reJ0kIIgLp2uuFPzmny8pCB+QNTaOScE/eVgtR08L&#10;zLS78A/1h1CJCGGfoQITQptJ6QtDFv3EtcTRK11nMUTZVVJ3eIlw28hpksykxZrjgsGWNoaKv8PZ&#10;KtiV/H3cJSady7M+pfl2Xx7zXqnn8bD+ABFoCI/wvf2lFUzf3+B2Jh4Bub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56BmxQAAANwAAAAPAAAAAAAAAAAAAAAAAJgCAABkcnMv&#10;ZG93bnJldi54bWxQSwUGAAAAAAQABAD1AAAAigMAAAAA&#10;" adj="-11796480,,5400" path="m,103238c24581,93406,48439,81528,73742,73742,112489,61820,191729,44245,191729,44245l235975,e" filled="f" strokecolor="windowText" strokeweight="2pt">
                    <v:stroke joinstyle="miter"/>
                    <v:shadow on="t" color="black" opacity="24903f" origin=",.5" offset="0,.55556mm"/>
                    <v:formulas/>
                    <v:path arrowok="t" o:connecttype="custom" o:connectlocs="0,103238;73742,73742;191729,44245;235975,0" o:connectangles="0,0,0,0" textboxrect="0,0,235975,103238"/>
                    <v:textbox>
                      <w:txbxContent>
                        <w:p w:rsidR="00195133" w:rsidRDefault="00195133" w:rsidP="00723ED0"/>
                      </w:txbxContent>
                    </v:textbox>
                  </v:shape>
                  <v:shape id="Freeform 295" o:spid="_x0000_s1160" style="position:absolute;left:67157;top:67616;width:2360;height:1033;visibility:visible;mso-wrap-style:square;v-text-anchor:middle" coordsize="235975,10323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sF/cUA&#10;AADcAAAADwAAAGRycy9kb3ducmV2LnhtbESPQWvCQBSE7wX/w/KE3uqmQjVNXUWUQqkHqenB4yP7&#10;kg3Nvo3ZNab/3hUEj8PMfMMsVoNtRE+drx0reJ0kIIgLp2uuFPzmny8pCB+QNTaOScE/eVgtR08L&#10;zLS78A/1h1CJCGGfoQITQptJ6QtDFv3EtcTRK11nMUTZVVJ3eIlw28hpksykxZrjgsGWNoaKv8PZ&#10;KtiV/H3cJSady7M+pfl2Xx7zXqnn8bD+ABFoCI/wvf2lFUzf3+B2Jh4Bub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qwX9xQAAANwAAAAPAAAAAAAAAAAAAAAAAJgCAABkcnMv&#10;ZG93bnJldi54bWxQSwUGAAAAAAQABAD1AAAAigMAAAAA&#10;" adj="-11796480,,5400" path="m,103238c24581,93406,48439,81528,73742,73742,112489,61820,191729,44245,191729,44245l235975,e" filled="f" strokecolor="windowText" strokeweight="2pt">
                    <v:stroke joinstyle="miter"/>
                    <v:shadow on="t" color="black" opacity="24903f" origin=",.5" offset="0,.55556mm"/>
                    <v:formulas/>
                    <v:path arrowok="t" o:connecttype="custom" o:connectlocs="0,103238;73742,73742;191729,44245;235975,0" o:connectangles="0,0,0,0" textboxrect="0,0,235975,103238"/>
                    <v:textbox>
                      <w:txbxContent>
                        <w:p w:rsidR="00195133" w:rsidRDefault="00195133" w:rsidP="00723ED0"/>
                      </w:txbxContent>
                    </v:textbox>
                  </v:shape>
                  <v:shape id="Freeform 296" o:spid="_x0000_s1161" style="position:absolute;left:86083;top:64224;width:2360;height:1033;visibility:visible;mso-wrap-style:square;v-text-anchor:middle" coordsize="235975,10323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mbisUA&#10;AADcAAAADwAAAGRycy9kb3ducmV2LnhtbESPQWvCQBSE7wX/w/IEb3WjB42pqxRFED2Umh48PrIv&#10;2dDs25hdY/rvu0Khx2FmvmHW28E2oqfO144VzKYJCOLC6ZorBV/54TUF4QOyxsYxKfghD9vN6GWN&#10;mXYP/qT+EioRIewzVGBCaDMpfWHIop+6ljh6pesshii7SuoOHxFuGzlPkoW0WHNcMNjSzlDxfblb&#10;BeeST9dzYtKlvOtbmu8/ymveKzUZD+9vIAIN4T/81z5qBfPVAp5n4hGQm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eZuKxQAAANwAAAAPAAAAAAAAAAAAAAAAAJgCAABkcnMv&#10;ZG93bnJldi54bWxQSwUGAAAAAAQABAD1AAAAigMAAAAA&#10;" adj="-11796480,,5400" path="m,103238c24581,93406,48439,81528,73742,73742,112489,61820,191729,44245,191729,44245l235975,e" filled="f" strokecolor="windowText" strokeweight="2pt">
                    <v:stroke joinstyle="miter"/>
                    <v:shadow on="t" color="black" opacity="24903f" origin=",.5" offset="0,.55556mm"/>
                    <v:formulas/>
                    <v:path arrowok="t" o:connecttype="custom" o:connectlocs="0,103238;73742,73742;191729,44245;235975,0" o:connectangles="0,0,0,0" textboxrect="0,0,235975,103238"/>
                    <v:textbox>
                      <w:txbxContent>
                        <w:p w:rsidR="00195133" w:rsidRDefault="00195133" w:rsidP="00723ED0"/>
                      </w:txbxContent>
                    </v:textbox>
                  </v:shape>
                  <v:shape id="Freeform 297" o:spid="_x0000_s1162" style="position:absolute;left:81841;top:26478;width:2360;height:1032;visibility:visible;mso-wrap-style:square;v-text-anchor:middle" coordsize="235975,10323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U+EcUA&#10;AADcAAAADwAAAGRycy9kb3ducmV2LnhtbESPQWvCQBSE7wX/w/KE3upGDzVGN0EshVIPpcaDx0f2&#10;JRvMvk2za0z/fbdQ6HGYmW+YXTHZTow0+NaxguUiAUFcOd1yo+Bcvj6lIHxA1tg5JgXf5KHIZw87&#10;zLS78yeNp9CICGGfoQITQp9J6StDFv3C9cTRq91gMUQ5NFIPeI9w28lVkjxLiy3HBYM9HQxV19PN&#10;KjjW/H45JiZdy5v+SsuXj/pSjko9zqf9FkSgKfyH/9pvWsFqs4bfM/EIyPw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NT4RxQAAANwAAAAPAAAAAAAAAAAAAAAAAJgCAABkcnMv&#10;ZG93bnJldi54bWxQSwUGAAAAAAQABAD1AAAAigMAAAAA&#10;" adj="-11796480,,5400" path="m,103238c24581,93406,48439,81528,73742,73742,112489,61820,191729,44245,191729,44245l235975,e" filled="f" strokecolor="windowText" strokeweight="2pt">
                    <v:stroke joinstyle="miter"/>
                    <v:shadow on="t" color="black" opacity="24903f" origin=",.5" offset="0,.55556mm"/>
                    <v:formulas/>
                    <v:path arrowok="t" o:connecttype="custom" o:connectlocs="0,103238;73742,73742;191729,44245;235975,0" o:connectangles="0,0,0,0" textboxrect="0,0,235975,103238"/>
                    <v:textbox>
                      <w:txbxContent>
                        <w:p w:rsidR="00195133" w:rsidRDefault="00195133" w:rsidP="00723ED0"/>
                      </w:txbxContent>
                    </v:textbox>
                  </v:shape>
                  <v:shape id="Freeform 298" o:spid="_x0000_s1163" style="position:absolute;left:72215;top:30178;width:2360;height:1032;visibility:visible;mso-wrap-style:square;v-text-anchor:middle" coordsize="235975,10323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qqY8IA&#10;AADcAAAADwAAAGRycy9kb3ducmV2LnhtbERPPW/CMBDdkfgP1lViA6cMNAQMQqBKVRmqJgyMp/gS&#10;R8TnEJuQ/vt6qNTx6X1v96NtxUC9bxwreF0kIIhLpxuuFVyK93kKwgdkja1jUvBDHva76WSLmXZP&#10;/qYhD7WIIewzVGBC6DIpfWnIol+4jjhylesthgj7WuoenzHctnKZJCtpseHYYLCjo6Hylj+sgnPF&#10;n9dzYtI3+dD3tDh9VddiUGr2Mh42IAKN4V/85/7QCpbruDaeiUdA7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qqpjwgAAANwAAAAPAAAAAAAAAAAAAAAAAJgCAABkcnMvZG93&#10;bnJldi54bWxQSwUGAAAAAAQABAD1AAAAhwMAAAAA&#10;" adj="-11796480,,5400" path="m,103238c24581,93406,48439,81528,73742,73742,112489,61820,191729,44245,191729,44245l235975,e" filled="f" strokecolor="windowText" strokeweight="2pt">
                    <v:stroke joinstyle="miter"/>
                    <v:shadow on="t" color="black" opacity="24903f" origin=",.5" offset="0,.55556mm"/>
                    <v:formulas/>
                    <v:path arrowok="t" o:connecttype="custom" o:connectlocs="0,103238;73742,73742;191729,44245;235975,0" o:connectangles="0,0,0,0" textboxrect="0,0,235975,103238"/>
                    <v:textbox>
                      <w:txbxContent>
                        <w:p w:rsidR="00195133" w:rsidRDefault="00195133" w:rsidP="00723ED0"/>
                      </w:txbxContent>
                    </v:textbox>
                  </v:shape>
                  <v:shape id="Freeform 299" o:spid="_x0000_s1164" style="position:absolute;left:81476;top:57882;width:2359;height:1033;visibility:visible;mso-wrap-style:square;v-text-anchor:middle" coordsize="235975,10323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P+MUA&#10;AADcAAAADwAAAGRycy9kb3ducmV2LnhtbESPQWvCQBSE7wX/w/KE3uqmHjSmrlIsBakHqfHg8ZF9&#10;yYZm38bsGuO/dwWhx2FmvmGW68E2oqfO144VvE8SEMSF0zVXCo7591sKwgdkjY1jUnAjD+vV6GWJ&#10;mXZX/qX+ECoRIewzVGBCaDMpfWHIop+4ljh6pesshii7SuoOrxFuGzlNkpm0WHNcMNjSxlDxd7hY&#10;BbuSf067xKRzedHnNP/al6e8V+p1PHx+gAg0hP/ws73VCqaLBTzOxCMgV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5g/4xQAAANwAAAAPAAAAAAAAAAAAAAAAAJgCAABkcnMv&#10;ZG93bnJldi54bWxQSwUGAAAAAAQABAD1AAAAigMAAAAA&#10;" adj="-11796480,,5400" path="m,103238c24581,93406,48439,81528,73742,73742,112489,61820,191729,44245,191729,44245l235975,e" filled="f" strokecolor="windowText" strokeweight="2pt">
                    <v:stroke joinstyle="miter"/>
                    <v:shadow on="t" color="black" opacity="24903f" origin=",.5" offset="0,.55556mm"/>
                    <v:formulas/>
                    <v:path arrowok="t" o:connecttype="custom" o:connectlocs="0,103238;73742,73742;191729,44245;235975,0" o:connectangles="0,0,0,0" textboxrect="0,0,235975,103238"/>
                    <v:textbox>
                      <w:txbxContent>
                        <w:p w:rsidR="00195133" w:rsidRDefault="00195133" w:rsidP="00723ED0"/>
                      </w:txbxContent>
                    </v:textbox>
                  </v:shape>
                  <v:shape id="Freeform 300" o:spid="_x0000_s1165" style="position:absolute;left:87495;top:28016;width:1925;height:709;rotation:5510020fd;visibility:visible;mso-wrap-style:square;v-text-anchor:middle" coordsize="191729,2802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aHuMEA&#10;AADcAAAADwAAAGRycy9kb3ducmV2LnhtbERPy2oCMRTdF/oP4Ra606StqIxG0SnFQjc+95fJdSZ0&#10;cjMkUad+fbModHk47/myd624UojWs4aXoQJBXHljudZwPHwMpiBiQjbYeiYNPxRhuXh8mGNh/I13&#10;dN2nWuQQjgVqaFLqCilj1ZDDOPQdcebOPjhMGYZamoC3HO5a+arUWDq0nBsa7KhsqPreX5yGrqwu&#10;o5NS93drJ+vt6BDOm/JL6+enfjUDkahP/+I/96fR8Kby/HwmHwG5+A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RGh7jBAAAA3AAAAA8AAAAAAAAAAAAAAAAAmAIAAGRycy9kb3du&#10;cmV2LnhtbFBLBQYAAAAABAAEAPUAAACGAwAAAAA=&#10;" adj="-11796480,,5400" path="m,280219c19665,250722,35649,218408,58994,191729v11672,-13340,32573,-16157,44245,-29497c126583,135553,151021,107373,162232,73742,180457,19068,170028,43401,191729,e" filled="f" strokecolor="windowText" strokeweight="2pt">
                    <v:stroke joinstyle="miter"/>
                    <v:shadow on="t" color="black" opacity="24903f" origin=",.5" offset="0,.55556mm"/>
                    <v:formulas/>
                    <v:path arrowok="t" o:connecttype="custom" o:connectlocs="0,70932;59253,48532;103692,41066;162944,18666;192570,0" o:connectangles="0,0,0,0,0" textboxrect="0,0,191729,280219"/>
                    <v:textbox>
                      <w:txbxContent>
                        <w:p w:rsidR="00195133" w:rsidRDefault="00195133" w:rsidP="00723ED0"/>
                      </w:txbxContent>
                    </v:textbox>
                  </v:shape>
                  <v:shape id="Freeform 301" o:spid="_x0000_s1166" style="position:absolute;left:66541;top:37084;width:1925;height:710;rotation:5510020fd;visibility:visible;mso-wrap-style:square;v-text-anchor:middle" coordsize="191729,2802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oiI8UA&#10;AADcAAAADwAAAGRycy9kb3ducmV2LnhtbESPT2sCMRTE74V+h/AKvWmilVZWo9QtxUIv1j/3x+a5&#10;G7p5WZKoaz99UxB6HGbmN8x82btWnClE61nDaKhAEFfeWK417HfvgymImJANtp5Jw5UiLBf3d3Ms&#10;jL/wF523qRYZwrFADU1KXSFlrBpyGIe+I87e0QeHKctQSxPwkuGulWOlnqVDy3mhwY7Khqrv7clp&#10;6MrqNDko9fNm7ctqM9mF47r81PrxoX+dgUjUp//wrf1hNDypEfydyUdAL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CiIjxQAAANwAAAAPAAAAAAAAAAAAAAAAAJgCAABkcnMv&#10;ZG93bnJldi54bWxQSwUGAAAAAAQABAD1AAAAigMAAAAA&#10;" adj="-11796480,,5400" path="m,280219c19665,250722,35649,218408,58994,191729v11672,-13340,32573,-16157,44245,-29497c126583,135553,151021,107373,162232,73742,180457,19068,170028,43401,191729,e" filled="f" strokecolor="windowText" strokeweight="2pt">
                    <v:stroke joinstyle="miter"/>
                    <v:shadow on="t" color="black" opacity="24903f" origin=",.5" offset="0,.55556mm"/>
                    <v:formulas/>
                    <v:path arrowok="t" o:connecttype="custom" o:connectlocs="0,70932;59253,48532;103692,41066;162944,18666;192570,0" o:connectangles="0,0,0,0,0" textboxrect="0,0,191729,280219"/>
                    <v:textbox>
                      <w:txbxContent>
                        <w:p w:rsidR="00195133" w:rsidRDefault="00195133" w:rsidP="00723ED0"/>
                      </w:txbxContent>
                    </v:textbox>
                  </v:shape>
                  <v:shape id="Freeform 302" o:spid="_x0000_s1167" style="position:absolute;left:72202;top:49903;width:1925;height:709;rotation:5510020fd;visibility:visible;mso-wrap-style:square;v-text-anchor:middle" coordsize="191729,2802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i8VMQA&#10;AADcAAAADwAAAGRycy9kb3ducmV2LnhtbESPQWsCMRSE74X+h/AK3mpSK7asRmm3SAUvVuv9sXnu&#10;hm5eliTq1l9vhEKPw8x8w8wWvWvFiUK0njU8DRUI4soby7WG793y8RVETMgGW8+k4ZciLOb3dzMs&#10;jD/zF522qRYZwrFADU1KXSFlrBpyGIe+I87ewQeHKctQSxPwnOGulSOlJtKh5bzQYEdlQ9XP9ug0&#10;dGV1HO+VunxY+/K+Ge/C4bNcaz146N+mIBL16T/8114ZDc9qBLcz+QjI+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YvFTEAAAA3AAAAA8AAAAAAAAAAAAAAAAAmAIAAGRycy9k&#10;b3ducmV2LnhtbFBLBQYAAAAABAAEAPUAAACJAwAAAAA=&#10;" adj="-11796480,,5400" path="m,280219c19665,250722,35649,218408,58994,191729v11672,-13340,32573,-16157,44245,-29497c126583,135553,151021,107373,162232,73742,180457,19068,170028,43401,191729,e" filled="f" strokecolor="windowText" strokeweight="2pt">
                    <v:stroke joinstyle="miter"/>
                    <v:shadow on="t" color="black" opacity="24903f" origin=",.5" offset="0,.55556mm"/>
                    <v:formulas/>
                    <v:path arrowok="t" o:connecttype="custom" o:connectlocs="0,70932;59253,48532;103692,41066;162944,18666;192570,0" o:connectangles="0,0,0,0,0" textboxrect="0,0,191729,280219"/>
                    <v:textbox>
                      <w:txbxContent>
                        <w:p w:rsidR="00195133" w:rsidRDefault="00195133" w:rsidP="00723ED0"/>
                      </w:txbxContent>
                    </v:textbox>
                  </v:shape>
                  <v:shape id="Freeform 303" o:spid="_x0000_s1168" style="position:absolute;left:97298;top:44558;width:1925;height:709;rotation:5510020fd;visibility:visible;mso-wrap-style:square;v-text-anchor:middle" coordsize="191729,2802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QZz8QA&#10;AADcAAAADwAAAGRycy9kb3ducmV2LnhtbESPQWsCMRSE74X+h/AK3mrSKrasRmm3SAUvVuv9sXnu&#10;hm5eliTq1l9vhEKPw8x8w8wWvWvFiUK0njU8DRUI4soby7WG793y8RVETMgGW8+k4ZciLOb3dzMs&#10;jD/zF522qRYZwrFADU1KXSFlrBpyGIe+I87ewQeHKctQSxPwnOGulc9KTaRDy3mhwY7Khqqf7dFp&#10;6MrqON4rdfmw9uV9M96Fw2e51nrw0L9NQSTq03/4r70yGkZqBLcz+QjI+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SUGc/EAAAA3AAAAA8AAAAAAAAAAAAAAAAAmAIAAGRycy9k&#10;b3ducmV2LnhtbFBLBQYAAAAABAAEAPUAAACJAwAAAAA=&#10;" adj="-11796480,,5400" path="m,280219c19665,250722,35649,218408,58994,191729v11672,-13340,32573,-16157,44245,-29497c126583,135553,151021,107373,162232,73742,180457,19068,170028,43401,191729,e" filled="f" strokecolor="windowText" strokeweight="2pt">
                    <v:stroke joinstyle="miter"/>
                    <v:shadow on="t" color="black" opacity="24903f" origin=",.5" offset="0,.55556mm"/>
                    <v:formulas/>
                    <v:path arrowok="t" o:connecttype="custom" o:connectlocs="0,70932;59253,48532;103692,41066;162944,18666;192570,0" o:connectangles="0,0,0,0,0" textboxrect="0,0,191729,280219"/>
                    <v:textbox>
                      <w:txbxContent>
                        <w:p w:rsidR="00195133" w:rsidRDefault="00195133" w:rsidP="00723ED0"/>
                      </w:txbxContent>
                    </v:textbox>
                  </v:shape>
                  <v:shape id="Freeform 304" o:spid="_x0000_s1169" style="position:absolute;left:93576;top:52856;width:1926;height:709;rotation:5510020fd;visibility:visible;mso-wrap-style:square;v-text-anchor:middle" coordsize="191729,2802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32Bu8UA&#10;AADcAAAADwAAAGRycy9kb3ducmV2LnhtbESPT0sDMRTE74LfITzBW5uoiy3bpkVXxIIX7Z/7Y/O6&#10;G7p5WZK0Xf30plDwOMzMb5j5cnCdOFGI1rOGh7ECQVx7Y7nRsN28j6YgYkI22HkmDT8UYbm4vZlj&#10;afyZv+m0To3IEI4lamhT6kspY92Swzj2PXH29j44TFmGRpqA5wx3nXxU6lk6tJwXWuypaqk+rI9O&#10;Q1/Vx2Kn1O+btZPXr2IT9h/Vp9b3d8PLDESiIf2Hr+2V0fCkCricyUdAL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fYG7xQAAANwAAAAPAAAAAAAAAAAAAAAAAJgCAABkcnMv&#10;ZG93bnJldi54bWxQSwUGAAAAAAQABAD1AAAAigMAAAAA&#10;" adj="-11796480,,5400" path="m,280219c19665,250722,35649,218408,58994,191729v11672,-13340,32573,-16157,44245,-29497c126583,135553,151021,107373,162232,73742,180457,19068,170028,43401,191729,e" filled="f" strokecolor="windowText" strokeweight="2pt">
                    <v:stroke joinstyle="miter"/>
                    <v:shadow on="t" color="black" opacity="24903f" origin=",.5" offset="0,.55556mm"/>
                    <v:formulas/>
                    <v:path arrowok="t" o:connecttype="custom" o:connectlocs="0,70932;59253,48532;103692,41066;162944,18666;192570,0" o:connectangles="0,0,0,0,0" textboxrect="0,0,191729,280219"/>
                    <v:textbox>
                      <w:txbxContent>
                        <w:p w:rsidR="00195133" w:rsidRDefault="00195133" w:rsidP="00723ED0"/>
                      </w:txbxContent>
                    </v:textbox>
                  </v:shape>
                  <v:shape id="Freeform 305" o:spid="_x0000_s1170" style="position:absolute;left:79875;top:34055;width:1926;height:710;rotation:5510020fd;visibility:visible;mso-wrap-style:square;v-text-anchor:middle" coordsize="191729,2802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DEkIMUA&#10;AADcAAAADwAAAGRycy9kb3ducmV2LnhtbESPT0sDMRTE74LfITzBW5uo1ZZt06IrUqEX++/+2Lzu&#10;BjcvS5K2az+9EQoeh5n5DTNb9K4VJwrRetbwMFQgiCtvLNcadtuPwQRETMgGW8+k4YciLOa3NzMs&#10;jD/zmk6bVIsM4VighialrpAyVg05jEPfEWfv4IPDlGWopQl4znDXykelXqRDy3mhwY7KhqrvzdFp&#10;6MrqONordXm3dvz2NdqGw7JcaX1/179OQSTq03/42v40Gp7UM/ydyUdAz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MSQgxQAAANwAAAAPAAAAAAAAAAAAAAAAAJgCAABkcnMv&#10;ZG93bnJldi54bWxQSwUGAAAAAAQABAD1AAAAigMAAAAA&#10;" adj="-11796480,,5400" path="m,280219c19665,250722,35649,218408,58994,191729v11672,-13340,32573,-16157,44245,-29497c126583,135553,151021,107373,162232,73742,180457,19068,170028,43401,191729,e" filled="f" strokecolor="windowText" strokeweight="2pt">
                    <v:stroke joinstyle="miter"/>
                    <v:shadow on="t" color="black" opacity="24903f" origin=",.5" offset="0,.55556mm"/>
                    <v:formulas/>
                    <v:path arrowok="t" o:connecttype="custom" o:connectlocs="0,70932;59253,48532;103692,41066;162944,18666;192570,0" o:connectangles="0,0,0,0,0" textboxrect="0,0,191729,280219"/>
                    <v:textbox>
                      <w:txbxContent>
                        <w:p w:rsidR="00195133" w:rsidRDefault="00195133" w:rsidP="00723ED0"/>
                      </w:txbxContent>
                    </v:textbox>
                  </v:shape>
                  <v:shape id="Freeform 306" o:spid="_x0000_s1171" style="position:absolute;left:70982;top:57834;width:1926;height:710;rotation:5510020fd;visibility:visible;mso-wrap-style:square;v-text-anchor:middle" coordsize="191729,2802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O6V8UA&#10;AADcAAAADwAAAGRycy9kb3ducmV2LnhtbESPT2sCMRTE70K/Q3iF3jRpK1ZWo7RbSgterH/uj81z&#10;N3TzsiRRt/30jSB4HGbmN8x82btWnChE61nD40iBIK68sVxr2G0/hlMQMSEbbD2Thl+KsFzcDeZY&#10;GH/mbzptUi0yhGOBGpqUukLKWDXkMI58R5y9gw8OU5ahlibgOcNdK5+UmkiHlvNCgx2VDVU/m6PT&#10;0JXVcbxX6u/d2pe39XgbDp/lSuuH+/51BiJRn27ha/vLaHhWE7icyUdAL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47pXxQAAANwAAAAPAAAAAAAAAAAAAAAAAJgCAABkcnMv&#10;ZG93bnJldi54bWxQSwUGAAAAAAQABAD1AAAAigMAAAAA&#10;" adj="-11796480,,5400" path="m,280219c19665,250722,35649,218408,58994,191729v11672,-13340,32573,-16157,44245,-29497c126583,135553,151021,107373,162232,73742,180457,19068,170028,43401,191729,e" filled="f" strokecolor="windowText" strokeweight="2pt">
                    <v:stroke joinstyle="miter"/>
                    <v:shadow on="t" color="black" opacity="24903f" origin=",.5" offset="0,.55556mm"/>
                    <v:formulas/>
                    <v:path arrowok="t" o:connecttype="custom" o:connectlocs="0,70932;59253,48532;103692,41066;162944,18666;192570,0" o:connectangles="0,0,0,0,0" textboxrect="0,0,191729,280219"/>
                    <v:textbox>
                      <w:txbxContent>
                        <w:p w:rsidR="00195133" w:rsidRDefault="00195133" w:rsidP="00723ED0"/>
                      </w:txbxContent>
                    </v:textbox>
                  </v:shape>
                  <v:shape id="Freeform 307" o:spid="_x0000_s1172" style="position:absolute;left:93936;top:60522;width:2968;height:458;visibility:visible;mso-wrap-style:square;v-text-anchor:middle" coordsize="147483,7536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7vcWMUA&#10;AADcAAAADwAAAGRycy9kb3ducmV2LnhtbESPQWsCMRSE74L/ITzBmyZb0ZatWZFCQQoetFJ6fGye&#10;m2U3L8sm1bW/3giFHoeZ+YZZbwbXigv1ofasIZsrEMSlNzVXGk6f77MXECEiG2w9k4YbBdgU49Ea&#10;c+OvfKDLMVYiQTjkqMHG2OVShtKSwzD3HXHyzr53GJPsK2l6vCa4a+WTUivpsOa0YLGjN0tlc/xx&#10;Grr9b1xl9uP2fVJftNy7JluUSuvpZNi+gog0xP/wX3tnNCzUMzzOpCMgi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u9xYxQAAANwAAAAPAAAAAAAAAAAAAAAAAJgCAABkcnMv&#10;ZG93bnJldi54bWxQSwUGAAAAAAQABAD1AAAAigMAAAAA&#10;" adj="-11796480,,5400" path="m,75365c24581,60617,49434,46313,73742,31120,88773,21726,101529,8206,117987,1623v9129,-3652,19664,,29496,e" filled="f" strokecolor="windowText" strokeweight="2pt">
                    <v:stroke joinstyle="miter"/>
                    <v:shadow on="t" color="black" opacity="24903f" origin=",.5" offset="0,.55556mm"/>
                    <v:formulas/>
                    <v:path arrowok="t" o:connecttype="custom" o:connectlocs="0,45719;148372,18878;237395,985;296742,985" o:connectangles="0,0,0,0" textboxrect="0,0,147483,75365"/>
                    <v:textbox>
                      <w:txbxContent>
                        <w:p w:rsidR="00195133" w:rsidRDefault="00195133" w:rsidP="00723ED0"/>
                      </w:txbxContent>
                    </v:textbox>
                  </v:shape>
                  <v:shape id="Freeform 308" o:spid="_x0000_s1173" style="position:absolute;left:98572;top:54859;width:2967;height:457;visibility:visible;mso-wrap-style:square;v-text-anchor:middle" coordsize="147483,7536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RIKsAA&#10;AADcAAAADwAAAGRycy9kb3ducmV2LnhtbERPy4rCMBTdC/5DuMLsNOmIMlSjiCCI4MIHg8tLc22K&#10;zU1pMlrn681CcHk47/myc7W4UxsqzxqykQJBXHhTcanhfNoMf0CEiGyw9kwanhRguej35pgb/+AD&#10;3Y+xFCmEQ44abIxNLmUoLDkMI98QJ+7qW4cxwbaUpsVHCne1/FZqKh1WnBosNrS2VNyOf05Ds/+P&#10;08zunpez+qXJ3t2ycaG0/hp0qxmISF38iN/urdEwVmltOpOOgFy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iRIKsAAAADcAAAADwAAAAAAAAAAAAAAAACYAgAAZHJzL2Rvd25y&#10;ZXYueG1sUEsFBgAAAAAEAAQA9QAAAIUDAAAAAA==&#10;" adj="-11796480,,5400" path="m,75365c24581,60617,49434,46313,73742,31120,88773,21726,101529,8206,117987,1623v9129,-3652,19664,,29496,e" filled="f" strokecolor="windowText" strokeweight="2pt">
                    <v:stroke joinstyle="miter"/>
                    <v:shadow on="t" color="black" opacity="24903f" origin=",.5" offset="0,.55556mm"/>
                    <v:formulas/>
                    <v:path arrowok="t" o:connecttype="custom" o:connectlocs="0,45719;148372,18878;237395,985;296742,985" o:connectangles="0,0,0,0" textboxrect="0,0,147483,75365"/>
                    <v:textbox>
                      <w:txbxContent>
                        <w:p w:rsidR="00195133" w:rsidRDefault="00195133" w:rsidP="00723ED0"/>
                      </w:txbxContent>
                    </v:textbox>
                  </v:shape>
                  <v:shape id="Freeform 309" o:spid="_x0000_s1174" style="position:absolute;left:91799;top:46682;width:2967;height:457;visibility:visible;mso-wrap-style:square;v-text-anchor:middle" coordsize="147483,7536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tscUA&#10;AADcAAAADwAAAGRycy9kb3ducmV2LnhtbESPQWsCMRSE74L/ITzBmyZbUdqtWZFCQQoetFJ6fGye&#10;m2U3L8sm1bW/3giFHoeZ+YZZbwbXigv1ofasIZsrEMSlNzVXGk6f77NnECEiG2w9k4YbBdgU49Ea&#10;c+OvfKDLMVYiQTjkqMHG2OVShtKSwzD3HXHyzr53GJPsK2l6vCa4a+WTUivpsOa0YLGjN0tlc/xx&#10;Grr9b1xl9uP2fVJftNy7JluUSuvpZNi+gog0xP/wX3tnNCzUCzzOpCMgi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9aO2xxQAAANwAAAAPAAAAAAAAAAAAAAAAAJgCAABkcnMv&#10;ZG93bnJldi54bWxQSwUGAAAAAAQABAD1AAAAigMAAAAA&#10;" adj="-11796480,,5400" path="m,75365c24581,60617,49434,46313,73742,31120,88773,21726,101529,8206,117987,1623v9129,-3652,19664,,29496,e" filled="f" strokecolor="windowText" strokeweight="2pt">
                    <v:stroke joinstyle="miter"/>
                    <v:shadow on="t" color="black" opacity="24903f" origin=",.5" offset="0,.55556mm"/>
                    <v:formulas/>
                    <v:path arrowok="t" o:connecttype="custom" o:connectlocs="0,45718;148372,18878;237395,985;296742,985" o:connectangles="0,0,0,0" textboxrect="0,0,147483,75365"/>
                    <v:textbox>
                      <w:txbxContent>
                        <w:p w:rsidR="00195133" w:rsidRDefault="00195133" w:rsidP="00723ED0"/>
                      </w:txbxContent>
                    </v:textbox>
                  </v:shape>
                  <v:shape id="Freeform 310" o:spid="_x0000_s1175" style="position:absolute;left:68855;top:41623;width:2967;height:458;visibility:visible;mso-wrap-style:square;v-text-anchor:middle" coordsize="147483,7536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YvS8cAA&#10;AADcAAAADwAAAGRycy9kb3ducmV2LnhtbERPy4rCMBTdC/5DuMLsNOmIMlSjiCCI4MIHg8tLc22K&#10;zU1pMlrn681CcHk47/myc7W4UxsqzxqykQJBXHhTcanhfNoMf0CEiGyw9kwanhRguej35pgb/+AD&#10;3Y+xFCmEQ44abIxNLmUoLDkMI98QJ+7qW4cxwbaUpsVHCne1/FZqKh1WnBosNrS2VNyOf05Ds/+P&#10;08zunpez+qXJ3t2ycaG0/hp0qxmISF38iN/urdEwztL8dCYdAbl4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YvS8cAAAADcAAAADwAAAAAAAAAAAAAAAACYAgAAZHJzL2Rvd25y&#10;ZXYueG1sUEsFBgAAAAAEAAQA9QAAAIUDAAAAAA==&#10;" adj="-11796480,,5400" path="m,75365c24581,60617,49434,46313,73742,31120,88773,21726,101529,8206,117987,1623v9129,-3652,19664,,29496,e" filled="f" strokecolor="windowText" strokeweight="2pt">
                    <v:stroke joinstyle="miter"/>
                    <v:shadow on="t" color="black" opacity="24903f" origin=",.5" offset="0,.55556mm"/>
                    <v:formulas/>
                    <v:path arrowok="t" o:connecttype="custom" o:connectlocs="0,45719;148372,18878;237395,985;296742,985" o:connectangles="0,0,0,0" textboxrect="0,0,147483,75365"/>
                    <v:textbox>
                      <w:txbxContent>
                        <w:p w:rsidR="00195133" w:rsidRDefault="00195133" w:rsidP="00723ED0"/>
                      </w:txbxContent>
                    </v:textbox>
                  </v:shape>
                  <v:shape id="Freeform 311" o:spid="_x0000_s1176" style="position:absolute;left:85419;top:42081;width:2968;height:457;visibility:visible;mso-wrap-style:square;v-text-anchor:middle" coordsize="147483,7536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d3asMA&#10;AADcAAAADwAAAGRycy9kb3ducmV2LnhtbESPQWsCMRSE74L/IbyCN02iVGRrlCIIRfBQK+LxsXnd&#10;LG5elk2qq7/eFAo9DjPzDbNc974RV+piHdiAnigQxGWwNVcGjl/b8QJETMgWm8Bk4E4R1qvhYImF&#10;DTf+pOshVSJDOBZowKXUFlLG0pHHOAktcfa+Q+cxZdlV0nZ4y3DfyKlSc+mx5rzgsKWNo/Jy+PEG&#10;2v0jzbXb3c9HdaLXvb/oWamMGb30728gEvXpP/zX/rAGZlrD75l8BOTq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sd3asMAAADcAAAADwAAAAAAAAAAAAAAAACYAgAAZHJzL2Rv&#10;d25yZXYueG1sUEsFBgAAAAAEAAQA9QAAAIgDAAAAAA==&#10;" adj="-11796480,,5400" path="m,75365c24581,60617,49434,46313,73742,31120,88773,21726,101529,8206,117987,1623v9129,-3652,19664,,29496,e" filled="f" strokecolor="windowText" strokeweight="2pt">
                    <v:stroke joinstyle="miter"/>
                    <v:shadow on="t" color="black" opacity="24903f" origin=",.5" offset="0,.55556mm"/>
                    <v:formulas/>
                    <v:path arrowok="t" o:connecttype="custom" o:connectlocs="0,45719;148372,18878;237395,985;296742,985" o:connectangles="0,0,0,0" textboxrect="0,0,147483,75365"/>
                    <v:textbox>
                      <w:txbxContent>
                        <w:p w:rsidR="00195133" w:rsidRDefault="00195133" w:rsidP="00723ED0"/>
                      </w:txbxContent>
                    </v:textbox>
                  </v:shape>
                  <v:shape id="Freeform 312" o:spid="_x0000_s1177" style="position:absolute;left:69684;top:35171;width:2967;height:457;visibility:visible;mso-wrap-style:square;v-text-anchor:middle" coordsize="147483,7536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XpHcUA&#10;AADcAAAADwAAAGRycy9kb3ducmV2LnhtbESPQWsCMRSE7wX/Q3iCt5qs0qWsRimFgggeupXi8ZG8&#10;bhY3L8sm6tpf3xQKPQ4z8w2z3o6+E1caYhtYQzFXIIhNsC03Go4fb4/PIGJCttgFJg13irDdTB7W&#10;WNlw43e61qkRGcKxQg0upb6SMhpHHuM89MTZ+wqDx5Tl0Eg74C3DfScXSpXSY8t5wWFPr47Mub54&#10;Df3hO5WF299PR/VJTwd/LpZGaT2bji8rEInG9B/+a++shmWxgN8z+QjI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FekdxQAAANwAAAAPAAAAAAAAAAAAAAAAAJgCAABkcnMv&#10;ZG93bnJldi54bWxQSwUGAAAAAAQABAD1AAAAigMAAAAA&#10;" adj="-11796480,,5400" path="m,75365c24581,60617,49434,46313,73742,31120,88773,21726,101529,8206,117987,1623v9129,-3652,19664,,29496,e" filled="f" strokecolor="windowText" strokeweight="2pt">
                    <v:stroke joinstyle="miter"/>
                    <v:shadow on="t" color="black" opacity="24903f" origin=",.5" offset="0,.55556mm"/>
                    <v:formulas/>
                    <v:path arrowok="t" o:connecttype="custom" o:connectlocs="0,45719;148372,18878;237395,985;296742,985" o:connectangles="0,0,0,0" textboxrect="0,0,147483,75365"/>
                    <v:textbox>
                      <w:txbxContent>
                        <w:p w:rsidR="00195133" w:rsidRDefault="00195133" w:rsidP="00723ED0"/>
                      </w:txbxContent>
                    </v:textbox>
                  </v:shape>
                  <v:shape id="Freeform 313" o:spid="_x0000_s1178" style="position:absolute;left:77401;top:28142;width:2968;height:457;visibility:visible;mso-wrap-style:square;v-text-anchor:middle" coordsize="147483,7536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lMhsQA&#10;AADcAAAADwAAAGRycy9kb3ducmV2LnhtbESPQWsCMRSE7wX/Q3iCt5psl4qsRhGhUAQPVRGPj81z&#10;s7h5WTaprv31jSB4HGbmG2a+7F0jrtSF2rOGbKxAEJfe1FxpOOy/3qcgQkQ22HgmDXcKsFwM3uZY&#10;GH/jH7ruYiUShEOBGmyMbSFlKC05DGPfEifv7DuHMcmukqbDW4K7Rn4oNZEOa04LFltaWyovu1+n&#10;od3+xUlmN/fTQR3pc+suWV4qrUfDfjUDEamPr/Cz/W005FkOjzPpCMjF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ZTIbEAAAA3AAAAA8AAAAAAAAAAAAAAAAAmAIAAGRycy9k&#10;b3ducmV2LnhtbFBLBQYAAAAABAAEAPUAAACJAwAAAAA=&#10;" adj="-11796480,,5400" path="m,75365c24581,60617,49434,46313,73742,31120,88773,21726,101529,8206,117987,1623v9129,-3652,19664,,29496,e" filled="f" strokecolor="windowText" strokeweight="2pt">
                    <v:stroke joinstyle="miter"/>
                    <v:shadow on="t" color="black" opacity="24903f" origin=",.5" offset="0,.55556mm"/>
                    <v:formulas/>
                    <v:path arrowok="t" o:connecttype="custom" o:connectlocs="0,45719;148372,18878;237395,985;296742,985" o:connectangles="0,0,0,0" textboxrect="0,0,147483,75365"/>
                    <v:textbox>
                      <w:txbxContent>
                        <w:p w:rsidR="00195133" w:rsidRDefault="00195133" w:rsidP="00723ED0"/>
                      </w:txbxContent>
                    </v:textbox>
                  </v:shape>
                </v:group>
                <v:shape id="Picture 314" o:spid="_x0000_s1179" type="#_x0000_t75" style="position:absolute;left:1165;top:-968;width:27605;height:232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ABt+XDAAAA3AAAAA8AAABkcnMvZG93bnJldi54bWxEj82qwjAUhPeC7xCO4EY0rYpINcpFruhd&#10;iT+4PjTHtticlCbW+vZGuOBymJlvmOW6NaVoqHaFZQXxKAJBnFpdcKbgct4O5yCcR9ZYWiYFL3Kw&#10;XnU7S0y0ffKRmpPPRICwS1BB7n2VSOnSnAy6ka2Ig3eztUEfZJ1JXeMzwE0px1E0kwYLDgs5VrTJ&#10;Kb2fHkbB4Hey9bfXoYriptgcp9fdHP92SvV77c8ChKfWf8P/7b1WMImn8DkTjoBcv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0AG35cMAAADcAAAADwAAAAAAAAAAAAAAAACf&#10;AgAAZHJzL2Rvd25yZXYueG1sUEsFBgAAAAAEAAQA9wAAAI8DAAAAAA==&#10;">
                  <v:imagedata r:id="rId38" o:title="1f"/>
                </v:shape>
                <v:shape id="Picture 315" o:spid="_x0000_s1180" type="#_x0000_t75" style="position:absolute;left:29695;top:-969;width:27742;height:232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lksxLDAAAA3AAAAA8AAABkcnMvZG93bnJldi54bWxEj0GLwjAUhO/C/ofwFvZmU5Ut0jUtKohe&#10;PNj6A942z7bYvJQmav33G2HB4zAz3zCrfDSduNPgWssKZlEMgriyuuVawbncTZcgnEfW2FkmBU9y&#10;kGcfkxWm2j74RPfC1yJA2KWooPG+T6V0VUMGXWR74uBd7GDQBznUUg/4CHDTyXkcJ9Jgy2GhwZ62&#10;DVXX4mYU/HbPY19sxnheJYebv264LJO9Ul+f4/oHhKfRv8P/7YNWsJh9w+tMOAIy+w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WSzEsMAAADcAAAADwAAAAAAAAAAAAAAAACf&#10;AgAAZHJzL2Rvd25yZXYueG1sUEsFBgAAAAAEAAQA9wAAAI8DAAAAAA==&#10;">
                  <v:imagedata r:id="rId39" o:title=""/>
                </v:shape>
                <v:shape id="Picture 316" o:spid="_x0000_s1181" type="#_x0000_t75" style="position:absolute;left:58253;top:-969;width:27328;height:231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VavM3FAAAA3AAAAA8AAABkcnMvZG93bnJldi54bWxEj0FrwkAUhO+C/2F5Qi+iGyuEkrqKWIpe&#10;RNQWPD6yr0k0+zbsrjH6691CocdhZr5hZovO1KIl5yvLCibjBARxbnXFhYKv4+foDYQPyBpry6Tg&#10;Th4W835vhpm2N95TewiFiBD2GSooQ2gyKX1ekkE/tg1x9H6sMxiidIXUDm8Rbmr5miSpNFhxXCix&#10;oVVJ+eVwNQpq19rz98dGp+vTw+/Z7obbY6vUy6BbvoMI1IX/8F97oxVMJyn8nolHQM6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FWrzNxQAAANwAAAAPAAAAAAAAAAAAAAAA&#10;AJ8CAABkcnMvZG93bnJldi54bWxQSwUGAAAAAAQABAD3AAAAkQMAAAAA&#10;">
                  <v:imagedata r:id="rId40" o:title=""/>
                </v:shape>
                <v:shape id="Picture 317" o:spid="_x0000_s1182" type="#_x0000_t75" style="position:absolute;left:451;top:24394;width:29246;height:251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Ld/3bFAAAA3AAAAA8AAABkcnMvZG93bnJldi54bWxEj0FrwkAUhO9C/8PyhF5EN5qiNbpKEUp7&#10;rFHo9TX7mgSzb+PuNon/vlsoeBxm5htmux9MIzpyvrasYD5LQBAXVtdcKjifXqfPIHxA1thYJgU3&#10;8rDfPYy2mGnb85G6PJQiQthnqKAKoc2k9EVFBv3MtsTR+7bOYIjSlVI77CPcNHKRJEtpsOa4UGFL&#10;h4qKS/5jFCw/imv/dFnr7iq/0vXNpf3n5E2px/HwsgERaAj38H/7XStI5yv4OxOPgNz9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C3f92xQAAANwAAAAPAAAAAAAAAAAAAAAA&#10;AJ8CAABkcnMvZG93bnJldi54bWxQSwUGAAAAAAQABAD3AAAAkQMAAAAA&#10;">
                  <v:imagedata r:id="rId41" o:title="5e"/>
                </v:shape>
                <v:shape id="Picture 318" o:spid="_x0000_s1183" type="#_x0000_t75" style="position:absolute;left:31457;top:23911;width:28584;height:257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p0ZrCAAAA3AAAAA8AAABkcnMvZG93bnJldi54bWxET8uKwjAU3QvzD+EOuBFNVRykY5SOIurC&#10;xfjA7aW505RpbkoTtf69WQguD+c9W7S2EjdqfOlYwXCQgCDOnS65UHA6rvtTED4ga6wck4IHeVjM&#10;PzozTLW78y/dDqEQMYR9igpMCHUqpc8NWfQDVxNH7s81FkOETSF1g/cYbis5SpIvabHk2GCwpqWh&#10;/P9wtQqul95qvCvO4SdPMpNN1tvVZu+U6n622TeIQG14i1/urVYwHsa18Uw8AnL+B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6dGawgAAANwAAAAPAAAAAAAAAAAAAAAAAJ8C&#10;AABkcnMvZG93bnJldi54bWxQSwUGAAAAAAQABAD3AAAAjgMAAAAA&#10;">
                  <v:imagedata r:id="rId42" o:title=""/>
                </v:shape>
                <v:shape id="TextBox 70" o:spid="_x0000_s1184" type="#_x0000_t202" style="position:absolute;top:5488;width:51782;height:62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dOQcUA&#10;AADcAAAADwAAAGRycy9kb3ducmV2LnhtbESPT2sCMRTE74LfITzBmyZqLbrdKNJS6KnSVQu9PTZv&#10;/9DNy7JJ3e23bwqCx2FmfsOk+8E24kqdrx1rWMwVCOLcmZpLDefT62wDwgdkg41j0vBLHva78SjF&#10;xLieP+iahVJECPsENVQhtImUPq/Iop+7ljh6hesshii7UpoO+wi3jVwq9Sgt1hwXKmzpuaL8O/ux&#10;Gi7vxdfngzqWL3bd9m5Qku1Waj2dDIcnEIGGcA/f2m9Gw2qxhf8z8QjI3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d05BxQAAANwAAAAPAAAAAAAAAAAAAAAAAJgCAABkcnMv&#10;ZG93bnJldi54bWxQSwUGAAAAAAQABAD1AAAAigMAAAAA&#10;" filled="f" stroked="f">
                  <v:textbox>
                    <w:txbxContent>
                      <w:p w:rsidR="00195133" w:rsidRPr="008C5DD6" w:rsidRDefault="00195133" w:rsidP="008C5DD6">
                        <w:pPr>
                          <w:pStyle w:val="NormalWeb"/>
                          <w:spacing w:before="0" w:beforeAutospacing="0" w:after="0" w:afterAutospacing="0"/>
                          <w:ind w:left="426"/>
                        </w:pPr>
                        <w:proofErr w:type="gramStart"/>
                        <w:r w:rsidRPr="008C5DD6">
                          <w:rPr>
                            <w:b/>
                            <w:bCs/>
                            <w:color w:val="FFFFFF" w:themeColor="background1"/>
                            <w:kern w:val="24"/>
                          </w:rPr>
                          <w:t>a)</w:t>
                        </w:r>
                        <w:proofErr w:type="gramEnd"/>
                        <w:r w:rsidRPr="008C5DD6">
                          <w:rPr>
                            <w:b/>
                            <w:bCs/>
                            <w:color w:val="FFFFFF" w:themeColor="background1"/>
                            <w:kern w:val="24"/>
                          </w:rPr>
                          <w:t>50/50 PP/NR</w:t>
                        </w:r>
                      </w:p>
                    </w:txbxContent>
                  </v:textbox>
                </v:shape>
                <v:shape id="TextBox 71" o:spid="_x0000_s1185" type="#_x0000_t202" style="position:absolute;left:31449;top:4101;width:28588;height:9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EtYcAA&#10;AADcAAAADwAAAGRycy9kb3ducmV2LnhtbERPTYvCMBC9C/6HMIK3NVF3Za1GEUXwpOjuCt6GZmyL&#10;zaQ00Xb/vTkIHh/ve75sbSkeVPvCsYbhQIEgTp0pONPw+7P9+AbhA7LB0jFp+CcPy0W3M8fEuIaP&#10;9DiFTMQQ9glqyEOoEil9mpNFP3AVceSurrYYIqwzaWpsYrgt5UipibRYcGzIsaJ1TuntdLca/vbX&#10;y/lTHbKN/aoa1yrJdiq17vfa1QxEoDa8xS/3zmgYj+L8eCYeAbl4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iEtYcAAAADcAAAADwAAAAAAAAAAAAAAAACYAgAAZHJzL2Rvd25y&#10;ZXYueG1sUEsFBgAAAAAEAAQA9QAAAIUDAAAAAA==&#10;" filled="f" stroked="f">
                  <v:textbox>
                    <w:txbxContent>
                      <w:p w:rsidR="00195133" w:rsidRPr="008C5DD6" w:rsidRDefault="00195133" w:rsidP="00723ED0">
                        <w:pPr>
                          <w:pStyle w:val="NormalWeb"/>
                          <w:spacing w:before="0" w:beforeAutospacing="0" w:after="0" w:afterAutospacing="0"/>
                          <w:rPr>
                            <w:b/>
                          </w:rPr>
                        </w:pPr>
                        <w:r w:rsidRPr="008C5DD6">
                          <w:rPr>
                            <w:rFonts w:asciiTheme="minorHAnsi" w:hAnsi="Calibri" w:cstheme="minorBidi"/>
                            <w:b/>
                            <w:bCs/>
                            <w:color w:val="FFFFFF" w:themeColor="background1"/>
                            <w:kern w:val="24"/>
                          </w:rPr>
                          <w:t>b</w:t>
                        </w:r>
                        <w:r w:rsidRPr="008C5DD6">
                          <w:rPr>
                            <w:b/>
                            <w:bCs/>
                            <w:color w:val="FFFFFF" w:themeColor="background1"/>
                            <w:kern w:val="24"/>
                          </w:rPr>
                          <w:t>) 50/50 PP/NR</w:t>
                        </w:r>
                      </w:p>
                      <w:p w:rsidR="00195133" w:rsidRPr="008C5DD6" w:rsidRDefault="00195133" w:rsidP="00723ED0">
                        <w:pPr>
                          <w:pStyle w:val="NormalWeb"/>
                          <w:spacing w:before="0" w:beforeAutospacing="0" w:after="0" w:afterAutospacing="0"/>
                          <w:rPr>
                            <w:b/>
                          </w:rPr>
                        </w:pPr>
                        <w:r w:rsidRPr="008C5DD6">
                          <w:rPr>
                            <w:b/>
                            <w:bCs/>
                            <w:color w:val="FFFFFF" w:themeColor="background1"/>
                            <w:kern w:val="24"/>
                          </w:rPr>
                          <w:t xml:space="preserve">+1 </w:t>
                        </w:r>
                        <w:proofErr w:type="spellStart"/>
                        <w:r w:rsidRPr="008C5DD6">
                          <w:rPr>
                            <w:b/>
                            <w:bCs/>
                            <w:color w:val="FFFFFF" w:themeColor="background1"/>
                            <w:kern w:val="24"/>
                          </w:rPr>
                          <w:t>wt</w:t>
                        </w:r>
                        <w:proofErr w:type="spellEnd"/>
                        <w:r w:rsidRPr="008C5DD6">
                          <w:rPr>
                            <w:b/>
                            <w:bCs/>
                            <w:color w:val="FFFFFF" w:themeColor="background1"/>
                            <w:kern w:val="24"/>
                          </w:rPr>
                          <w:t xml:space="preserve">% MWCNT  </w:t>
                        </w:r>
                      </w:p>
                    </w:txbxContent>
                  </v:textbox>
                </v:shape>
                <v:shape id="TextBox 72" o:spid="_x0000_s1186" type="#_x0000_t202" style="position:absolute;left:62513;top:4101;width:23062;height:108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2I+sQA&#10;AADcAAAADwAAAGRycy9kb3ducmV2LnhtbESPT2vCQBTE7wW/w/IEb7qrtqIxG5GWQk8t/gVvj+wz&#10;CWbfhuzWpN++WxB6HGbmN0y66W0t7tT6yrGG6USBIM6dqbjQcDy8j5cgfEA2WDsmDT/kYZMNnlJM&#10;jOt4R/d9KESEsE9QQxlCk0jp85Is+olriKN3da3FEGVbSNNiF+G2ljOlFtJixXGhxIZeS8pv+2+r&#10;4fR5vZyf1VfxZl+azvVKsl1JrUfDfrsGEagP/+FH+8NomM+m8HcmHgGZ/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tiPrEAAAA3AAAAA8AAAAAAAAAAAAAAAAAmAIAAGRycy9k&#10;b3ducmV2LnhtbFBLBQYAAAAABAAEAPUAAACJAwAAAAA=&#10;" filled="f" stroked="f">
                  <v:textbox>
                    <w:txbxContent>
                      <w:p w:rsidR="00195133" w:rsidRPr="00517E23" w:rsidRDefault="00195133" w:rsidP="00723ED0">
                        <w:pPr>
                          <w:pStyle w:val="NormalWeb"/>
                          <w:spacing w:before="0" w:beforeAutospacing="0" w:after="0" w:afterAutospacing="0"/>
                          <w:rPr>
                            <w:sz w:val="20"/>
                            <w:szCs w:val="20"/>
                          </w:rPr>
                        </w:pPr>
                        <w:r w:rsidRPr="00517E23">
                          <w:rPr>
                            <w:b/>
                            <w:bCs/>
                            <w:color w:val="FFFFFF" w:themeColor="background1"/>
                            <w:kern w:val="24"/>
                            <w:sz w:val="20"/>
                            <w:szCs w:val="20"/>
                          </w:rPr>
                          <w:t>C) 50/50 PP/NR</w:t>
                        </w:r>
                      </w:p>
                      <w:p w:rsidR="00195133" w:rsidRPr="00517E23" w:rsidRDefault="00195133" w:rsidP="00723ED0">
                        <w:pPr>
                          <w:pStyle w:val="NormalWeb"/>
                          <w:spacing w:before="0" w:beforeAutospacing="0" w:after="0" w:afterAutospacing="0"/>
                          <w:rPr>
                            <w:sz w:val="20"/>
                            <w:szCs w:val="20"/>
                          </w:rPr>
                        </w:pPr>
                        <w:r w:rsidRPr="00517E23">
                          <w:rPr>
                            <w:b/>
                            <w:bCs/>
                            <w:color w:val="FFFFFF" w:themeColor="background1"/>
                            <w:kern w:val="24"/>
                            <w:sz w:val="20"/>
                            <w:szCs w:val="20"/>
                          </w:rPr>
                          <w:t xml:space="preserve">+3 </w:t>
                        </w:r>
                        <w:proofErr w:type="spellStart"/>
                        <w:r w:rsidRPr="00517E23">
                          <w:rPr>
                            <w:b/>
                            <w:bCs/>
                            <w:color w:val="FFFFFF" w:themeColor="background1"/>
                            <w:kern w:val="24"/>
                            <w:sz w:val="20"/>
                            <w:szCs w:val="20"/>
                          </w:rPr>
                          <w:t>wt</w:t>
                        </w:r>
                        <w:proofErr w:type="spellEnd"/>
                        <w:r w:rsidRPr="00517E23">
                          <w:rPr>
                            <w:b/>
                            <w:bCs/>
                            <w:color w:val="FFFFFF" w:themeColor="background1"/>
                            <w:kern w:val="24"/>
                            <w:sz w:val="20"/>
                            <w:szCs w:val="20"/>
                          </w:rPr>
                          <w:t>% MWCNT</w:t>
                        </w:r>
                      </w:p>
                    </w:txbxContent>
                  </v:textbox>
                </v:shape>
                <v:shape id="TextBox 73" o:spid="_x0000_s1187" type="#_x0000_t202" style="position:absolute;top:26073;width:34616;height:119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8WjcUA&#10;AADcAAAADwAAAGRycy9kb3ducmV2LnhtbESPT2vCQBTE74V+h+UVvOlu4x9q6iaUFsFTRa2Ct0f2&#10;mYRm34bsatJv3y0IPQ4z8xtmlQ+2ETfqfO1Yw/NEgSAunKm51PB1WI9fQPiAbLBxTBp+yEOePT6s&#10;MDWu5x3d9qEUEcI+RQ1VCG0qpS8qsugnriWO3sV1FkOUXSlNh32E20YmSi2kxZrjQoUtvVdUfO+v&#10;VsPx83I+zdS2/LDztneDkmyXUuvR0/D2CiLQEP7D9/bGaJgmCfydiUdAZ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vxaNxQAAANwAAAAPAAAAAAAAAAAAAAAAAJgCAABkcnMv&#10;ZG93bnJldi54bWxQSwUGAAAAAAQABAD1AAAAigMAAAAA&#10;" filled="f" stroked="f">
                  <v:textbox>
                    <w:txbxContent>
                      <w:p w:rsidR="00195133" w:rsidRPr="00A71933" w:rsidRDefault="00195133" w:rsidP="00723ED0">
                        <w:pPr>
                          <w:pStyle w:val="NormalWeb"/>
                          <w:spacing w:before="0" w:beforeAutospacing="0" w:after="0" w:afterAutospacing="0"/>
                        </w:pPr>
                        <w:r>
                          <w:rPr>
                            <w:b/>
                            <w:bCs/>
                            <w:color w:val="FFFFFF" w:themeColor="background1"/>
                            <w:kern w:val="24"/>
                          </w:rPr>
                          <w:t>d</w:t>
                        </w:r>
                        <w:r w:rsidRPr="00A71933">
                          <w:rPr>
                            <w:b/>
                            <w:bCs/>
                            <w:color w:val="FFFFFF" w:themeColor="background1"/>
                            <w:kern w:val="24"/>
                          </w:rPr>
                          <w:t>) 50/50 PP/NR</w:t>
                        </w:r>
                      </w:p>
                      <w:p w:rsidR="00195133" w:rsidRPr="00A71933" w:rsidRDefault="00195133" w:rsidP="00723ED0">
                        <w:pPr>
                          <w:pStyle w:val="NormalWeb"/>
                          <w:spacing w:before="0" w:beforeAutospacing="0" w:after="0" w:afterAutospacing="0"/>
                        </w:pPr>
                        <w:r w:rsidRPr="00A71933">
                          <w:rPr>
                            <w:b/>
                            <w:bCs/>
                            <w:color w:val="FFFFFF" w:themeColor="background1"/>
                            <w:kern w:val="24"/>
                          </w:rPr>
                          <w:t xml:space="preserve">+5 </w:t>
                        </w:r>
                        <w:proofErr w:type="spellStart"/>
                        <w:r w:rsidRPr="00A71933">
                          <w:rPr>
                            <w:b/>
                            <w:bCs/>
                            <w:color w:val="FFFFFF" w:themeColor="background1"/>
                            <w:kern w:val="24"/>
                          </w:rPr>
                          <w:t>wt</w:t>
                        </w:r>
                        <w:proofErr w:type="spellEnd"/>
                        <w:r w:rsidRPr="00A71933">
                          <w:rPr>
                            <w:b/>
                            <w:bCs/>
                            <w:color w:val="FFFFFF" w:themeColor="background1"/>
                            <w:kern w:val="24"/>
                          </w:rPr>
                          <w:t>% MWCNT</w:t>
                        </w:r>
                      </w:p>
                    </w:txbxContent>
                  </v:textbox>
                </v:shape>
                <v:shape id="TextBox 74" o:spid="_x0000_s1188" type="#_x0000_t202" style="position:absolute;left:30967;top:25751;width:29070;height:88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zFsQA&#10;AADcAAAADwAAAGRycy9kb3ducmV2LnhtbESPQWvCQBSE74L/YXmCt7qrtsVGVxFF6MnStBa8PbLP&#10;JJh9G7Krif/eFQoeh5n5hlmsOluJKzW+dKxhPFIgiDNnSs41/P7sXmYgfEA2WDkmDTfysFr2ewtM&#10;jGv5m65pyEWEsE9QQxFCnUjps4Is+pGriaN3co3FEGWTS9NgG+G2khOl3qXFkuNCgTVtCsrO6cVq&#10;OOxPx79X9ZVv7Vvduk5Jth9S6+GgW89BBOrCM/zf/jQappMpPM7EIy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zsxbEAAAA3AAAAA8AAAAAAAAAAAAAAAAAmAIAAGRycy9k&#10;b3ducmV2LnhtbFBLBQYAAAAABAAEAPUAAACJAwAAAAA=&#10;" filled="f" stroked="f">
                  <v:textbox>
                    <w:txbxContent>
                      <w:p w:rsidR="00195133" w:rsidRPr="008C5DD6" w:rsidRDefault="00195133" w:rsidP="00723ED0">
                        <w:pPr>
                          <w:pStyle w:val="NormalWeb"/>
                          <w:spacing w:before="0" w:beforeAutospacing="0" w:after="0" w:afterAutospacing="0"/>
                        </w:pPr>
                        <w:r w:rsidRPr="008C5DD6">
                          <w:rPr>
                            <w:b/>
                            <w:bCs/>
                            <w:color w:val="FFFFFF" w:themeColor="background1"/>
                            <w:kern w:val="24"/>
                          </w:rPr>
                          <w:t>e) 50/50 PP/NR</w:t>
                        </w:r>
                      </w:p>
                      <w:p w:rsidR="00195133" w:rsidRPr="008C5DD6" w:rsidRDefault="00195133" w:rsidP="00723ED0">
                        <w:pPr>
                          <w:pStyle w:val="NormalWeb"/>
                          <w:spacing w:before="0" w:beforeAutospacing="0" w:after="0" w:afterAutospacing="0"/>
                        </w:pPr>
                        <w:r w:rsidRPr="008C5DD6">
                          <w:rPr>
                            <w:b/>
                            <w:bCs/>
                            <w:color w:val="FFFFFF" w:themeColor="background1"/>
                            <w:kern w:val="24"/>
                          </w:rPr>
                          <w:t xml:space="preserve">7 </w:t>
                        </w:r>
                        <w:proofErr w:type="spellStart"/>
                        <w:r w:rsidRPr="008C5DD6">
                          <w:rPr>
                            <w:b/>
                            <w:bCs/>
                            <w:color w:val="FFFFFF" w:themeColor="background1"/>
                            <w:kern w:val="24"/>
                          </w:rPr>
                          <w:t>wt</w:t>
                        </w:r>
                        <w:proofErr w:type="spellEnd"/>
                        <w:r w:rsidRPr="008C5DD6">
                          <w:rPr>
                            <w:b/>
                            <w:bCs/>
                            <w:color w:val="FFFFFF" w:themeColor="background1"/>
                            <w:kern w:val="24"/>
                          </w:rPr>
                          <w:t>% MWCNT</w:t>
                        </w:r>
                      </w:p>
                    </w:txbxContent>
                  </v:textbox>
                </v:shape>
              </v:group>
            </w:pict>
          </mc:Fallback>
        </mc:AlternateContent>
      </w:r>
    </w:p>
    <w:p w:rsidR="00157A43" w:rsidRDefault="00157A43" w:rsidP="00157A43">
      <w:pPr>
        <w:tabs>
          <w:tab w:val="left" w:pos="1137"/>
        </w:tabs>
        <w:spacing w:after="200" w:line="276" w:lineRule="auto"/>
        <w:rPr>
          <w:rFonts w:eastAsiaTheme="minorHAnsi"/>
          <w:b/>
          <w:i/>
          <w:lang w:val="en-IN"/>
        </w:rPr>
      </w:pPr>
    </w:p>
    <w:p w:rsidR="00157A43" w:rsidRDefault="00157A43" w:rsidP="00157A43">
      <w:pPr>
        <w:tabs>
          <w:tab w:val="left" w:pos="1137"/>
        </w:tabs>
        <w:spacing w:after="200" w:line="276" w:lineRule="auto"/>
        <w:rPr>
          <w:rFonts w:eastAsiaTheme="minorHAnsi"/>
          <w:b/>
          <w:i/>
          <w:lang w:val="en-IN"/>
        </w:rPr>
      </w:pPr>
    </w:p>
    <w:p w:rsidR="00157A43" w:rsidRDefault="00157A43" w:rsidP="00157A43">
      <w:pPr>
        <w:tabs>
          <w:tab w:val="left" w:pos="1137"/>
        </w:tabs>
        <w:spacing w:after="200" w:line="276" w:lineRule="auto"/>
        <w:rPr>
          <w:rFonts w:eastAsiaTheme="minorHAnsi"/>
          <w:b/>
          <w:i/>
          <w:lang w:val="en-IN"/>
        </w:rPr>
      </w:pPr>
    </w:p>
    <w:p w:rsidR="00157A43" w:rsidRDefault="00157A43" w:rsidP="00157A43">
      <w:pPr>
        <w:tabs>
          <w:tab w:val="left" w:pos="1137"/>
        </w:tabs>
        <w:spacing w:after="200" w:line="276" w:lineRule="auto"/>
        <w:rPr>
          <w:rFonts w:eastAsiaTheme="minorHAnsi"/>
          <w:b/>
          <w:i/>
          <w:lang w:val="en-IN"/>
        </w:rPr>
      </w:pPr>
    </w:p>
    <w:p w:rsidR="00157A43" w:rsidRDefault="00157A43" w:rsidP="00157A43">
      <w:pPr>
        <w:tabs>
          <w:tab w:val="left" w:pos="1137"/>
        </w:tabs>
        <w:spacing w:after="200" w:line="276" w:lineRule="auto"/>
        <w:rPr>
          <w:rFonts w:eastAsiaTheme="minorHAnsi"/>
          <w:b/>
          <w:i/>
          <w:lang w:val="en-IN"/>
        </w:rPr>
      </w:pPr>
    </w:p>
    <w:p w:rsidR="00157A43" w:rsidRDefault="00157A43" w:rsidP="00157A43">
      <w:pPr>
        <w:tabs>
          <w:tab w:val="left" w:pos="1137"/>
        </w:tabs>
        <w:spacing w:after="200" w:line="276" w:lineRule="auto"/>
        <w:rPr>
          <w:rFonts w:eastAsiaTheme="minorHAnsi"/>
          <w:b/>
          <w:i/>
          <w:lang w:val="en-IN"/>
        </w:rPr>
      </w:pPr>
    </w:p>
    <w:p w:rsidR="00157A43" w:rsidRDefault="00157A43" w:rsidP="00157A43">
      <w:pPr>
        <w:tabs>
          <w:tab w:val="left" w:pos="1137"/>
        </w:tabs>
        <w:spacing w:after="200" w:line="276" w:lineRule="auto"/>
        <w:rPr>
          <w:rFonts w:eastAsiaTheme="minorHAnsi"/>
          <w:b/>
          <w:i/>
          <w:lang w:val="en-IN"/>
        </w:rPr>
      </w:pPr>
    </w:p>
    <w:p w:rsidR="00157A43" w:rsidRDefault="00157A43" w:rsidP="00157A43">
      <w:pPr>
        <w:tabs>
          <w:tab w:val="left" w:pos="1137"/>
        </w:tabs>
        <w:spacing w:after="200" w:line="276" w:lineRule="auto"/>
        <w:rPr>
          <w:rFonts w:eastAsiaTheme="minorHAnsi"/>
          <w:b/>
          <w:i/>
          <w:lang w:val="en-IN"/>
        </w:rPr>
      </w:pPr>
    </w:p>
    <w:p w:rsidR="00157A43" w:rsidRDefault="00157A43" w:rsidP="00157A43">
      <w:pPr>
        <w:tabs>
          <w:tab w:val="left" w:pos="1137"/>
        </w:tabs>
        <w:spacing w:after="200" w:line="276" w:lineRule="auto"/>
        <w:rPr>
          <w:rFonts w:eastAsiaTheme="minorHAnsi"/>
          <w:b/>
          <w:i/>
          <w:lang w:val="en-IN"/>
        </w:rPr>
      </w:pPr>
    </w:p>
    <w:p w:rsidR="00157A43" w:rsidRDefault="00157A43" w:rsidP="00157A43">
      <w:pPr>
        <w:tabs>
          <w:tab w:val="left" w:pos="1137"/>
        </w:tabs>
        <w:spacing w:after="200" w:line="276" w:lineRule="auto"/>
        <w:rPr>
          <w:rFonts w:eastAsiaTheme="minorHAnsi"/>
          <w:b/>
          <w:i/>
          <w:lang w:val="en-IN"/>
        </w:rPr>
      </w:pPr>
    </w:p>
    <w:p w:rsidR="00157A43" w:rsidRDefault="00157A43" w:rsidP="00157A43">
      <w:pPr>
        <w:tabs>
          <w:tab w:val="left" w:pos="1137"/>
        </w:tabs>
        <w:spacing w:after="200" w:line="276" w:lineRule="auto"/>
        <w:rPr>
          <w:rFonts w:eastAsiaTheme="minorHAnsi"/>
          <w:b/>
          <w:i/>
          <w:lang w:val="en-IN"/>
        </w:rPr>
      </w:pPr>
    </w:p>
    <w:p w:rsidR="00157A43" w:rsidRDefault="00157A43" w:rsidP="00157A43">
      <w:pPr>
        <w:tabs>
          <w:tab w:val="left" w:pos="1137"/>
        </w:tabs>
        <w:spacing w:after="200" w:line="276" w:lineRule="auto"/>
        <w:rPr>
          <w:rFonts w:eastAsiaTheme="minorHAnsi"/>
          <w:b/>
          <w:i/>
          <w:lang w:val="en-IN"/>
        </w:rPr>
      </w:pPr>
    </w:p>
    <w:p w:rsidR="00157A43" w:rsidRPr="00D117BC" w:rsidRDefault="00157A43" w:rsidP="00157A43">
      <w:pPr>
        <w:tabs>
          <w:tab w:val="left" w:pos="1137"/>
        </w:tabs>
        <w:spacing w:after="200" w:line="276" w:lineRule="auto"/>
        <w:rPr>
          <w:rFonts w:eastAsiaTheme="minorHAnsi"/>
          <w:b/>
          <w:i/>
          <w:lang w:val="en-IN"/>
        </w:rPr>
      </w:pPr>
      <w:r w:rsidRPr="00D117BC">
        <w:rPr>
          <w:rFonts w:eastAsiaTheme="minorHAnsi"/>
          <w:b/>
          <w:i/>
          <w:lang w:val="en-IN"/>
        </w:rPr>
        <w:t>Figure 3: SEM images of 50 PP/50NR blends with different MWCNT loading</w:t>
      </w:r>
    </w:p>
    <w:p w:rsidR="00723ED0" w:rsidRPr="00723ED0" w:rsidRDefault="00723ED0" w:rsidP="00723ED0">
      <w:pPr>
        <w:tabs>
          <w:tab w:val="left" w:pos="1137"/>
        </w:tabs>
        <w:spacing w:after="200" w:line="276" w:lineRule="auto"/>
        <w:rPr>
          <w:rFonts w:eastAsiaTheme="minorHAnsi"/>
          <w:i/>
          <w:lang w:val="en-IN"/>
        </w:rPr>
      </w:pPr>
    </w:p>
    <w:p w:rsidR="00157A43" w:rsidRPr="00F41992" w:rsidRDefault="008C5DD6" w:rsidP="00157A43">
      <w:pPr>
        <w:autoSpaceDE w:val="0"/>
        <w:autoSpaceDN w:val="0"/>
        <w:adjustRightInd w:val="0"/>
        <w:spacing w:line="360" w:lineRule="auto"/>
        <w:jc w:val="both"/>
      </w:pPr>
      <w:r>
        <w:t>Figure 3</w:t>
      </w:r>
      <w:r w:rsidR="00157A43" w:rsidRPr="00F41992">
        <w:t xml:space="preserve"> shows the SEM images of 50PP/50NR blends and its composites. It is observed </w:t>
      </w:r>
      <w:r>
        <w:t>from Figure.3</w:t>
      </w:r>
      <w:r w:rsidR="00157A43">
        <w:t>(a) that the neat blend</w:t>
      </w:r>
      <w:r w:rsidR="00157A43" w:rsidRPr="00F41992">
        <w:t xml:space="preserve"> show</w:t>
      </w:r>
      <w:r w:rsidR="00157A43">
        <w:t>s</w:t>
      </w:r>
      <w:r w:rsidR="00157A43" w:rsidRPr="00F41992">
        <w:t xml:space="preserve"> a coarse co-continuous type of morphology. </w:t>
      </w:r>
      <w:r>
        <w:t>Figure 3</w:t>
      </w:r>
      <w:r w:rsidR="00157A43">
        <w:t>(b-e) indicates that a</w:t>
      </w:r>
      <w:r w:rsidR="00157A43" w:rsidRPr="00F41992">
        <w:t>fter addition of MWNTs, there is no significant change</w:t>
      </w:r>
      <w:r w:rsidR="00157A43">
        <w:t>s</w:t>
      </w:r>
      <w:r w:rsidR="00157A43" w:rsidRPr="00F41992">
        <w:t xml:space="preserve"> in the co</w:t>
      </w:r>
      <w:r w:rsidR="00157A43">
        <w:t xml:space="preserve">-continuous structure. However, there is decreases in the width of </w:t>
      </w:r>
      <w:r w:rsidR="00157A43" w:rsidRPr="00F41992">
        <w:t xml:space="preserve">NR </w:t>
      </w:r>
      <w:r w:rsidR="00157A43">
        <w:t xml:space="preserve">and PP </w:t>
      </w:r>
      <w:r w:rsidR="00157A43" w:rsidRPr="00F41992">
        <w:t xml:space="preserve">continuous </w:t>
      </w:r>
      <w:r w:rsidR="00157A43" w:rsidRPr="00F41992">
        <w:lastRenderedPageBreak/>
        <w:t>phase</w:t>
      </w:r>
      <w:r w:rsidR="00157A43">
        <w:t xml:space="preserve"> </w:t>
      </w:r>
      <w:r w:rsidR="00157A43" w:rsidRPr="00F41992">
        <w:t>with the addition of MWCNT</w:t>
      </w:r>
      <w:r w:rsidR="00157A43">
        <w:t xml:space="preserve"> is observed.</w:t>
      </w:r>
      <w:r w:rsidR="00157A43" w:rsidRPr="00AD5CEA">
        <w:rPr>
          <w:color w:val="FF0000"/>
        </w:rPr>
        <w:t xml:space="preserve"> </w:t>
      </w:r>
      <w:r w:rsidR="00157A43" w:rsidRPr="00DF1DEA">
        <w:rPr>
          <w:color w:val="000000" w:themeColor="text1"/>
        </w:rPr>
        <w:t xml:space="preserve">Here, continuous NR phase provides sufficient space for the uniform dispersion of CNTs with less chance of interfacial bridging between NR and PP phase. </w:t>
      </w:r>
      <w:r w:rsidR="00157A43" w:rsidRPr="00C75EAB">
        <w:rPr>
          <w:color w:val="000000" w:themeColor="text1"/>
        </w:rPr>
        <w:t xml:space="preserve">According to </w:t>
      </w:r>
      <w:r w:rsidR="00157A43">
        <w:rPr>
          <w:color w:val="000000" w:themeColor="text1"/>
        </w:rPr>
        <w:t xml:space="preserve">Göldel et </w:t>
      </w:r>
      <w:r w:rsidR="00157A43" w:rsidRPr="00C75EAB">
        <w:rPr>
          <w:color w:val="000000" w:themeColor="text1"/>
        </w:rPr>
        <w:t>al such</w:t>
      </w:r>
      <w:r w:rsidR="00157A43" w:rsidRPr="00DF1DEA">
        <w:rPr>
          <w:rFonts w:ascii="AdvOTd369e91e" w:hAnsi="AdvOTd369e91e" w:cs="AdvOTd369e91e"/>
          <w:color w:val="000000" w:themeColor="text1"/>
          <w:sz w:val="26"/>
          <w:szCs w:val="26"/>
        </w:rPr>
        <w:t xml:space="preserve"> </w:t>
      </w:r>
      <w:hyperlink r:id="rId43" w:history="1">
        <w:r w:rsidR="00157A43" w:rsidRPr="00E162B5">
          <w:rPr>
            <w:color w:val="000000" w:themeColor="text1"/>
          </w:rPr>
          <w:t>debundled</w:t>
        </w:r>
        <w:r w:rsidR="00157A43" w:rsidRPr="00D75FE6">
          <w:rPr>
            <w:color w:val="0070C0"/>
          </w:rPr>
          <w:t xml:space="preserve"> </w:t>
        </w:r>
      </w:hyperlink>
      <w:r w:rsidR="00157A43" w:rsidRPr="00DF1DEA">
        <w:rPr>
          <w:color w:val="000000" w:themeColor="text1"/>
        </w:rPr>
        <w:t xml:space="preserve"> </w:t>
      </w:r>
      <w:r w:rsidR="00157A43">
        <w:rPr>
          <w:color w:val="000000" w:themeColor="text1"/>
        </w:rPr>
        <w:t>MW</w:t>
      </w:r>
      <w:r w:rsidR="00157A43" w:rsidRPr="00DF1DEA">
        <w:rPr>
          <w:color w:val="000000" w:themeColor="text1"/>
        </w:rPr>
        <w:t>CNTs comes under high aspect ratio nano objects which have fast interfacial transfer and low interfacial stability during melt mixing process of two immiscible blends</w:t>
      </w:r>
      <w:r w:rsidR="00E25F46">
        <w:t>.</w:t>
      </w:r>
    </w:p>
    <w:p w:rsidR="00723ED0" w:rsidRPr="00723ED0" w:rsidRDefault="00723ED0" w:rsidP="00723ED0">
      <w:pPr>
        <w:tabs>
          <w:tab w:val="left" w:pos="1137"/>
        </w:tabs>
        <w:spacing w:after="200" w:line="276" w:lineRule="auto"/>
        <w:rPr>
          <w:rFonts w:eastAsiaTheme="minorHAnsi"/>
          <w:i/>
          <w:lang w:val="en-IN"/>
        </w:rPr>
      </w:pPr>
    </w:p>
    <w:p w:rsidR="00723ED0" w:rsidRPr="00723ED0" w:rsidRDefault="00723ED0" w:rsidP="00723ED0">
      <w:pPr>
        <w:tabs>
          <w:tab w:val="left" w:pos="1137"/>
        </w:tabs>
        <w:spacing w:after="200" w:line="276" w:lineRule="auto"/>
        <w:rPr>
          <w:rFonts w:eastAsiaTheme="minorHAnsi"/>
          <w:lang w:val="en-IN"/>
        </w:rPr>
      </w:pPr>
    </w:p>
    <w:p w:rsidR="00723ED0" w:rsidRPr="00723ED0" w:rsidRDefault="00723ED0" w:rsidP="00723ED0">
      <w:pPr>
        <w:tabs>
          <w:tab w:val="left" w:pos="1137"/>
        </w:tabs>
        <w:spacing w:after="200" w:line="276" w:lineRule="auto"/>
        <w:rPr>
          <w:rFonts w:eastAsiaTheme="minorHAnsi"/>
          <w:lang w:val="en-IN"/>
        </w:rPr>
      </w:pPr>
    </w:p>
    <w:p w:rsidR="00723ED0" w:rsidRPr="00723ED0" w:rsidRDefault="00723ED0" w:rsidP="00723ED0">
      <w:pPr>
        <w:tabs>
          <w:tab w:val="left" w:pos="1137"/>
        </w:tabs>
        <w:spacing w:after="200" w:line="276" w:lineRule="auto"/>
        <w:rPr>
          <w:rFonts w:eastAsiaTheme="minorHAnsi"/>
          <w:lang w:val="en-IN"/>
        </w:rPr>
      </w:pPr>
    </w:p>
    <w:p w:rsidR="00723ED0" w:rsidRPr="00723ED0" w:rsidRDefault="008C5DD6" w:rsidP="00723ED0">
      <w:pPr>
        <w:tabs>
          <w:tab w:val="left" w:pos="1137"/>
        </w:tabs>
        <w:spacing w:after="200" w:line="276" w:lineRule="auto"/>
        <w:rPr>
          <w:rFonts w:eastAsiaTheme="minorHAnsi"/>
          <w:lang w:val="en-IN"/>
        </w:rPr>
      </w:pPr>
      <w:r w:rsidRPr="00723ED0">
        <w:rPr>
          <w:rFonts w:asciiTheme="minorHAnsi" w:eastAsiaTheme="minorHAnsi" w:hAnsiTheme="minorHAnsi" w:cstheme="minorBidi"/>
          <w:noProof/>
          <w:sz w:val="22"/>
          <w:szCs w:val="22"/>
          <w:lang w:val="en-IN" w:eastAsia="en-IN"/>
        </w:rPr>
        <mc:AlternateContent>
          <mc:Choice Requires="wpg">
            <w:drawing>
              <wp:anchor distT="0" distB="0" distL="114300" distR="114300" simplePos="0" relativeHeight="251664384" behindDoc="0" locked="0" layoutInCell="1" allowOverlap="1" wp14:anchorId="2DE2773B" wp14:editId="6404D8F0">
                <wp:simplePos x="0" y="0"/>
                <wp:positionH relativeFrom="column">
                  <wp:posOffset>-32385</wp:posOffset>
                </wp:positionH>
                <wp:positionV relativeFrom="paragraph">
                  <wp:posOffset>-109855</wp:posOffset>
                </wp:positionV>
                <wp:extent cx="5275580" cy="3152775"/>
                <wp:effectExtent l="0" t="0" r="1270" b="9525"/>
                <wp:wrapNone/>
                <wp:docPr id="1" name="Group 47"/>
                <wp:cNvGraphicFramePr/>
                <a:graphic xmlns:a="http://schemas.openxmlformats.org/drawingml/2006/main">
                  <a:graphicData uri="http://schemas.microsoft.com/office/word/2010/wordprocessingGroup">
                    <wpg:wgp>
                      <wpg:cNvGrpSpPr/>
                      <wpg:grpSpPr>
                        <a:xfrm>
                          <a:off x="0" y="0"/>
                          <a:ext cx="5275580" cy="3152775"/>
                          <a:chOff x="0" y="-74470"/>
                          <a:chExt cx="7421159" cy="4950853"/>
                        </a:xfrm>
                      </wpg:grpSpPr>
                      <pic:pic xmlns:pic="http://schemas.openxmlformats.org/drawingml/2006/picture">
                        <pic:nvPicPr>
                          <pic:cNvPr id="18" name="Picture 8"/>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4952513" y="0"/>
                            <a:ext cx="2315329" cy="2309262"/>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s:wsp>
                        <wps:cNvPr id="19" name="TextBox 28"/>
                        <wps:cNvSpPr txBox="1"/>
                        <wps:spPr>
                          <a:xfrm>
                            <a:off x="5087408" y="13171"/>
                            <a:ext cx="747316" cy="645263"/>
                          </a:xfrm>
                          <a:prstGeom prst="rect">
                            <a:avLst/>
                          </a:prstGeom>
                          <a:noFill/>
                        </wps:spPr>
                        <wps:txbx>
                          <w:txbxContent>
                            <w:p w:rsidR="00195133" w:rsidRPr="005864E7" w:rsidRDefault="00195133" w:rsidP="00723ED0">
                              <w:pPr>
                                <w:pStyle w:val="NormalWeb"/>
                                <w:spacing w:before="0" w:beforeAutospacing="0" w:after="0" w:afterAutospacing="0"/>
                                <w:rPr>
                                  <w:sz w:val="28"/>
                                  <w:szCs w:val="28"/>
                                </w:rPr>
                              </w:pPr>
                              <w:r>
                                <w:rPr>
                                  <w:rFonts w:asciiTheme="minorHAnsi" w:hAnsi="Calibri" w:cstheme="minorBidi"/>
                                  <w:b/>
                                  <w:bCs/>
                                  <w:color w:val="000000" w:themeColor="text1"/>
                                  <w:kern w:val="24"/>
                                  <w:sz w:val="28"/>
                                  <w:szCs w:val="28"/>
                                </w:rPr>
                                <w:t>c</w:t>
                              </w:r>
                              <w:r w:rsidRPr="005864E7">
                                <w:rPr>
                                  <w:rFonts w:asciiTheme="minorHAnsi" w:hAnsi="Calibri" w:cstheme="minorBidi"/>
                                  <w:b/>
                                  <w:bCs/>
                                  <w:color w:val="000000" w:themeColor="text1"/>
                                  <w:kern w:val="24"/>
                                  <w:sz w:val="28"/>
                                  <w:szCs w:val="28"/>
                                </w:rPr>
                                <w:t>)</w:t>
                              </w:r>
                            </w:p>
                          </w:txbxContent>
                        </wps:txbx>
                        <wps:bodyPr wrap="square" rtlCol="0">
                          <a:noAutofit/>
                        </wps:bodyPr>
                      </wps:wsp>
                      <pic:pic xmlns:pic="http://schemas.openxmlformats.org/drawingml/2006/picture">
                        <pic:nvPicPr>
                          <pic:cNvPr id="20" name="Picture 1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2493759" y="19396"/>
                            <a:ext cx="2309092" cy="2303041"/>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1" name="Picture 1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89797" y="19396"/>
                            <a:ext cx="2352451" cy="2346287"/>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2" name="Picture 14"/>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27874" y="2482883"/>
                            <a:ext cx="2321986" cy="231590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3" name="Picture 1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4947526" y="2492752"/>
                            <a:ext cx="2389893" cy="2383631"/>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s:wsp>
                        <wps:cNvPr id="24" name="Oval 16"/>
                        <wps:cNvSpPr/>
                        <wps:spPr>
                          <a:xfrm>
                            <a:off x="3251695" y="1336711"/>
                            <a:ext cx="1204685" cy="940396"/>
                          </a:xfrm>
                          <a:prstGeom prst="ellipse">
                            <a:avLst/>
                          </a:prstGeom>
                          <a:noFill/>
                          <a:ln w="25400" cap="flat" cmpd="sng" algn="ctr">
                            <a:solidFill>
                              <a:srgbClr val="FF0000"/>
                            </a:solidFill>
                            <a:prstDash val="dash"/>
                          </a:ln>
                          <a:effectLst/>
                        </wps:spPr>
                        <wps:txbx>
                          <w:txbxContent>
                            <w:p w:rsidR="00195133" w:rsidRDefault="00195133" w:rsidP="00723ED0"/>
                          </w:txbxContent>
                        </wps:txbx>
                        <wps:bodyPr rtlCol="0" anchor="ctr"/>
                      </wps:wsp>
                      <wps:wsp>
                        <wps:cNvPr id="25" name="Oval 17"/>
                        <wps:cNvSpPr/>
                        <wps:spPr>
                          <a:xfrm>
                            <a:off x="2595550" y="207999"/>
                            <a:ext cx="1312289" cy="766520"/>
                          </a:xfrm>
                          <a:prstGeom prst="ellipse">
                            <a:avLst/>
                          </a:prstGeom>
                          <a:noFill/>
                          <a:ln w="25400" cap="flat" cmpd="sng" algn="ctr">
                            <a:solidFill>
                              <a:srgbClr val="FF0000"/>
                            </a:solidFill>
                            <a:prstDash val="dash"/>
                          </a:ln>
                          <a:effectLst/>
                        </wps:spPr>
                        <wps:txbx>
                          <w:txbxContent>
                            <w:p w:rsidR="00195133" w:rsidRDefault="00195133" w:rsidP="00723ED0"/>
                          </w:txbxContent>
                        </wps:txbx>
                        <wps:bodyPr rtlCol="0" anchor="ctr"/>
                      </wps:wsp>
                      <wps:wsp>
                        <wps:cNvPr id="26" name="Oval 18"/>
                        <wps:cNvSpPr/>
                        <wps:spPr>
                          <a:xfrm>
                            <a:off x="6262486" y="257387"/>
                            <a:ext cx="934391" cy="1977244"/>
                          </a:xfrm>
                          <a:prstGeom prst="ellipse">
                            <a:avLst/>
                          </a:prstGeom>
                          <a:noFill/>
                          <a:ln w="25400" cap="flat" cmpd="sng" algn="ctr">
                            <a:solidFill>
                              <a:srgbClr val="FF0000"/>
                            </a:solidFill>
                            <a:prstDash val="sysDash"/>
                          </a:ln>
                          <a:effectLst/>
                        </wps:spPr>
                        <wps:txbx>
                          <w:txbxContent>
                            <w:p w:rsidR="00195133" w:rsidRDefault="00195133" w:rsidP="00723ED0"/>
                          </w:txbxContent>
                        </wps:txbx>
                        <wps:bodyPr rtlCol="0" anchor="ctr"/>
                      </wps:wsp>
                      <wps:wsp>
                        <wps:cNvPr id="27" name="TextBox 14"/>
                        <wps:cNvSpPr txBox="1"/>
                        <wps:spPr>
                          <a:xfrm>
                            <a:off x="1632417" y="2825463"/>
                            <a:ext cx="783515" cy="369332"/>
                          </a:xfrm>
                          <a:prstGeom prst="rect">
                            <a:avLst/>
                          </a:prstGeom>
                          <a:noFill/>
                        </wps:spPr>
                        <wps:txbx>
                          <w:txbxContent>
                            <w:p w:rsidR="00195133" w:rsidRPr="00DF5510" w:rsidRDefault="00195133" w:rsidP="00723ED0">
                              <w:pPr>
                                <w:pStyle w:val="NormalWeb"/>
                                <w:spacing w:before="0" w:beforeAutospacing="0" w:after="0" w:afterAutospacing="0"/>
                              </w:pPr>
                              <w:r w:rsidRPr="00DF5510">
                                <w:rPr>
                                  <w:rFonts w:asciiTheme="minorHAnsi" w:hAnsi="Calibri" w:cstheme="minorBidi"/>
                                  <w:color w:val="FF0000"/>
                                  <w:kern w:val="24"/>
                                </w:rPr>
                                <w:t>PP</w:t>
                              </w:r>
                            </w:p>
                          </w:txbxContent>
                        </wps:txbx>
                        <wps:bodyPr wrap="square" rtlCol="0">
                          <a:noAutofit/>
                        </wps:bodyPr>
                      </wps:wsp>
                      <wps:wsp>
                        <wps:cNvPr id="28" name="TextBox 15"/>
                        <wps:cNvSpPr txBox="1"/>
                        <wps:spPr>
                          <a:xfrm>
                            <a:off x="244303" y="3850232"/>
                            <a:ext cx="824777" cy="615535"/>
                          </a:xfrm>
                          <a:prstGeom prst="rect">
                            <a:avLst/>
                          </a:prstGeom>
                          <a:noFill/>
                        </wps:spPr>
                        <wps:txbx>
                          <w:txbxContent>
                            <w:p w:rsidR="00195133" w:rsidRPr="00DF5510" w:rsidRDefault="00195133" w:rsidP="00723ED0">
                              <w:pPr>
                                <w:pStyle w:val="NormalWeb"/>
                                <w:spacing w:before="0" w:beforeAutospacing="0" w:after="0" w:afterAutospacing="0"/>
                              </w:pPr>
                              <w:r w:rsidRPr="00DF5510">
                                <w:rPr>
                                  <w:rFonts w:asciiTheme="minorHAnsi" w:hAnsi="Calibri" w:cstheme="minorBidi"/>
                                  <w:color w:val="FF0000"/>
                                  <w:kern w:val="24"/>
                                </w:rPr>
                                <w:t>NR</w:t>
                              </w:r>
                            </w:p>
                          </w:txbxContent>
                        </wps:txbx>
                        <wps:bodyPr wrap="square" rtlCol="0">
                          <a:noAutofit/>
                        </wps:bodyPr>
                      </wps:wsp>
                      <wps:wsp>
                        <wps:cNvPr id="29" name="TextBox 16"/>
                        <wps:cNvSpPr txBox="1"/>
                        <wps:spPr>
                          <a:xfrm flipH="1">
                            <a:off x="6245159" y="3288641"/>
                            <a:ext cx="886169" cy="369332"/>
                          </a:xfrm>
                          <a:prstGeom prst="rect">
                            <a:avLst/>
                          </a:prstGeom>
                          <a:noFill/>
                        </wps:spPr>
                        <wps:txbx>
                          <w:txbxContent>
                            <w:p w:rsidR="00195133" w:rsidRPr="00E854A5" w:rsidRDefault="00195133" w:rsidP="00723ED0">
                              <w:pPr>
                                <w:pStyle w:val="NormalWeb"/>
                                <w:spacing w:before="0" w:beforeAutospacing="0" w:after="0" w:afterAutospacing="0"/>
                              </w:pPr>
                              <w:r w:rsidRPr="00E854A5">
                                <w:rPr>
                                  <w:rFonts w:asciiTheme="minorHAnsi" w:hAnsi="Calibri" w:cstheme="minorBidi"/>
                                  <w:color w:val="FF0000"/>
                                  <w:kern w:val="24"/>
                                </w:rPr>
                                <w:t>PP</w:t>
                              </w:r>
                            </w:p>
                          </w:txbxContent>
                        </wps:txbx>
                        <wps:bodyPr wrap="square" rtlCol="0">
                          <a:noAutofit/>
                        </wps:bodyPr>
                      </wps:wsp>
                      <wps:wsp>
                        <wps:cNvPr id="30" name="Straight Arrow Connector 30"/>
                        <wps:cNvCnPr/>
                        <wps:spPr>
                          <a:xfrm flipV="1">
                            <a:off x="5693124" y="3590636"/>
                            <a:ext cx="141603" cy="670851"/>
                          </a:xfrm>
                          <a:prstGeom prst="straightConnector1">
                            <a:avLst/>
                          </a:prstGeom>
                          <a:noFill/>
                          <a:ln w="9525" cap="flat" cmpd="sng" algn="ctr">
                            <a:solidFill>
                              <a:srgbClr val="FFC000"/>
                            </a:solidFill>
                            <a:prstDash val="solid"/>
                            <a:tailEnd type="arrow"/>
                          </a:ln>
                          <a:effectLst/>
                        </wps:spPr>
                        <wps:bodyPr/>
                      </wps:wsp>
                      <wps:wsp>
                        <wps:cNvPr id="31" name="TextBox 20"/>
                        <wps:cNvSpPr txBox="1"/>
                        <wps:spPr>
                          <a:xfrm>
                            <a:off x="598327" y="1155495"/>
                            <a:ext cx="1034090" cy="370205"/>
                          </a:xfrm>
                          <a:prstGeom prst="rect">
                            <a:avLst/>
                          </a:prstGeom>
                          <a:noFill/>
                        </wps:spPr>
                        <wps:txbx>
                          <w:txbxContent>
                            <w:p w:rsidR="00195133" w:rsidRDefault="00195133" w:rsidP="00723ED0">
                              <w:pPr>
                                <w:pStyle w:val="NormalWeb"/>
                                <w:spacing w:before="0" w:beforeAutospacing="0" w:after="0" w:afterAutospacing="0"/>
                              </w:pPr>
                              <w:r w:rsidRPr="00E854A5">
                                <w:rPr>
                                  <w:rFonts w:asciiTheme="minorHAnsi" w:hAnsi="Calibri" w:cstheme="minorBidi"/>
                                  <w:color w:val="943634" w:themeColor="accent2" w:themeShade="BF"/>
                                  <w:kern w:val="24"/>
                                </w:rPr>
                                <w:t>NR</w:t>
                              </w:r>
                            </w:p>
                          </w:txbxContent>
                        </wps:txbx>
                        <wps:bodyPr wrap="square" rtlCol="0">
                          <a:noAutofit/>
                        </wps:bodyPr>
                      </wps:wsp>
                      <wps:wsp>
                        <wps:cNvPr id="224" name="TextBox 21"/>
                        <wps:cNvSpPr txBox="1"/>
                        <wps:spPr>
                          <a:xfrm>
                            <a:off x="1632417" y="95490"/>
                            <a:ext cx="717442" cy="370205"/>
                          </a:xfrm>
                          <a:prstGeom prst="rect">
                            <a:avLst/>
                          </a:prstGeom>
                          <a:noFill/>
                        </wps:spPr>
                        <wps:txbx>
                          <w:txbxContent>
                            <w:p w:rsidR="00195133" w:rsidRDefault="00195133" w:rsidP="00723ED0">
                              <w:pPr>
                                <w:pStyle w:val="NormalWeb"/>
                                <w:spacing w:before="0" w:beforeAutospacing="0" w:after="0" w:afterAutospacing="0"/>
                              </w:pPr>
                              <w:r w:rsidRPr="00E854A5">
                                <w:rPr>
                                  <w:rFonts w:asciiTheme="minorHAnsi" w:hAnsi="Calibri" w:cstheme="minorBidi"/>
                                  <w:color w:val="943634" w:themeColor="accent2" w:themeShade="BF"/>
                                  <w:kern w:val="24"/>
                                </w:rPr>
                                <w:t>PP</w:t>
                              </w:r>
                            </w:p>
                          </w:txbxContent>
                        </wps:txbx>
                        <wps:bodyPr wrap="square" rtlCol="0">
                          <a:noAutofit/>
                        </wps:bodyPr>
                      </wps:wsp>
                      <wps:wsp>
                        <wps:cNvPr id="225" name="TextBox 22"/>
                        <wps:cNvSpPr txBox="1"/>
                        <wps:spPr>
                          <a:xfrm>
                            <a:off x="3870064" y="793388"/>
                            <a:ext cx="720725" cy="370205"/>
                          </a:xfrm>
                          <a:prstGeom prst="rect">
                            <a:avLst/>
                          </a:prstGeom>
                          <a:noFill/>
                        </wps:spPr>
                        <wps:txbx>
                          <w:txbxContent>
                            <w:p w:rsidR="00195133" w:rsidRPr="009924BA" w:rsidRDefault="00195133" w:rsidP="00723ED0">
                              <w:pPr>
                                <w:pStyle w:val="NormalWeb"/>
                                <w:spacing w:before="0" w:beforeAutospacing="0" w:after="0" w:afterAutospacing="0"/>
                                <w:rPr>
                                  <w:lang w:val="en-IN"/>
                                </w:rPr>
                              </w:pPr>
                            </w:p>
                          </w:txbxContent>
                        </wps:txbx>
                        <wps:bodyPr wrap="square" rtlCol="0">
                          <a:noAutofit/>
                        </wps:bodyPr>
                      </wps:wsp>
                      <wps:wsp>
                        <wps:cNvPr id="226" name="TextBox 24"/>
                        <wps:cNvSpPr txBox="1"/>
                        <wps:spPr>
                          <a:xfrm flipH="1">
                            <a:off x="6403889" y="893709"/>
                            <a:ext cx="1017270" cy="499967"/>
                          </a:xfrm>
                          <a:prstGeom prst="rect">
                            <a:avLst/>
                          </a:prstGeom>
                          <a:noFill/>
                        </wps:spPr>
                        <wps:txbx>
                          <w:txbxContent>
                            <w:p w:rsidR="00195133" w:rsidRPr="00E854A5" w:rsidRDefault="00195133" w:rsidP="00723ED0">
                              <w:pPr>
                                <w:pStyle w:val="NormalWeb"/>
                                <w:spacing w:before="0" w:beforeAutospacing="0" w:after="0" w:afterAutospacing="0"/>
                                <w:rPr>
                                  <w:b/>
                                </w:rPr>
                              </w:pPr>
                              <w:r w:rsidRPr="00E854A5">
                                <w:rPr>
                                  <w:rFonts w:asciiTheme="minorHAnsi" w:hAnsi="Calibri" w:cstheme="minorBidi"/>
                                  <w:b/>
                                  <w:color w:val="943634" w:themeColor="accent2" w:themeShade="BF"/>
                                  <w:kern w:val="24"/>
                                </w:rPr>
                                <w:t>NR</w:t>
                              </w:r>
                            </w:p>
                          </w:txbxContent>
                        </wps:txbx>
                        <wps:bodyPr wrap="square" rtlCol="0">
                          <a:noAutofit/>
                        </wps:bodyPr>
                      </wps:wsp>
                      <pic:pic xmlns:pic="http://schemas.openxmlformats.org/drawingml/2006/picture">
                        <pic:nvPicPr>
                          <pic:cNvPr id="227" name="Picture 227"/>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2415129" y="2450805"/>
                            <a:ext cx="2420679" cy="2414337"/>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s:wsp>
                        <wps:cNvPr id="228" name="TextBox 6"/>
                        <wps:cNvSpPr txBox="1"/>
                        <wps:spPr>
                          <a:xfrm>
                            <a:off x="3870048" y="3194605"/>
                            <a:ext cx="932783" cy="403687"/>
                          </a:xfrm>
                          <a:prstGeom prst="rect">
                            <a:avLst/>
                          </a:prstGeom>
                          <a:noFill/>
                        </wps:spPr>
                        <wps:txbx>
                          <w:txbxContent>
                            <w:p w:rsidR="00195133" w:rsidRPr="00E854A5" w:rsidRDefault="00195133" w:rsidP="00723ED0">
                              <w:pPr>
                                <w:pStyle w:val="NormalWeb"/>
                                <w:spacing w:before="0" w:beforeAutospacing="0" w:after="0" w:afterAutospacing="0"/>
                              </w:pPr>
                              <w:r w:rsidRPr="00E854A5">
                                <w:rPr>
                                  <w:rFonts w:asciiTheme="minorHAnsi" w:hAnsi="Calibri" w:cstheme="minorBidi"/>
                                  <w:color w:val="FF0000"/>
                                  <w:kern w:val="24"/>
                                </w:rPr>
                                <w:t>NR</w:t>
                              </w:r>
                            </w:p>
                          </w:txbxContent>
                        </wps:txbx>
                        <wps:bodyPr wrap="square" rtlCol="0">
                          <a:noAutofit/>
                        </wps:bodyPr>
                      </wps:wsp>
                      <wps:wsp>
                        <wps:cNvPr id="229" name="TextBox 7"/>
                        <wps:cNvSpPr txBox="1"/>
                        <wps:spPr>
                          <a:xfrm>
                            <a:off x="3656540" y="4365821"/>
                            <a:ext cx="799820" cy="506847"/>
                          </a:xfrm>
                          <a:prstGeom prst="rect">
                            <a:avLst/>
                          </a:prstGeom>
                          <a:noFill/>
                        </wps:spPr>
                        <wps:txbx>
                          <w:txbxContent>
                            <w:p w:rsidR="00195133" w:rsidRPr="00E854A5" w:rsidRDefault="00195133" w:rsidP="00723ED0">
                              <w:pPr>
                                <w:pStyle w:val="NormalWeb"/>
                                <w:spacing w:before="0" w:beforeAutospacing="0" w:after="0" w:afterAutospacing="0"/>
                              </w:pPr>
                              <w:r w:rsidRPr="00E854A5">
                                <w:rPr>
                                  <w:rFonts w:asciiTheme="minorHAnsi" w:hAnsi="Calibri" w:cstheme="minorBidi"/>
                                  <w:color w:val="FF0000"/>
                                  <w:kern w:val="24"/>
                                </w:rPr>
                                <w:t>PP</w:t>
                              </w:r>
                            </w:p>
                          </w:txbxContent>
                        </wps:txbx>
                        <wps:bodyPr wrap="square" rtlCol="0">
                          <a:noAutofit/>
                        </wps:bodyPr>
                      </wps:wsp>
                      <wps:wsp>
                        <wps:cNvPr id="230" name="TextBox 23"/>
                        <wps:cNvSpPr txBox="1"/>
                        <wps:spPr>
                          <a:xfrm>
                            <a:off x="0" y="19396"/>
                            <a:ext cx="598379" cy="369332"/>
                          </a:xfrm>
                          <a:prstGeom prst="rect">
                            <a:avLst/>
                          </a:prstGeom>
                          <a:noFill/>
                        </wps:spPr>
                        <wps:txbx>
                          <w:txbxContent>
                            <w:p w:rsidR="00195133" w:rsidRPr="00E854A5" w:rsidRDefault="00195133" w:rsidP="00723ED0">
                              <w:pPr>
                                <w:pStyle w:val="NormalWeb"/>
                                <w:spacing w:before="0" w:beforeAutospacing="0" w:after="0" w:afterAutospacing="0"/>
                              </w:pPr>
                              <w:r>
                                <w:rPr>
                                  <w:rFonts w:asciiTheme="minorHAnsi" w:hAnsi="Calibri" w:cstheme="minorBidi"/>
                                  <w:b/>
                                  <w:bCs/>
                                  <w:color w:val="000000" w:themeColor="text1"/>
                                  <w:kern w:val="24"/>
                                </w:rPr>
                                <w:t>a</w:t>
                              </w:r>
                              <w:r w:rsidRPr="00E854A5">
                                <w:rPr>
                                  <w:rFonts w:asciiTheme="minorHAnsi" w:hAnsi="Calibri" w:cstheme="minorBidi"/>
                                  <w:b/>
                                  <w:bCs/>
                                  <w:color w:val="000000" w:themeColor="text1"/>
                                  <w:kern w:val="24"/>
                                </w:rPr>
                                <w:t>)</w:t>
                              </w:r>
                            </w:p>
                          </w:txbxContent>
                        </wps:txbx>
                        <wps:bodyPr wrap="square" rtlCol="0">
                          <a:noAutofit/>
                        </wps:bodyPr>
                      </wps:wsp>
                      <wps:wsp>
                        <wps:cNvPr id="231" name="TextBox 27"/>
                        <wps:cNvSpPr txBox="1"/>
                        <wps:spPr>
                          <a:xfrm>
                            <a:off x="2493759" y="-74470"/>
                            <a:ext cx="628166" cy="457827"/>
                          </a:xfrm>
                          <a:prstGeom prst="rect">
                            <a:avLst/>
                          </a:prstGeom>
                          <a:noFill/>
                        </wps:spPr>
                        <wps:txbx>
                          <w:txbxContent>
                            <w:p w:rsidR="00195133" w:rsidRDefault="00195133" w:rsidP="00723ED0">
                              <w:pPr>
                                <w:pStyle w:val="NormalWeb"/>
                                <w:spacing w:before="0" w:beforeAutospacing="0" w:after="0" w:afterAutospacing="0"/>
                              </w:pPr>
                              <w:r>
                                <w:rPr>
                                  <w:rFonts w:asciiTheme="minorHAnsi" w:hAnsi="Calibri" w:cstheme="minorBidi"/>
                                  <w:b/>
                                  <w:bCs/>
                                  <w:color w:val="000000" w:themeColor="text1"/>
                                  <w:kern w:val="24"/>
                                </w:rPr>
                                <w:t>b</w:t>
                              </w:r>
                              <w:r w:rsidRPr="005864E7">
                                <w:rPr>
                                  <w:rFonts w:asciiTheme="minorHAnsi" w:hAnsi="Calibri" w:cstheme="minorBidi"/>
                                  <w:b/>
                                  <w:bCs/>
                                  <w:color w:val="000000" w:themeColor="text1"/>
                                  <w:kern w:val="24"/>
                                  <w:sz w:val="28"/>
                                  <w:szCs w:val="28"/>
                                </w:rPr>
                                <w:t>)</w:t>
                              </w:r>
                            </w:p>
                          </w:txbxContent>
                        </wps:txbx>
                        <wps:bodyPr wrap="square" rtlCol="0">
                          <a:noAutofit/>
                        </wps:bodyPr>
                      </wps:wsp>
                      <wps:wsp>
                        <wps:cNvPr id="232" name="TextBox 31"/>
                        <wps:cNvSpPr txBox="1"/>
                        <wps:spPr>
                          <a:xfrm>
                            <a:off x="4979026" y="2672220"/>
                            <a:ext cx="559130" cy="522383"/>
                          </a:xfrm>
                          <a:prstGeom prst="rect">
                            <a:avLst/>
                          </a:prstGeom>
                          <a:noFill/>
                        </wps:spPr>
                        <wps:txbx>
                          <w:txbxContent>
                            <w:p w:rsidR="00195133" w:rsidRPr="005864E7" w:rsidRDefault="00195133" w:rsidP="00723ED0">
                              <w:pPr>
                                <w:pStyle w:val="NormalWeb"/>
                                <w:spacing w:before="0" w:beforeAutospacing="0" w:after="0" w:afterAutospacing="0"/>
                                <w:rPr>
                                  <w:sz w:val="28"/>
                                  <w:szCs w:val="28"/>
                                </w:rPr>
                              </w:pPr>
                              <w:r>
                                <w:rPr>
                                  <w:rFonts w:asciiTheme="minorHAnsi" w:hAnsi="Calibri" w:cstheme="minorBidi"/>
                                  <w:b/>
                                  <w:bCs/>
                                  <w:color w:val="000000" w:themeColor="text1"/>
                                  <w:kern w:val="24"/>
                                  <w:sz w:val="28"/>
                                  <w:szCs w:val="28"/>
                                </w:rPr>
                                <w:t>f</w:t>
                              </w:r>
                              <w:r w:rsidRPr="005864E7">
                                <w:rPr>
                                  <w:rFonts w:asciiTheme="minorHAnsi" w:hAnsi="Calibri" w:cstheme="minorBidi"/>
                                  <w:b/>
                                  <w:bCs/>
                                  <w:color w:val="000000" w:themeColor="text1"/>
                                  <w:kern w:val="24"/>
                                  <w:sz w:val="28"/>
                                  <w:szCs w:val="28"/>
                                </w:rPr>
                                <w:t>)</w:t>
                              </w:r>
                            </w:p>
                          </w:txbxContent>
                        </wps:txbx>
                        <wps:bodyPr wrap="square" rtlCol="0">
                          <a:noAutofit/>
                        </wps:bodyPr>
                      </wps:wsp>
                      <wps:wsp>
                        <wps:cNvPr id="233" name="TextBox 25"/>
                        <wps:cNvSpPr txBox="1"/>
                        <wps:spPr>
                          <a:xfrm>
                            <a:off x="3592219" y="1262969"/>
                            <a:ext cx="998569" cy="488028"/>
                          </a:xfrm>
                          <a:prstGeom prst="rect">
                            <a:avLst/>
                          </a:prstGeom>
                          <a:noFill/>
                        </wps:spPr>
                        <wps:txbx>
                          <w:txbxContent>
                            <w:p w:rsidR="00195133" w:rsidRPr="00E854A5" w:rsidRDefault="00195133" w:rsidP="00723ED0">
                              <w:pPr>
                                <w:pStyle w:val="NormalWeb"/>
                                <w:spacing w:before="0" w:beforeAutospacing="0" w:after="0" w:afterAutospacing="0"/>
                              </w:pPr>
                              <w:r w:rsidRPr="00E854A5">
                                <w:rPr>
                                  <w:rFonts w:asciiTheme="minorHAnsi" w:hAnsi="Calibri" w:cstheme="minorBidi"/>
                                  <w:color w:val="FF0000"/>
                                  <w:kern w:val="24"/>
                                </w:rPr>
                                <w:t>NR</w:t>
                              </w:r>
                            </w:p>
                          </w:txbxContent>
                        </wps:txbx>
                        <wps:bodyPr wrap="square" rtlCol="0">
                          <a:noAutofit/>
                        </wps:bodyPr>
                      </wps:wsp>
                      <wps:wsp>
                        <wps:cNvPr id="234" name="TextBox 26"/>
                        <wps:cNvSpPr txBox="1"/>
                        <wps:spPr>
                          <a:xfrm>
                            <a:off x="4321385" y="329801"/>
                            <a:ext cx="766025" cy="498028"/>
                          </a:xfrm>
                          <a:prstGeom prst="rect">
                            <a:avLst/>
                          </a:prstGeom>
                          <a:noFill/>
                        </wps:spPr>
                        <wps:txbx>
                          <w:txbxContent>
                            <w:p w:rsidR="00195133" w:rsidRPr="00E854A5" w:rsidRDefault="00195133" w:rsidP="00723ED0">
                              <w:pPr>
                                <w:pStyle w:val="NormalWeb"/>
                                <w:spacing w:before="0" w:beforeAutospacing="0" w:after="0" w:afterAutospacing="0"/>
                              </w:pPr>
                              <w:r w:rsidRPr="00E854A5">
                                <w:rPr>
                                  <w:rFonts w:asciiTheme="minorHAnsi" w:hAnsi="Calibri" w:cstheme="minorBidi"/>
                                  <w:color w:val="FF0000"/>
                                  <w:kern w:val="24"/>
                                </w:rPr>
                                <w:t>PP</w:t>
                              </w:r>
                            </w:p>
                          </w:txbxContent>
                        </wps:txbx>
                        <wps:bodyPr wrap="square" rtlCol="0">
                          <a:noAutofit/>
                        </wps:bodyPr>
                      </wps:wsp>
                      <wps:wsp>
                        <wps:cNvPr id="235" name="TextBox 32"/>
                        <wps:cNvSpPr txBox="1"/>
                        <wps:spPr>
                          <a:xfrm>
                            <a:off x="5207934" y="1393676"/>
                            <a:ext cx="1054524" cy="680244"/>
                          </a:xfrm>
                          <a:prstGeom prst="rect">
                            <a:avLst/>
                          </a:prstGeom>
                          <a:noFill/>
                        </wps:spPr>
                        <wps:txbx>
                          <w:txbxContent>
                            <w:p w:rsidR="00195133" w:rsidRPr="00E854A5" w:rsidRDefault="00195133" w:rsidP="00723ED0">
                              <w:pPr>
                                <w:pStyle w:val="NormalWeb"/>
                                <w:spacing w:before="0" w:beforeAutospacing="0" w:after="0" w:afterAutospacing="0"/>
                              </w:pPr>
                              <w:r w:rsidRPr="00E854A5">
                                <w:rPr>
                                  <w:rFonts w:asciiTheme="minorHAnsi" w:hAnsi="Calibri" w:cstheme="minorBidi"/>
                                  <w:color w:val="FF0000"/>
                                  <w:kern w:val="24"/>
                                </w:rPr>
                                <w:t>PP</w:t>
                              </w:r>
                            </w:p>
                          </w:txbxContent>
                        </wps:txbx>
                        <wps:bodyPr wrap="square" rtlCol="0">
                          <a:noAutofit/>
                        </wps:bodyPr>
                      </wps:wsp>
                      <wps:wsp>
                        <wps:cNvPr id="236" name="TextBox 33"/>
                        <wps:cNvSpPr txBox="1"/>
                        <wps:spPr>
                          <a:xfrm>
                            <a:off x="5658575" y="2672217"/>
                            <a:ext cx="1075711" cy="418559"/>
                          </a:xfrm>
                          <a:prstGeom prst="rect">
                            <a:avLst/>
                          </a:prstGeom>
                          <a:noFill/>
                        </wps:spPr>
                        <wps:txbx>
                          <w:txbxContent>
                            <w:p w:rsidR="00195133" w:rsidRPr="00E854A5" w:rsidRDefault="00195133" w:rsidP="00723ED0">
                              <w:pPr>
                                <w:pStyle w:val="NormalWeb"/>
                                <w:spacing w:before="0" w:beforeAutospacing="0" w:after="0" w:afterAutospacing="0"/>
                              </w:pPr>
                              <w:r w:rsidRPr="00E854A5">
                                <w:rPr>
                                  <w:rFonts w:asciiTheme="minorHAnsi" w:hAnsi="Calibri" w:cstheme="minorBidi"/>
                                  <w:color w:val="FF0000"/>
                                  <w:kern w:val="24"/>
                                </w:rPr>
                                <w:t>NR</w:t>
                              </w:r>
                            </w:p>
                          </w:txbxContent>
                        </wps:txbx>
                        <wps:bodyPr wrap="square" rtlCol="0">
                          <a:noAutofit/>
                        </wps:bodyPr>
                      </wps:wsp>
                      <wps:wsp>
                        <wps:cNvPr id="237" name="TextBox 35"/>
                        <wps:cNvSpPr txBox="1"/>
                        <wps:spPr>
                          <a:xfrm>
                            <a:off x="0" y="2672374"/>
                            <a:ext cx="669941" cy="616266"/>
                          </a:xfrm>
                          <a:prstGeom prst="rect">
                            <a:avLst/>
                          </a:prstGeom>
                          <a:noFill/>
                        </wps:spPr>
                        <wps:txbx>
                          <w:txbxContent>
                            <w:p w:rsidR="00195133" w:rsidRPr="005864E7" w:rsidRDefault="00195133" w:rsidP="00723ED0">
                              <w:pPr>
                                <w:pStyle w:val="NormalWeb"/>
                                <w:spacing w:before="0" w:beforeAutospacing="0" w:after="0" w:afterAutospacing="0"/>
                              </w:pPr>
                              <w:r>
                                <w:rPr>
                                  <w:rFonts w:asciiTheme="minorHAnsi" w:hAnsi="Calibri" w:cstheme="minorBidi"/>
                                  <w:b/>
                                  <w:bCs/>
                                  <w:color w:val="000000" w:themeColor="text1"/>
                                  <w:kern w:val="24"/>
                                </w:rPr>
                                <w:t>d</w:t>
                              </w:r>
                              <w:r w:rsidRPr="005864E7">
                                <w:rPr>
                                  <w:rFonts w:asciiTheme="minorHAnsi" w:hAnsi="Calibri" w:cstheme="minorBidi"/>
                                  <w:b/>
                                  <w:bCs/>
                                  <w:color w:val="000000" w:themeColor="text1"/>
                                  <w:kern w:val="24"/>
                                </w:rPr>
                                <w:t>)</w:t>
                              </w:r>
                            </w:p>
                          </w:txbxContent>
                        </wps:txbx>
                        <wps:bodyPr wrap="square" rtlCol="0">
                          <a:noAutofit/>
                        </wps:bodyPr>
                      </wps:wsp>
                      <wps:wsp>
                        <wps:cNvPr id="238" name="TextBox 36"/>
                        <wps:cNvSpPr txBox="1"/>
                        <wps:spPr>
                          <a:xfrm>
                            <a:off x="2585141" y="2720443"/>
                            <a:ext cx="1193325" cy="870192"/>
                          </a:xfrm>
                          <a:prstGeom prst="rect">
                            <a:avLst/>
                          </a:prstGeom>
                          <a:noFill/>
                        </wps:spPr>
                        <wps:txbx>
                          <w:txbxContent>
                            <w:p w:rsidR="00195133" w:rsidRDefault="00195133" w:rsidP="00723ED0">
                              <w:pPr>
                                <w:pStyle w:val="NormalWeb"/>
                                <w:spacing w:before="0" w:beforeAutospacing="0" w:after="0" w:afterAutospacing="0"/>
                              </w:pPr>
                              <w:r>
                                <w:rPr>
                                  <w:rFonts w:asciiTheme="minorHAnsi" w:hAnsi="Calibri" w:cstheme="minorBidi"/>
                                  <w:b/>
                                  <w:bCs/>
                                  <w:color w:val="000000" w:themeColor="text1"/>
                                  <w:kern w:val="24"/>
                                  <w:sz w:val="28"/>
                                  <w:szCs w:val="28"/>
                                </w:rPr>
                                <w:t>e</w:t>
                              </w:r>
                              <w:r w:rsidRPr="005864E7">
                                <w:rPr>
                                  <w:rFonts w:asciiTheme="minorHAnsi" w:hAnsi="Calibri" w:cstheme="minorBidi"/>
                                  <w:b/>
                                  <w:bCs/>
                                  <w:color w:val="000000" w:themeColor="text1"/>
                                  <w:kern w:val="24"/>
                                  <w:sz w:val="28"/>
                                  <w:szCs w:val="28"/>
                                </w:rPr>
                                <w:t>)</w:t>
                              </w:r>
                            </w:p>
                          </w:txbxContent>
                        </wps:txbx>
                        <wps:bodyPr wrap="square" rtlCol="0">
                          <a:noAutofit/>
                        </wps:bodyPr>
                      </wps:wsp>
                      <wps:wsp>
                        <wps:cNvPr id="239" name="TextBox 37"/>
                        <wps:cNvSpPr txBox="1"/>
                        <wps:spPr>
                          <a:xfrm flipH="1">
                            <a:off x="2359099" y="1704709"/>
                            <a:ext cx="935461" cy="369332"/>
                          </a:xfrm>
                          <a:prstGeom prst="rect">
                            <a:avLst/>
                          </a:prstGeom>
                          <a:noFill/>
                        </wps:spPr>
                        <wps:txbx>
                          <w:txbxContent>
                            <w:p w:rsidR="00195133" w:rsidRPr="00E854A5" w:rsidRDefault="00195133" w:rsidP="00723ED0">
                              <w:pPr>
                                <w:pStyle w:val="NormalWeb"/>
                                <w:spacing w:before="0" w:beforeAutospacing="0" w:after="0" w:afterAutospacing="0"/>
                              </w:pPr>
                              <w:r w:rsidRPr="00E854A5">
                                <w:rPr>
                                  <w:rFonts w:asciiTheme="minorHAnsi" w:hAnsi="Calibri" w:cstheme="minorBidi"/>
                                  <w:color w:val="000000" w:themeColor="text1"/>
                                  <w:kern w:val="24"/>
                                </w:rPr>
                                <w:t>CNT</w:t>
                              </w:r>
                            </w:p>
                          </w:txbxContent>
                        </wps:txbx>
                        <wps:bodyPr wrap="square" rtlCol="0">
                          <a:noAutofit/>
                        </wps:bodyPr>
                      </wps:wsp>
                      <wps:wsp>
                        <wps:cNvPr id="240" name="Straight Arrow Connector 240"/>
                        <wps:cNvCnPr/>
                        <wps:spPr>
                          <a:xfrm flipV="1">
                            <a:off x="2763097" y="1263042"/>
                            <a:ext cx="267133" cy="441667"/>
                          </a:xfrm>
                          <a:prstGeom prst="straightConnector1">
                            <a:avLst/>
                          </a:prstGeom>
                          <a:noFill/>
                          <a:ln w="9525" cap="flat" cmpd="sng" algn="ctr">
                            <a:solidFill>
                              <a:srgbClr val="FFFF00"/>
                            </a:solidFill>
                            <a:prstDash val="solid"/>
                            <a:tailEnd type="arrow"/>
                          </a:ln>
                          <a:effectLst/>
                        </wps:spPr>
                        <wps:bodyPr/>
                      </wps:wsp>
                      <wps:wsp>
                        <wps:cNvPr id="241" name="TextBox 49"/>
                        <wps:cNvSpPr txBox="1"/>
                        <wps:spPr>
                          <a:xfrm flipH="1">
                            <a:off x="5268197" y="4366077"/>
                            <a:ext cx="935461" cy="369332"/>
                          </a:xfrm>
                          <a:prstGeom prst="rect">
                            <a:avLst/>
                          </a:prstGeom>
                          <a:noFill/>
                        </wps:spPr>
                        <wps:txbx>
                          <w:txbxContent>
                            <w:p w:rsidR="00195133" w:rsidRPr="00E854A5" w:rsidRDefault="00195133" w:rsidP="00723ED0">
                              <w:pPr>
                                <w:pStyle w:val="NormalWeb"/>
                                <w:spacing w:before="0" w:beforeAutospacing="0" w:after="0" w:afterAutospacing="0"/>
                              </w:pPr>
                              <w:r w:rsidRPr="00E854A5">
                                <w:rPr>
                                  <w:rFonts w:asciiTheme="minorHAnsi" w:hAnsi="Calibri" w:cstheme="minorBidi"/>
                                  <w:color w:val="000000" w:themeColor="text1"/>
                                  <w:kern w:val="24"/>
                                </w:rPr>
                                <w:t>CN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id="Group 47" o:spid="_x0000_s1189" style="position:absolute;margin-left:-2.55pt;margin-top:-8.65pt;width:415.4pt;height:248.25pt;z-index:251664384;mso-width-relative:margin;mso-height-relative:margin" coordorigin=",-744" coordsize="74211,4950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">
                <v:shape id="Picture 8" o:spid="_x0000_s1190" type="#_x0000_t75" style="position:absolute;left:49525;width:23153;height:230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d2UYfEAAAA2wAAAA8AAABkcnMvZG93bnJldi54bWxEj0FLw0AQhe+C/2EZwZvZWGyR2G2RSsGT&#10;YNOa65CdZhezszG7tvHfO4dCbzO8N+99s1xPoVcnGpOPbOCxKEERt9F67gzs6+3DM6iUkS32kcnA&#10;HyVYr25vlljZeOZPOu1ypySEU4UGXM5DpXVqHQVMRRyIRTvGMWCWdey0HfEs4aHXs7Jc6ICepcHh&#10;QBtH7ffuNxgIH838KW1/Nt59zfyxObzpuqmNub+bXl9AZZry1Xy5freCL7Dyiwyg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d2UYfEAAAA2wAAAA8AAAAAAAAAAAAAAAAA&#10;nwIAAGRycy9kb3ducmV2LnhtbFBLBQYAAAAABAAEAPcAAACQAwAAAAA=&#10;" fillcolor="#4f81bd [3204]" strokecolor="black [3213]">
                  <v:imagedata r:id="rId50" o:title=""/>
                  <v:shadow color="#eeece1 [3214]"/>
                </v:shape>
                <v:shape id="TextBox 28" o:spid="_x0000_s1191" type="#_x0000_t202" style="position:absolute;left:50874;top:131;width:7473;height:64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p8ZL8A&#10;AADbAAAADwAAAGRycy9kb3ducmV2LnhtbERPTYvCMBC9C/sfwix402RFZa1GWVYET4q6Ct6GZmzL&#10;NpPSRFv/vREEb/N4nzNbtLYUN6p94VjDV1+BIE6dKTjT8HdY9b5B+IBssHRMGu7kYTH/6MwwMa7h&#10;Hd32IRMxhH2CGvIQqkRKn+Zk0fddRRy5i6sthgjrTJoamxhuSzlQaiwtFhwbcqzoN6f0f3+1Go6b&#10;y/k0VNtsaUdV41ol2U6k1t3P9mcKIlAb3uKXe23i/Ak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NunxkvwAAANsAAAAPAAAAAAAAAAAAAAAAAJgCAABkcnMvZG93bnJl&#10;di54bWxQSwUGAAAAAAQABAD1AAAAhAMAAAAA&#10;" filled="f" stroked="f">
                  <v:textbox>
                    <w:txbxContent>
                      <w:p w:rsidR="00195133" w:rsidRPr="005864E7" w:rsidRDefault="00195133" w:rsidP="00723ED0">
                        <w:pPr>
                          <w:pStyle w:val="NormalWeb"/>
                          <w:spacing w:before="0" w:beforeAutospacing="0" w:after="0" w:afterAutospacing="0"/>
                          <w:rPr>
                            <w:sz w:val="28"/>
                            <w:szCs w:val="28"/>
                          </w:rPr>
                        </w:pPr>
                        <w:r>
                          <w:rPr>
                            <w:rFonts w:asciiTheme="minorHAnsi" w:hAnsi="Calibri" w:cstheme="minorBidi"/>
                            <w:b/>
                            <w:bCs/>
                            <w:color w:val="000000" w:themeColor="text1"/>
                            <w:kern w:val="24"/>
                            <w:sz w:val="28"/>
                            <w:szCs w:val="28"/>
                          </w:rPr>
                          <w:t>c</w:t>
                        </w:r>
                        <w:r w:rsidRPr="005864E7">
                          <w:rPr>
                            <w:rFonts w:asciiTheme="minorHAnsi" w:hAnsi="Calibri" w:cstheme="minorBidi"/>
                            <w:b/>
                            <w:bCs/>
                            <w:color w:val="000000" w:themeColor="text1"/>
                            <w:kern w:val="24"/>
                            <w:sz w:val="28"/>
                            <w:szCs w:val="28"/>
                          </w:rPr>
                          <w:t>)</w:t>
                        </w:r>
                      </w:p>
                    </w:txbxContent>
                  </v:textbox>
                </v:shape>
                <v:shape id="Picture 12" o:spid="_x0000_s1192" type="#_x0000_t75" style="position:absolute;left:24937;top:193;width:23091;height:230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9uZFHFAAAA2wAAAA8AAABkcnMvZG93bnJldi54bWxEj8FqwkAQhu9C32GZgjfd6KFIdBNsRWg9&#10;VIyFXofsNEmbnQ3ZjaZ9+s5B8Dj8838z3yYfXasu1IfGs4HFPAFFXHrbcGXg47yfrUCFiGyx9UwG&#10;filAnj1MNphaf+UTXYpYKYFwSNFAHWOXah3KmhyGue+IJfvyvcMoY19p2+NV4K7VyyR50g4blgs1&#10;dvRSU/lTDE4ou2G7fz7Y98/Fanjb2eSbw/HPmOnjuF2DijTG+/Kt/WoNLOV7cREP0Nk/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PbmRRxQAAANsAAAAPAAAAAAAAAAAAAAAA&#10;AJ8CAABkcnMvZG93bnJldi54bWxQSwUGAAAAAAQABAD3AAAAkQMAAAAA&#10;" fillcolor="#4f81bd [3204]" strokecolor="black [3213]">
                  <v:imagedata r:id="rId51" o:title=""/>
                  <v:shadow color="#eeece1 [3214]"/>
                </v:shape>
                <v:shape id="Picture 13" o:spid="_x0000_s1193" type="#_x0000_t75" style="position:absolute;left:897;top:193;width:23525;height:234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Y+JeXDAAAA2wAAAA8AAABkcnMvZG93bnJldi54bWxEj0GLwjAUhO8L/ofwBG9rag8qXaNoURDx&#10;4Hb9Ac/m2Vabl9JErf/eCMIeh5n5hpktOlOLO7WusqxgNIxAEOdWV1woOP5tvqcgnEfWWFsmBU9y&#10;sJj3vmaYaPvgX7pnvhABwi5BBaX3TSKly0sy6Ia2IQ7e2bYGfZBtIXWLjwA3tYyjaCwNVhwWSmwo&#10;LSm/ZjejwJ6Ok+nlsEzpvN6vnptJutvHmVKDfrf8AeGp8//hT3urFcQjeH8JP0DO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j4l5cMAAADbAAAADwAAAAAAAAAAAAAAAACf&#10;AgAAZHJzL2Rvd25yZXYueG1sUEsFBgAAAAAEAAQA9wAAAI8DAAAAAA==&#10;" fillcolor="#4f81bd [3204]" strokecolor="black [3213]">
                  <v:imagedata r:id="rId52" o:title=""/>
                  <v:shadow color="#eeece1 [3214]"/>
                </v:shape>
                <v:shape id="Picture 14" o:spid="_x0000_s1194" type="#_x0000_t75" style="position:absolute;left:278;top:24828;width:23220;height:231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lLzGHDAAAA2wAAAA8AAABkcnMvZG93bnJldi54bWxEj0FrwkAUhO8F/8PyBG911xxCm7qKCAaP&#10;NdVSb4/saxKTfRuyW43/3i0Uehxm5htmuR5tJ640+MaxhsVcgSAunWm40nD82D2/gPAB2WDnmDTc&#10;ycN6NXlaYmbcjQ90LUIlIoR9hhrqEPpMSl/WZNHPXU8cvW83WAxRDpU0A94i3HYyUSqVFhuOCzX2&#10;tK2pbIsfqyE/tZ/vxfHc7V5JuTb/uuA5vWg9m46bNxCBxvAf/mvvjYYkgd8v8QfI1Q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UvMYcMAAADbAAAADwAAAAAAAAAAAAAAAACf&#10;AgAAZHJzL2Rvd25yZXYueG1sUEsFBgAAAAAEAAQA9wAAAI8DAAAAAA==&#10;" fillcolor="#4f81bd [3204]" strokecolor="black [3213]">
                  <v:imagedata r:id="rId53" o:title=""/>
                  <v:shadow color="#eeece1 [3214]"/>
                </v:shape>
                <v:shape id="Picture 15" o:spid="_x0000_s1195" type="#_x0000_t75" style="position:absolute;left:49475;top:24927;width:23899;height:238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Kis83EAAAA2wAAAA8AAABkcnMvZG93bnJldi54bWxEj09rwkAUxO+C32F5BW9mUwUp0VVEVOzJ&#10;f+39kX1m02bfxuwa0376rlDwOMzMb5jZorOVaKnxpWMFr0kKgjh3uuRCwcd5M3wD4QOyxsoxKfgh&#10;D4t5vzfDTLs7H6k9hUJECPsMFZgQ6kxKnxuy6BNXE0fv4hqLIcqmkLrBe4TbSo7SdCItlhwXDNa0&#10;MpR/n25WQV197cxxOy676+/qsNy/f65b2ig1eOmWUxCBuvAM/7d3WsFoDI8v8QfI+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Kis83EAAAA2wAAAA8AAAAAAAAAAAAAAAAA&#10;nwIAAGRycy9kb3ducmV2LnhtbFBLBQYAAAAABAAEAPcAAACQAwAAAAA=&#10;" fillcolor="#4f81bd [3204]" strokecolor="black [3213]">
                  <v:imagedata r:id="rId54" o:title=""/>
                  <v:shadow color="#eeece1 [3214]"/>
                </v:shape>
                <v:oval id="Oval 16" o:spid="_x0000_s1196" style="position:absolute;left:32516;top:13367;width:12047;height:94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iGpMIA&#10;AADbAAAADwAAAGRycy9kb3ducmV2LnhtbESPUUsDMRCE3wX/Q1jBF7E5DxE5m5YqCD5q2x+wXNbL&#10;tcnmTLZ3Z3+9EQQfh5n5hlmu5+DVSCn3kQ3cLSpQxG20PXcG9rvX20dQWZAt+shk4JsyrFeXF0ts&#10;bJz4g8atdKpAODdowIkMjda5dRQwL+JAXLzPmAJKkanTNuFU4MHruqoedMCey4LDgV4ctcftKRio&#10;5LmeTrtR/MGfv85yuEnvjoy5vpo3T6CEZvkP/7XfrIH6Hn6/lB+gV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GIakwgAAANsAAAAPAAAAAAAAAAAAAAAAAJgCAABkcnMvZG93&#10;bnJldi54bWxQSwUGAAAAAAQABAD1AAAAhwMAAAAA&#10;" filled="f" strokecolor="red" strokeweight="2pt">
                  <v:stroke dashstyle="dash"/>
                  <v:textbox>
                    <w:txbxContent>
                      <w:p w:rsidR="00195133" w:rsidRDefault="00195133" w:rsidP="00723ED0"/>
                    </w:txbxContent>
                  </v:textbox>
                </v:oval>
                <v:oval id="Oval 17" o:spid="_x0000_s1197" style="position:absolute;left:25955;top:2079;width:13123;height:76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QjP8IA&#10;AADbAAAADwAAAGRycy9kb3ducmV2LnhtbESPUUsDMRCE3wX/Q1jBF7E5DxQ5m5YqCD5q2x+wXNbL&#10;tcnmTLZ3Z3+9EQQfh5n5hlmu5+DVSCn3kQ3cLSpQxG20PXcG9rvX20dQWZAt+shk4JsyrFeXF0ts&#10;bJz4g8atdKpAODdowIkMjda5dRQwL+JAXLzPmAJKkanTNuFU4MHruqoedMCey4LDgV4ctcftKRio&#10;5LmeTrtR/MGfv85yuEnvjoy5vpo3T6CEZvkP/7XfrIH6Hn6/lB+gV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VCM/wgAAANsAAAAPAAAAAAAAAAAAAAAAAJgCAABkcnMvZG93&#10;bnJldi54bWxQSwUGAAAAAAQABAD1AAAAhwMAAAAA&#10;" filled="f" strokecolor="red" strokeweight="2pt">
                  <v:stroke dashstyle="dash"/>
                  <v:textbox>
                    <w:txbxContent>
                      <w:p w:rsidR="00195133" w:rsidRDefault="00195133" w:rsidP="00723ED0"/>
                    </w:txbxContent>
                  </v:textbox>
                </v:oval>
                <v:oval id="Oval 18" o:spid="_x0000_s1198" style="position:absolute;left:62624;top:2573;width:9344;height:197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h9xcUA&#10;AADbAAAADwAAAGRycy9kb3ducmV2LnhtbESPQWvCQBSE70L/w/IK3nRTBS3RVWyL4sFKjV68PbKv&#10;2dDs25BdTfTXdwsFj8PMfMPMl52txJUaXzpW8DJMQBDnTpdcKDgd14NXED4ga6wck4IbeVgunnpz&#10;TLVr+UDXLBQiQtinqMCEUKdS+tyQRT90NXH0vl1jMUTZFFI32Ea4reQoSSbSYslxwWBN74byn+xi&#10;FZz3m132+XE/tNPt+E3T12ramVap/nO3moEI1IVH+L+91QpGE/j7En+AXP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CH3FxQAAANsAAAAPAAAAAAAAAAAAAAAAAJgCAABkcnMv&#10;ZG93bnJldi54bWxQSwUGAAAAAAQABAD1AAAAigMAAAAA&#10;" filled="f" strokecolor="red" strokeweight="2pt">
                  <v:stroke dashstyle="3 1"/>
                  <v:textbox>
                    <w:txbxContent>
                      <w:p w:rsidR="00195133" w:rsidRDefault="00195133" w:rsidP="00723ED0"/>
                    </w:txbxContent>
                  </v:textbox>
                </v:oval>
                <v:shape id="TextBox 14" o:spid="_x0000_s1199" type="#_x0000_t202" style="position:absolute;left:16324;top:28254;width:7835;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WHMMQA&#10;AADbAAAADwAAAGRycy9kb3ducmV2LnhtbESPQWvCQBSE7wX/w/IEb7qr2FbTbESUQk8tpip4e2Sf&#10;SWj2bchuTfrvuwWhx2FmvmHSzWAbcaPO1441zGcKBHHhTM2lhuPn63QFwgdkg41j0vBDHjbZ6CHF&#10;xLieD3TLQykihH2CGqoQ2kRKX1Rk0c9cSxy9q+sshii7UpoO+wi3jVwo9SQt1hwXKmxpV1HxlX9b&#10;Daf36+W8VB/l3j62vRuUZLuWWk/Gw/YFRKAh/Ifv7TejYfEM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0FhzDEAAAA2wAAAA8AAAAAAAAAAAAAAAAAmAIAAGRycy9k&#10;b3ducmV2LnhtbFBLBQYAAAAABAAEAPUAAACJAwAAAAA=&#10;" filled="f" stroked="f">
                  <v:textbox>
                    <w:txbxContent>
                      <w:p w:rsidR="00195133" w:rsidRPr="00DF5510" w:rsidRDefault="00195133" w:rsidP="00723ED0">
                        <w:pPr>
                          <w:pStyle w:val="NormalWeb"/>
                          <w:spacing w:before="0" w:beforeAutospacing="0" w:after="0" w:afterAutospacing="0"/>
                        </w:pPr>
                        <w:r w:rsidRPr="00DF5510">
                          <w:rPr>
                            <w:rFonts w:asciiTheme="minorHAnsi" w:hAnsi="Calibri" w:cstheme="minorBidi"/>
                            <w:color w:val="FF0000"/>
                            <w:kern w:val="24"/>
                          </w:rPr>
                          <w:t>PP</w:t>
                        </w:r>
                      </w:p>
                    </w:txbxContent>
                  </v:textbox>
                </v:shape>
                <v:shape id="TextBox 15" o:spid="_x0000_s1200" type="#_x0000_t202" style="position:absolute;left:2443;top:38502;width:8247;height:61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oTQsAA&#10;AADbAAAADwAAAGRycy9kb3ducmV2LnhtbERPz2vCMBS+C/sfwht4s8nEyVYbZSiDnSbWTfD2aJ5t&#10;sXkJTWa7/94cBjt+fL+LzWg7caM+tI41PGUKBHHlTMu1hq/j++wFRIjIBjvHpOGXAmzWD5MCc+MG&#10;PtCtjLVIIRxy1NDE6HMpQ9WQxZA5T5y4i+stxgT7WpoehxRuOzlXaikttpwaGvS0bai6lj9Ww/fn&#10;5XxaqH29s89+cKOSbF+l1tPH8W0FItIY/8V/7g+jYZ7Gpi/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JoTQsAAAADbAAAADwAAAAAAAAAAAAAAAACYAgAAZHJzL2Rvd25y&#10;ZXYueG1sUEsFBgAAAAAEAAQA9QAAAIUDAAAAAA==&#10;" filled="f" stroked="f">
                  <v:textbox>
                    <w:txbxContent>
                      <w:p w:rsidR="00195133" w:rsidRPr="00DF5510" w:rsidRDefault="00195133" w:rsidP="00723ED0">
                        <w:pPr>
                          <w:pStyle w:val="NormalWeb"/>
                          <w:spacing w:before="0" w:beforeAutospacing="0" w:after="0" w:afterAutospacing="0"/>
                        </w:pPr>
                        <w:r w:rsidRPr="00DF5510">
                          <w:rPr>
                            <w:rFonts w:asciiTheme="minorHAnsi" w:hAnsi="Calibri" w:cstheme="minorBidi"/>
                            <w:color w:val="FF0000"/>
                            <w:kern w:val="24"/>
                          </w:rPr>
                          <w:t>NR</w:t>
                        </w:r>
                      </w:p>
                    </w:txbxContent>
                  </v:textbox>
                </v:shape>
                <v:shape id="TextBox 16" o:spid="_x0000_s1201" type="#_x0000_t202" style="position:absolute;left:62451;top:32886;width:8862;height:3693;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TlKcQA&#10;AADbAAAADwAAAGRycy9kb3ducmV2LnhtbESPQWvCQBSE7wX/w/KE3upGqa1GVxFB8BBLjYIeH9ln&#10;Nph9G7Krpv++KxR6HGbmG2a+7Gwt7tT6yrGC4SABQVw4XXGp4HjYvE1A+ICssXZMCn7Iw3LRe5lj&#10;qt2D93TPQykihH2KCkwITSqlLwxZ9APXEEfv4lqLIcq2lLrFR4TbWo6S5ENarDguGGxobai45jer&#10;QGen0/jz2mR7c36/bOsvneXfO6Ve+91qBiJQF/7Df+2tVjCawvNL/AFy8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nU5SnEAAAA2wAAAA8AAAAAAAAAAAAAAAAAmAIAAGRycy9k&#10;b3ducmV2LnhtbFBLBQYAAAAABAAEAPUAAACJAwAAAAA=&#10;" filled="f" stroked="f">
                  <v:textbox>
                    <w:txbxContent>
                      <w:p w:rsidR="00195133" w:rsidRPr="00E854A5" w:rsidRDefault="00195133" w:rsidP="00723ED0">
                        <w:pPr>
                          <w:pStyle w:val="NormalWeb"/>
                          <w:spacing w:before="0" w:beforeAutospacing="0" w:after="0" w:afterAutospacing="0"/>
                        </w:pPr>
                        <w:r w:rsidRPr="00E854A5">
                          <w:rPr>
                            <w:rFonts w:asciiTheme="minorHAnsi" w:hAnsi="Calibri" w:cstheme="minorBidi"/>
                            <w:color w:val="FF0000"/>
                            <w:kern w:val="24"/>
                          </w:rPr>
                          <w:t>PP</w:t>
                        </w:r>
                      </w:p>
                    </w:txbxContent>
                  </v:textbox>
                </v:shape>
                <v:shapetype id="_x0000_t32" coordsize="21600,21600" o:spt="32" o:oned="t" path="m,l21600,21600e" filled="f">
                  <v:path arrowok="t" fillok="f" o:connecttype="none"/>
                  <o:lock v:ext="edit" shapetype="t"/>
                </v:shapetype>
                <v:shape id="Straight Arrow Connector 30" o:spid="_x0000_s1202" type="#_x0000_t32" style="position:absolute;left:56931;top:35906;width:1416;height:670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cgzKMMAAADbAAAADwAAAGRycy9kb3ducmV2LnhtbERPTWvCQBC9C/6HZYTedNMWtE2zERFK&#10;ix6MWg+9DdlpEpqdTbPbJPrr3YPg8fG+k+VgatFR6yrLCh5nEQji3OqKCwVfx/fpCwjnkTXWlknB&#10;mRws0/EowVjbnvfUHXwhQgi7GBWU3jexlC4vyaCb2YY4cD+2NegDbAupW+xDuKnlUxTNpcGKQ0OJ&#10;Da1Lyn8P/0bBJns9+YXcnk9Zf8y6j78df186pR4mw+oNhKfB38U396dW8BzWhy/hB8j0C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nIMyjDAAAA2wAAAA8AAAAAAAAAAAAA&#10;AAAAoQIAAGRycy9kb3ducmV2LnhtbFBLBQYAAAAABAAEAPkAAACRAwAAAAA=&#10;" strokecolor="#ffc000">
                  <v:stroke endarrow="open"/>
                </v:shape>
                <v:shape id="TextBox 20" o:spid="_x0000_s1203" type="#_x0000_t202" style="position:absolute;left:5983;top:11554;width:10341;height:37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rsidR="00195133" w:rsidRDefault="00195133" w:rsidP="00723ED0">
                        <w:pPr>
                          <w:pStyle w:val="NormalWeb"/>
                          <w:spacing w:before="0" w:beforeAutospacing="0" w:after="0" w:afterAutospacing="0"/>
                        </w:pPr>
                        <w:r w:rsidRPr="00E854A5">
                          <w:rPr>
                            <w:rFonts w:asciiTheme="minorHAnsi" w:hAnsi="Calibri" w:cstheme="minorBidi"/>
                            <w:color w:val="943634" w:themeColor="accent2" w:themeShade="BF"/>
                            <w:kern w:val="24"/>
                          </w:rPr>
                          <w:t>NR</w:t>
                        </w:r>
                      </w:p>
                    </w:txbxContent>
                  </v:textbox>
                </v:shape>
                <v:shape id="TextBox 21" o:spid="_x0000_s1204" type="#_x0000_t202" style="position:absolute;left:16324;top:954;width:7174;height:3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k/8QA&#10;AADcAAAADwAAAGRycy9kb3ducmV2LnhtbESPT2vCQBTE7wW/w/IEb82uQYtGVxGL0JOl/gNvj+wz&#10;CWbfhuzWpN++Wyh4HGbmN8xy3dtaPKj1lWMN40SBIM6dqbjQcDruXmcgfEA2WDsmDT/kYb0avCwx&#10;M67jL3ocQiEihH2GGsoQmkxKn5dk0SeuIY7ezbUWQ5RtIU2LXYTbWqZKvUmLFceFEhvalpTfD99W&#10;w3l/u14m6rN4t9Omc72SbOdS69Gw3yxABOrDM/zf/jAa0nQCf2fiEZC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P7JP/EAAAA3AAAAA8AAAAAAAAAAAAAAAAAmAIAAGRycy9k&#10;b3ducmV2LnhtbFBLBQYAAAAABAAEAPUAAACJAwAAAAA=&#10;" filled="f" stroked="f">
                  <v:textbox>
                    <w:txbxContent>
                      <w:p w:rsidR="00195133" w:rsidRDefault="00195133" w:rsidP="00723ED0">
                        <w:pPr>
                          <w:pStyle w:val="NormalWeb"/>
                          <w:spacing w:before="0" w:beforeAutospacing="0" w:after="0" w:afterAutospacing="0"/>
                        </w:pPr>
                        <w:r w:rsidRPr="00E854A5">
                          <w:rPr>
                            <w:rFonts w:asciiTheme="minorHAnsi" w:hAnsi="Calibri" w:cstheme="minorBidi"/>
                            <w:color w:val="943634" w:themeColor="accent2" w:themeShade="BF"/>
                            <w:kern w:val="24"/>
                          </w:rPr>
                          <w:t>PP</w:t>
                        </w:r>
                      </w:p>
                    </w:txbxContent>
                  </v:textbox>
                </v:shape>
                <v:shape id="TextBox 22" o:spid="_x0000_s1205" type="#_x0000_t202" style="position:absolute;left:38700;top:7933;width:7207;height:3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eBZMQA&#10;AADcAAAADwAAAGRycy9kb3ducmV2LnhtbESPT4vCMBTE7wt+h/AEb2ti0cXtGkUUwZPL+mdhb4/m&#10;2Rabl9JEW7/9RhA8DjPzG2a26GwlbtT40rGG0VCBIM6cKTnXcDxs3qcgfEA2WDkmDXfysJj33maY&#10;GtfyD932IRcRwj5FDUUIdSqlzwqy6IeuJo7e2TUWQ5RNLk2DbYTbSiZKfUiLJceFAmtaFZRd9ler&#10;4bQ7//2O1Xe+tpO6dZ2SbD+l1oN+t/wCEagLr/CzvTUakmQ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y3gWTEAAAA3AAAAA8AAAAAAAAAAAAAAAAAmAIAAGRycy9k&#10;b3ducmV2LnhtbFBLBQYAAAAABAAEAPUAAACJAwAAAAA=&#10;" filled="f" stroked="f">
                  <v:textbox>
                    <w:txbxContent>
                      <w:p w:rsidR="00195133" w:rsidRPr="009924BA" w:rsidRDefault="00195133" w:rsidP="00723ED0">
                        <w:pPr>
                          <w:pStyle w:val="NormalWeb"/>
                          <w:spacing w:before="0" w:beforeAutospacing="0" w:after="0" w:afterAutospacing="0"/>
                          <w:rPr>
                            <w:lang w:val="en-IN"/>
                          </w:rPr>
                        </w:pPr>
                      </w:p>
                    </w:txbxContent>
                  </v:textbox>
                </v:shape>
                <v:shape id="TextBox 24" o:spid="_x0000_s1206" type="#_x0000_t202" style="position:absolute;left:64038;top:8937;width:10173;height:4999;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8688UA&#10;AADcAAAADwAAAGRycy9kb3ducmV2LnhtbESPQWvCQBSE70L/w/IKvemmoVVJXUUEwUMqNQp6fGSf&#10;2WD2bciumv77rlDwOMzMN8xs0dtG3KjztWMF76MEBHHpdM2VgsN+PZyC8AFZY+OYFPySh8X8ZTDD&#10;TLs77+hWhEpECPsMFZgQ2kxKXxqy6EeuJY7e2XUWQ5RdJXWH9wi3jUyTZCwt1hwXDLa0MlReiqtV&#10;oPPj8XNyafOdOX2cN81W58XPt1Jvr/3yC0SgPjzD/+2NVpCmY3iciUdAz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3zrzxQAAANwAAAAPAAAAAAAAAAAAAAAAAJgCAABkcnMv&#10;ZG93bnJldi54bWxQSwUGAAAAAAQABAD1AAAAigMAAAAA&#10;" filled="f" stroked="f">
                  <v:textbox>
                    <w:txbxContent>
                      <w:p w:rsidR="00195133" w:rsidRPr="00E854A5" w:rsidRDefault="00195133" w:rsidP="00723ED0">
                        <w:pPr>
                          <w:pStyle w:val="NormalWeb"/>
                          <w:spacing w:before="0" w:beforeAutospacing="0" w:after="0" w:afterAutospacing="0"/>
                          <w:rPr>
                            <w:b/>
                          </w:rPr>
                        </w:pPr>
                        <w:r w:rsidRPr="00E854A5">
                          <w:rPr>
                            <w:rFonts w:asciiTheme="minorHAnsi" w:hAnsi="Calibri" w:cstheme="minorBidi"/>
                            <w:b/>
                            <w:color w:val="943634" w:themeColor="accent2" w:themeShade="BF"/>
                            <w:kern w:val="24"/>
                          </w:rPr>
                          <w:t>NR</w:t>
                        </w:r>
                      </w:p>
                    </w:txbxContent>
                  </v:textbox>
                </v:shape>
                <v:shape id="Picture 227" o:spid="_x0000_s1207" type="#_x0000_t75" style="position:absolute;left:24151;top:24508;width:24207;height:241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FEw1zGAAAA3AAAAA8AAABkcnMvZG93bnJldi54bWxEj09rAjEUxO8Fv0N4Qm816x76ZzVKUQTB&#10;Q3ErLd6em+du6OZlSeK6/faNIPQ4zMxvmPlysK3oyQfjWMF0koEgrpw2XCs4fG6eXkGEiKyxdUwK&#10;finAcjF6mGOh3ZX31JexFgnCoUAFTYxdIWWoGrIYJq4jTt7ZeYsxSV9L7fGa4LaVeZY9S4uG00KD&#10;Ha0aqn7Ki1Vw2m31l9n3w0e73uyO5jsefPmm1ON4eJ+BiDTE//C9vdUK8vwFbmfSEZCL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YUTDXMYAAADcAAAADwAAAAAAAAAAAAAA&#10;AACfAgAAZHJzL2Rvd25yZXYueG1sUEsFBgAAAAAEAAQA9wAAAJIDAAAAAA==&#10;" fillcolor="#4f81bd [3204]" strokecolor="black [3213]">
                  <v:imagedata r:id="rId55" o:title=""/>
                  <v:shadow color="#eeece1 [3214]"/>
                </v:shape>
                <v:shape id="TextBox 6" o:spid="_x0000_s1208" type="#_x0000_t202" style="position:absolute;left:38700;top:31946;width:9328;height:40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Yu+sIA&#10;AADcAAAADwAAAGRycy9kb3ducmV2LnhtbERPW2vCMBR+H/gfwhH2tiaWbWg1imwIe9pYvYBvh+bY&#10;FpuT0ETb/fvlYbDHj+++2oy2E3fqQ+tYwyxTIIgrZ1quNRz2u6c5iBCRDXaOScMPBdisJw8rLIwb&#10;+JvuZaxFCuFQoIYmRl9IGaqGLIbMeeLEXVxvMSbY19L0OKRw28lcqVdpseXU0KCnt4aqa3mzGo6f&#10;l/PpWX3V7/bFD25Uku1Cav04HbdLEJHG+C/+c38YDXme1qYz6QjI9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ti76wgAAANwAAAAPAAAAAAAAAAAAAAAAAJgCAABkcnMvZG93&#10;bnJldi54bWxQSwUGAAAAAAQABAD1AAAAhwMAAAAA&#10;" filled="f" stroked="f">
                  <v:textbox>
                    <w:txbxContent>
                      <w:p w:rsidR="00195133" w:rsidRPr="00E854A5" w:rsidRDefault="00195133" w:rsidP="00723ED0">
                        <w:pPr>
                          <w:pStyle w:val="NormalWeb"/>
                          <w:spacing w:before="0" w:beforeAutospacing="0" w:after="0" w:afterAutospacing="0"/>
                        </w:pPr>
                        <w:r w:rsidRPr="00E854A5">
                          <w:rPr>
                            <w:rFonts w:asciiTheme="minorHAnsi" w:hAnsi="Calibri" w:cstheme="minorBidi"/>
                            <w:color w:val="FF0000"/>
                            <w:kern w:val="24"/>
                          </w:rPr>
                          <w:t>NR</w:t>
                        </w:r>
                      </w:p>
                    </w:txbxContent>
                  </v:textbox>
                </v:shape>
                <v:shape id="TextBox 7" o:spid="_x0000_s1209" type="#_x0000_t202" style="position:absolute;left:36565;top:43658;width:7998;height:50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fqLYcQA&#10;AADcAAAADwAAAGRycy9kb3ducmV2LnhtbESPT2vCQBTE7wW/w/KE3ppdQy0a3Yi0CJ4s1bbQ2yP7&#10;8gezb0N2NfHbdwsFj8PM/IZZb0bbiiv1vnGsYZYoEMSFMw1XGj5Pu6cFCB+QDbaOScONPGzyycMa&#10;M+MG/qDrMVQiQthnqKEOocuk9EVNFn3iOuLola63GKLsK2l6HCLctjJV6kVabDgu1NjRa03F+Xix&#10;Gr4O5c/3s3qv3uy8G9yoJNul1PpxOm5XIAKN4R7+b++NhjRdwt+ZeARk/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36i2HEAAAA3AAAAA8AAAAAAAAAAAAAAAAAmAIAAGRycy9k&#10;b3ducmV2LnhtbFBLBQYAAAAABAAEAPUAAACJAwAAAAA=&#10;" filled="f" stroked="f">
                  <v:textbox>
                    <w:txbxContent>
                      <w:p w:rsidR="00195133" w:rsidRPr="00E854A5" w:rsidRDefault="00195133" w:rsidP="00723ED0">
                        <w:pPr>
                          <w:pStyle w:val="NormalWeb"/>
                          <w:spacing w:before="0" w:beforeAutospacing="0" w:after="0" w:afterAutospacing="0"/>
                        </w:pPr>
                        <w:r w:rsidRPr="00E854A5">
                          <w:rPr>
                            <w:rFonts w:asciiTheme="minorHAnsi" w:hAnsi="Calibri" w:cstheme="minorBidi"/>
                            <w:color w:val="FF0000"/>
                            <w:kern w:val="24"/>
                          </w:rPr>
                          <w:t>PP</w:t>
                        </w:r>
                      </w:p>
                    </w:txbxContent>
                  </v:textbox>
                </v:shape>
                <v:shape id="TextBox 23" o:spid="_x0000_s1210" type="#_x0000_t202" style="position:absolute;top:193;width:5983;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0IcAA&#10;AADcAAAADwAAAGRycy9kb3ducmV2LnhtbERPTYvCMBC9C/6HMIK3NVF3Za1GEUXwpOjuCt6GZmyL&#10;zaQ00Xb/vTkIHh/ve75sbSkeVPvCsYbhQIEgTp0pONPw+7P9+AbhA7LB0jFp+CcPy0W3M8fEuIaP&#10;9DiFTMQQ9glqyEOoEil9mpNFP3AVceSurrYYIqwzaWpsYrgt5UipibRYcGzIsaJ1TuntdLca/vbX&#10;y/lTHbKN/aoa1yrJdiq17vfa1QxEoDa8xS/3zmgYjeP8eCYeAbl4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m0IcAAAADcAAAADwAAAAAAAAAAAAAAAACYAgAAZHJzL2Rvd25y&#10;ZXYueG1sUEsFBgAAAAAEAAQA9QAAAIUDAAAAAA==&#10;" filled="f" stroked="f">
                  <v:textbox>
                    <w:txbxContent>
                      <w:p w:rsidR="00195133" w:rsidRPr="00E854A5" w:rsidRDefault="00195133" w:rsidP="00723ED0">
                        <w:pPr>
                          <w:pStyle w:val="NormalWeb"/>
                          <w:spacing w:before="0" w:beforeAutospacing="0" w:after="0" w:afterAutospacing="0"/>
                        </w:pPr>
                        <w:r>
                          <w:rPr>
                            <w:rFonts w:asciiTheme="minorHAnsi" w:hAnsi="Calibri" w:cstheme="minorBidi"/>
                            <w:b/>
                            <w:bCs/>
                            <w:color w:val="000000" w:themeColor="text1"/>
                            <w:kern w:val="24"/>
                          </w:rPr>
                          <w:t>a</w:t>
                        </w:r>
                        <w:r w:rsidRPr="00E854A5">
                          <w:rPr>
                            <w:rFonts w:asciiTheme="minorHAnsi" w:hAnsi="Calibri" w:cstheme="minorBidi"/>
                            <w:b/>
                            <w:bCs/>
                            <w:color w:val="000000" w:themeColor="text1"/>
                            <w:kern w:val="24"/>
                          </w:rPr>
                          <w:t>)</w:t>
                        </w:r>
                      </w:p>
                    </w:txbxContent>
                  </v:textbox>
                </v:shape>
                <v:shape id="TextBox 27" o:spid="_x0000_s1211" type="#_x0000_t202" style="position:absolute;left:24937;top:-744;width:6282;height:45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URusQA&#10;AADcAAAADwAAAGRycy9kb3ducmV2LnhtbESPT2vCQBTE7wW/w/IEb7qrtqIxG5GWQk8t/gVvj+wz&#10;CWbfhuzWpN++WxB6HGbmN0y66W0t7tT6yrGG6USBIM6dqbjQcDy8j5cgfEA2WDsmDT/kYZMNnlJM&#10;jOt4R/d9KESEsE9QQxlCk0jp85Is+olriKN3da3FEGVbSNNiF+G2ljOlFtJixXGhxIZeS8pv+2+r&#10;4fR5vZyf1VfxZl+azvVKsl1JrUfDfrsGEagP/+FH+8NomM2n8HcmHgGZ/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ZVEbrEAAAA3AAAAA8AAAAAAAAAAAAAAAAAmAIAAGRycy9k&#10;b3ducmV2LnhtbFBLBQYAAAAABAAEAPUAAACJAwAAAAA=&#10;" filled="f" stroked="f">
                  <v:textbox>
                    <w:txbxContent>
                      <w:p w:rsidR="00195133" w:rsidRDefault="00195133" w:rsidP="00723ED0">
                        <w:pPr>
                          <w:pStyle w:val="NormalWeb"/>
                          <w:spacing w:before="0" w:beforeAutospacing="0" w:after="0" w:afterAutospacing="0"/>
                        </w:pPr>
                        <w:r>
                          <w:rPr>
                            <w:rFonts w:asciiTheme="minorHAnsi" w:hAnsi="Calibri" w:cstheme="minorBidi"/>
                            <w:b/>
                            <w:bCs/>
                            <w:color w:val="000000" w:themeColor="text1"/>
                            <w:kern w:val="24"/>
                          </w:rPr>
                          <w:t>b</w:t>
                        </w:r>
                        <w:r w:rsidRPr="005864E7">
                          <w:rPr>
                            <w:rFonts w:asciiTheme="minorHAnsi" w:hAnsi="Calibri" w:cstheme="minorBidi"/>
                            <w:b/>
                            <w:bCs/>
                            <w:color w:val="000000" w:themeColor="text1"/>
                            <w:kern w:val="24"/>
                            <w:sz w:val="28"/>
                            <w:szCs w:val="28"/>
                          </w:rPr>
                          <w:t>)</w:t>
                        </w:r>
                      </w:p>
                    </w:txbxContent>
                  </v:textbox>
                </v:shape>
                <v:shape id="TextBox 31" o:spid="_x0000_s1212" type="#_x0000_t202" style="position:absolute;left:49790;top:26722;width:5591;height:52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ePzcUA&#10;AADcAAAADwAAAGRycy9kb3ducmV2LnhtbESPT2vCQBTE74V+h+UVvOlu4x9q6iaUFsFTRa2Ct0f2&#10;mYRm34bsatJv3y0IPQ4z8xtmlQ+2ETfqfO1Yw/NEgSAunKm51PB1WI9fQPiAbLBxTBp+yEOePT6s&#10;MDWu5x3d9qEUEcI+RQ1VCG0qpS8qsugnriWO3sV1FkOUXSlNh32E20YmSi2kxZrjQoUtvVdUfO+v&#10;VsPx83I+zdS2/LDztneDkmyXUuvR0/D2CiLQEP7D9/bGaEimCfydiUdAZ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h4/NxQAAANwAAAAPAAAAAAAAAAAAAAAAAJgCAABkcnMv&#10;ZG93bnJldi54bWxQSwUGAAAAAAQABAD1AAAAigMAAAAA&#10;" filled="f" stroked="f">
                  <v:textbox>
                    <w:txbxContent>
                      <w:p w:rsidR="00195133" w:rsidRPr="005864E7" w:rsidRDefault="00195133" w:rsidP="00723ED0">
                        <w:pPr>
                          <w:pStyle w:val="NormalWeb"/>
                          <w:spacing w:before="0" w:beforeAutospacing="0" w:after="0" w:afterAutospacing="0"/>
                          <w:rPr>
                            <w:sz w:val="28"/>
                            <w:szCs w:val="28"/>
                          </w:rPr>
                        </w:pPr>
                        <w:r>
                          <w:rPr>
                            <w:rFonts w:asciiTheme="minorHAnsi" w:hAnsi="Calibri" w:cstheme="minorBidi"/>
                            <w:b/>
                            <w:bCs/>
                            <w:color w:val="000000" w:themeColor="text1"/>
                            <w:kern w:val="24"/>
                            <w:sz w:val="28"/>
                            <w:szCs w:val="28"/>
                          </w:rPr>
                          <w:t>f</w:t>
                        </w:r>
                        <w:r w:rsidRPr="005864E7">
                          <w:rPr>
                            <w:rFonts w:asciiTheme="minorHAnsi" w:hAnsi="Calibri" w:cstheme="minorBidi"/>
                            <w:b/>
                            <w:bCs/>
                            <w:color w:val="000000" w:themeColor="text1"/>
                            <w:kern w:val="24"/>
                            <w:sz w:val="28"/>
                            <w:szCs w:val="28"/>
                          </w:rPr>
                          <w:t>)</w:t>
                        </w:r>
                      </w:p>
                    </w:txbxContent>
                  </v:textbox>
                </v:shape>
                <v:shape id="TextBox 25" o:spid="_x0000_s1213" type="#_x0000_t202" style="position:absolute;left:35922;top:12629;width:9985;height:48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sqVsQA&#10;AADcAAAADwAAAGRycy9kb3ducmV2LnhtbESPQWvCQBSE74L/YXmCt7qrtsVGVxFF6MnStBa8PbLP&#10;JJh9G7Krif/eFQoeh5n5hlmsOluJKzW+dKxhPFIgiDNnSs41/P7sXmYgfEA2WDkmDTfysFr2ewtM&#10;jGv5m65pyEWEsE9QQxFCnUjps4Is+pGriaN3co3FEGWTS9NgG+G2khOl3qXFkuNCgTVtCsrO6cVq&#10;OOxPx79X9ZVv7Vvduk5Jth9S6+GgW89BBOrCM/zf/jQaJtMpPM7EIy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nLKlbEAAAA3AAAAA8AAAAAAAAAAAAAAAAAmAIAAGRycy9k&#10;b3ducmV2LnhtbFBLBQYAAAAABAAEAPUAAACJAwAAAAA=&#10;" filled="f" stroked="f">
                  <v:textbox>
                    <w:txbxContent>
                      <w:p w:rsidR="00195133" w:rsidRPr="00E854A5" w:rsidRDefault="00195133" w:rsidP="00723ED0">
                        <w:pPr>
                          <w:pStyle w:val="NormalWeb"/>
                          <w:spacing w:before="0" w:beforeAutospacing="0" w:after="0" w:afterAutospacing="0"/>
                        </w:pPr>
                        <w:r w:rsidRPr="00E854A5">
                          <w:rPr>
                            <w:rFonts w:asciiTheme="minorHAnsi" w:hAnsi="Calibri" w:cstheme="minorBidi"/>
                            <w:color w:val="FF0000"/>
                            <w:kern w:val="24"/>
                          </w:rPr>
                          <w:t>NR</w:t>
                        </w:r>
                      </w:p>
                    </w:txbxContent>
                  </v:textbox>
                </v:shape>
                <v:shape id="TextBox 26" o:spid="_x0000_s1214" type="#_x0000_t202" style="position:absolute;left:43213;top:3298;width:7661;height:49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KyIsUA&#10;AADcAAAADwAAAGRycy9kb3ducmV2LnhtbESPS2vDMBCE74H8B7GB3hqpeZTEtRxCQqGnhOYFvS3W&#10;xja1VsZSY/ffV4FCjsPMfMOkq97W4katrxxreBkrEMS5MxUXGk7H9+cFCB+QDdaOScMveVhlw0GK&#10;iXEdf9LtEAoRIewT1FCG0CRS+rwki37sGuLoXV1rMUTZFtK02EW4reVEqVdpseK4UGJDm5Ly78OP&#10;1XDeXb8uM7UvtnbedK5Xku1Sav006tdvIAL14RH+b38YDZPpDO5n4hGQ2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IrIixQAAANwAAAAPAAAAAAAAAAAAAAAAAJgCAABkcnMv&#10;ZG93bnJldi54bWxQSwUGAAAAAAQABAD1AAAAigMAAAAA&#10;" filled="f" stroked="f">
                  <v:textbox>
                    <w:txbxContent>
                      <w:p w:rsidR="00195133" w:rsidRPr="00E854A5" w:rsidRDefault="00195133" w:rsidP="00723ED0">
                        <w:pPr>
                          <w:pStyle w:val="NormalWeb"/>
                          <w:spacing w:before="0" w:beforeAutospacing="0" w:after="0" w:afterAutospacing="0"/>
                        </w:pPr>
                        <w:r w:rsidRPr="00E854A5">
                          <w:rPr>
                            <w:rFonts w:asciiTheme="minorHAnsi" w:hAnsi="Calibri" w:cstheme="minorBidi"/>
                            <w:color w:val="FF0000"/>
                            <w:kern w:val="24"/>
                          </w:rPr>
                          <w:t>PP</w:t>
                        </w:r>
                      </w:p>
                    </w:txbxContent>
                  </v:textbox>
                </v:shape>
                <v:shape id="TextBox 32" o:spid="_x0000_s1215" type="#_x0000_t202" style="position:absolute;left:52079;top:13936;width:10545;height:68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4XucMA&#10;AADcAAAADwAAAGRycy9kb3ducmV2LnhtbESPQWsCMRSE74L/ITzBmyZaLXY1ilgKPSm1teDtsXnu&#10;Lm5elk10139vBMHjMDPfMItVa0txpdoXjjWMhgoEcepMwZmGv9+vwQyED8gGS8ek4UYeVstuZ4GJ&#10;cQ3/0HUfMhEh7BPUkIdQJVL6NCeLfugq4uidXG0xRFln0tTYRLgt5Vipd2mx4LiQY0WbnNLz/mI1&#10;HLan4/9E7bJPO60a1yrJ9kNq3e+16zmIQG14hZ/tb6Nh/DaF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W4XucMAAADcAAAADwAAAAAAAAAAAAAAAACYAgAAZHJzL2Rv&#10;d25yZXYueG1sUEsFBgAAAAAEAAQA9QAAAIgDAAAAAA==&#10;" filled="f" stroked="f">
                  <v:textbox>
                    <w:txbxContent>
                      <w:p w:rsidR="00195133" w:rsidRPr="00E854A5" w:rsidRDefault="00195133" w:rsidP="00723ED0">
                        <w:pPr>
                          <w:pStyle w:val="NormalWeb"/>
                          <w:spacing w:before="0" w:beforeAutospacing="0" w:after="0" w:afterAutospacing="0"/>
                        </w:pPr>
                        <w:r w:rsidRPr="00E854A5">
                          <w:rPr>
                            <w:rFonts w:asciiTheme="minorHAnsi" w:hAnsi="Calibri" w:cstheme="minorBidi"/>
                            <w:color w:val="FF0000"/>
                            <w:kern w:val="24"/>
                          </w:rPr>
                          <w:t>PP</w:t>
                        </w:r>
                      </w:p>
                    </w:txbxContent>
                  </v:textbox>
                </v:shape>
                <v:shape id="TextBox 33" o:spid="_x0000_s1216" type="#_x0000_t202" style="position:absolute;left:56585;top:26722;width:10757;height:41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yJzsMA&#10;AADcAAAADwAAAGRycy9kb3ducmV2LnhtbESPQWsCMRSE74L/ITzBmyZaFbsaRSyFnpTaWvD22Dx3&#10;Fzcvyya66783gtDjMDPfMMt1a0txo9oXjjWMhgoEcepMwZmG35/PwRyED8gGS8ek4U4e1qtuZ4mJ&#10;cQ1/0+0QMhEh7BPUkIdQJVL6NCeLfugq4uidXW0xRFln0tTYRLgt5VipmbRYcFzIsaJtTunlcLUa&#10;jrvz6W+i9tmHnVaNa5Vk+y617vfazQJEoDb8h1/tL6Nh/DaD55l4BOTq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byJzsMAAADcAAAADwAAAAAAAAAAAAAAAACYAgAAZHJzL2Rv&#10;d25yZXYueG1sUEsFBgAAAAAEAAQA9QAAAIgDAAAAAA==&#10;" filled="f" stroked="f">
                  <v:textbox>
                    <w:txbxContent>
                      <w:p w:rsidR="00195133" w:rsidRPr="00E854A5" w:rsidRDefault="00195133" w:rsidP="00723ED0">
                        <w:pPr>
                          <w:pStyle w:val="NormalWeb"/>
                          <w:spacing w:before="0" w:beforeAutospacing="0" w:after="0" w:afterAutospacing="0"/>
                        </w:pPr>
                        <w:r w:rsidRPr="00E854A5">
                          <w:rPr>
                            <w:rFonts w:asciiTheme="minorHAnsi" w:hAnsi="Calibri" w:cstheme="minorBidi"/>
                            <w:color w:val="FF0000"/>
                            <w:kern w:val="24"/>
                          </w:rPr>
                          <w:t>NR</w:t>
                        </w:r>
                      </w:p>
                    </w:txbxContent>
                  </v:textbox>
                </v:shape>
                <v:shape id="TextBox 35" o:spid="_x0000_s1217" type="#_x0000_t202" style="position:absolute;top:26723;width:6699;height:61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AsVcQA&#10;AADcAAAADwAAAGRycy9kb3ducmV2LnhtbESPS2vDMBCE74H8B7GF3hKpaV51rYTSEuippXlBbou1&#10;fhBrZSw1dv99FQjkOMzMN0y67m0tLtT6yrGGp7ECQZw5U3GhYb/bjJYgfEA2WDsmDX/kYb0aDlJM&#10;jOv4hy7bUIgIYZ+ghjKEJpHSZyVZ9GPXEEcvd63FEGVbSNNiF+G2lhOl5tJixXGhxIbeS8rO21+r&#10;4fCVn45T9V182FnTuV5Jti9S68eH/u0VRKA+3MO39qfRMHle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bwLFXEAAAA3AAAAA8AAAAAAAAAAAAAAAAAmAIAAGRycy9k&#10;b3ducmV2LnhtbFBLBQYAAAAABAAEAPUAAACJAwAAAAA=&#10;" filled="f" stroked="f">
                  <v:textbox>
                    <w:txbxContent>
                      <w:p w:rsidR="00195133" w:rsidRPr="005864E7" w:rsidRDefault="00195133" w:rsidP="00723ED0">
                        <w:pPr>
                          <w:pStyle w:val="NormalWeb"/>
                          <w:spacing w:before="0" w:beforeAutospacing="0" w:after="0" w:afterAutospacing="0"/>
                        </w:pPr>
                        <w:r>
                          <w:rPr>
                            <w:rFonts w:asciiTheme="minorHAnsi" w:hAnsi="Calibri" w:cstheme="minorBidi"/>
                            <w:b/>
                            <w:bCs/>
                            <w:color w:val="000000" w:themeColor="text1"/>
                            <w:kern w:val="24"/>
                          </w:rPr>
                          <w:t>d</w:t>
                        </w:r>
                        <w:r w:rsidRPr="005864E7">
                          <w:rPr>
                            <w:rFonts w:asciiTheme="minorHAnsi" w:hAnsi="Calibri" w:cstheme="minorBidi"/>
                            <w:b/>
                            <w:bCs/>
                            <w:color w:val="000000" w:themeColor="text1"/>
                            <w:kern w:val="24"/>
                          </w:rPr>
                          <w:t>)</w:t>
                        </w:r>
                      </w:p>
                    </w:txbxContent>
                  </v:textbox>
                </v:shape>
                <v:shape id="TextBox 36" o:spid="_x0000_s1218" type="#_x0000_t202" style="position:absolute;left:25851;top:27204;width:11933;height:8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2+4J8AA&#10;AADcAAAADwAAAGRycy9kb3ducmV2LnhtbERPTYvCMBC9C/6HMIK3NVF3Za1GEUXwpOjuCt6GZmyL&#10;zaQ00Xb/vTkIHh/ve75sbSkeVPvCsYbhQIEgTp0pONPw+7P9+AbhA7LB0jFp+CcPy0W3M8fEuIaP&#10;9DiFTMQQ9glqyEOoEil9mpNFP3AVceSurrYYIqwzaWpsYrgt5UipibRYcGzIsaJ1TuntdLca/vbX&#10;y/lTHbKN/aoa1yrJdiq17vfa1QxEoDa8xS/3zmgYjePaeCYeAbl4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2+4J8AAAADcAAAADwAAAAAAAAAAAAAAAACYAgAAZHJzL2Rvd25y&#10;ZXYueG1sUEsFBgAAAAAEAAQA9QAAAIUDAAAAAA==&#10;" filled="f" stroked="f">
                  <v:textbox>
                    <w:txbxContent>
                      <w:p w:rsidR="00195133" w:rsidRDefault="00195133" w:rsidP="00723ED0">
                        <w:pPr>
                          <w:pStyle w:val="NormalWeb"/>
                          <w:spacing w:before="0" w:beforeAutospacing="0" w:after="0" w:afterAutospacing="0"/>
                        </w:pPr>
                        <w:r>
                          <w:rPr>
                            <w:rFonts w:asciiTheme="minorHAnsi" w:hAnsi="Calibri" w:cstheme="minorBidi"/>
                            <w:b/>
                            <w:bCs/>
                            <w:color w:val="000000" w:themeColor="text1"/>
                            <w:kern w:val="24"/>
                            <w:sz w:val="28"/>
                            <w:szCs w:val="28"/>
                          </w:rPr>
                          <w:t>e</w:t>
                        </w:r>
                        <w:r w:rsidRPr="005864E7">
                          <w:rPr>
                            <w:rFonts w:asciiTheme="minorHAnsi" w:hAnsi="Calibri" w:cstheme="minorBidi"/>
                            <w:b/>
                            <w:bCs/>
                            <w:color w:val="000000" w:themeColor="text1"/>
                            <w:kern w:val="24"/>
                            <w:sz w:val="28"/>
                            <w:szCs w:val="28"/>
                          </w:rPr>
                          <w:t>)</w:t>
                        </w:r>
                      </w:p>
                    </w:txbxContent>
                  </v:textbox>
                </v:shape>
                <v:shape id="TextBox 37" o:spid="_x0000_s1219" type="#_x0000_t202" style="position:absolute;left:23590;top:17047;width:9355;height:3693;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k4XMYA&#10;AADcAAAADwAAAGRycy9kb3ducmV2LnhtbESPQWvCQBSE74X+h+UVeqsbra0aXUWEgocoNQp6fGSf&#10;2WD2bchuNf57t1DocZiZb5jZorO1uFLrK8cK+r0EBHHhdMWlgsP+620MwgdkjbVjUnAnD4v589MM&#10;U+1uvKNrHkoRIexTVGBCaFIpfWHIou+5hjh6Z9daDFG2pdQt3iLc1nKQJJ/SYsVxwWBDK0PFJf+x&#10;CnR2PH6MLk22M6fheV1vdZZ/b5R6femWUxCBuvAf/muvtYLB+wR+z8QjIO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Jk4XMYAAADcAAAADwAAAAAAAAAAAAAAAACYAgAAZHJz&#10;L2Rvd25yZXYueG1sUEsFBgAAAAAEAAQA9QAAAIsDAAAAAA==&#10;" filled="f" stroked="f">
                  <v:textbox>
                    <w:txbxContent>
                      <w:p w:rsidR="00195133" w:rsidRPr="00E854A5" w:rsidRDefault="00195133" w:rsidP="00723ED0">
                        <w:pPr>
                          <w:pStyle w:val="NormalWeb"/>
                          <w:spacing w:before="0" w:beforeAutospacing="0" w:after="0" w:afterAutospacing="0"/>
                        </w:pPr>
                        <w:r w:rsidRPr="00E854A5">
                          <w:rPr>
                            <w:rFonts w:asciiTheme="minorHAnsi" w:hAnsi="Calibri" w:cstheme="minorBidi"/>
                            <w:color w:val="000000" w:themeColor="text1"/>
                            <w:kern w:val="24"/>
                          </w:rPr>
                          <w:t>CNT</w:t>
                        </w:r>
                      </w:p>
                    </w:txbxContent>
                  </v:textbox>
                </v:shape>
                <v:shape id="Straight Arrow Connector 240" o:spid="_x0000_s1220" type="#_x0000_t32" style="position:absolute;left:27630;top:12630;width:2672;height:441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EIMnsEAAADcAAAADwAAAGRycy9kb3ducmV2LnhtbERPy4rCMBTdD/gP4QqzG1NFRappEZ2H&#10;6MoH4vLSXNtqc1OajNa/NwvB5eG8Z2lrKnGjxpWWFfR7EQjizOqScwWH/c/XBITzyBory6TgQQ7S&#10;pPMxw1jbO2/ptvO5CCHsYlRQeF/HUrqsIIOuZ2viwJ1tY9AH2ORSN3gP4aaSgygaS4Mlh4YCa1oU&#10;lF13/0bB76jafrvj5jR0fxNc58tRdJG1Up/ddj4F4an1b/HLvdIKBsMwP5wJR0AmT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oQgyewQAAANwAAAAPAAAAAAAAAAAAAAAA&#10;AKECAABkcnMvZG93bnJldi54bWxQSwUGAAAAAAQABAD5AAAAjwMAAAAA&#10;" strokecolor="yellow">
                  <v:stroke endarrow="open"/>
                </v:shape>
                <v:shape id="TextBox 49" o:spid="_x0000_s1221" type="#_x0000_t202" style="position:absolute;left:52681;top:43660;width:9355;height:3694;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ulHJ8UA&#10;AADcAAAADwAAAGRycy9kb3ducmV2LnhtbESPQWvCQBSE7wX/w/IEb3WjaJXoKiIUPMRSo6DHR/aZ&#10;DWbfhuxW47/vFgoeh5n5hlmuO1uLO7W+cqxgNExAEBdOV1wqOB0/3+cgfEDWWDsmBU/ysF713paY&#10;avfgA93zUIoIYZ+iAhNCk0rpC0MW/dA1xNG7utZiiLItpW7xEeG2luMk+ZAWK44LBhvaGipu+Y9V&#10;oLPzeTq7NdnBXCbXXf2ls/x7r9Sg320WIAJ14RX+b++0gvFkBH9n4hGQ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6UcnxQAAANwAAAAPAAAAAAAAAAAAAAAAAJgCAABkcnMv&#10;ZG93bnJldi54bWxQSwUGAAAAAAQABAD1AAAAigMAAAAA&#10;" filled="f" stroked="f">
                  <v:textbox>
                    <w:txbxContent>
                      <w:p w:rsidR="00195133" w:rsidRPr="00E854A5" w:rsidRDefault="00195133" w:rsidP="00723ED0">
                        <w:pPr>
                          <w:pStyle w:val="NormalWeb"/>
                          <w:spacing w:before="0" w:beforeAutospacing="0" w:after="0" w:afterAutospacing="0"/>
                        </w:pPr>
                        <w:r w:rsidRPr="00E854A5">
                          <w:rPr>
                            <w:rFonts w:asciiTheme="minorHAnsi" w:hAnsi="Calibri" w:cstheme="minorBidi"/>
                            <w:color w:val="000000" w:themeColor="text1"/>
                            <w:kern w:val="24"/>
                          </w:rPr>
                          <w:t>CNT</w:t>
                        </w:r>
                      </w:p>
                    </w:txbxContent>
                  </v:textbox>
                </v:shape>
              </v:group>
            </w:pict>
          </mc:Fallback>
        </mc:AlternateContent>
      </w:r>
    </w:p>
    <w:p w:rsidR="00723ED0" w:rsidRPr="00723ED0" w:rsidRDefault="00723ED0" w:rsidP="00723ED0">
      <w:pPr>
        <w:tabs>
          <w:tab w:val="left" w:pos="1137"/>
        </w:tabs>
        <w:spacing w:after="200" w:line="276" w:lineRule="auto"/>
        <w:rPr>
          <w:rFonts w:eastAsiaTheme="minorHAnsi"/>
          <w:lang w:val="en-IN"/>
        </w:rPr>
      </w:pPr>
    </w:p>
    <w:p w:rsidR="00723ED0" w:rsidRPr="00723ED0" w:rsidRDefault="00723ED0" w:rsidP="00723ED0">
      <w:pPr>
        <w:tabs>
          <w:tab w:val="left" w:pos="1137"/>
        </w:tabs>
        <w:spacing w:after="200" w:line="276" w:lineRule="auto"/>
        <w:rPr>
          <w:rFonts w:eastAsiaTheme="minorHAnsi"/>
          <w:lang w:val="en-IN"/>
        </w:rPr>
      </w:pPr>
    </w:p>
    <w:p w:rsidR="00723ED0" w:rsidRPr="00723ED0" w:rsidRDefault="00723ED0" w:rsidP="00723ED0">
      <w:pPr>
        <w:tabs>
          <w:tab w:val="left" w:pos="1137"/>
        </w:tabs>
        <w:spacing w:after="200" w:line="276" w:lineRule="auto"/>
        <w:rPr>
          <w:rFonts w:eastAsiaTheme="minorHAnsi"/>
          <w:lang w:val="en-IN"/>
        </w:rPr>
      </w:pPr>
    </w:p>
    <w:p w:rsidR="00872C6C" w:rsidRDefault="00872C6C" w:rsidP="00723ED0">
      <w:pPr>
        <w:autoSpaceDE w:val="0"/>
        <w:autoSpaceDN w:val="0"/>
        <w:adjustRightInd w:val="0"/>
        <w:spacing w:line="360" w:lineRule="auto"/>
        <w:jc w:val="both"/>
        <w:rPr>
          <w:rFonts w:eastAsiaTheme="minorHAnsi"/>
          <w:b/>
          <w:i/>
          <w:lang w:val="en-IN"/>
        </w:rPr>
      </w:pPr>
    </w:p>
    <w:p w:rsidR="00872C6C" w:rsidRDefault="00872C6C" w:rsidP="00723ED0">
      <w:pPr>
        <w:autoSpaceDE w:val="0"/>
        <w:autoSpaceDN w:val="0"/>
        <w:adjustRightInd w:val="0"/>
        <w:spacing w:line="360" w:lineRule="auto"/>
        <w:jc w:val="both"/>
        <w:rPr>
          <w:rFonts w:eastAsiaTheme="minorHAnsi"/>
          <w:b/>
          <w:i/>
          <w:lang w:val="en-IN"/>
        </w:rPr>
      </w:pPr>
    </w:p>
    <w:p w:rsidR="00872C6C" w:rsidRDefault="00872C6C" w:rsidP="00723ED0">
      <w:pPr>
        <w:autoSpaceDE w:val="0"/>
        <w:autoSpaceDN w:val="0"/>
        <w:adjustRightInd w:val="0"/>
        <w:spacing w:line="360" w:lineRule="auto"/>
        <w:jc w:val="both"/>
        <w:rPr>
          <w:rFonts w:eastAsiaTheme="minorHAnsi"/>
          <w:b/>
          <w:i/>
          <w:lang w:val="en-IN"/>
        </w:rPr>
      </w:pPr>
    </w:p>
    <w:p w:rsidR="00872C6C" w:rsidRDefault="00872C6C" w:rsidP="00723ED0">
      <w:pPr>
        <w:autoSpaceDE w:val="0"/>
        <w:autoSpaceDN w:val="0"/>
        <w:adjustRightInd w:val="0"/>
        <w:spacing w:line="360" w:lineRule="auto"/>
        <w:jc w:val="both"/>
        <w:rPr>
          <w:rFonts w:eastAsiaTheme="minorHAnsi"/>
          <w:b/>
          <w:i/>
          <w:lang w:val="en-IN"/>
        </w:rPr>
      </w:pPr>
    </w:p>
    <w:p w:rsidR="00872C6C" w:rsidRDefault="00872C6C" w:rsidP="00723ED0">
      <w:pPr>
        <w:autoSpaceDE w:val="0"/>
        <w:autoSpaceDN w:val="0"/>
        <w:adjustRightInd w:val="0"/>
        <w:spacing w:line="360" w:lineRule="auto"/>
        <w:jc w:val="both"/>
        <w:rPr>
          <w:rFonts w:eastAsiaTheme="minorHAnsi"/>
          <w:b/>
          <w:i/>
          <w:lang w:val="en-IN"/>
        </w:rPr>
      </w:pPr>
    </w:p>
    <w:p w:rsidR="00872C6C" w:rsidRDefault="00872C6C" w:rsidP="00723ED0">
      <w:pPr>
        <w:autoSpaceDE w:val="0"/>
        <w:autoSpaceDN w:val="0"/>
        <w:adjustRightInd w:val="0"/>
        <w:spacing w:line="360" w:lineRule="auto"/>
        <w:jc w:val="both"/>
        <w:rPr>
          <w:rFonts w:eastAsiaTheme="minorHAnsi"/>
          <w:b/>
          <w:i/>
          <w:lang w:val="en-IN"/>
        </w:rPr>
      </w:pPr>
    </w:p>
    <w:p w:rsidR="00872C6C" w:rsidRDefault="00872C6C" w:rsidP="00723ED0">
      <w:pPr>
        <w:autoSpaceDE w:val="0"/>
        <w:autoSpaceDN w:val="0"/>
        <w:adjustRightInd w:val="0"/>
        <w:spacing w:line="360" w:lineRule="auto"/>
        <w:jc w:val="both"/>
        <w:rPr>
          <w:rFonts w:eastAsiaTheme="minorHAnsi"/>
          <w:b/>
          <w:i/>
          <w:lang w:val="en-IN"/>
        </w:rPr>
      </w:pPr>
    </w:p>
    <w:p w:rsidR="00723ED0" w:rsidRPr="00D117BC" w:rsidRDefault="00967D9C" w:rsidP="00723ED0">
      <w:pPr>
        <w:autoSpaceDE w:val="0"/>
        <w:autoSpaceDN w:val="0"/>
        <w:adjustRightInd w:val="0"/>
        <w:spacing w:line="360" w:lineRule="auto"/>
        <w:jc w:val="both"/>
        <w:rPr>
          <w:rFonts w:eastAsiaTheme="minorHAnsi"/>
          <w:b/>
          <w:i/>
          <w:lang w:val="en-IN"/>
        </w:rPr>
      </w:pPr>
      <w:r>
        <w:rPr>
          <w:rFonts w:eastAsiaTheme="minorHAnsi"/>
          <w:b/>
          <w:i/>
          <w:lang w:val="en-IN"/>
        </w:rPr>
        <w:t>Fig 4. TEM images of a) 80PP/20NR/1wt%MWCNT b) 80PP/20NR/3wt% MWCNT c) 80PP/20NR/5wt%MWCNT d) 50PP/50NR/1wt%MWCNT e) 50PP/50NR/3wt%MWCNT f</w:t>
      </w:r>
      <w:r w:rsidR="00723ED0" w:rsidRPr="00D117BC">
        <w:rPr>
          <w:rFonts w:eastAsiaTheme="minorHAnsi"/>
          <w:b/>
          <w:i/>
          <w:lang w:val="en-IN"/>
        </w:rPr>
        <w:t xml:space="preserve">)50PP/50NR/5wt%MWCNT blends </w:t>
      </w:r>
    </w:p>
    <w:p w:rsidR="00723ED0" w:rsidRPr="00723ED0" w:rsidRDefault="00723ED0" w:rsidP="00723ED0">
      <w:pPr>
        <w:autoSpaceDE w:val="0"/>
        <w:autoSpaceDN w:val="0"/>
        <w:adjustRightInd w:val="0"/>
        <w:spacing w:line="360" w:lineRule="auto"/>
        <w:jc w:val="both"/>
        <w:rPr>
          <w:rFonts w:eastAsiaTheme="minorHAnsi"/>
          <w:i/>
          <w:lang w:val="en-IN"/>
        </w:rPr>
      </w:pPr>
      <w:r w:rsidRPr="00723ED0">
        <w:rPr>
          <w:rFonts w:eastAsiaTheme="minorHAnsi"/>
          <w:lang w:val="en-IN"/>
        </w:rPr>
        <w:t xml:space="preserve">Figure 4(a-c) represents the TEM micrographs of 80PP/20NR blends filled with 1,3, &amp; 5wt% MWCNTs. </w:t>
      </w:r>
      <w:r w:rsidRPr="00723ED0">
        <w:rPr>
          <w:rFonts w:eastAsiaTheme="minorHAnsi"/>
          <w:color w:val="000000"/>
          <w:lang w:val="en-IN"/>
        </w:rPr>
        <w:t xml:space="preserve">As seen </w:t>
      </w:r>
      <w:r w:rsidR="005864E7">
        <w:rPr>
          <w:rFonts w:eastAsiaTheme="minorHAnsi"/>
          <w:color w:val="000000" w:themeColor="text1"/>
          <w:lang w:val="en-IN"/>
        </w:rPr>
        <w:t>in Figure. 4a</w:t>
      </w:r>
      <w:r w:rsidRPr="00723ED0">
        <w:rPr>
          <w:rFonts w:eastAsiaTheme="minorHAnsi"/>
          <w:color w:val="000000" w:themeColor="text1"/>
          <w:lang w:val="en-IN"/>
        </w:rPr>
        <w:t xml:space="preserve"> </w:t>
      </w:r>
      <w:r w:rsidR="005864E7">
        <w:rPr>
          <w:rFonts w:eastAsiaTheme="minorHAnsi"/>
          <w:color w:val="000000"/>
          <w:lang w:val="en-IN"/>
        </w:rPr>
        <w:t>and b</w:t>
      </w:r>
      <w:r w:rsidRPr="00723ED0">
        <w:rPr>
          <w:rFonts w:eastAsiaTheme="minorHAnsi"/>
          <w:color w:val="000000"/>
          <w:lang w:val="en-IN"/>
        </w:rPr>
        <w:t xml:space="preserve">, the 80 PP/20NR/MWCNT composites have a matrix droplet morphology where NR phase distributed uniformly as distorted droplets in PP matrix. It is observed that most of the MWCNTs are preferentially distributed in droplets. Thus </w:t>
      </w:r>
      <w:r w:rsidRPr="00723ED0">
        <w:rPr>
          <w:rFonts w:eastAsiaTheme="minorHAnsi"/>
          <w:lang w:val="en-IN"/>
        </w:rPr>
        <w:t>the dark regions of these figures  are the MWCNTs rich NR domains and the bright region represents the PP phase.</w:t>
      </w:r>
      <w:r w:rsidR="008C5DD6">
        <w:rPr>
          <w:rFonts w:eastAsiaTheme="minorHAnsi"/>
          <w:lang w:val="en-IN"/>
        </w:rPr>
        <w:t xml:space="preserve"> In PP/NR blend, the </w:t>
      </w:r>
      <w:r w:rsidRPr="00723ED0">
        <w:rPr>
          <w:rFonts w:eastAsiaTheme="minorHAnsi"/>
          <w:lang w:val="en-IN"/>
        </w:rPr>
        <w:t>MWCNT</w:t>
      </w:r>
      <w:r w:rsidR="008C5DD6">
        <w:rPr>
          <w:rFonts w:eastAsiaTheme="minorHAnsi"/>
          <w:lang w:val="en-IN"/>
        </w:rPr>
        <w:t xml:space="preserve">s shows high affinity towards  </w:t>
      </w:r>
      <w:r w:rsidRPr="00723ED0">
        <w:rPr>
          <w:rFonts w:eastAsiaTheme="minorHAnsi"/>
          <w:lang w:val="en-IN"/>
        </w:rPr>
        <w:t xml:space="preserve"> </w:t>
      </w:r>
      <w:r w:rsidRPr="00723ED0">
        <w:rPr>
          <w:rFonts w:eastAsiaTheme="minorHAnsi"/>
          <w:color w:val="000000" w:themeColor="text1"/>
          <w:lang w:val="en-IN"/>
        </w:rPr>
        <w:t>NR</w:t>
      </w:r>
      <w:r w:rsidRPr="00723ED0">
        <w:rPr>
          <w:rFonts w:eastAsiaTheme="minorHAnsi"/>
          <w:color w:val="0070C0"/>
          <w:lang w:val="en-IN"/>
        </w:rPr>
        <w:t xml:space="preserve"> </w:t>
      </w:r>
      <w:r w:rsidRPr="00723ED0">
        <w:rPr>
          <w:rFonts w:eastAsiaTheme="minorHAnsi"/>
          <w:lang w:val="en-IN"/>
        </w:rPr>
        <w:t xml:space="preserve">phase </w:t>
      </w:r>
      <w:r w:rsidR="008C5DD6">
        <w:rPr>
          <w:rFonts w:eastAsiaTheme="minorHAnsi"/>
          <w:lang w:val="en-IN"/>
        </w:rPr>
        <w:t xml:space="preserve"> and </w:t>
      </w:r>
      <w:r w:rsidRPr="00723ED0">
        <w:rPr>
          <w:rFonts w:eastAsiaTheme="minorHAnsi"/>
          <w:lang w:val="en-IN"/>
        </w:rPr>
        <w:t>is predicted thermodynamically</w:t>
      </w:r>
      <w:r w:rsidRPr="00723ED0">
        <w:rPr>
          <w:rFonts w:eastAsiaTheme="minorHAnsi"/>
          <w:color w:val="FF0000"/>
          <w:lang w:val="en-IN"/>
        </w:rPr>
        <w:t xml:space="preserve">. </w:t>
      </w:r>
      <w:r w:rsidRPr="00723ED0">
        <w:rPr>
          <w:rFonts w:eastAsiaTheme="minorHAnsi"/>
          <w:lang w:val="en-IN"/>
        </w:rPr>
        <w:t>At 1wt% CNT loading most of the MWCNTs are crowded at the NR phase. But at higher filler loading the effective concentration of MWCNTs in a specific phase increases and this leads to the hanging of MWCNTs from the</w:t>
      </w:r>
      <w:r w:rsidR="008D4CFF">
        <w:rPr>
          <w:rFonts w:eastAsiaTheme="minorHAnsi"/>
          <w:lang w:val="en-IN"/>
        </w:rPr>
        <w:t xml:space="preserve"> </w:t>
      </w:r>
      <w:r w:rsidRPr="00723ED0">
        <w:rPr>
          <w:rFonts w:eastAsiaTheme="minorHAnsi"/>
          <w:lang w:val="en-IN"/>
        </w:rPr>
        <w:lastRenderedPageBreak/>
        <w:t>NR droplets to the continuous PP phase. More interestingly, the nanotubes are found to bridge the NR domains</w:t>
      </w:r>
      <w:r w:rsidR="005864E7">
        <w:rPr>
          <w:rFonts w:eastAsiaTheme="minorHAnsi"/>
          <w:lang w:val="en-IN"/>
        </w:rPr>
        <w:t xml:space="preserve"> as evidenced from the Figure.4b. T</w:t>
      </w:r>
      <w:r w:rsidRPr="00723ED0">
        <w:rPr>
          <w:rFonts w:eastAsiaTheme="minorHAnsi"/>
          <w:lang w:val="en-IN"/>
        </w:rPr>
        <w:t xml:space="preserve">hus the extended MWCNTs would connect each other to form the conductive path through the entire material and is responsible for the good electrical properties of our composites, which will </w:t>
      </w:r>
      <w:r w:rsidR="005864E7">
        <w:rPr>
          <w:rFonts w:eastAsiaTheme="minorHAnsi"/>
          <w:lang w:val="en-IN"/>
        </w:rPr>
        <w:t>be discussed later</w:t>
      </w:r>
      <w:r w:rsidRPr="00723ED0">
        <w:rPr>
          <w:rFonts w:eastAsiaTheme="minorHAnsi"/>
          <w:lang w:val="en-IN"/>
        </w:rPr>
        <w:t>.</w:t>
      </w:r>
      <w:r w:rsidR="005864E7">
        <w:rPr>
          <w:rFonts w:ascii="AdvOT999035f4" w:eastAsiaTheme="minorHAnsi" w:hAnsi="AdvOT999035f4" w:cs="AdvOT999035f4"/>
          <w:lang w:val="en-IN"/>
        </w:rPr>
        <w:t xml:space="preserve"> Figure 4(d-f</w:t>
      </w:r>
      <w:r w:rsidRPr="00723ED0">
        <w:rPr>
          <w:rFonts w:ascii="AdvOT999035f4" w:eastAsiaTheme="minorHAnsi" w:hAnsi="AdvOT999035f4" w:cs="AdvOT999035f4"/>
          <w:lang w:val="en-IN"/>
        </w:rPr>
        <w:t xml:space="preserve">) shows that </w:t>
      </w:r>
      <w:r w:rsidRPr="00723ED0">
        <w:rPr>
          <w:rFonts w:eastAsiaTheme="minorHAnsi"/>
          <w:lang w:val="en-IN"/>
        </w:rPr>
        <w:t>50 PP/50 NR blend filled with MWCNTs has a co-continuous morphology, where most of the MWCNTs are preferentially located at the NR phase. Here also it is observed that  at higher filler loading some MWCNTs are get extended into the PP phase</w:t>
      </w:r>
      <w:r>
        <w:rPr>
          <w:rFonts w:eastAsiaTheme="minorHAnsi"/>
          <w:lang w:val="en-IN"/>
        </w:rPr>
        <w:t>.</w:t>
      </w:r>
    </w:p>
    <w:p w:rsidR="00D117BC" w:rsidRDefault="008D4CFF" w:rsidP="00723ED0">
      <w:pPr>
        <w:tabs>
          <w:tab w:val="left" w:pos="1137"/>
        </w:tabs>
        <w:spacing w:after="200" w:line="276" w:lineRule="auto"/>
        <w:rPr>
          <w:rFonts w:eastAsiaTheme="minorHAnsi"/>
          <w:noProof/>
          <w:lang w:val="en-IN" w:eastAsia="en-IN"/>
        </w:rPr>
      </w:pPr>
      <w:r>
        <w:rPr>
          <w:noProof/>
          <w:lang w:val="en-IN" w:eastAsia="en-IN"/>
        </w:rPr>
        <mc:AlternateContent>
          <mc:Choice Requires="wpg">
            <w:drawing>
              <wp:anchor distT="0" distB="0" distL="114300" distR="114300" simplePos="0" relativeHeight="251697152" behindDoc="0" locked="0" layoutInCell="1" allowOverlap="1" wp14:anchorId="35EC70FD" wp14:editId="4AB76716">
                <wp:simplePos x="0" y="0"/>
                <wp:positionH relativeFrom="column">
                  <wp:posOffset>1433195</wp:posOffset>
                </wp:positionH>
                <wp:positionV relativeFrom="paragraph">
                  <wp:posOffset>38100</wp:posOffset>
                </wp:positionV>
                <wp:extent cx="2066925" cy="2027555"/>
                <wp:effectExtent l="0" t="0" r="9525" b="0"/>
                <wp:wrapNone/>
                <wp:docPr id="4" name="Group 3"/>
                <wp:cNvGraphicFramePr/>
                <a:graphic xmlns:a="http://schemas.openxmlformats.org/drawingml/2006/main">
                  <a:graphicData uri="http://schemas.microsoft.com/office/word/2010/wordprocessingGroup">
                    <wpg:wgp>
                      <wpg:cNvGrpSpPr/>
                      <wpg:grpSpPr>
                        <a:xfrm>
                          <a:off x="0" y="0"/>
                          <a:ext cx="2066925" cy="2027555"/>
                          <a:chOff x="0" y="-1"/>
                          <a:chExt cx="2066925" cy="2027556"/>
                        </a:xfrm>
                      </wpg:grpSpPr>
                      <pic:pic xmlns:pic="http://schemas.openxmlformats.org/drawingml/2006/picture">
                        <pic:nvPicPr>
                          <pic:cNvPr id="2" name="Picture 2"/>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066925" cy="2027555"/>
                          </a:xfrm>
                          <a:prstGeom prst="rect">
                            <a:avLst/>
                          </a:prstGeom>
                          <a:noFill/>
                          <a:ln>
                            <a:noFill/>
                          </a:ln>
                        </pic:spPr>
                      </pic:pic>
                      <wps:wsp>
                        <wps:cNvPr id="3" name="Rectangle 3"/>
                        <wps:cNvSpPr/>
                        <wps:spPr>
                          <a:xfrm>
                            <a:off x="1719263" y="-1"/>
                            <a:ext cx="228600" cy="333375"/>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95133" w:rsidRDefault="00195133" w:rsidP="00D117BC">
                              <w:pPr>
                                <w:pStyle w:val="NormalWeb"/>
                                <w:spacing w:before="0" w:beforeAutospacing="0" w:after="0" w:afterAutospacing="0"/>
                                <w:jc w:val="center"/>
                              </w:pPr>
                              <w:r>
                                <w:rPr>
                                  <w:rFonts w:asciiTheme="minorHAnsi" w:hAnsi="Calibri" w:cstheme="minorBidi"/>
                                  <w:color w:val="FFFFFF" w:themeColor="light1"/>
                                  <w:kern w:val="24"/>
                                  <w:sz w:val="36"/>
                                  <w:szCs w:val="36"/>
                                </w:rPr>
                                <w: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3" o:spid="_x0000_s1222" style="position:absolute;margin-left:112.85pt;margin-top:3pt;width:162.75pt;height:159.65pt;z-index:251697152" coordorigin="" coordsize="20669,2027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">
                <v:shape id="Picture 2" o:spid="_x0000_s1223" type="#_x0000_t75" style="position:absolute;width:20669;height:202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ePZqnBAAAA2gAAAA8AAABkcnMvZG93bnJldi54bWxEj0GLwjAUhO/C/ofwFrxpuhVFuqbFFQRZ&#10;8KB174/m2Vabl9JErfvrjSB4HGbmG2aR9aYRV+pcbVnB1zgCQVxYXXOp4JCvR3MQziNrbCyTgjs5&#10;yNKPwQITbW+8o+velyJA2CWooPK+TaR0RUUG3di2xME72s6gD7Irpe7wFuCmkXEUzaTBmsNChS2t&#10;KirO+4tRsOX8v/yJd7PT5vL3Oy0acpM7KTX87JffIDz1/h1+tTdaQQzPK+EGyPQ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ePZqnBAAAA2gAAAA8AAAAAAAAAAAAAAAAAnwIA&#10;AGRycy9kb3ducmV2LnhtbFBLBQYAAAAABAAEAPcAAACNAwAAAAA=&#10;">
                  <v:imagedata r:id="rId57" o:title=""/>
                </v:shape>
                <v:rect id="Rectangle 3" o:spid="_x0000_s1224" style="position:absolute;left:17192;width:2286;height:33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2Y38IA&#10;AADaAAAADwAAAGRycy9kb3ducmV2LnhtbESPQUvDQBSE74L/YXmCN7upQqyx21KEiHqz7aHHR/Y1&#10;G5p9m+4+0/jvXUHwOMzMN8xyPflejRRTF9jAfFaAIm6C7bg1sN/VdwtQSZAt9oHJwDclWK+ur5ZY&#10;2XDhTxq30qoM4VShAScyVFqnxpHHNAsDcfaOIXqULGOrbcRLhvte3xdFqT12nBccDvTiqDltv7yB&#10;UvYHlPN7POHTa4/jY1m7+sOY25tp8wxKaJL/8F/7zRp4gN8r+Qbo1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fZjfwgAAANoAAAAPAAAAAAAAAAAAAAAAAJgCAABkcnMvZG93&#10;bnJldi54bWxQSwUGAAAAAAQABAD1AAAAhwMAAAAA&#10;" fillcolor="black [3213]" strokecolor="black [3213]" strokeweight="2pt">
                  <v:textbox>
                    <w:txbxContent>
                      <w:p w:rsidR="00195133" w:rsidRDefault="00195133" w:rsidP="00D117BC">
                        <w:pPr>
                          <w:pStyle w:val="NormalWeb"/>
                          <w:spacing w:before="0" w:beforeAutospacing="0" w:after="0" w:afterAutospacing="0"/>
                          <w:jc w:val="center"/>
                        </w:pPr>
                        <w:proofErr w:type="gramStart"/>
                        <w:r>
                          <w:rPr>
                            <w:rFonts w:asciiTheme="minorHAnsi" w:hAnsi="Calibri" w:cstheme="minorBidi"/>
                            <w:color w:val="FFFFFF" w:themeColor="light1"/>
                            <w:kern w:val="24"/>
                            <w:sz w:val="36"/>
                            <w:szCs w:val="36"/>
                          </w:rPr>
                          <w:t>a</w:t>
                        </w:r>
                        <w:proofErr w:type="gramEnd"/>
                      </w:p>
                    </w:txbxContent>
                  </v:textbox>
                </v:rect>
              </v:group>
            </w:pict>
          </mc:Fallback>
        </mc:AlternateContent>
      </w:r>
    </w:p>
    <w:p w:rsidR="00D117BC" w:rsidRDefault="00D117BC" w:rsidP="00723ED0">
      <w:pPr>
        <w:tabs>
          <w:tab w:val="left" w:pos="1137"/>
        </w:tabs>
        <w:spacing w:after="200" w:line="276" w:lineRule="auto"/>
        <w:rPr>
          <w:rFonts w:eastAsiaTheme="minorHAnsi"/>
          <w:noProof/>
          <w:lang w:val="en-IN" w:eastAsia="en-IN"/>
        </w:rPr>
      </w:pPr>
    </w:p>
    <w:p w:rsidR="00723ED0" w:rsidRDefault="006166EF" w:rsidP="00723ED0">
      <w:pPr>
        <w:tabs>
          <w:tab w:val="left" w:pos="1137"/>
        </w:tabs>
        <w:spacing w:after="200" w:line="276" w:lineRule="auto"/>
        <w:rPr>
          <w:rFonts w:eastAsiaTheme="minorHAnsi"/>
          <w:lang w:val="en-IN"/>
        </w:rPr>
      </w:pPr>
      <w:r w:rsidRPr="006166EF">
        <w:rPr>
          <w:rFonts w:eastAsiaTheme="minorHAnsi"/>
          <w:lang w:val="en-IN"/>
        </w:rPr>
        <w:t xml:space="preserve"> </w:t>
      </w:r>
    </w:p>
    <w:p w:rsidR="00D117BC" w:rsidRDefault="00D117BC" w:rsidP="00723ED0">
      <w:pPr>
        <w:tabs>
          <w:tab w:val="left" w:pos="1137"/>
        </w:tabs>
        <w:spacing w:after="200" w:line="276" w:lineRule="auto"/>
        <w:rPr>
          <w:rFonts w:eastAsiaTheme="minorHAnsi"/>
          <w:lang w:val="en-IN"/>
        </w:rPr>
      </w:pPr>
    </w:p>
    <w:p w:rsidR="00D117BC" w:rsidRDefault="00D117BC" w:rsidP="00723ED0">
      <w:pPr>
        <w:tabs>
          <w:tab w:val="left" w:pos="1137"/>
        </w:tabs>
        <w:spacing w:after="200" w:line="276" w:lineRule="auto"/>
        <w:rPr>
          <w:rFonts w:eastAsiaTheme="minorHAnsi"/>
          <w:lang w:val="en-IN"/>
        </w:rPr>
      </w:pPr>
    </w:p>
    <w:p w:rsidR="00D117BC" w:rsidRPr="00723ED0" w:rsidRDefault="00D117BC" w:rsidP="00723ED0">
      <w:pPr>
        <w:tabs>
          <w:tab w:val="left" w:pos="1137"/>
        </w:tabs>
        <w:spacing w:after="200" w:line="276" w:lineRule="auto"/>
        <w:rPr>
          <w:rFonts w:eastAsiaTheme="minorHAnsi"/>
          <w:lang w:val="en-IN"/>
        </w:rPr>
      </w:pPr>
    </w:p>
    <w:p w:rsidR="008D4CFF" w:rsidRDefault="008D4CFF" w:rsidP="00723ED0">
      <w:pPr>
        <w:tabs>
          <w:tab w:val="left" w:pos="1137"/>
        </w:tabs>
        <w:spacing w:after="200" w:line="276" w:lineRule="auto"/>
        <w:rPr>
          <w:rFonts w:eastAsiaTheme="minorHAnsi"/>
          <w:b/>
          <w:i/>
          <w:lang w:val="en-IN"/>
        </w:rPr>
      </w:pPr>
    </w:p>
    <w:p w:rsidR="00723ED0" w:rsidRPr="00D117BC" w:rsidRDefault="00D117BC" w:rsidP="00723ED0">
      <w:pPr>
        <w:tabs>
          <w:tab w:val="left" w:pos="1137"/>
        </w:tabs>
        <w:spacing w:after="200" w:line="276" w:lineRule="auto"/>
        <w:rPr>
          <w:rFonts w:eastAsiaTheme="minorHAnsi"/>
          <w:b/>
          <w:i/>
          <w:lang w:val="en-IN"/>
        </w:rPr>
      </w:pPr>
      <w:r>
        <w:rPr>
          <w:rFonts w:eastAsiaTheme="minorHAnsi"/>
          <w:b/>
          <w:i/>
          <w:lang w:val="en-IN"/>
        </w:rPr>
        <w:t>Fig 5. TEM image</w:t>
      </w:r>
      <w:r w:rsidR="006166EF" w:rsidRPr="00D117BC">
        <w:rPr>
          <w:rFonts w:eastAsiaTheme="minorHAnsi"/>
          <w:b/>
          <w:i/>
          <w:lang w:val="en-IN"/>
        </w:rPr>
        <w:t xml:space="preserve"> of 80NR/20PP blend with 3 wt% MWCNT</w:t>
      </w:r>
    </w:p>
    <w:p w:rsidR="00F92085" w:rsidRDefault="006166EF" w:rsidP="006166EF">
      <w:pPr>
        <w:tabs>
          <w:tab w:val="left" w:pos="1137"/>
        </w:tabs>
        <w:spacing w:after="200" w:line="360" w:lineRule="auto"/>
        <w:jc w:val="both"/>
        <w:rPr>
          <w:rFonts w:eastAsiaTheme="minorHAnsi"/>
          <w:color w:val="000000" w:themeColor="text1"/>
          <w:vertAlign w:val="superscript"/>
          <w:lang w:val="en-IN"/>
        </w:rPr>
      </w:pPr>
      <w:r>
        <w:rPr>
          <w:rFonts w:eastAsiaTheme="minorHAnsi"/>
          <w:lang w:val="en-IN"/>
        </w:rPr>
        <w:t>Fig. 5</w:t>
      </w:r>
      <w:r w:rsidR="00E25F46">
        <w:rPr>
          <w:rFonts w:eastAsiaTheme="minorHAnsi"/>
          <w:lang w:val="en-IN"/>
        </w:rPr>
        <w:t xml:space="preserve"> shows that the 80 NR/20PP</w:t>
      </w:r>
      <w:r w:rsidRPr="006166EF">
        <w:rPr>
          <w:rFonts w:eastAsiaTheme="minorHAnsi"/>
          <w:lang w:val="en-IN"/>
        </w:rPr>
        <w:t xml:space="preserve"> blend with 3 wt% MWCNT has matrix droplet morphology where the droplets of PP dispersed in NR matrix. The PP droplets in 20/80 PP/NR blend matrix are smaller and denser than NR droplets in 80</w:t>
      </w:r>
      <w:r w:rsidR="00E25F46">
        <w:rPr>
          <w:rFonts w:eastAsiaTheme="minorHAnsi"/>
          <w:lang w:val="en-IN"/>
        </w:rPr>
        <w:t>PP/20 NR</w:t>
      </w:r>
      <w:r w:rsidRPr="006166EF">
        <w:rPr>
          <w:rFonts w:eastAsiaTheme="minorHAnsi"/>
          <w:lang w:val="en-IN"/>
        </w:rPr>
        <w:t xml:space="preserve"> blend matrix. </w:t>
      </w:r>
      <w:r w:rsidRPr="006166EF">
        <w:rPr>
          <w:rFonts w:eastAsiaTheme="minorHAnsi"/>
          <w:color w:val="000000" w:themeColor="text1"/>
          <w:lang w:val="en-IN"/>
        </w:rPr>
        <w:t>In 80</w:t>
      </w:r>
      <w:r w:rsidR="00E25F46">
        <w:rPr>
          <w:rFonts w:eastAsiaTheme="minorHAnsi"/>
          <w:color w:val="000000" w:themeColor="text1"/>
          <w:lang w:val="en-IN"/>
        </w:rPr>
        <w:t>PP/20 NR</w:t>
      </w:r>
      <w:r w:rsidRPr="006166EF">
        <w:rPr>
          <w:rFonts w:eastAsiaTheme="minorHAnsi"/>
          <w:color w:val="000000" w:themeColor="text1"/>
          <w:lang w:val="en-IN"/>
        </w:rPr>
        <w:t xml:space="preserve"> blend , the selective localisation of MWCNT in NR phase hinders them from break-up to form smaller particles. In 20/80 PP/NR blend, the MWCNT connects the neighbouring PP droplets as bridges. This bridging MWCNT mainly oriented perpendicular to the blend interface. This implies that some of the MWCNTs were found located with one part in the NR phase and the other in the PP phase. Here, the viscosity ratio of blend component play an important role in bridging phenomenon.</w:t>
      </w:r>
      <w:r w:rsidRPr="006166EF">
        <w:rPr>
          <w:rFonts w:eastAsiaTheme="minorHAnsi"/>
          <w:color w:val="000000" w:themeColor="text1"/>
          <w:vertAlign w:val="superscript"/>
          <w:lang w:val="en-IN"/>
        </w:rPr>
        <w:t>42</w:t>
      </w:r>
      <w:r>
        <w:rPr>
          <w:rFonts w:eastAsiaTheme="minorHAnsi"/>
          <w:color w:val="000000" w:themeColor="text1"/>
          <w:vertAlign w:val="superscript"/>
          <w:lang w:val="en-IN"/>
        </w:rPr>
        <w:t xml:space="preserve">  </w:t>
      </w:r>
    </w:p>
    <w:p w:rsidR="005A6B18" w:rsidRPr="00F92085" w:rsidRDefault="00F92085" w:rsidP="006166EF">
      <w:pPr>
        <w:tabs>
          <w:tab w:val="left" w:pos="1137"/>
        </w:tabs>
        <w:spacing w:after="200" w:line="360" w:lineRule="auto"/>
        <w:jc w:val="both"/>
        <w:rPr>
          <w:rFonts w:eastAsiaTheme="minorHAnsi"/>
          <w:b/>
          <w:color w:val="000000" w:themeColor="text1"/>
          <w:sz w:val="32"/>
          <w:szCs w:val="32"/>
          <w:u w:val="single"/>
          <w:lang w:val="en-IN"/>
        </w:rPr>
      </w:pPr>
      <w:r w:rsidRPr="00F92085">
        <w:rPr>
          <w:rFonts w:eastAsiaTheme="minorHAnsi"/>
          <w:b/>
          <w:color w:val="000000" w:themeColor="text1"/>
          <w:sz w:val="32"/>
          <w:szCs w:val="32"/>
          <w:u w:val="single"/>
          <w:lang w:val="en-IN"/>
        </w:rPr>
        <w:t>3.2.  Rheological Studies</w:t>
      </w:r>
      <w:r w:rsidR="006166EF" w:rsidRPr="00F92085">
        <w:rPr>
          <w:rFonts w:eastAsiaTheme="minorHAnsi"/>
          <w:b/>
          <w:color w:val="000000" w:themeColor="text1"/>
          <w:sz w:val="32"/>
          <w:szCs w:val="32"/>
          <w:u w:val="single"/>
          <w:lang w:val="en-IN"/>
        </w:rPr>
        <w:t xml:space="preserve">   </w:t>
      </w:r>
    </w:p>
    <w:p w:rsidR="005A6B18" w:rsidRPr="00F92085" w:rsidRDefault="005854CD" w:rsidP="005A6B18">
      <w:pPr>
        <w:rPr>
          <w:b/>
          <w:sz w:val="28"/>
          <w:szCs w:val="28"/>
        </w:rPr>
      </w:pPr>
      <w:r w:rsidRPr="00F92085">
        <w:rPr>
          <w:b/>
          <w:sz w:val="28"/>
          <w:szCs w:val="28"/>
        </w:rPr>
        <w:t>3.2</w:t>
      </w:r>
      <w:r w:rsidR="00F92085" w:rsidRPr="00F92085">
        <w:rPr>
          <w:b/>
          <w:sz w:val="28"/>
          <w:szCs w:val="28"/>
        </w:rPr>
        <w:t>.1</w:t>
      </w:r>
      <w:r w:rsidR="005A6B18" w:rsidRPr="00F92085">
        <w:rPr>
          <w:b/>
          <w:sz w:val="28"/>
          <w:szCs w:val="28"/>
        </w:rPr>
        <w:t>Rheological behaviour of PP/MWCNT composites</w:t>
      </w:r>
    </w:p>
    <w:p w:rsidR="005A6B18" w:rsidRDefault="005A6B18" w:rsidP="005A6B18">
      <w:pPr>
        <w:rPr>
          <w:b/>
          <w:sz w:val="32"/>
          <w:szCs w:val="32"/>
        </w:rPr>
      </w:pPr>
    </w:p>
    <w:p w:rsidR="005A6B18" w:rsidRDefault="005A6B18" w:rsidP="005A6B18">
      <w:pPr>
        <w:autoSpaceDE w:val="0"/>
        <w:autoSpaceDN w:val="0"/>
        <w:adjustRightInd w:val="0"/>
        <w:spacing w:line="480" w:lineRule="auto"/>
      </w:pPr>
      <w:r>
        <w:t xml:space="preserve">The influence of the MWCNTs on the linear viscoelastic behaviour of Polypropylene (PP) was studied. Melt rheological analysis of PP/MWCNT nanocomposites were carried out at </w:t>
      </w:r>
      <w:r>
        <w:lastRenderedPageBreak/>
        <w:t xml:space="preserve">180 °C. The variation in storage modulus (G΄) and loss modulus  </w:t>
      </w:r>
      <w:r w:rsidR="00D117BC">
        <w:t>with frequency is given in Fig.6a and 6</w:t>
      </w:r>
      <w:r>
        <w:t>b</w:t>
      </w:r>
      <w:r>
        <w:rPr>
          <w:b/>
        </w:rPr>
        <w:t xml:space="preserve"> </w:t>
      </w:r>
      <w:r>
        <w:t xml:space="preserve">respectively. </w:t>
      </w:r>
    </w:p>
    <w:p w:rsidR="005A6B18" w:rsidRDefault="00D117BC" w:rsidP="005A6B18">
      <w:pPr>
        <w:autoSpaceDE w:val="0"/>
        <w:autoSpaceDN w:val="0"/>
        <w:adjustRightInd w:val="0"/>
        <w:spacing w:line="480" w:lineRule="auto"/>
      </w:pPr>
      <w:r>
        <w:rPr>
          <w:noProof/>
          <w:lang w:val="en-IN" w:eastAsia="en-IN"/>
        </w:rPr>
        <mc:AlternateContent>
          <mc:Choice Requires="wpg">
            <w:drawing>
              <wp:anchor distT="0" distB="0" distL="114300" distR="114300" simplePos="0" relativeHeight="251700224" behindDoc="0" locked="0" layoutInCell="1" allowOverlap="1" wp14:anchorId="00B22E28" wp14:editId="4EA16C81">
                <wp:simplePos x="0" y="0"/>
                <wp:positionH relativeFrom="column">
                  <wp:posOffset>219075</wp:posOffset>
                </wp:positionH>
                <wp:positionV relativeFrom="paragraph">
                  <wp:posOffset>53340</wp:posOffset>
                </wp:positionV>
                <wp:extent cx="5197475" cy="2123552"/>
                <wp:effectExtent l="0" t="0" r="3175" b="0"/>
                <wp:wrapNone/>
                <wp:docPr id="180" name="Group 7"/>
                <wp:cNvGraphicFramePr/>
                <a:graphic xmlns:a="http://schemas.openxmlformats.org/drawingml/2006/main">
                  <a:graphicData uri="http://schemas.microsoft.com/office/word/2010/wordprocessingGroup">
                    <wpg:wgp>
                      <wpg:cNvGrpSpPr/>
                      <wpg:grpSpPr>
                        <a:xfrm>
                          <a:off x="0" y="0"/>
                          <a:ext cx="5197475" cy="2123552"/>
                          <a:chOff x="0" y="0"/>
                          <a:chExt cx="8884217" cy="3755155"/>
                        </a:xfrm>
                      </wpg:grpSpPr>
                      <pic:pic xmlns:pic="http://schemas.openxmlformats.org/drawingml/2006/picture">
                        <pic:nvPicPr>
                          <pic:cNvPr id="181" name="Picture 181"/>
                          <pic:cNvPicPr>
                            <a:picLocks noChangeAspect="1"/>
                          </pic:cNvPicPr>
                        </pic:nvPicPr>
                        <pic:blipFill rotWithShape="1">
                          <a:blip r:embed="rId58" cstate="print">
                            <a:extLst>
                              <a:ext uri="{28A0092B-C50C-407E-A947-70E740481C1C}">
                                <a14:useLocalDpi xmlns:a14="http://schemas.microsoft.com/office/drawing/2010/main" val="0"/>
                              </a:ext>
                            </a:extLst>
                          </a:blip>
                          <a:srcRect l="3518" t="9948" r="10299" b="2779"/>
                          <a:stretch/>
                        </pic:blipFill>
                        <pic:spPr>
                          <a:xfrm>
                            <a:off x="0" y="0"/>
                            <a:ext cx="4582025" cy="3551713"/>
                          </a:xfrm>
                          <a:prstGeom prst="rect">
                            <a:avLst/>
                          </a:prstGeom>
                        </pic:spPr>
                      </pic:pic>
                      <pic:pic xmlns:pic="http://schemas.openxmlformats.org/drawingml/2006/picture">
                        <pic:nvPicPr>
                          <pic:cNvPr id="182" name="Picture 182"/>
                          <pic:cNvPicPr>
                            <a:picLocks noChangeAspect="1"/>
                          </pic:cNvPicPr>
                        </pic:nvPicPr>
                        <pic:blipFill rotWithShape="1">
                          <a:blip r:embed="rId59" cstate="print">
                            <a:extLst>
                              <a:ext uri="{28A0092B-C50C-407E-A947-70E740481C1C}">
                                <a14:useLocalDpi xmlns:a14="http://schemas.microsoft.com/office/drawing/2010/main" val="0"/>
                              </a:ext>
                            </a:extLst>
                          </a:blip>
                          <a:srcRect l="6657" t="9871" r="12091" b="6839"/>
                          <a:stretch/>
                        </pic:blipFill>
                        <pic:spPr>
                          <a:xfrm>
                            <a:off x="4582025" y="0"/>
                            <a:ext cx="4302192" cy="3375782"/>
                          </a:xfrm>
                          <a:prstGeom prst="rect">
                            <a:avLst/>
                          </a:prstGeom>
                        </pic:spPr>
                      </pic:pic>
                      <wps:wsp>
                        <wps:cNvPr id="183" name="TextBox 5"/>
                        <wps:cNvSpPr txBox="1"/>
                        <wps:spPr>
                          <a:xfrm>
                            <a:off x="274704" y="3091933"/>
                            <a:ext cx="669618" cy="546241"/>
                          </a:xfrm>
                          <a:prstGeom prst="rect">
                            <a:avLst/>
                          </a:prstGeom>
                          <a:noFill/>
                        </wps:spPr>
                        <wps:txbx>
                          <w:txbxContent>
                            <w:p w:rsidR="00195133" w:rsidRDefault="00195133" w:rsidP="00D117BC">
                              <w:pPr>
                                <w:pStyle w:val="NormalWeb"/>
                                <w:spacing w:before="0" w:beforeAutospacing="0" w:after="0" w:afterAutospacing="0"/>
                              </w:pPr>
                              <w:r>
                                <w:rPr>
                                  <w:rFonts w:asciiTheme="minorHAnsi" w:hAnsi="Calibri" w:cstheme="minorBidi"/>
                                  <w:color w:val="000000" w:themeColor="text1"/>
                                  <w:kern w:val="24"/>
                                  <w:sz w:val="36"/>
                                  <w:szCs w:val="36"/>
                                </w:rPr>
                                <w:t>a)</w:t>
                              </w:r>
                            </w:p>
                          </w:txbxContent>
                        </wps:txbx>
                        <wps:bodyPr wrap="square" rtlCol="0">
                          <a:noAutofit/>
                        </wps:bodyPr>
                      </wps:wsp>
                      <wps:wsp>
                        <wps:cNvPr id="184" name="TextBox 6"/>
                        <wps:cNvSpPr txBox="1"/>
                        <wps:spPr>
                          <a:xfrm>
                            <a:off x="4617631" y="3090057"/>
                            <a:ext cx="714529" cy="665098"/>
                          </a:xfrm>
                          <a:prstGeom prst="rect">
                            <a:avLst/>
                          </a:prstGeom>
                          <a:noFill/>
                        </wps:spPr>
                        <wps:txbx>
                          <w:txbxContent>
                            <w:p w:rsidR="00195133" w:rsidRDefault="00195133" w:rsidP="00D117BC">
                              <w:pPr>
                                <w:pStyle w:val="NormalWeb"/>
                                <w:spacing w:before="0" w:beforeAutospacing="0" w:after="0" w:afterAutospacing="0"/>
                              </w:pPr>
                              <w:r>
                                <w:rPr>
                                  <w:rFonts w:asciiTheme="minorHAnsi" w:hAnsi="Calibri" w:cstheme="minorBidi"/>
                                  <w:color w:val="000000" w:themeColor="text1"/>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id="Group 7" o:spid="_x0000_s1225" style="position:absolute;margin-left:17.25pt;margin-top:4.2pt;width:409.25pt;height:167.2pt;z-index:251700224;mso-width-relative:margin;mso-height-relative:margin" coordsize="88842,37551"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">
                <v:shape id="Picture 181" o:spid="_x0000_s1226" type="#_x0000_t75" style="position:absolute;width:45820;height:355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yH90XDAAAA3AAAAA8AAABkcnMvZG93bnJldi54bWxET81qwkAQvgt9h2UKvUjdWGoboqsUaUQ8&#10;2cQHGLJjEtydDdltkr59Vyj0Nh/f72x2kzVioN63jhUsFwkI4srplmsFlzJ/TkH4gKzROCYFP+Rh&#10;t32YbTDTbuQvGopQixjCPkMFTQhdJqWvGrLoF64jjtzV9RZDhH0tdY9jDLdGviTJm7TYcmxosKN9&#10;Q9Wt+LYKzpOb71fj7ST11Zfm8J6/fh6MUk+P08caRKAp/Iv/3Ecd56dLuD8TL5Db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If3RcMAAADcAAAADwAAAAAAAAAAAAAAAACf&#10;AgAAZHJzL2Rvd25yZXYueG1sUEsFBgAAAAAEAAQA9wAAAI8DAAAAAA==&#10;">
                  <v:imagedata r:id="rId60" o:title="" croptop="6520f" cropbottom="1821f" cropleft="2306f" cropright="6750f"/>
                  <v:path arrowok="t"/>
                </v:shape>
                <v:shape id="Picture 182" o:spid="_x0000_s1227" type="#_x0000_t75" style="position:absolute;left:45820;width:43022;height:337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4JcXe8AAAA3AAAAA8AAABkcnMvZG93bnJldi54bWxET70KwjAQ3gXfIZzgIprqIFqNooLoWq37&#10;0ZxtsbmUJtr69kYQ3O7j+731tjOVeFHjSssKppMIBHFmdcm5gvR6HC9AOI+ssbJMCt7kYLvp99YY&#10;a9tyQq+Lz0UIYRejgsL7OpbSZQUZdBNbEwfubhuDPsAml7rBNoSbSs6iaC4NlhwaCqzpUFD2uDyN&#10;giQ93m86WV7f5X4pT7pr/YhapYaDbrcC4anzf/HPfdZh/mIG32fCBXLzAQ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DuCXF3vAAAANwAAAAPAAAAAAAAAAAAAAAAAJ8CAABkcnMv&#10;ZG93bnJldi54bWxQSwUGAAAAAAQABAD3AAAAiAMAAAAA&#10;">
                  <v:imagedata r:id="rId61" o:title="" croptop="6469f" cropbottom="4482f" cropleft="4363f" cropright="7924f"/>
                  <v:path arrowok="t"/>
                </v:shape>
                <v:shape id="TextBox 5" o:spid="_x0000_s1228" type="#_x0000_t202" style="position:absolute;left:2747;top:30919;width:6696;height:5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GCzcEA&#10;AADcAAAADwAAAGRycy9kb3ducmV2LnhtbERPS4vCMBC+L/gfwgje1sTHilajiLLgycUneBuasS02&#10;k9Jkbfffb4SFvc3H95zFqrWleFLtC8caBn0Fgjh1puBMw/n0+T4F4QOywdIxafghD6tl522BiXEN&#10;H+h5DJmIIewT1JCHUCVS+jQni77vKuLI3V1tMURYZ9LU2MRwW8qhUhNpseDYkGNFm5zSx/Hbarjs&#10;77frWH1lW/tRNa5Vku1Mat3rtus5iEBt+Bf/uXcmzp+O4PVMvEAu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FRgs3BAAAA3AAAAA8AAAAAAAAAAAAAAAAAmAIAAGRycy9kb3du&#10;cmV2LnhtbFBLBQYAAAAABAAEAPUAAACGAwAAAAA=&#10;" filled="f" stroked="f">
                  <v:textbox>
                    <w:txbxContent>
                      <w:p w:rsidR="00195133" w:rsidRDefault="00195133" w:rsidP="00D117BC">
                        <w:pPr>
                          <w:pStyle w:val="NormalWeb"/>
                          <w:spacing w:before="0" w:beforeAutospacing="0" w:after="0" w:afterAutospacing="0"/>
                        </w:pPr>
                        <w:r>
                          <w:rPr>
                            <w:rFonts w:asciiTheme="minorHAnsi" w:hAnsi="Calibri" w:cstheme="minorBidi"/>
                            <w:color w:val="000000" w:themeColor="text1"/>
                            <w:kern w:val="24"/>
                            <w:sz w:val="36"/>
                            <w:szCs w:val="36"/>
                          </w:rPr>
                          <w:t>a)</w:t>
                        </w:r>
                      </w:p>
                    </w:txbxContent>
                  </v:textbox>
                </v:shape>
                <v:shape id="TextBox 6" o:spid="_x0000_s1229" type="#_x0000_t202" style="position:absolute;left:46176;top:30900;width:7145;height:6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aucIA&#10;AADcAAAADwAAAGRycy9kb3ducmV2LnhtbERPyWrDMBC9F/IPYgK51VJKWhwnsgktgZ5amg1yG6yJ&#10;bWKNjKXG7t9XhUJu83jrrIvRtuJGvW8ca5gnCgRx6UzDlYbDfvuYgvAB2WDrmDT8kIcinzysMTNu&#10;4C+67UIlYgj7DDXUIXSZlL6syaJPXEccuYvrLYYI+0qaHocYblv5pNSLtNhwbKixo9eayuvu22o4&#10;flzOp4X6rN7scze4UUm2S6n1bDpuViACjeEu/ne/mzg/XcDfM/ECmf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Bq5wgAAANwAAAAPAAAAAAAAAAAAAAAAAJgCAABkcnMvZG93&#10;bnJldi54bWxQSwUGAAAAAAQABAD1AAAAhwMAAAAA&#10;" filled="f" stroked="f">
                  <v:textbox>
                    <w:txbxContent>
                      <w:p w:rsidR="00195133" w:rsidRDefault="00195133" w:rsidP="00D117BC">
                        <w:pPr>
                          <w:pStyle w:val="NormalWeb"/>
                          <w:spacing w:before="0" w:beforeAutospacing="0" w:after="0" w:afterAutospacing="0"/>
                        </w:pPr>
                        <w:r>
                          <w:rPr>
                            <w:rFonts w:asciiTheme="minorHAnsi" w:hAnsi="Calibri" w:cstheme="minorBidi"/>
                            <w:color w:val="000000" w:themeColor="text1"/>
                            <w:kern w:val="24"/>
                            <w:sz w:val="36"/>
                            <w:szCs w:val="36"/>
                          </w:rPr>
                          <w:t>b)</w:t>
                        </w:r>
                      </w:p>
                    </w:txbxContent>
                  </v:textbox>
                </v:shape>
              </v:group>
            </w:pict>
          </mc:Fallback>
        </mc:AlternateContent>
      </w:r>
    </w:p>
    <w:p w:rsidR="005A6B18" w:rsidRDefault="00D117BC" w:rsidP="005A6B18">
      <w:pPr>
        <w:autoSpaceDE w:val="0"/>
        <w:autoSpaceDN w:val="0"/>
        <w:adjustRightInd w:val="0"/>
        <w:spacing w:line="480" w:lineRule="auto"/>
        <w:rPr>
          <w:noProof/>
          <w:lang w:val="en-IN" w:eastAsia="en-IN"/>
        </w:rPr>
      </w:pPr>
      <w:r>
        <w:rPr>
          <w:noProof/>
          <w:lang w:val="en-IN" w:eastAsia="en-IN"/>
        </w:rPr>
        <mc:AlternateContent>
          <mc:Choice Requires="wps">
            <w:drawing>
              <wp:anchor distT="0" distB="0" distL="114300" distR="114300" simplePos="0" relativeHeight="251698176" behindDoc="0" locked="0" layoutInCell="1" allowOverlap="1" wp14:anchorId="59DAAA79" wp14:editId="34CADC25">
                <wp:simplePos x="0" y="0"/>
                <wp:positionH relativeFrom="column">
                  <wp:posOffset>-2704465</wp:posOffset>
                </wp:positionH>
                <wp:positionV relativeFrom="paragraph">
                  <wp:posOffset>1219200</wp:posOffset>
                </wp:positionV>
                <wp:extent cx="190500" cy="161925"/>
                <wp:effectExtent l="0" t="0" r="19050" b="28575"/>
                <wp:wrapNone/>
                <wp:docPr id="337" name="Text Box 337"/>
                <wp:cNvGraphicFramePr/>
                <a:graphic xmlns:a="http://schemas.openxmlformats.org/drawingml/2006/main">
                  <a:graphicData uri="http://schemas.microsoft.com/office/word/2010/wordprocessingShape">
                    <wps:wsp>
                      <wps:cNvSpPr txBox="1"/>
                      <wps:spPr>
                        <a:xfrm>
                          <a:off x="0" y="0"/>
                          <a:ext cx="190500" cy="1619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95133" w:rsidRPr="00D117BC" w:rsidRDefault="00195133">
                            <w:pPr>
                              <w:rPr>
                                <w:lang w:val="en-IN"/>
                              </w:rPr>
                            </w:pPr>
                            <w:r>
                              <w:rPr>
                                <w:lang w:val="en-I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37" o:spid="_x0000_s1230" type="#_x0000_t202" style="position:absolute;margin-left:-212.95pt;margin-top:96pt;width:15pt;height:12.7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" fillcolor="white [3201]" strokeweight=".5pt">
                <v:textbox>
                  <w:txbxContent>
                    <w:p w:rsidR="00195133" w:rsidRPr="00D117BC" w:rsidRDefault="00195133">
                      <w:pPr>
                        <w:rPr>
                          <w:lang w:val="en-IN"/>
                        </w:rPr>
                      </w:pPr>
                      <w:proofErr w:type="gramStart"/>
                      <w:r>
                        <w:rPr>
                          <w:lang w:val="en-IN"/>
                        </w:rPr>
                        <w:t>a</w:t>
                      </w:r>
                      <w:proofErr w:type="gramEnd"/>
                    </w:p>
                  </w:txbxContent>
                </v:textbox>
              </v:shape>
            </w:pict>
          </mc:Fallback>
        </mc:AlternateContent>
      </w:r>
    </w:p>
    <w:p w:rsidR="00D117BC" w:rsidRDefault="00D117BC" w:rsidP="005A6B18">
      <w:pPr>
        <w:autoSpaceDE w:val="0"/>
        <w:autoSpaceDN w:val="0"/>
        <w:adjustRightInd w:val="0"/>
        <w:spacing w:line="480" w:lineRule="auto"/>
        <w:rPr>
          <w:noProof/>
          <w:lang w:val="en-IN" w:eastAsia="en-IN"/>
        </w:rPr>
      </w:pPr>
    </w:p>
    <w:p w:rsidR="00D117BC" w:rsidRDefault="00D117BC" w:rsidP="005A6B18">
      <w:pPr>
        <w:autoSpaceDE w:val="0"/>
        <w:autoSpaceDN w:val="0"/>
        <w:adjustRightInd w:val="0"/>
        <w:spacing w:line="480" w:lineRule="auto"/>
        <w:rPr>
          <w:noProof/>
          <w:lang w:val="en-IN" w:eastAsia="en-IN"/>
        </w:rPr>
      </w:pPr>
    </w:p>
    <w:p w:rsidR="00D117BC" w:rsidRDefault="00D117BC" w:rsidP="005A6B18">
      <w:pPr>
        <w:autoSpaceDE w:val="0"/>
        <w:autoSpaceDN w:val="0"/>
        <w:adjustRightInd w:val="0"/>
        <w:spacing w:line="480" w:lineRule="auto"/>
        <w:rPr>
          <w:noProof/>
          <w:lang w:val="en-IN" w:eastAsia="en-IN"/>
        </w:rPr>
      </w:pPr>
    </w:p>
    <w:p w:rsidR="00D117BC" w:rsidRDefault="00D117BC" w:rsidP="005A6B18">
      <w:pPr>
        <w:autoSpaceDE w:val="0"/>
        <w:autoSpaceDN w:val="0"/>
        <w:adjustRightInd w:val="0"/>
        <w:spacing w:line="480" w:lineRule="auto"/>
        <w:rPr>
          <w:noProof/>
          <w:lang w:val="en-IN" w:eastAsia="en-IN"/>
        </w:rPr>
      </w:pPr>
    </w:p>
    <w:p w:rsidR="00D117BC" w:rsidRDefault="00D117BC" w:rsidP="005A6B18">
      <w:pPr>
        <w:autoSpaceDE w:val="0"/>
        <w:autoSpaceDN w:val="0"/>
        <w:adjustRightInd w:val="0"/>
        <w:spacing w:line="480" w:lineRule="auto"/>
        <w:rPr>
          <w:noProof/>
          <w:lang w:val="en-IN" w:eastAsia="en-IN"/>
        </w:rPr>
      </w:pPr>
    </w:p>
    <w:p w:rsidR="00D117BC" w:rsidRDefault="00D117BC" w:rsidP="005A6B18">
      <w:pPr>
        <w:autoSpaceDE w:val="0"/>
        <w:autoSpaceDN w:val="0"/>
        <w:adjustRightInd w:val="0"/>
        <w:spacing w:line="480" w:lineRule="auto"/>
        <w:rPr>
          <w:noProof/>
          <w:lang w:val="en-IN" w:eastAsia="en-IN"/>
        </w:rPr>
      </w:pPr>
    </w:p>
    <w:p w:rsidR="00D117BC" w:rsidRDefault="00D117BC" w:rsidP="005A6B18">
      <w:pPr>
        <w:autoSpaceDE w:val="0"/>
        <w:autoSpaceDN w:val="0"/>
        <w:adjustRightInd w:val="0"/>
        <w:spacing w:line="480" w:lineRule="auto"/>
      </w:pPr>
    </w:p>
    <w:p w:rsidR="005A6B18" w:rsidRPr="00E25F46" w:rsidRDefault="003E3D03" w:rsidP="005A6B18">
      <w:pPr>
        <w:autoSpaceDE w:val="0"/>
        <w:autoSpaceDN w:val="0"/>
        <w:adjustRightInd w:val="0"/>
        <w:spacing w:line="480" w:lineRule="auto"/>
        <w:jc w:val="both"/>
        <w:rPr>
          <w:b/>
          <w:i/>
          <w:sz w:val="20"/>
          <w:szCs w:val="20"/>
        </w:rPr>
      </w:pPr>
      <w:r w:rsidRPr="00E25F46">
        <w:rPr>
          <w:b/>
          <w:i/>
        </w:rPr>
        <w:t>Fig 6</w:t>
      </w:r>
      <w:r w:rsidR="005A6B18" w:rsidRPr="00E25F46">
        <w:rPr>
          <w:b/>
          <w:i/>
        </w:rPr>
        <w:t>.</w:t>
      </w:r>
      <w:r w:rsidR="005A6B18" w:rsidRPr="00E25F46">
        <w:rPr>
          <w:b/>
          <w:i/>
          <w:sz w:val="13"/>
          <w:szCs w:val="13"/>
        </w:rPr>
        <w:t xml:space="preserve"> </w:t>
      </w:r>
      <w:r w:rsidR="005A6B18" w:rsidRPr="00E25F46">
        <w:rPr>
          <w:b/>
          <w:i/>
          <w:sz w:val="20"/>
          <w:szCs w:val="20"/>
        </w:rPr>
        <w:t>(a) Storage modulus Vs frequency and (b) Loss Modulus Vs frequency for PP/MWCNT nanocomposites.</w:t>
      </w:r>
    </w:p>
    <w:p w:rsidR="005A6B18" w:rsidRPr="00E25F46" w:rsidRDefault="005A6B18" w:rsidP="005A6B18">
      <w:pPr>
        <w:autoSpaceDE w:val="0"/>
        <w:autoSpaceDN w:val="0"/>
        <w:adjustRightInd w:val="0"/>
        <w:spacing w:line="480" w:lineRule="auto"/>
        <w:jc w:val="both"/>
      </w:pPr>
    </w:p>
    <w:p w:rsidR="005A6B18" w:rsidRDefault="005A6B18" w:rsidP="005A6B18">
      <w:pPr>
        <w:autoSpaceDE w:val="0"/>
        <w:autoSpaceDN w:val="0"/>
        <w:adjustRightInd w:val="0"/>
        <w:spacing w:line="480" w:lineRule="auto"/>
        <w:jc w:val="both"/>
      </w:pPr>
      <w:r>
        <w:t xml:space="preserve"> The effect of dispersion of MWCNT on the rheological behaviour of PP/MWCNT melt can be used to determine dispersion state of MWCNT. The formation of a ‘gel-like’ structure by the filler above a critical concentration results in a ‘sol-gel’ transition in the nanocomposites and is termed as rheological percolation threshold. As the MWCNT content increases in the melt, the tube-tube interactions dominate over polymer-particle interactions and eventually lead to percolation and formation of interconnected network of MWCNT. The percolation concentration of filler is often quantified by a plateau in the elastic modulii (G΄) at low frequency region.</w:t>
      </w:r>
      <w:r>
        <w:rPr>
          <w:rStyle w:val="EndnoteReference"/>
        </w:rPr>
        <w:endnoteReference w:id="29"/>
      </w:r>
      <w:r w:rsidRPr="00672A61">
        <w:rPr>
          <w:vertAlign w:val="superscript"/>
        </w:rPr>
        <w:t>,</w:t>
      </w:r>
      <w:r>
        <w:rPr>
          <w:rStyle w:val="EndnoteReference"/>
        </w:rPr>
        <w:endnoteReference w:id="30"/>
      </w:r>
      <w:r>
        <w:t xml:space="preserve"> This non-terminal low frequency behaviour can be attributed to a nanotube network, which restricts the long-range motion of PP chains. Below percolation concentration, the PP chains are still fully relaxed and exhibit typical homopolymer-like terminal behaviour. It is found that the rheological percolation threshold observed for the </w:t>
      </w:r>
      <w:r>
        <w:lastRenderedPageBreak/>
        <w:t>PP/MWCNT nanocomposites is above 3 wt% of MWCNT. Loss modulus of PP/CNT composites also follows the same trend as that of storage modulus.</w:t>
      </w:r>
    </w:p>
    <w:p w:rsidR="005A6B18" w:rsidRDefault="008D4CFF" w:rsidP="005A6B18">
      <w:pPr>
        <w:autoSpaceDE w:val="0"/>
        <w:autoSpaceDN w:val="0"/>
        <w:adjustRightInd w:val="0"/>
        <w:spacing w:line="480" w:lineRule="auto"/>
        <w:jc w:val="both"/>
      </w:pPr>
      <w:r>
        <w:rPr>
          <w:noProof/>
          <w:lang w:val="en-IN" w:eastAsia="en-IN"/>
        </w:rPr>
        <mc:AlternateContent>
          <mc:Choice Requires="wpg">
            <w:drawing>
              <wp:anchor distT="0" distB="0" distL="114300" distR="114300" simplePos="0" relativeHeight="251702272" behindDoc="0" locked="0" layoutInCell="1" allowOverlap="1" wp14:anchorId="2D4E5DBB" wp14:editId="326EA5ED">
                <wp:simplePos x="0" y="0"/>
                <wp:positionH relativeFrom="column">
                  <wp:posOffset>-114935</wp:posOffset>
                </wp:positionH>
                <wp:positionV relativeFrom="paragraph">
                  <wp:posOffset>-93485</wp:posOffset>
                </wp:positionV>
                <wp:extent cx="5686425" cy="2962275"/>
                <wp:effectExtent l="0" t="0" r="9525" b="9525"/>
                <wp:wrapNone/>
                <wp:docPr id="185" name="Group 9"/>
                <wp:cNvGraphicFramePr/>
                <a:graphic xmlns:a="http://schemas.openxmlformats.org/drawingml/2006/main">
                  <a:graphicData uri="http://schemas.microsoft.com/office/word/2010/wordprocessingGroup">
                    <wpg:wgp>
                      <wpg:cNvGrpSpPr/>
                      <wpg:grpSpPr>
                        <a:xfrm>
                          <a:off x="0" y="0"/>
                          <a:ext cx="5686425" cy="2962275"/>
                          <a:chOff x="0" y="0"/>
                          <a:chExt cx="8534399" cy="3587671"/>
                        </a:xfrm>
                      </wpg:grpSpPr>
                      <pic:pic xmlns:pic="http://schemas.openxmlformats.org/drawingml/2006/picture">
                        <pic:nvPicPr>
                          <pic:cNvPr id="186" name="Picture 186"/>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686982" cy="3587671"/>
                          </a:xfrm>
                          <a:prstGeom prst="rect">
                            <a:avLst/>
                          </a:prstGeom>
                        </pic:spPr>
                      </pic:pic>
                      <pic:pic xmlns:pic="http://schemas.openxmlformats.org/drawingml/2006/picture">
                        <pic:nvPicPr>
                          <pic:cNvPr id="187" name="Picture 187"/>
                          <pic:cNvPicPr>
                            <a:picLocks noChangeAspect="1"/>
                          </pic:cNvPicPr>
                        </pic:nvPicPr>
                        <pic:blipFill rotWithShape="1">
                          <a:blip r:embed="rId63" cstate="print">
                            <a:extLst>
                              <a:ext uri="{28A0092B-C50C-407E-A947-70E740481C1C}">
                                <a14:useLocalDpi xmlns:a14="http://schemas.microsoft.com/office/drawing/2010/main" val="0"/>
                              </a:ext>
                            </a:extLst>
                          </a:blip>
                          <a:srcRect l="8696" t="9581" r="11240" b="4633"/>
                          <a:stretch/>
                        </pic:blipFill>
                        <pic:spPr>
                          <a:xfrm>
                            <a:off x="4411682" y="356675"/>
                            <a:ext cx="4122717" cy="3076083"/>
                          </a:xfrm>
                          <a:prstGeom prst="rect">
                            <a:avLst/>
                          </a:prstGeom>
                        </pic:spPr>
                      </pic:pic>
                      <wps:wsp>
                        <wps:cNvPr id="188" name="TextBox 6"/>
                        <wps:cNvSpPr txBox="1"/>
                        <wps:spPr>
                          <a:xfrm>
                            <a:off x="685800" y="2947475"/>
                            <a:ext cx="365806" cy="369332"/>
                          </a:xfrm>
                          <a:prstGeom prst="rect">
                            <a:avLst/>
                          </a:prstGeom>
                          <a:noFill/>
                        </wps:spPr>
                        <wps:txbx>
                          <w:txbxContent>
                            <w:p w:rsidR="00195133" w:rsidRDefault="00195133" w:rsidP="00D117BC">
                              <w:pPr>
                                <w:pStyle w:val="NormalWeb"/>
                                <w:spacing w:before="0" w:beforeAutospacing="0" w:after="0" w:afterAutospacing="0"/>
                              </w:pPr>
                              <w:r>
                                <w:rPr>
                                  <w:rFonts w:asciiTheme="minorHAnsi" w:hAnsi="Calibri" w:cstheme="minorBidi"/>
                                  <w:color w:val="000000" w:themeColor="text1"/>
                                  <w:kern w:val="24"/>
                                  <w:sz w:val="36"/>
                                  <w:szCs w:val="36"/>
                                </w:rPr>
                                <w:t>a)</w:t>
                              </w:r>
                            </w:p>
                          </w:txbxContent>
                        </wps:txbx>
                        <wps:bodyPr wrap="square" rtlCol="0">
                          <a:noAutofit/>
                        </wps:bodyPr>
                      </wps:wsp>
                      <wps:wsp>
                        <wps:cNvPr id="189" name="TextBox 7"/>
                        <wps:cNvSpPr txBox="1"/>
                        <wps:spPr>
                          <a:xfrm>
                            <a:off x="4266879" y="2947475"/>
                            <a:ext cx="377026" cy="369332"/>
                          </a:xfrm>
                          <a:prstGeom prst="rect">
                            <a:avLst/>
                          </a:prstGeom>
                          <a:noFill/>
                        </wps:spPr>
                        <wps:txbx>
                          <w:txbxContent>
                            <w:p w:rsidR="00195133" w:rsidRDefault="00195133" w:rsidP="00D117BC">
                              <w:pPr>
                                <w:pStyle w:val="NormalWeb"/>
                                <w:spacing w:before="0" w:beforeAutospacing="0" w:after="0" w:afterAutospacing="0"/>
                              </w:pPr>
                              <w:r>
                                <w:rPr>
                                  <w:rFonts w:asciiTheme="minorHAnsi" w:hAnsi="Calibri" w:cstheme="minorBidi"/>
                                  <w:color w:val="000000" w:themeColor="text1"/>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id="Group 9" o:spid="_x0000_s1231" style="position:absolute;left:0;text-align:left;margin-left:-9.05pt;margin-top:-7.35pt;width:447.75pt;height:233.25pt;z-index:251702272;mso-width-relative:margin;mso-height-relative:margin" coordsize="85343,35876"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">
                <v:shape id="Picture 186" o:spid="_x0000_s1232" type="#_x0000_t75" style="position:absolute;width:46869;height:358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bbCzDAAAA3AAAAA8AAABkcnMvZG93bnJldi54bWxEj0+LwjAQxe/CfocwC15kTXcRka5RrLjg&#10;1T8Xb2MztsVkUpqsqd/eCIK3Gd57v3kzX/bWiBt1vnGs4HucgSAunW64UnA8/H3NQPiArNE4JgV3&#10;8rBcfAzmmGsXeUe3fahEgrDPUUEdQptL6cuaLPqxa4mTdnGdxZDWrpK6w5jg1sifLJtKiw2nCzW2&#10;tK6pvO7/baIU6yKasz3FTbGx5lzGfjRZKTX87Fe/IAL14W1+pbc61Z9N4flMmkAuH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5tsLMMAAADcAAAADwAAAAAAAAAAAAAAAACf&#10;AgAAZHJzL2Rvd25yZXYueG1sUEsFBgAAAAAEAAQA9wAAAI8DAAAAAA==&#10;">
                  <v:imagedata r:id="rId64" o:title=""/>
                  <v:path arrowok="t"/>
                </v:shape>
                <v:shape id="Picture 187" o:spid="_x0000_s1233" type="#_x0000_t75" style="position:absolute;left:44116;top:3566;width:41227;height:307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0z83nCAAAA3AAAAA8AAABkcnMvZG93bnJldi54bWxET81qAjEQvhd8hzCCt5qtgtXVKK6gSKGH&#10;bvsA02TcXbqZLEnU9e1NQfA2H9/vrDa9bcWFfGgcK3gbZyCItTMNVwp+vvevcxAhIhtsHZOCGwXY&#10;rAcvK8yNu/IXXcpYiRTCIUcFdYxdLmXQNVkMY9cRJ+7kvMWYoK+k8XhN4baVkyybSYsNp4YaO9rV&#10;pP/Ks1WwXRSHYjc92KKcad1/Ln5l+PBKjYb9dgkiUh+f4of7aNL8+Tv8P5MukO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dM/N5wgAAANwAAAAPAAAAAAAAAAAAAAAAAJ8C&#10;AABkcnMvZG93bnJldi54bWxQSwUGAAAAAAQABAD3AAAAjgMAAAAA&#10;">
                  <v:imagedata r:id="rId65" o:title="" croptop="6279f" cropbottom="3036f" cropleft="5699f" cropright="7366f"/>
                  <v:path arrowok="t"/>
                </v:shape>
                <v:shape id="TextBox 6" o:spid="_x0000_s1234" type="#_x0000_t202" style="position:absolute;left:6858;top:29474;width:3658;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rsidR="00195133" w:rsidRDefault="00195133" w:rsidP="00D117BC">
                        <w:pPr>
                          <w:pStyle w:val="NormalWeb"/>
                          <w:spacing w:before="0" w:beforeAutospacing="0" w:after="0" w:afterAutospacing="0"/>
                        </w:pPr>
                        <w:r>
                          <w:rPr>
                            <w:rFonts w:asciiTheme="minorHAnsi" w:hAnsi="Calibri" w:cstheme="minorBidi"/>
                            <w:color w:val="000000" w:themeColor="text1"/>
                            <w:kern w:val="24"/>
                            <w:sz w:val="36"/>
                            <w:szCs w:val="36"/>
                          </w:rPr>
                          <w:t>a)</w:t>
                        </w:r>
                      </w:p>
                    </w:txbxContent>
                  </v:textbox>
                </v:shape>
                <v:shape id="TextBox 7" o:spid="_x0000_s1235" type="#_x0000_t202" style="position:absolute;left:42668;top:29474;width:3771;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rsidR="00195133" w:rsidRDefault="00195133" w:rsidP="00D117BC">
                        <w:pPr>
                          <w:pStyle w:val="NormalWeb"/>
                          <w:spacing w:before="0" w:beforeAutospacing="0" w:after="0" w:afterAutospacing="0"/>
                        </w:pPr>
                        <w:r>
                          <w:rPr>
                            <w:rFonts w:asciiTheme="minorHAnsi" w:hAnsi="Calibri" w:cstheme="minorBidi"/>
                            <w:color w:val="000000" w:themeColor="text1"/>
                            <w:kern w:val="24"/>
                            <w:sz w:val="36"/>
                            <w:szCs w:val="36"/>
                          </w:rPr>
                          <w:t>b)</w:t>
                        </w:r>
                      </w:p>
                    </w:txbxContent>
                  </v:textbox>
                </v:shape>
              </v:group>
            </w:pict>
          </mc:Fallback>
        </mc:AlternateContent>
      </w:r>
    </w:p>
    <w:p w:rsidR="005A6B18" w:rsidRDefault="005A6B18" w:rsidP="005A6B18">
      <w:pPr>
        <w:autoSpaceDE w:val="0"/>
        <w:autoSpaceDN w:val="0"/>
        <w:adjustRightInd w:val="0"/>
        <w:spacing w:line="480" w:lineRule="auto"/>
        <w:jc w:val="both"/>
      </w:pPr>
    </w:p>
    <w:p w:rsidR="005A6B18" w:rsidRDefault="005A6B18" w:rsidP="005A6B18">
      <w:pPr>
        <w:autoSpaceDE w:val="0"/>
        <w:autoSpaceDN w:val="0"/>
        <w:adjustRightInd w:val="0"/>
        <w:spacing w:line="480" w:lineRule="auto"/>
        <w:jc w:val="both"/>
      </w:pPr>
    </w:p>
    <w:p w:rsidR="005A6B18" w:rsidRDefault="005A6B18" w:rsidP="005A6B18">
      <w:pPr>
        <w:autoSpaceDE w:val="0"/>
        <w:autoSpaceDN w:val="0"/>
        <w:adjustRightInd w:val="0"/>
        <w:spacing w:line="480" w:lineRule="auto"/>
        <w:jc w:val="both"/>
      </w:pPr>
    </w:p>
    <w:p w:rsidR="005A6B18" w:rsidRDefault="005A6B18" w:rsidP="005A6B18">
      <w:pPr>
        <w:autoSpaceDE w:val="0"/>
        <w:autoSpaceDN w:val="0"/>
        <w:adjustRightInd w:val="0"/>
        <w:spacing w:line="480" w:lineRule="auto"/>
        <w:jc w:val="both"/>
      </w:pPr>
    </w:p>
    <w:p w:rsidR="005A6B18" w:rsidRDefault="005A6B18" w:rsidP="005A6B18">
      <w:pPr>
        <w:autoSpaceDE w:val="0"/>
        <w:autoSpaceDN w:val="0"/>
        <w:adjustRightInd w:val="0"/>
        <w:spacing w:line="480" w:lineRule="auto"/>
        <w:jc w:val="both"/>
      </w:pPr>
    </w:p>
    <w:p w:rsidR="005A6B18" w:rsidRDefault="005A6B18" w:rsidP="005A6B18">
      <w:pPr>
        <w:autoSpaceDE w:val="0"/>
        <w:autoSpaceDN w:val="0"/>
        <w:adjustRightInd w:val="0"/>
        <w:spacing w:line="480" w:lineRule="auto"/>
        <w:jc w:val="both"/>
      </w:pPr>
    </w:p>
    <w:p w:rsidR="00D117BC" w:rsidRDefault="00D117BC" w:rsidP="005A6B18">
      <w:pPr>
        <w:autoSpaceDE w:val="0"/>
        <w:autoSpaceDN w:val="0"/>
        <w:adjustRightInd w:val="0"/>
        <w:spacing w:line="480" w:lineRule="auto"/>
        <w:jc w:val="both"/>
      </w:pPr>
    </w:p>
    <w:p w:rsidR="008D4CFF" w:rsidRDefault="008D4CFF" w:rsidP="005A6B18">
      <w:pPr>
        <w:autoSpaceDE w:val="0"/>
        <w:autoSpaceDN w:val="0"/>
        <w:adjustRightInd w:val="0"/>
        <w:spacing w:line="480" w:lineRule="auto"/>
        <w:jc w:val="both"/>
        <w:rPr>
          <w:b/>
          <w:i/>
        </w:rPr>
      </w:pPr>
    </w:p>
    <w:p w:rsidR="005A6B18" w:rsidRPr="00573187" w:rsidRDefault="003E3D03" w:rsidP="005A6B18">
      <w:pPr>
        <w:autoSpaceDE w:val="0"/>
        <w:autoSpaceDN w:val="0"/>
        <w:adjustRightInd w:val="0"/>
        <w:spacing w:line="480" w:lineRule="auto"/>
        <w:jc w:val="both"/>
        <w:rPr>
          <w:b/>
          <w:i/>
        </w:rPr>
      </w:pPr>
      <w:r w:rsidRPr="00573187">
        <w:rPr>
          <w:b/>
          <w:i/>
        </w:rPr>
        <w:t>Fig7</w:t>
      </w:r>
      <w:r w:rsidR="005A6B18" w:rsidRPr="00573187">
        <w:rPr>
          <w:b/>
          <w:i/>
        </w:rPr>
        <w:t>.a) Complex viscosity vs frequency  b) Van- Gurp Palmen Plot for PP/MWCNT composites</w:t>
      </w:r>
    </w:p>
    <w:p w:rsidR="005A6B18" w:rsidRDefault="005A6B18" w:rsidP="005A6B18">
      <w:pPr>
        <w:autoSpaceDE w:val="0"/>
        <w:autoSpaceDN w:val="0"/>
        <w:adjustRightInd w:val="0"/>
        <w:spacing w:line="480" w:lineRule="auto"/>
        <w:jc w:val="both"/>
      </w:pPr>
    </w:p>
    <w:p w:rsidR="005A6B18" w:rsidRPr="006659FD" w:rsidRDefault="005A6B18" w:rsidP="005A6B18">
      <w:pPr>
        <w:autoSpaceDE w:val="0"/>
        <w:autoSpaceDN w:val="0"/>
        <w:adjustRightInd w:val="0"/>
        <w:spacing w:line="480" w:lineRule="auto"/>
        <w:jc w:val="both"/>
      </w:pPr>
      <w:r>
        <w:t>The  neat PP melt shows frequency independent flow (i.e., Newtonian) b</w:t>
      </w:r>
      <w:r w:rsidR="003E3D03">
        <w:t>ehaviour at low frequency (Fig.7</w:t>
      </w:r>
      <w:r>
        <w:t xml:space="preserve">a). PP/MWCNT melt having 1 and 3 wt% MWCNT also shows similar flow behaviour as that of neat PP, with a Newtonian plateau at low frequency. However, strong shear thinning behaviour is observed for PP nanocomposites with MWCNT content above 3 wt%. The viscosity increase with increase in MWCNTs is most pronounced at low frequency and the effect weakens with increasing frequencies due to shear thinning. At low frequency, above the percolation threshold, the nanocomposite melt retains nanotube network structure and the small periodical deformation imposed is too weak to induce significant nanotube orientation. At higher frequency the network structure get destructed and oriented along with the flow.  While considering the processability of these nanocomposites during extrusion and injection moulding processes, it is significant to have knowledge on the steady shear viscosity </w:t>
      </w:r>
      <w:r>
        <w:lastRenderedPageBreak/>
        <w:t>(</w:t>
      </w:r>
      <w:r>
        <w:rPr>
          <w:noProof/>
          <w:lang w:val="en-IN" w:eastAsia="en-IN"/>
        </w:rPr>
        <w:drawing>
          <wp:inline distT="0" distB="0" distL="0" distR="0" wp14:anchorId="514D5C73" wp14:editId="1FE0836B">
            <wp:extent cx="104775" cy="142875"/>
            <wp:effectExtent l="0" t="0" r="9525" b="9525"/>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04775" cy="142875"/>
                    </a:xfrm>
                    <a:prstGeom prst="rect">
                      <a:avLst/>
                    </a:prstGeom>
                    <a:noFill/>
                    <a:ln>
                      <a:noFill/>
                    </a:ln>
                  </pic:spPr>
                </pic:pic>
              </a:graphicData>
            </a:graphic>
          </wp:inline>
        </w:drawing>
      </w:r>
      <w:r>
        <w:t xml:space="preserve">). The applicability of Cox-Merz rule </w:t>
      </w:r>
      <w:r>
        <w:rPr>
          <w:rStyle w:val="EndnoteReference"/>
        </w:rPr>
        <w:endnoteReference w:id="31"/>
      </w:r>
      <w:r>
        <w:t xml:space="preserve"> (</w:t>
      </w:r>
      <w:r>
        <w:fldChar w:fldCharType="begin"/>
      </w:r>
      <w:r>
        <w:instrText xml:space="preserve"> QUOTE </w:instrText>
      </w:r>
      <w:r w:rsidR="006171B2">
        <w:rPr>
          <w:position w:val="-11"/>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0.5pt;height:18pt" equationxml="&lt;">
            <v:imagedata r:id="rId67" o:title="" chromakey="white"/>
          </v:shape>
        </w:pict>
      </w:r>
      <w:r>
        <w:instrText xml:space="preserve"> </w:instrText>
      </w:r>
      <w:r>
        <w:fldChar w:fldCharType="separate"/>
      </w:r>
      <w:r w:rsidR="006171B2">
        <w:rPr>
          <w:position w:val="-11"/>
        </w:rPr>
        <w:pict>
          <v:shape id="_x0000_i1026" type="#_x0000_t75" style="width:70.5pt;height:18pt" equationxml="&lt;">
            <v:imagedata r:id="rId67" o:title="" chromakey="white"/>
          </v:shape>
        </w:pict>
      </w:r>
      <w:r>
        <w:fldChar w:fldCharType="end"/>
      </w:r>
      <w:r>
        <w:t xml:space="preserve"> for ω=</w:t>
      </w:r>
      <w:r>
        <w:rPr>
          <w:noProof/>
          <w:lang w:val="en-IN" w:eastAsia="en-IN"/>
        </w:rPr>
        <w:drawing>
          <wp:inline distT="0" distB="0" distL="0" distR="0" wp14:anchorId="031E58F8" wp14:editId="3E47E54E">
            <wp:extent cx="104775" cy="142875"/>
            <wp:effectExtent l="0" t="0" r="9525" b="9525"/>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04775" cy="142875"/>
                    </a:xfrm>
                    <a:prstGeom prst="rect">
                      <a:avLst/>
                    </a:prstGeom>
                    <a:noFill/>
                    <a:ln>
                      <a:noFill/>
                    </a:ln>
                  </pic:spPr>
                </pic:pic>
              </a:graphicData>
            </a:graphic>
          </wp:inline>
        </w:drawing>
      </w:r>
      <w:r>
        <w:t xml:space="preserve">), for predicting the </w:t>
      </w:r>
      <w:r>
        <w:rPr>
          <w:rFonts w:eastAsia="Palatino-Roman"/>
          <w:color w:val="231F20"/>
        </w:rPr>
        <w:t>steady shear viscosity data outside the normal measurement range for polymer nanocomposites melts were tested by many researchers. It was reported that t</w:t>
      </w:r>
      <w:r>
        <w:t xml:space="preserve">he Cox-Merz rule is invalid (i.e., </w:t>
      </w:r>
      <w:r>
        <w:rPr>
          <w:rFonts w:eastAsia="TimesNewRoman"/>
        </w:rPr>
        <w:t xml:space="preserve">the steady state shear and dynamic viscosities at comparable shear rates/frequencies does not quantitatively agree </w:t>
      </w:r>
      <w:r>
        <w:t>for many polymer nanocomposites melts and in specific polymer/CNT  nanocomposite melts and the deviation is more pronounced above percolation threshold.</w:t>
      </w:r>
      <w:r>
        <w:rPr>
          <w:rStyle w:val="EndnoteReference"/>
        </w:rPr>
        <w:endnoteReference w:id="32"/>
      </w:r>
      <w:r>
        <w:t>.</w:t>
      </w:r>
      <w:r>
        <w:rPr>
          <w:rFonts w:eastAsia="TimesNewRoman"/>
        </w:rPr>
        <w:t>The violation of the Cox-Merz rule for these nanocomposites (while being obeyed for the polymer itself) suggests a breakdown of the network superstructure when large displacements are imposed on them during steady shear flow.</w:t>
      </w:r>
      <w:r>
        <w:rPr>
          <w:rStyle w:val="EndnoteReference"/>
          <w:rFonts w:eastAsia="TimesNewRoman"/>
        </w:rPr>
        <w:endnoteReference w:id="33"/>
      </w:r>
    </w:p>
    <w:p w:rsidR="005A6B18" w:rsidRDefault="005A6B18" w:rsidP="005A6B18">
      <w:pPr>
        <w:autoSpaceDE w:val="0"/>
        <w:autoSpaceDN w:val="0"/>
        <w:adjustRightInd w:val="0"/>
        <w:spacing w:line="480" w:lineRule="auto"/>
      </w:pPr>
    </w:p>
    <w:p w:rsidR="005A6B18" w:rsidRDefault="005A6B18" w:rsidP="005A6B18">
      <w:pPr>
        <w:autoSpaceDE w:val="0"/>
        <w:autoSpaceDN w:val="0"/>
        <w:adjustRightInd w:val="0"/>
        <w:spacing w:line="480" w:lineRule="auto"/>
        <w:jc w:val="both"/>
        <w:rPr>
          <w:rFonts w:ascii="Calibri" w:eastAsia="Calibri" w:hAnsi="Calibri"/>
        </w:rPr>
      </w:pPr>
      <w:r>
        <w:t xml:space="preserve">In order to confirm the percolation threshold, the van Gurp-Palmen plots were used. In van Gurp-Palmen plot, the phase angle is plotted against the complex modulus. It </w:t>
      </w:r>
      <w:r>
        <w:rPr>
          <w:color w:val="000000"/>
        </w:rPr>
        <w:t xml:space="preserve">was used to study the </w:t>
      </w:r>
      <w:r w:rsidRPr="00551C1B">
        <w:rPr>
          <w:color w:val="000000"/>
        </w:rPr>
        <w:t>elastic and/or viscous dominance</w:t>
      </w:r>
      <w:r>
        <w:rPr>
          <w:color w:val="000000"/>
        </w:rPr>
        <w:t>.</w:t>
      </w:r>
      <w:r>
        <w:t xml:space="preserve"> The van Gurp-Palmen plot for PP/MWCNT n</w:t>
      </w:r>
      <w:r w:rsidR="00573187">
        <w:t>anocomposites are given in Fig.7</w:t>
      </w:r>
      <w:r>
        <w:t>b. This plot shows the structural changes in PP/MWCNT nanocomposites more precisely and is more sensitive to the liquid-to-solid transition. Pan et al.</w:t>
      </w:r>
      <w:r>
        <w:rPr>
          <w:rStyle w:val="EndnoteReference"/>
        </w:rPr>
        <w:endnoteReference w:id="34"/>
      </w:r>
      <w:r>
        <w:t xml:space="preserve"> used van Gurp- Palmen plot for studying percolation and gel-like behaviour in PP/MWCNT composites. A significant change in the phase angle occurred at 5 wt% and below this concentration of MWCNT the curves approach a phase angle near 90 °C indicates dominating viscous flow behaviour. The transition is visible at the same composition as in the plots of storage modulus and complex visc</w:t>
      </w:r>
      <w:r w:rsidR="003E3D03">
        <w:t>osity with frequency (Fig. 6a and 6</w:t>
      </w:r>
      <w:r>
        <w:t xml:space="preserve">b). </w:t>
      </w:r>
    </w:p>
    <w:p w:rsidR="005A6B18" w:rsidRDefault="005A6B18" w:rsidP="005A6B18">
      <w:pPr>
        <w:tabs>
          <w:tab w:val="left" w:pos="1137"/>
        </w:tabs>
        <w:spacing w:after="200" w:line="360" w:lineRule="auto"/>
        <w:jc w:val="both"/>
        <w:rPr>
          <w:rFonts w:eastAsiaTheme="minorHAnsi"/>
          <w:color w:val="000000" w:themeColor="text1"/>
          <w:vertAlign w:val="superscript"/>
          <w:lang w:val="en-IN"/>
        </w:rPr>
      </w:pPr>
      <w:r>
        <w:t>A transformation of the dispersion state of MWCNT from discrete nanotube rich domains to interconnected network was observed in the blends with 3 wt% to 5 wt% MWCNT</w:t>
      </w:r>
    </w:p>
    <w:p w:rsidR="00F92085" w:rsidRPr="00F92085" w:rsidRDefault="00F92085" w:rsidP="006166EF">
      <w:pPr>
        <w:tabs>
          <w:tab w:val="left" w:pos="1137"/>
        </w:tabs>
        <w:spacing w:after="200" w:line="360" w:lineRule="auto"/>
        <w:jc w:val="both"/>
        <w:rPr>
          <w:rFonts w:eastAsiaTheme="minorHAnsi"/>
          <w:color w:val="000000" w:themeColor="text1"/>
          <w:u w:val="single"/>
          <w:vertAlign w:val="superscript"/>
          <w:lang w:val="en-IN"/>
        </w:rPr>
      </w:pPr>
      <w:r w:rsidRPr="00F92085">
        <w:rPr>
          <w:rFonts w:eastAsiaTheme="minorHAnsi"/>
          <w:b/>
          <w:sz w:val="28"/>
          <w:szCs w:val="28"/>
          <w:u w:val="single"/>
          <w:lang w:val="en-IN"/>
        </w:rPr>
        <w:t>3.2.2 Rheology of 80PP 20NR/MWCNT composites</w:t>
      </w:r>
    </w:p>
    <w:p w:rsidR="006166EF" w:rsidRDefault="006166EF" w:rsidP="006166EF">
      <w:pPr>
        <w:tabs>
          <w:tab w:val="left" w:pos="1137"/>
        </w:tabs>
        <w:spacing w:after="200" w:line="360" w:lineRule="auto"/>
        <w:jc w:val="both"/>
        <w:rPr>
          <w:rFonts w:eastAsiaTheme="minorHAnsi"/>
          <w:b/>
          <w:sz w:val="36"/>
          <w:szCs w:val="36"/>
          <w:lang w:val="en-IN"/>
        </w:rPr>
      </w:pPr>
      <w:r w:rsidRPr="006166EF">
        <w:rPr>
          <w:rFonts w:eastAsiaTheme="minorHAnsi"/>
          <w:b/>
          <w:sz w:val="36"/>
          <w:szCs w:val="36"/>
          <w:lang w:val="en-IN"/>
        </w:rPr>
        <w:t xml:space="preserve">   </w:t>
      </w:r>
    </w:p>
    <w:p w:rsidR="00780C8A" w:rsidRDefault="00780C8A" w:rsidP="00780C8A">
      <w:pPr>
        <w:autoSpaceDE w:val="0"/>
        <w:autoSpaceDN w:val="0"/>
        <w:adjustRightInd w:val="0"/>
        <w:spacing w:line="360" w:lineRule="auto"/>
        <w:jc w:val="both"/>
      </w:pPr>
    </w:p>
    <w:p w:rsidR="00780C8A" w:rsidRDefault="008D4CFF" w:rsidP="00780C8A">
      <w:pPr>
        <w:autoSpaceDE w:val="0"/>
        <w:autoSpaceDN w:val="0"/>
        <w:adjustRightInd w:val="0"/>
        <w:spacing w:line="360" w:lineRule="auto"/>
        <w:jc w:val="both"/>
      </w:pPr>
      <w:r w:rsidRPr="00780C8A">
        <w:rPr>
          <w:noProof/>
          <w:lang w:val="en-IN" w:eastAsia="en-IN"/>
        </w:rPr>
        <w:lastRenderedPageBreak/>
        <mc:AlternateContent>
          <mc:Choice Requires="wpg">
            <w:drawing>
              <wp:anchor distT="0" distB="0" distL="114300" distR="114300" simplePos="0" relativeHeight="251667456" behindDoc="0" locked="0" layoutInCell="1" allowOverlap="1" wp14:anchorId="00D4A027" wp14:editId="78109C82">
                <wp:simplePos x="0" y="0"/>
                <wp:positionH relativeFrom="column">
                  <wp:posOffset>-419100</wp:posOffset>
                </wp:positionH>
                <wp:positionV relativeFrom="paragraph">
                  <wp:posOffset>-854075</wp:posOffset>
                </wp:positionV>
                <wp:extent cx="6520180" cy="2686050"/>
                <wp:effectExtent l="0" t="0" r="0" b="0"/>
                <wp:wrapNone/>
                <wp:docPr id="5" name="Group 8"/>
                <wp:cNvGraphicFramePr/>
                <a:graphic xmlns:a="http://schemas.openxmlformats.org/drawingml/2006/main">
                  <a:graphicData uri="http://schemas.microsoft.com/office/word/2010/wordprocessingGroup">
                    <wpg:wgp>
                      <wpg:cNvGrpSpPr/>
                      <wpg:grpSpPr>
                        <a:xfrm>
                          <a:off x="0" y="0"/>
                          <a:ext cx="6520180" cy="2686050"/>
                          <a:chOff x="0" y="0"/>
                          <a:chExt cx="8691913" cy="3570924"/>
                        </a:xfrm>
                      </wpg:grpSpPr>
                      <pic:pic xmlns:pic="http://schemas.openxmlformats.org/drawingml/2006/picture">
                        <pic:nvPicPr>
                          <pic:cNvPr id="6" name="Picture 6"/>
                          <pic:cNvPicPr>
                            <a:picLocks noChangeAspect="1"/>
                          </pic:cNvPicPr>
                        </pic:nvPicPr>
                        <pic:blipFill rotWithShape="1">
                          <a:blip r:embed="rId68" cstate="print">
                            <a:extLst>
                              <a:ext uri="{28A0092B-C50C-407E-A947-70E740481C1C}">
                                <a14:useLocalDpi xmlns:a14="http://schemas.microsoft.com/office/drawing/2010/main" val="0"/>
                              </a:ext>
                            </a:extLst>
                          </a:blip>
                          <a:srcRect l="3780" t="6842" r="12182" b="3372"/>
                          <a:stretch/>
                        </pic:blipFill>
                        <pic:spPr>
                          <a:xfrm>
                            <a:off x="0" y="0"/>
                            <a:ext cx="4191000" cy="3427386"/>
                          </a:xfrm>
                          <a:prstGeom prst="rect">
                            <a:avLst/>
                          </a:prstGeom>
                        </pic:spPr>
                      </pic:pic>
                      <pic:pic xmlns:pic="http://schemas.openxmlformats.org/drawingml/2006/picture">
                        <pic:nvPicPr>
                          <pic:cNvPr id="7" name="Picture 7"/>
                          <pic:cNvPicPr>
                            <a:picLocks noChangeAspect="1"/>
                          </pic:cNvPicPr>
                        </pic:nvPicPr>
                        <pic:blipFill rotWithShape="1">
                          <a:blip r:embed="rId69" cstate="print">
                            <a:extLst>
                              <a:ext uri="{28A0092B-C50C-407E-A947-70E740481C1C}">
                                <a14:useLocalDpi xmlns:a14="http://schemas.microsoft.com/office/drawing/2010/main" val="0"/>
                              </a:ext>
                            </a:extLst>
                          </a:blip>
                          <a:srcRect l="3874" t="9360" r="12490" b="4589"/>
                          <a:stretch/>
                        </pic:blipFill>
                        <pic:spPr>
                          <a:xfrm>
                            <a:off x="4254500" y="76200"/>
                            <a:ext cx="4437413" cy="3494724"/>
                          </a:xfrm>
                          <a:prstGeom prst="rect">
                            <a:avLst/>
                          </a:prstGeom>
                        </pic:spPr>
                      </pic:pic>
                      <wps:wsp>
                        <wps:cNvPr id="8" name="TextBox 5"/>
                        <wps:cNvSpPr txBox="1"/>
                        <wps:spPr>
                          <a:xfrm>
                            <a:off x="134045" y="2758106"/>
                            <a:ext cx="491670" cy="454012"/>
                          </a:xfrm>
                          <a:prstGeom prst="rect">
                            <a:avLst/>
                          </a:prstGeom>
                          <a:noFill/>
                        </wps:spPr>
                        <wps:txbx>
                          <w:txbxContent>
                            <w:p w:rsidR="00195133" w:rsidRPr="00B00923" w:rsidRDefault="00195133" w:rsidP="00780C8A">
                              <w:pPr>
                                <w:pStyle w:val="NormalWeb"/>
                                <w:spacing w:before="0" w:beforeAutospacing="0" w:after="0" w:afterAutospacing="0"/>
                                <w:rPr>
                                  <w:sz w:val="28"/>
                                  <w:szCs w:val="28"/>
                                </w:rPr>
                              </w:pPr>
                              <w:r w:rsidRPr="00B00923">
                                <w:rPr>
                                  <w:rFonts w:asciiTheme="minorHAnsi" w:hAnsi="Calibri" w:cstheme="minorBidi"/>
                                  <w:b/>
                                  <w:bCs/>
                                  <w:color w:val="000000" w:themeColor="text1"/>
                                  <w:kern w:val="24"/>
                                  <w:sz w:val="28"/>
                                  <w:szCs w:val="28"/>
                                </w:rPr>
                                <w:t>a)</w:t>
                              </w:r>
                            </w:p>
                          </w:txbxContent>
                        </wps:txbx>
                        <wps:bodyPr wrap="square" rtlCol="0">
                          <a:noAutofit/>
                        </wps:bodyPr>
                      </wps:wsp>
                      <wps:wsp>
                        <wps:cNvPr id="9" name="TextBox 6"/>
                        <wps:cNvSpPr txBox="1"/>
                        <wps:spPr>
                          <a:xfrm>
                            <a:off x="4295082" y="2941106"/>
                            <a:ext cx="517299" cy="486279"/>
                          </a:xfrm>
                          <a:prstGeom prst="rect">
                            <a:avLst/>
                          </a:prstGeom>
                          <a:noFill/>
                        </wps:spPr>
                        <wps:txbx>
                          <w:txbxContent>
                            <w:p w:rsidR="00195133" w:rsidRPr="00B00923" w:rsidRDefault="00195133" w:rsidP="00780C8A">
                              <w:pPr>
                                <w:pStyle w:val="NormalWeb"/>
                                <w:spacing w:before="0" w:beforeAutospacing="0" w:after="0" w:afterAutospacing="0"/>
                                <w:rPr>
                                  <w:sz w:val="28"/>
                                  <w:szCs w:val="28"/>
                                </w:rPr>
                              </w:pPr>
                              <w:r w:rsidRPr="00B00923">
                                <w:rPr>
                                  <w:rFonts w:asciiTheme="minorHAnsi" w:hAnsi="Calibri" w:cstheme="minorBidi"/>
                                  <w:b/>
                                  <w:bCs/>
                                  <w:color w:val="000000" w:themeColor="text1"/>
                                  <w:kern w:val="24"/>
                                  <w:sz w:val="28"/>
                                  <w:szCs w:val="28"/>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id="Group 8" o:spid="_x0000_s1236" style="position:absolute;left:0;text-align:left;margin-left:-33pt;margin-top:-67.25pt;width:513.4pt;height:211.5pt;z-index:251667456;mso-width-relative:margin;mso-height-relative:margin" coordsize="86919,35709"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">
                <v:shape id="Picture 6" o:spid="_x0000_s1237" type="#_x0000_t75" style="position:absolute;width:41910;height:342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TVbVTEAAAA2gAAAA8AAABkcnMvZG93bnJldi54bWxEj0FrwkAUhO8F/8PyhN7qxhZEopugEcGD&#10;lDYV1Nsj+0yC2bdpdo3pv+8WhB6HmfmGWaaDaURPnastK5hOIhDEhdU1lwoOX9uXOQjnkTU2lknB&#10;DzlIk9HTEmNt7/xJfe5LESDsYlRQed/GUrqiIoNuYlvi4F1sZ9AH2ZVSd3gPcNPI1yiaSYM1h4UK&#10;W8oqKq75zSg49lF2rt+L9dv3acj3m/VKZocPpZ7Hw2oBwtPg/8OP9k4rmMHflXADZPI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TVbVTEAAAA2gAAAA8AAAAAAAAAAAAAAAAA&#10;nwIAAGRycy9kb3ducmV2LnhtbFBLBQYAAAAABAAEAPcAAACQAwAAAAA=&#10;">
                  <v:imagedata r:id="rId70" o:title="" croptop="4484f" cropbottom="2210f" cropleft="2477f" cropright="7984f"/>
                  <v:path arrowok="t"/>
                </v:shape>
                <v:shape id="Picture 7" o:spid="_x0000_s1238" type="#_x0000_t75" style="position:absolute;left:42545;top:762;width:44374;height:349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SqmTzBAAAA2gAAAA8AAABkcnMvZG93bnJldi54bWxEj81uwjAQhO+VeAdrkbgVBw60BAziJ5Ha&#10;Y4EHWMVLHIjXVmxI+vZ1pUo9jmbmG816O9hWPKkLjWMFs2kGgrhyuuFaweVcvr6DCBFZY+uYFHxT&#10;gO1m9LLGXLuev+h5irVIEA45KjAx+lzKUBmyGKbOEyfv6jqLMcmulrrDPsFtK+dZtpAWG04LBj0d&#10;DFX308MqKKWuCy6K2+e+9Esz8/35eOyVmoyH3QpEpCH+h//aH1rBG/xeSTdAbn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SqmTzBAAAA2gAAAA8AAAAAAAAAAAAAAAAAnwIA&#10;AGRycy9kb3ducmV2LnhtbFBLBQYAAAAABAAEAPcAAACNAwAAAAA=&#10;">
                  <v:imagedata r:id="rId71" o:title="" croptop="6134f" cropbottom="3007f" cropleft="2539f" cropright="8185f"/>
                  <v:path arrowok="t"/>
                </v:shape>
                <v:shape id="TextBox 5" o:spid="_x0000_s1239" type="#_x0000_t202" style="position:absolute;left:1340;top:27581;width:4917;height:4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uawr4A&#10;AADaAAAADwAAAGRycy9kb3ducmV2LnhtbERPy4rCMBTdC/5DuII7TRwc0WoUcRBczWB9gLtLc22L&#10;zU1poq1/P1kMzPJw3qtNZyvxosaXjjVMxgoEceZMybmG82k/moPwAdlg5Zg0vMnDZt3vrTAxruUj&#10;vdKQixjCPkENRQh1IqXPCrLox64mjtzdNRZDhE0uTYNtDLeV/FBqJi2WHBsKrGlXUPZIn1bD5ft+&#10;u07VT/5lP+vWdUqyXUith4NuuwQRqAv/4j/3wWiIW+OVeAPk+h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t7msK+AAAA2gAAAA8AAAAAAAAAAAAAAAAAmAIAAGRycy9kb3ducmV2&#10;LnhtbFBLBQYAAAAABAAEAPUAAACDAwAAAAA=&#10;" filled="f" stroked="f">
                  <v:textbox>
                    <w:txbxContent>
                      <w:p w:rsidR="00195133" w:rsidRPr="00B00923" w:rsidRDefault="00195133" w:rsidP="00780C8A">
                        <w:pPr>
                          <w:pStyle w:val="NormalWeb"/>
                          <w:spacing w:before="0" w:beforeAutospacing="0" w:after="0" w:afterAutospacing="0"/>
                          <w:rPr>
                            <w:sz w:val="28"/>
                            <w:szCs w:val="28"/>
                          </w:rPr>
                        </w:pPr>
                        <w:r w:rsidRPr="00B00923">
                          <w:rPr>
                            <w:rFonts w:asciiTheme="minorHAnsi" w:hAnsi="Calibri" w:cstheme="minorBidi"/>
                            <w:b/>
                            <w:bCs/>
                            <w:color w:val="000000" w:themeColor="text1"/>
                            <w:kern w:val="24"/>
                            <w:sz w:val="28"/>
                            <w:szCs w:val="28"/>
                          </w:rPr>
                          <w:t>a)</w:t>
                        </w:r>
                      </w:p>
                    </w:txbxContent>
                  </v:textbox>
                </v:shape>
                <v:shape id="TextBox 6" o:spid="_x0000_s1240" type="#_x0000_t202" style="position:absolute;left:42950;top:29411;width:5173;height:48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c/WcMA&#10;AADaAAAADwAAAGRycy9kb3ducmV2LnhtbESPQWvCQBSE70L/w/IK3sxuxUoT3YRSETy1aKvg7ZF9&#10;JqHZtyG7mvjvu4VCj8PMfMOsi9G24ka9bxxreEoUCOLSmYYrDV+f29kLCB+QDbaOScOdPBT5w2SN&#10;mXED7+l2CJWIEPYZaqhD6DIpfVmTRZ+4jjh6F9dbDFH2lTQ9DhFuWzlXaiktNhwXauzoraby+3C1&#10;Go7vl/NpoT6qjX3uBjcqyTaVWk8fx9cViEBj+A//tXdGQwq/V+INkPk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Dc/WcMAAADaAAAADwAAAAAAAAAAAAAAAACYAgAAZHJzL2Rv&#10;d25yZXYueG1sUEsFBgAAAAAEAAQA9QAAAIgDAAAAAA==&#10;" filled="f" stroked="f">
                  <v:textbox>
                    <w:txbxContent>
                      <w:p w:rsidR="00195133" w:rsidRPr="00B00923" w:rsidRDefault="00195133" w:rsidP="00780C8A">
                        <w:pPr>
                          <w:pStyle w:val="NormalWeb"/>
                          <w:spacing w:before="0" w:beforeAutospacing="0" w:after="0" w:afterAutospacing="0"/>
                          <w:rPr>
                            <w:sz w:val="28"/>
                            <w:szCs w:val="28"/>
                          </w:rPr>
                        </w:pPr>
                        <w:r w:rsidRPr="00B00923">
                          <w:rPr>
                            <w:rFonts w:asciiTheme="minorHAnsi" w:hAnsi="Calibri" w:cstheme="minorBidi"/>
                            <w:b/>
                            <w:bCs/>
                            <w:color w:val="000000" w:themeColor="text1"/>
                            <w:kern w:val="24"/>
                            <w:sz w:val="28"/>
                            <w:szCs w:val="28"/>
                          </w:rPr>
                          <w:t>b)</w:t>
                        </w:r>
                      </w:p>
                    </w:txbxContent>
                  </v:textbox>
                </v:shape>
              </v:group>
            </w:pict>
          </mc:Fallback>
        </mc:AlternateContent>
      </w:r>
    </w:p>
    <w:p w:rsidR="00780C8A" w:rsidRDefault="00780C8A" w:rsidP="00780C8A">
      <w:pPr>
        <w:autoSpaceDE w:val="0"/>
        <w:autoSpaceDN w:val="0"/>
        <w:adjustRightInd w:val="0"/>
        <w:spacing w:line="360" w:lineRule="auto"/>
        <w:jc w:val="both"/>
      </w:pPr>
    </w:p>
    <w:p w:rsidR="00780C8A" w:rsidRDefault="00780C8A" w:rsidP="00780C8A">
      <w:pPr>
        <w:autoSpaceDE w:val="0"/>
        <w:autoSpaceDN w:val="0"/>
        <w:adjustRightInd w:val="0"/>
        <w:spacing w:line="360" w:lineRule="auto"/>
        <w:jc w:val="both"/>
      </w:pPr>
    </w:p>
    <w:p w:rsidR="00780C8A" w:rsidRDefault="00780C8A" w:rsidP="00780C8A">
      <w:pPr>
        <w:autoSpaceDE w:val="0"/>
        <w:autoSpaceDN w:val="0"/>
        <w:adjustRightInd w:val="0"/>
        <w:spacing w:line="360" w:lineRule="auto"/>
        <w:jc w:val="both"/>
      </w:pPr>
    </w:p>
    <w:p w:rsidR="00780C8A" w:rsidRDefault="00780C8A" w:rsidP="00780C8A">
      <w:pPr>
        <w:autoSpaceDE w:val="0"/>
        <w:autoSpaceDN w:val="0"/>
        <w:adjustRightInd w:val="0"/>
        <w:spacing w:line="360" w:lineRule="auto"/>
        <w:jc w:val="both"/>
      </w:pPr>
    </w:p>
    <w:p w:rsidR="00780C8A" w:rsidRDefault="00780C8A" w:rsidP="00780C8A">
      <w:pPr>
        <w:autoSpaceDE w:val="0"/>
        <w:autoSpaceDN w:val="0"/>
        <w:adjustRightInd w:val="0"/>
        <w:spacing w:line="360" w:lineRule="auto"/>
        <w:jc w:val="both"/>
      </w:pPr>
    </w:p>
    <w:p w:rsidR="00780C8A" w:rsidRDefault="00780C8A" w:rsidP="00780C8A">
      <w:pPr>
        <w:autoSpaceDE w:val="0"/>
        <w:autoSpaceDN w:val="0"/>
        <w:adjustRightInd w:val="0"/>
        <w:spacing w:line="360" w:lineRule="auto"/>
        <w:jc w:val="both"/>
      </w:pPr>
    </w:p>
    <w:p w:rsidR="00780C8A" w:rsidRDefault="00780C8A" w:rsidP="00780C8A">
      <w:pPr>
        <w:autoSpaceDE w:val="0"/>
        <w:autoSpaceDN w:val="0"/>
        <w:adjustRightInd w:val="0"/>
        <w:spacing w:line="360" w:lineRule="auto"/>
        <w:jc w:val="both"/>
      </w:pPr>
    </w:p>
    <w:p w:rsidR="00780C8A" w:rsidRDefault="00780C8A" w:rsidP="00780C8A">
      <w:pPr>
        <w:autoSpaceDE w:val="0"/>
        <w:autoSpaceDN w:val="0"/>
        <w:adjustRightInd w:val="0"/>
        <w:spacing w:line="360" w:lineRule="auto"/>
        <w:jc w:val="both"/>
      </w:pPr>
    </w:p>
    <w:p w:rsidR="00780C8A" w:rsidRDefault="00780C8A" w:rsidP="00780C8A">
      <w:pPr>
        <w:autoSpaceDE w:val="0"/>
        <w:autoSpaceDN w:val="0"/>
        <w:adjustRightInd w:val="0"/>
        <w:spacing w:line="360" w:lineRule="auto"/>
        <w:jc w:val="both"/>
      </w:pPr>
    </w:p>
    <w:p w:rsidR="00780C8A" w:rsidRPr="00C10597" w:rsidRDefault="003E3D03" w:rsidP="00780C8A">
      <w:pPr>
        <w:autoSpaceDE w:val="0"/>
        <w:autoSpaceDN w:val="0"/>
        <w:adjustRightInd w:val="0"/>
        <w:spacing w:line="360" w:lineRule="auto"/>
        <w:jc w:val="both"/>
        <w:rPr>
          <w:b/>
          <w:i/>
        </w:rPr>
      </w:pPr>
      <w:r w:rsidRPr="00C10597">
        <w:rPr>
          <w:b/>
          <w:i/>
        </w:rPr>
        <w:t>Fig 8</w:t>
      </w:r>
      <w:r w:rsidR="00B00923" w:rsidRPr="00C10597">
        <w:rPr>
          <w:b/>
          <w:i/>
        </w:rPr>
        <w:t>. The variation in a)storage modulus and b) loss modulus with frequency for 80/20 PP/NR blend with various loading of MWCNT</w:t>
      </w:r>
    </w:p>
    <w:p w:rsidR="00780C8A" w:rsidRDefault="00780C8A" w:rsidP="00780C8A">
      <w:pPr>
        <w:autoSpaceDE w:val="0"/>
        <w:autoSpaceDN w:val="0"/>
        <w:adjustRightInd w:val="0"/>
        <w:spacing w:line="360" w:lineRule="auto"/>
        <w:jc w:val="both"/>
      </w:pPr>
    </w:p>
    <w:p w:rsidR="00780C8A" w:rsidRPr="005666E4" w:rsidRDefault="00780C8A" w:rsidP="00780C8A">
      <w:pPr>
        <w:autoSpaceDE w:val="0"/>
        <w:autoSpaceDN w:val="0"/>
        <w:adjustRightInd w:val="0"/>
        <w:spacing w:line="360" w:lineRule="auto"/>
        <w:jc w:val="both"/>
        <w:rPr>
          <w:rFonts w:ascii="AdvOT863180fb" w:hAnsi="AdvOT863180fb" w:cs="AdvOT863180fb"/>
          <w:color w:val="000000"/>
          <w:sz w:val="28"/>
          <w:szCs w:val="28"/>
        </w:rPr>
      </w:pPr>
      <w:r w:rsidRPr="005666E4">
        <w:t xml:space="preserve">The variation in storage modulus </w:t>
      </w:r>
      <w:r>
        <w:t>and loss modulus</w:t>
      </w:r>
      <w:r w:rsidR="002B6D9B">
        <w:t xml:space="preserve"> with frequency for 80</w:t>
      </w:r>
      <w:r w:rsidRPr="005666E4">
        <w:t xml:space="preserve"> PP/</w:t>
      </w:r>
      <w:r w:rsidR="002B6D9B">
        <w:t xml:space="preserve">20 </w:t>
      </w:r>
      <w:r w:rsidRPr="005666E4">
        <w:t>NR blend with various loading of MWCNT at 180 °C is given in Fig</w:t>
      </w:r>
      <w:r w:rsidR="003E3D03">
        <w:t>8</w:t>
      </w:r>
      <w:r>
        <w:t xml:space="preserve">. </w:t>
      </w:r>
      <w:r w:rsidRPr="005666E4">
        <w:rPr>
          <w:color w:val="000000"/>
        </w:rPr>
        <w:t xml:space="preserve"> </w:t>
      </w:r>
      <w:r>
        <w:rPr>
          <w:color w:val="000000"/>
        </w:rPr>
        <w:t>The fig</w:t>
      </w:r>
      <w:r w:rsidR="00C10597">
        <w:rPr>
          <w:color w:val="000000"/>
        </w:rPr>
        <w:t xml:space="preserve"> 8a</w:t>
      </w:r>
      <w:r>
        <w:rPr>
          <w:color w:val="000000"/>
        </w:rPr>
        <w:t xml:space="preserve"> shows that</w:t>
      </w:r>
      <w:r w:rsidRPr="005666E4">
        <w:rPr>
          <w:color w:val="000000"/>
        </w:rPr>
        <w:t xml:space="preserve"> the </w:t>
      </w:r>
      <w:r w:rsidR="00C10597">
        <w:rPr>
          <w:color w:val="000000"/>
        </w:rPr>
        <w:t>storage modulus(</w:t>
      </w:r>
      <w:r w:rsidRPr="005666E4">
        <w:rPr>
          <w:color w:val="000000"/>
        </w:rPr>
        <w:t>G’</w:t>
      </w:r>
      <w:r w:rsidR="00C10597">
        <w:rPr>
          <w:color w:val="000000"/>
        </w:rPr>
        <w:t>)</w:t>
      </w:r>
      <w:r w:rsidRPr="005666E4">
        <w:rPr>
          <w:color w:val="000000"/>
        </w:rPr>
        <w:t xml:space="preserve"> of PP</w:t>
      </w:r>
      <w:r>
        <w:rPr>
          <w:color w:val="000000"/>
        </w:rPr>
        <w:t>/NR nanocomposites  were always</w:t>
      </w:r>
      <w:r w:rsidRPr="005666E4">
        <w:rPr>
          <w:color w:val="000000"/>
        </w:rPr>
        <w:t xml:space="preserve"> greater than those of neat PP/NR blends</w:t>
      </w:r>
      <w:r w:rsidRPr="005666E4">
        <w:t>.</w:t>
      </w:r>
      <w:r>
        <w:rPr>
          <w:color w:val="000000"/>
        </w:rPr>
        <w:t xml:space="preserve"> I</w:t>
      </w:r>
      <w:r w:rsidRPr="005666E4">
        <w:rPr>
          <w:color w:val="000000"/>
        </w:rPr>
        <w:t>t can be seen that there was an obvious “plateau” for PP/ NR/MWCNT blends in the low frequency</w:t>
      </w:r>
      <w:r>
        <w:rPr>
          <w:color w:val="000000"/>
        </w:rPr>
        <w:t xml:space="preserve"> region</w:t>
      </w:r>
      <w:r w:rsidRPr="005666E4">
        <w:rPr>
          <w:color w:val="000000"/>
        </w:rPr>
        <w:t xml:space="preserve"> when </w:t>
      </w:r>
      <w:r>
        <w:rPr>
          <w:color w:val="000000"/>
        </w:rPr>
        <w:t xml:space="preserve">CNT </w:t>
      </w:r>
      <w:r w:rsidRPr="005666E4">
        <w:rPr>
          <w:color w:val="000000"/>
        </w:rPr>
        <w:t>concentration</w:t>
      </w:r>
      <w:r>
        <w:rPr>
          <w:color w:val="000000"/>
        </w:rPr>
        <w:t xml:space="preserve"> </w:t>
      </w:r>
      <w:r w:rsidRPr="005666E4">
        <w:rPr>
          <w:color w:val="000000"/>
        </w:rPr>
        <w:t xml:space="preserve">was higher than 1.0 wt%,. </w:t>
      </w:r>
      <w:r w:rsidRPr="005666E4">
        <w:t xml:space="preserve"> </w:t>
      </w:r>
      <w:r>
        <w:t xml:space="preserve">This frequency independent behaviour </w:t>
      </w:r>
      <w:r w:rsidRPr="005666E4">
        <w:t xml:space="preserve"> at 3 wt% loading of MWCNT is an indication of a transition from liquid-like to solid-like viscoelastic behaviour and</w:t>
      </w:r>
      <w:r>
        <w:t xml:space="preserve"> is due to the formation of interconnected CNT network within the blend system </w:t>
      </w:r>
      <w:r w:rsidRPr="005666E4">
        <w:rPr>
          <w:color w:val="000000"/>
        </w:rPr>
        <w:t xml:space="preserve"> i.e in 80PP/20NR blends the sol-gel transition takes place </w:t>
      </w:r>
      <w:r>
        <w:rPr>
          <w:color w:val="000000"/>
        </w:rPr>
        <w:t>at 3wt</w:t>
      </w:r>
      <w:r w:rsidRPr="005666E4">
        <w:rPr>
          <w:color w:val="000000"/>
        </w:rPr>
        <w:t xml:space="preserve">% MWCNT and is considered as the rheological percolation threshold. </w:t>
      </w:r>
    </w:p>
    <w:p w:rsidR="00780C8A" w:rsidRPr="00145428" w:rsidRDefault="00780C8A" w:rsidP="00780C8A">
      <w:pPr>
        <w:autoSpaceDE w:val="0"/>
        <w:autoSpaceDN w:val="0"/>
        <w:adjustRightInd w:val="0"/>
        <w:spacing w:line="360" w:lineRule="auto"/>
        <w:jc w:val="both"/>
        <w:rPr>
          <w:color w:val="000000"/>
        </w:rPr>
      </w:pPr>
      <w:r w:rsidRPr="009F114F">
        <w:t>Moreover,</w:t>
      </w:r>
      <w:r>
        <w:t xml:space="preserve"> the slope of the curves at low </w:t>
      </w:r>
      <w:r w:rsidRPr="009F114F">
        <w:t>frequencies decreased in</w:t>
      </w:r>
      <w:r>
        <w:t xml:space="preserve"> the presence of higher </w:t>
      </w:r>
      <w:r w:rsidRPr="005666E4">
        <w:t xml:space="preserve">nanotube  loadings. </w:t>
      </w:r>
      <w:r>
        <w:rPr>
          <w:color w:val="000000"/>
        </w:rPr>
        <w:t xml:space="preserve"> </w:t>
      </w:r>
      <w:r w:rsidRPr="00DF2182">
        <w:rPr>
          <w:color w:val="000000"/>
        </w:rPr>
        <w:t xml:space="preserve">All these results </w:t>
      </w:r>
      <w:r w:rsidRPr="00DF2182">
        <w:t xml:space="preserve">may be attributed to the microstructural changes (created by the nanotube) and appropriate interactions between polymer chains and MWCNTs. </w:t>
      </w:r>
      <w:r w:rsidRPr="005666E4">
        <w:t xml:space="preserve"> As a general observation, the blends with the different compositions of MWNTs showed a frequency independent plateau at lower frequencies along with a pronounced yield stress</w:t>
      </w:r>
      <w:r>
        <w:t>.</w:t>
      </w:r>
      <w:r w:rsidRPr="00DF2182">
        <w:rPr>
          <w:color w:val="000000"/>
        </w:rPr>
        <w:t xml:space="preserve"> At low filer loading the MWCNTs are selectively localized at NR phase and are not sufficient to form a percolated network within the blend system. However at 3 wt% loading, </w:t>
      </w:r>
      <w:r w:rsidRPr="00DF2182">
        <w:t>the effective increase in the local concentration of MWCNTs in the NR phase increases and also certain single tubes are</w:t>
      </w:r>
      <w:r>
        <w:t xml:space="preserve"> get extended into the PP phase.</w:t>
      </w:r>
      <w:r w:rsidRPr="00DF2182">
        <w:t xml:space="preserve"> This </w:t>
      </w:r>
      <w:r>
        <w:t xml:space="preserve">will facilitates the </w:t>
      </w:r>
      <w:r w:rsidRPr="00DF2182">
        <w:t>formation of a</w:t>
      </w:r>
      <w:r w:rsidRPr="00DF2182">
        <w:rPr>
          <w:color w:val="000000"/>
        </w:rPr>
        <w:t xml:space="preserve"> percolated CNT network structure within the entire blend system and this effect is increases with increasing the  MWCNT content.</w:t>
      </w:r>
      <w:r w:rsidRPr="00210699">
        <w:rPr>
          <w:rFonts w:ascii="AdvOT999035f4" w:hAnsi="AdvOT999035f4" w:cs="AdvOT999035f4"/>
          <w:sz w:val="18"/>
          <w:szCs w:val="18"/>
        </w:rPr>
        <w:t xml:space="preserve"> </w:t>
      </w:r>
      <w:r>
        <w:rPr>
          <w:rFonts w:ascii="AdvOT999035f4" w:hAnsi="AdvOT999035f4" w:cs="AdvOT999035f4"/>
          <w:sz w:val="18"/>
          <w:szCs w:val="18"/>
        </w:rPr>
        <w:t>.</w:t>
      </w:r>
      <w:r w:rsidRPr="0099072B">
        <w:rPr>
          <w:rFonts w:ascii="AdvOT999035f4" w:hAnsi="AdvOT999035f4" w:cs="AdvOT999035f4"/>
          <w:sz w:val="18"/>
          <w:szCs w:val="18"/>
        </w:rPr>
        <w:t xml:space="preserve"> </w:t>
      </w:r>
    </w:p>
    <w:p w:rsidR="00780C8A" w:rsidRPr="00836851" w:rsidRDefault="00780C8A" w:rsidP="00780C8A">
      <w:pPr>
        <w:autoSpaceDE w:val="0"/>
        <w:autoSpaceDN w:val="0"/>
        <w:adjustRightInd w:val="0"/>
        <w:spacing w:line="360" w:lineRule="auto"/>
        <w:jc w:val="both"/>
        <w:rPr>
          <w:rFonts w:ascii="AdvOT999035f4" w:hAnsi="AdvOT999035f4" w:cs="AdvOT999035f4"/>
        </w:rPr>
      </w:pPr>
      <w:r>
        <w:lastRenderedPageBreak/>
        <w:t xml:space="preserve">Thus </w:t>
      </w:r>
      <w:r w:rsidRPr="002A43E5">
        <w:t xml:space="preserve"> the increase of G</w:t>
      </w:r>
      <w:r>
        <w:rPr>
          <w:color w:val="000000"/>
        </w:rPr>
        <w:t>’ of PP/NR Blend at high MWCNT content</w:t>
      </w:r>
      <w:r>
        <w:t xml:space="preserve"> was attributed</w:t>
      </w:r>
      <w:r>
        <w:rPr>
          <w:color w:val="000000"/>
        </w:rPr>
        <w:t xml:space="preserve"> to the </w:t>
      </w:r>
      <w:r w:rsidRPr="00836851">
        <w:rPr>
          <w:rFonts w:ascii="AdvOT999035f4" w:hAnsi="AdvOT999035f4" w:cs="AdvOT999035f4"/>
        </w:rPr>
        <w:t>presence of the percolated CNT network which will hinders the macromolecular mobility resulting in con</w:t>
      </w:r>
      <w:r>
        <w:rPr>
          <w:rFonts w:ascii="AdvOT999035f4+e1" w:eastAsia="AdvOT999035f4+e1" w:hAnsi="AdvOT999035f4" w:cs="AdvOT999035f4+e1"/>
        </w:rPr>
        <w:t>fi</w:t>
      </w:r>
      <w:r w:rsidRPr="00836851">
        <w:rPr>
          <w:rFonts w:ascii="AdvOT999035f4" w:hAnsi="AdvOT999035f4" w:cs="AdvOT999035f4"/>
        </w:rPr>
        <w:t>ned motion</w:t>
      </w:r>
      <w:r>
        <w:rPr>
          <w:rFonts w:ascii="AdvOT999035f4" w:hAnsi="AdvOT999035f4" w:cs="AdvOT999035f4"/>
        </w:rPr>
        <w:t xml:space="preserve">. </w:t>
      </w:r>
      <w:r w:rsidRPr="00DD0C5F">
        <w:t xml:space="preserve">The </w:t>
      </w:r>
      <w:r>
        <w:t>Loss modulus  (</w:t>
      </w:r>
      <w:r w:rsidRPr="00DD0C5F">
        <w:t>G”</w:t>
      </w:r>
      <w:r>
        <w:t>)</w:t>
      </w:r>
      <w:r w:rsidRPr="00DD0C5F">
        <w:t xml:space="preserve"> value represents the viscoelastic parameter which gives information about the energy dissipation during the </w:t>
      </w:r>
      <w:r w:rsidRPr="00DD0C5F">
        <w:rPr>
          <w:rFonts w:eastAsia="AdvOT999035f4+e1"/>
        </w:rPr>
        <w:t>fl</w:t>
      </w:r>
      <w:r w:rsidRPr="00DD0C5F">
        <w:t>ow of polymers.</w:t>
      </w:r>
      <w:r w:rsidRPr="00A44BEF">
        <w:t xml:space="preserve"> </w:t>
      </w:r>
      <w:r w:rsidRPr="00DD0C5F">
        <w:t>Both G’ and G” have same trend for all the composites</w:t>
      </w:r>
      <w:r>
        <w:t>.</w:t>
      </w:r>
    </w:p>
    <w:p w:rsidR="00780C8A" w:rsidRDefault="00780C8A" w:rsidP="006166EF">
      <w:pPr>
        <w:tabs>
          <w:tab w:val="left" w:pos="1137"/>
        </w:tabs>
        <w:spacing w:after="200" w:line="360" w:lineRule="auto"/>
        <w:jc w:val="both"/>
        <w:rPr>
          <w:rFonts w:eastAsiaTheme="minorHAnsi"/>
          <w:b/>
          <w:sz w:val="36"/>
          <w:szCs w:val="36"/>
          <w:lang w:val="en-IN"/>
        </w:rPr>
      </w:pPr>
    </w:p>
    <w:p w:rsidR="00B00923" w:rsidRDefault="00B00923" w:rsidP="006166EF">
      <w:pPr>
        <w:tabs>
          <w:tab w:val="left" w:pos="1137"/>
        </w:tabs>
        <w:spacing w:after="200" w:line="360" w:lineRule="auto"/>
        <w:jc w:val="both"/>
        <w:rPr>
          <w:rFonts w:eastAsiaTheme="minorHAnsi"/>
          <w:b/>
          <w:sz w:val="36"/>
          <w:szCs w:val="36"/>
          <w:lang w:val="en-IN"/>
        </w:rPr>
      </w:pPr>
    </w:p>
    <w:p w:rsidR="00B00923" w:rsidRDefault="00B00923" w:rsidP="006166EF">
      <w:pPr>
        <w:tabs>
          <w:tab w:val="left" w:pos="1137"/>
        </w:tabs>
        <w:spacing w:after="200" w:line="360" w:lineRule="auto"/>
        <w:jc w:val="both"/>
        <w:rPr>
          <w:rFonts w:eastAsiaTheme="minorHAnsi"/>
          <w:b/>
          <w:sz w:val="36"/>
          <w:szCs w:val="36"/>
          <w:lang w:val="en-IN"/>
        </w:rPr>
      </w:pPr>
    </w:p>
    <w:p w:rsidR="00B00923" w:rsidRDefault="00B00923" w:rsidP="006166EF">
      <w:pPr>
        <w:tabs>
          <w:tab w:val="left" w:pos="1137"/>
        </w:tabs>
        <w:spacing w:after="200" w:line="360" w:lineRule="auto"/>
        <w:jc w:val="both"/>
        <w:rPr>
          <w:rFonts w:eastAsiaTheme="minorHAnsi"/>
          <w:b/>
          <w:sz w:val="36"/>
          <w:szCs w:val="36"/>
          <w:lang w:val="en-IN"/>
        </w:rPr>
      </w:pPr>
    </w:p>
    <w:p w:rsidR="00B00923" w:rsidRDefault="00B00923" w:rsidP="006166EF">
      <w:pPr>
        <w:tabs>
          <w:tab w:val="left" w:pos="1137"/>
        </w:tabs>
        <w:spacing w:after="200" w:line="360" w:lineRule="auto"/>
        <w:jc w:val="both"/>
        <w:rPr>
          <w:rFonts w:eastAsiaTheme="minorHAnsi"/>
          <w:b/>
          <w:sz w:val="36"/>
          <w:szCs w:val="36"/>
          <w:lang w:val="en-IN"/>
        </w:rPr>
      </w:pPr>
      <w:r w:rsidRPr="00B00923">
        <w:rPr>
          <w:noProof/>
          <w:lang w:val="en-IN" w:eastAsia="en-IN"/>
        </w:rPr>
        <mc:AlternateContent>
          <mc:Choice Requires="wpg">
            <w:drawing>
              <wp:anchor distT="0" distB="0" distL="114300" distR="114300" simplePos="0" relativeHeight="251669504" behindDoc="0" locked="0" layoutInCell="1" allowOverlap="1" wp14:anchorId="43D0BA54" wp14:editId="398910E4">
                <wp:simplePos x="0" y="0"/>
                <wp:positionH relativeFrom="column">
                  <wp:posOffset>-314325</wp:posOffset>
                </wp:positionH>
                <wp:positionV relativeFrom="paragraph">
                  <wp:posOffset>-561975</wp:posOffset>
                </wp:positionV>
                <wp:extent cx="6404610" cy="2486024"/>
                <wp:effectExtent l="0" t="0" r="0" b="0"/>
                <wp:wrapNone/>
                <wp:docPr id="10" name="Group 5"/>
                <wp:cNvGraphicFramePr/>
                <a:graphic xmlns:a="http://schemas.openxmlformats.org/drawingml/2006/main">
                  <a:graphicData uri="http://schemas.microsoft.com/office/word/2010/wordprocessingGroup">
                    <wpg:wgp>
                      <wpg:cNvGrpSpPr/>
                      <wpg:grpSpPr>
                        <a:xfrm>
                          <a:off x="0" y="0"/>
                          <a:ext cx="6404610" cy="2486024"/>
                          <a:chOff x="0" y="0"/>
                          <a:chExt cx="8519398" cy="3595051"/>
                        </a:xfrm>
                      </wpg:grpSpPr>
                      <pic:pic xmlns:pic="http://schemas.openxmlformats.org/drawingml/2006/picture">
                        <pic:nvPicPr>
                          <pic:cNvPr id="11" name="Picture 11"/>
                          <pic:cNvPicPr>
                            <a:picLocks noChangeAspect="1"/>
                          </pic:cNvPicPr>
                        </pic:nvPicPr>
                        <pic:blipFill rotWithShape="1">
                          <a:blip r:embed="rId72" cstate="print">
                            <a:extLst>
                              <a:ext uri="{28A0092B-C50C-407E-A947-70E740481C1C}">
                                <a14:useLocalDpi xmlns:a14="http://schemas.microsoft.com/office/drawing/2010/main" val="0"/>
                              </a:ext>
                            </a:extLst>
                          </a:blip>
                          <a:srcRect l="2946" t="9524" r="12622" b="4762"/>
                          <a:stretch/>
                        </pic:blipFill>
                        <pic:spPr>
                          <a:xfrm>
                            <a:off x="0" y="0"/>
                            <a:ext cx="4291940" cy="3335181"/>
                          </a:xfrm>
                          <a:prstGeom prst="rect">
                            <a:avLst/>
                          </a:prstGeom>
                        </pic:spPr>
                      </pic:pic>
                      <pic:pic xmlns:pic="http://schemas.openxmlformats.org/drawingml/2006/picture">
                        <pic:nvPicPr>
                          <pic:cNvPr id="12" name="Picture 12"/>
                          <pic:cNvPicPr>
                            <a:picLocks noChangeAspect="1"/>
                          </pic:cNvPicPr>
                        </pic:nvPicPr>
                        <pic:blipFill rotWithShape="1">
                          <a:blip r:embed="rId73" cstate="print">
                            <a:extLst>
                              <a:ext uri="{28A0092B-C50C-407E-A947-70E740481C1C}">
                                <a14:useLocalDpi xmlns:a14="http://schemas.microsoft.com/office/drawing/2010/main" val="0"/>
                              </a:ext>
                            </a:extLst>
                          </a:blip>
                          <a:srcRect l="8645" t="10389" r="13020" b="4762"/>
                          <a:stretch/>
                        </pic:blipFill>
                        <pic:spPr>
                          <a:xfrm>
                            <a:off x="4419600" y="29689"/>
                            <a:ext cx="4099798" cy="3399156"/>
                          </a:xfrm>
                          <a:prstGeom prst="rect">
                            <a:avLst/>
                          </a:prstGeom>
                        </pic:spPr>
                      </pic:pic>
                      <wps:wsp>
                        <wps:cNvPr id="13" name="TextBox 4"/>
                        <wps:cNvSpPr txBox="1"/>
                        <wps:spPr>
                          <a:xfrm>
                            <a:off x="513101" y="2965848"/>
                            <a:ext cx="513178" cy="462997"/>
                          </a:xfrm>
                          <a:prstGeom prst="rect">
                            <a:avLst/>
                          </a:prstGeom>
                          <a:noFill/>
                        </wps:spPr>
                        <wps:txbx>
                          <w:txbxContent>
                            <w:p w:rsidR="00195133" w:rsidRPr="00B00923" w:rsidRDefault="00195133" w:rsidP="00B00923">
                              <w:pPr>
                                <w:pStyle w:val="NormalWeb"/>
                                <w:spacing w:before="0" w:beforeAutospacing="0" w:after="0" w:afterAutospacing="0"/>
                                <w:rPr>
                                  <w:sz w:val="28"/>
                                  <w:szCs w:val="28"/>
                                </w:rPr>
                              </w:pPr>
                              <w:r w:rsidRPr="00B00923">
                                <w:rPr>
                                  <w:rFonts w:asciiTheme="minorHAnsi" w:hAnsi="Calibri" w:cstheme="minorBidi"/>
                                  <w:b/>
                                  <w:bCs/>
                                  <w:color w:val="000000" w:themeColor="text1"/>
                                  <w:kern w:val="24"/>
                                  <w:sz w:val="28"/>
                                  <w:szCs w:val="28"/>
                                </w:rPr>
                                <w:t>a)</w:t>
                              </w:r>
                            </w:p>
                          </w:txbxContent>
                        </wps:txbx>
                        <wps:bodyPr wrap="square" rtlCol="0">
                          <a:noAutofit/>
                        </wps:bodyPr>
                      </wps:wsp>
                      <wps:wsp>
                        <wps:cNvPr id="14" name="TextBox 6"/>
                        <wps:cNvSpPr txBox="1"/>
                        <wps:spPr>
                          <a:xfrm>
                            <a:off x="4328204" y="3016764"/>
                            <a:ext cx="600477" cy="578287"/>
                          </a:xfrm>
                          <a:prstGeom prst="rect">
                            <a:avLst/>
                          </a:prstGeom>
                          <a:noFill/>
                        </wps:spPr>
                        <wps:txbx>
                          <w:txbxContent>
                            <w:p w:rsidR="00195133" w:rsidRPr="00B00923" w:rsidRDefault="00195133" w:rsidP="00B00923">
                              <w:pPr>
                                <w:pStyle w:val="NormalWeb"/>
                                <w:spacing w:before="0" w:beforeAutospacing="0" w:after="0" w:afterAutospacing="0"/>
                                <w:rPr>
                                  <w:sz w:val="28"/>
                                  <w:szCs w:val="28"/>
                                </w:rPr>
                              </w:pPr>
                              <w:r w:rsidRPr="00B00923">
                                <w:rPr>
                                  <w:rFonts w:asciiTheme="minorHAnsi" w:hAnsi="Calibri" w:cstheme="minorBidi"/>
                                  <w:b/>
                                  <w:bCs/>
                                  <w:color w:val="000000" w:themeColor="text1"/>
                                  <w:kern w:val="24"/>
                                  <w:sz w:val="28"/>
                                  <w:szCs w:val="28"/>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id="Group 5" o:spid="_x0000_s1241" style="position:absolute;left:0;text-align:left;margin-left:-24.75pt;margin-top:-44.25pt;width:504.3pt;height:195.75pt;z-index:251669504;mso-width-relative:margin;mso-height-relative:margin" coordsize="85193,35950"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">
                <v:shape id="Picture 11" o:spid="_x0000_s1242" type="#_x0000_t75" style="position:absolute;width:42919;height:333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lFAHAAAAA2wAAAA8AAABkcnMvZG93bnJldi54bWxET02LwjAQvQv+hzCCF9FUWUSqURZF8SRo&#10;9T42Y1u2mdQm1rq/3iwseJvH+5zFqjWlaKh2hWUF41EEgji1uuBMwTnZDmcgnEfWWFomBS9ysFp2&#10;OwuMtX3ykZqTz0QIYRejgtz7KpbSpTkZdCNbEQfuZmuDPsA6k7rGZwg3pZxE0VQaLDg05FjROqf0&#10;5/QwCprD9XWrJhujB9Hgfr0kyddh96tUv9d+z0F4av1H/O/e6zB/DH+/hAPk8g0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AeUUAcAAAADbAAAADwAAAAAAAAAAAAAAAACfAgAA&#10;ZHJzL2Rvd25yZXYueG1sUEsFBgAAAAAEAAQA9wAAAIwDAAAAAA==&#10;">
                  <v:imagedata r:id="rId74" o:title="" croptop="6242f" cropbottom="3121f" cropleft="1931f" cropright="8272f"/>
                  <v:path arrowok="t"/>
                </v:shape>
                <v:shape id="Picture 12" o:spid="_x0000_s1243" type="#_x0000_t75" style="position:absolute;left:44196;top:296;width:40997;height:339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J9KIPDAAAA2wAAAA8AAABkcnMvZG93bnJldi54bWxET01rwkAQvQv9D8sUehHdmINI6ioi2hYF&#10;samt1zE7JsHsbMiuGv+9Kwi9zeN9znjamkpcqHGlZQWDfgSCOLO65FzB7mfZG4FwHlljZZkU3MjB&#10;dPLSGWOi7ZW/6ZL6XIQQdgkqKLyvEyldVpBB17c1ceCOtjHoA2xyqRu8hnBTyTiKhtJgyaGhwJrm&#10;BWWn9GwUrObDw+pzs/3Ibdld7M06/rXxn1Jvr+3sHYSn1v+Ln+4vHebH8PglHCAn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0n0og8MAAADbAAAADwAAAAAAAAAAAAAAAACf&#10;AgAAZHJzL2Rvd25yZXYueG1sUEsFBgAAAAAEAAQA9wAAAI8DAAAAAA==&#10;">
                  <v:imagedata r:id="rId75" o:title="" croptop="6809f" cropbottom="3121f" cropleft="5666f" cropright="8533f"/>
                  <v:path arrowok="t"/>
                </v:shape>
                <v:shape id="TextBox 4" o:spid="_x0000_s1244" type="#_x0000_t202" style="position:absolute;left:5131;top:29658;width:5131;height:46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JLjsEA&#10;AADbAAAADwAAAGRycy9kb3ducmV2LnhtbERPTWvCQBC9F/wPywjedFdtpcZsRFoKPbWYtoK3ITsm&#10;wexsyG5N/PduQehtHu9z0u1gG3GhzteONcxnCgRx4UzNpYbvr7fpMwgfkA02jknDlTxss9FDiolx&#10;Pe/pkodSxBD2CWqoQmgTKX1RkUU/cy1x5E6usxgi7EppOuxjuG3kQqmVtFhzbKiwpZeKinP+azX8&#10;fJyOh0f1Wb7ap7Z3g5Js11LryXjYbUAEGsK/+O5+N3H+E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xSS47BAAAA2wAAAA8AAAAAAAAAAAAAAAAAmAIAAGRycy9kb3du&#10;cmV2LnhtbFBLBQYAAAAABAAEAPUAAACGAwAAAAA=&#10;" filled="f" stroked="f">
                  <v:textbox>
                    <w:txbxContent>
                      <w:p w:rsidR="00195133" w:rsidRPr="00B00923" w:rsidRDefault="00195133" w:rsidP="00B00923">
                        <w:pPr>
                          <w:pStyle w:val="NormalWeb"/>
                          <w:spacing w:before="0" w:beforeAutospacing="0" w:after="0" w:afterAutospacing="0"/>
                          <w:rPr>
                            <w:sz w:val="28"/>
                            <w:szCs w:val="28"/>
                          </w:rPr>
                        </w:pPr>
                        <w:r w:rsidRPr="00B00923">
                          <w:rPr>
                            <w:rFonts w:asciiTheme="minorHAnsi" w:hAnsi="Calibri" w:cstheme="minorBidi"/>
                            <w:b/>
                            <w:bCs/>
                            <w:color w:val="000000" w:themeColor="text1"/>
                            <w:kern w:val="24"/>
                            <w:sz w:val="28"/>
                            <w:szCs w:val="28"/>
                          </w:rPr>
                          <w:t>a)</w:t>
                        </w:r>
                      </w:p>
                    </w:txbxContent>
                  </v:textbox>
                </v:shape>
                <v:shape id="TextBox 6" o:spid="_x0000_s1245" type="#_x0000_t202" style="position:absolute;left:43282;top:30167;width:6004;height:57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vT+sAA&#10;AADbAAAADwAAAGRycy9kb3ducmV2LnhtbERPS4vCMBC+C/6HMII3TRQVtxpFFGFPLj52YW9DM7bF&#10;ZlKaaLv/fiMI3ubje85y3dpSPKj2hWMNo6ECQZw6U3Cm4XLeD+YgfEA2WDomDX/kYb3qdpaYGNfw&#10;kR6nkIkYwj5BDXkIVSKlT3Oy6IeuIo7c1dUWQ4R1Jk2NTQy3pRwrNZMWC44NOVa0zSm9ne5Ww/fh&#10;+vszUV/Zzk6rxrVKsv2QWvd77WYBIlAb3uKX+9PE+RN4/hIPkK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7vT+sAAAADbAAAADwAAAAAAAAAAAAAAAACYAgAAZHJzL2Rvd25y&#10;ZXYueG1sUEsFBgAAAAAEAAQA9QAAAIUDAAAAAA==&#10;" filled="f" stroked="f">
                  <v:textbox>
                    <w:txbxContent>
                      <w:p w:rsidR="00195133" w:rsidRPr="00B00923" w:rsidRDefault="00195133" w:rsidP="00B00923">
                        <w:pPr>
                          <w:pStyle w:val="NormalWeb"/>
                          <w:spacing w:before="0" w:beforeAutospacing="0" w:after="0" w:afterAutospacing="0"/>
                          <w:rPr>
                            <w:sz w:val="28"/>
                            <w:szCs w:val="28"/>
                          </w:rPr>
                        </w:pPr>
                        <w:r w:rsidRPr="00B00923">
                          <w:rPr>
                            <w:rFonts w:asciiTheme="minorHAnsi" w:hAnsi="Calibri" w:cstheme="minorBidi"/>
                            <w:b/>
                            <w:bCs/>
                            <w:color w:val="000000" w:themeColor="text1"/>
                            <w:kern w:val="24"/>
                            <w:sz w:val="28"/>
                            <w:szCs w:val="28"/>
                          </w:rPr>
                          <w:t>b)</w:t>
                        </w:r>
                      </w:p>
                    </w:txbxContent>
                  </v:textbox>
                </v:shape>
              </v:group>
            </w:pict>
          </mc:Fallback>
        </mc:AlternateContent>
      </w:r>
    </w:p>
    <w:p w:rsidR="00B00923" w:rsidRDefault="00B00923" w:rsidP="006166EF">
      <w:pPr>
        <w:tabs>
          <w:tab w:val="left" w:pos="1137"/>
        </w:tabs>
        <w:spacing w:after="200" w:line="360" w:lineRule="auto"/>
        <w:jc w:val="both"/>
        <w:rPr>
          <w:rFonts w:eastAsiaTheme="minorHAnsi"/>
          <w:b/>
          <w:sz w:val="36"/>
          <w:szCs w:val="36"/>
          <w:lang w:val="en-IN"/>
        </w:rPr>
      </w:pPr>
    </w:p>
    <w:p w:rsidR="00B00923" w:rsidRPr="006166EF" w:rsidRDefault="00B00923" w:rsidP="006166EF">
      <w:pPr>
        <w:tabs>
          <w:tab w:val="left" w:pos="1137"/>
        </w:tabs>
        <w:spacing w:after="200" w:line="360" w:lineRule="auto"/>
        <w:jc w:val="both"/>
        <w:rPr>
          <w:rFonts w:eastAsiaTheme="minorHAnsi"/>
          <w:b/>
          <w:sz w:val="36"/>
          <w:szCs w:val="36"/>
          <w:lang w:val="en-IN"/>
        </w:rPr>
      </w:pPr>
    </w:p>
    <w:p w:rsidR="006166EF" w:rsidRPr="00723ED0" w:rsidRDefault="006166EF" w:rsidP="00723ED0">
      <w:pPr>
        <w:tabs>
          <w:tab w:val="left" w:pos="1137"/>
        </w:tabs>
        <w:spacing w:after="200" w:line="276" w:lineRule="auto"/>
        <w:rPr>
          <w:rFonts w:eastAsiaTheme="minorHAnsi"/>
          <w:lang w:val="en-IN"/>
        </w:rPr>
      </w:pPr>
    </w:p>
    <w:p w:rsidR="00723ED0" w:rsidRPr="00C10597" w:rsidRDefault="003E3D03" w:rsidP="00723ED0">
      <w:pPr>
        <w:tabs>
          <w:tab w:val="left" w:pos="1137"/>
        </w:tabs>
        <w:spacing w:after="200" w:line="276" w:lineRule="auto"/>
        <w:rPr>
          <w:rFonts w:eastAsiaTheme="minorHAnsi"/>
          <w:b/>
          <w:i/>
          <w:lang w:val="en-IN"/>
        </w:rPr>
      </w:pPr>
      <w:r w:rsidRPr="00C10597">
        <w:rPr>
          <w:rFonts w:eastAsiaTheme="minorHAnsi"/>
          <w:b/>
          <w:i/>
          <w:lang w:val="en-IN"/>
        </w:rPr>
        <w:t>Fig 9</w:t>
      </w:r>
      <w:r w:rsidR="00B00923" w:rsidRPr="00C10597">
        <w:rPr>
          <w:rFonts w:eastAsiaTheme="minorHAnsi"/>
          <w:b/>
          <w:i/>
          <w:lang w:val="en-IN"/>
        </w:rPr>
        <w:t>.</w:t>
      </w:r>
      <w:r w:rsidRPr="00C10597">
        <w:rPr>
          <w:rFonts w:eastAsiaTheme="minorHAnsi"/>
          <w:b/>
          <w:i/>
          <w:lang w:val="en-IN"/>
        </w:rPr>
        <w:t>a)Complex  Viscosity b) Van Gurp Palmen Plot of 80PP/20NR blend with various MWCNT loading.</w:t>
      </w:r>
    </w:p>
    <w:p w:rsidR="00723ED0" w:rsidRDefault="00723ED0" w:rsidP="00723ED0">
      <w:pPr>
        <w:autoSpaceDE w:val="0"/>
        <w:autoSpaceDN w:val="0"/>
        <w:adjustRightInd w:val="0"/>
        <w:spacing w:line="360" w:lineRule="auto"/>
        <w:jc w:val="both"/>
        <w:rPr>
          <w:rFonts w:eastAsiaTheme="minorHAnsi"/>
          <w:lang w:val="en-IN"/>
        </w:rPr>
      </w:pPr>
    </w:p>
    <w:p w:rsidR="00723ED0" w:rsidRDefault="00723ED0" w:rsidP="00723ED0">
      <w:pPr>
        <w:autoSpaceDE w:val="0"/>
        <w:autoSpaceDN w:val="0"/>
        <w:adjustRightInd w:val="0"/>
        <w:spacing w:line="360" w:lineRule="auto"/>
        <w:jc w:val="both"/>
        <w:rPr>
          <w:rFonts w:eastAsiaTheme="minorHAnsi"/>
          <w:lang w:val="en-IN"/>
        </w:rPr>
      </w:pPr>
    </w:p>
    <w:p w:rsidR="00B00923" w:rsidRPr="007E4C1B" w:rsidRDefault="00B00923" w:rsidP="00B00923">
      <w:pPr>
        <w:autoSpaceDE w:val="0"/>
        <w:autoSpaceDN w:val="0"/>
        <w:adjustRightInd w:val="0"/>
        <w:spacing w:line="360" w:lineRule="auto"/>
        <w:jc w:val="both"/>
        <w:rPr>
          <w:rFonts w:ascii="AdvOT863180fb" w:hAnsi="AdvOT863180fb" w:cs="AdvOT863180fb"/>
        </w:rPr>
      </w:pPr>
      <w:r w:rsidRPr="003D5DA5">
        <w:rPr>
          <w:rFonts w:ascii="AdvOT999035f4" w:hAnsi="AdvOT999035f4" w:cs="AdvOT999035f4"/>
        </w:rPr>
        <w:t>The network formation and yield stress are also apparent</w:t>
      </w:r>
      <w:r>
        <w:rPr>
          <w:rFonts w:ascii="AdvOT999035f4" w:hAnsi="AdvOT999035f4" w:cs="AdvOT999035f4"/>
        </w:rPr>
        <w:t xml:space="preserve"> </w:t>
      </w:r>
      <w:r w:rsidRPr="003D5DA5">
        <w:rPr>
          <w:rFonts w:ascii="AdvOT999035f4" w:hAnsi="AdvOT999035f4" w:cs="AdvOT999035f4"/>
        </w:rPr>
        <w:t xml:space="preserve">from the complex viscosity of </w:t>
      </w:r>
      <w:r w:rsidR="003E3D03">
        <w:rPr>
          <w:rFonts w:ascii="AdvOT999035f4" w:hAnsi="AdvOT999035f4" w:cs="AdvOT999035f4"/>
        </w:rPr>
        <w:t>the blends. Fig. 9</w:t>
      </w:r>
      <w:r>
        <w:rPr>
          <w:rFonts w:ascii="AdvOT999035f4" w:hAnsi="AdvOT999035f4" w:cs="AdvOT999035f4"/>
        </w:rPr>
        <w:t>a</w:t>
      </w:r>
      <w:r w:rsidRPr="003D5DA5">
        <w:rPr>
          <w:rFonts w:ascii="AdvOT999035f4" w:hAnsi="AdvOT999035f4" w:cs="AdvOT999035f4"/>
        </w:rPr>
        <w:t xml:space="preserve"> shows the complex viscosity as a function of frequency for </w:t>
      </w:r>
      <w:r>
        <w:rPr>
          <w:rFonts w:ascii="AdvOT999035f4" w:hAnsi="AdvOT999035f4" w:cs="AdvOT999035f4"/>
        </w:rPr>
        <w:t>80PP/20NR blend and its composites</w:t>
      </w:r>
      <w:r w:rsidR="00C10597">
        <w:rPr>
          <w:rFonts w:ascii="AdvOT999035f4" w:hAnsi="AdvOT999035f4" w:cs="AdvOT999035f4"/>
        </w:rPr>
        <w:t>.</w:t>
      </w:r>
      <w:r>
        <w:rPr>
          <w:rFonts w:ascii="AdvOT999035f4" w:hAnsi="AdvOT999035f4" w:cs="AdvOT999035f4"/>
        </w:rPr>
        <w:t xml:space="preserve"> Neat blend</w:t>
      </w:r>
      <w:r w:rsidRPr="003D5DA5">
        <w:rPr>
          <w:rFonts w:ascii="AdvOT999035f4" w:hAnsi="AdvOT999035f4" w:cs="AdvOT999035f4"/>
        </w:rPr>
        <w:t xml:space="preserve"> showed almost a Newtonian type behavio</w:t>
      </w:r>
      <w:r>
        <w:rPr>
          <w:rFonts w:ascii="AdvOT999035f4" w:hAnsi="AdvOT999035f4" w:cs="AdvOT999035f4"/>
        </w:rPr>
        <w:t>u</w:t>
      </w:r>
      <w:r w:rsidRPr="003D5DA5">
        <w:rPr>
          <w:rFonts w:ascii="AdvOT999035f4" w:hAnsi="AdvOT999035f4" w:cs="AdvOT999035f4"/>
        </w:rPr>
        <w:t xml:space="preserve">r and only a moderate shear thinning </w:t>
      </w:r>
      <w:r>
        <w:rPr>
          <w:rFonts w:ascii="AdvOT999035f4" w:hAnsi="AdvOT999035f4" w:cs="AdvOT999035f4"/>
        </w:rPr>
        <w:t>behaviour at lower frequencies.</w:t>
      </w:r>
      <w:r w:rsidRPr="003D5DA5">
        <w:t xml:space="preserve"> </w:t>
      </w:r>
      <w:r>
        <w:t xml:space="preserve">The phenomenon of shear thinning starts to observe above 1 wt% MWCNT in 80/20 PP/NR blend . It is found that on blending with NR, the complex viscosity of PP at low frequency is increased. The complex viscosity of PP/NR immiscible blend at low frequency reflects the contribution of blend component viscosities. </w:t>
      </w:r>
      <w:r>
        <w:rPr>
          <w:rFonts w:ascii="AdvOT999035f4" w:hAnsi="AdvOT999035f4" w:cs="AdvOT999035f4"/>
        </w:rPr>
        <w:t xml:space="preserve"> The addition of 3</w:t>
      </w:r>
      <w:r w:rsidRPr="003D5DA5">
        <w:rPr>
          <w:rFonts w:ascii="AdvOT999035f4" w:hAnsi="AdvOT999035f4" w:cs="AdvOT999035f4"/>
        </w:rPr>
        <w:t xml:space="preserve"> wt%</w:t>
      </w:r>
      <w:r>
        <w:rPr>
          <w:rFonts w:ascii="AdvOT999035f4" w:hAnsi="AdvOT999035f4" w:cs="AdvOT999035f4"/>
        </w:rPr>
        <w:t xml:space="preserve"> </w:t>
      </w:r>
      <w:r w:rsidRPr="003D5DA5">
        <w:rPr>
          <w:rFonts w:ascii="AdvOT999035f4" w:hAnsi="AdvOT999035f4" w:cs="AdvOT999035f4"/>
        </w:rPr>
        <w:t>MWNTs resulted in a distinct change in the viscosity, especially at low frequencies, wh</w:t>
      </w:r>
      <w:r>
        <w:rPr>
          <w:rFonts w:ascii="AdvOT999035f4" w:hAnsi="AdvOT999035f4" w:cs="AdvOT999035f4"/>
        </w:rPr>
        <w:t xml:space="preserve">ere ample time is available for </w:t>
      </w:r>
      <w:r w:rsidRPr="003D5DA5">
        <w:rPr>
          <w:rFonts w:ascii="AdvOT999035f4" w:hAnsi="AdvOT999035f4" w:cs="AdvOT999035f4"/>
        </w:rPr>
        <w:t xml:space="preserve">chain relaxation. The </w:t>
      </w:r>
      <w:r w:rsidRPr="003D5DA5">
        <w:rPr>
          <w:rFonts w:ascii="AdvOT999035f4" w:hAnsi="AdvOT999035f4" w:cs="AdvOT999035f4"/>
        </w:rPr>
        <w:lastRenderedPageBreak/>
        <w:t>complex viscosity is observed to increase with increasing MWNT concentration, This clearly suggests that</w:t>
      </w:r>
      <w:r>
        <w:rPr>
          <w:rFonts w:ascii="AdvOT999035f4" w:hAnsi="AdvOT999035f4" w:cs="AdvOT999035f4"/>
        </w:rPr>
        <w:t xml:space="preserve"> </w:t>
      </w:r>
      <w:r w:rsidRPr="003D5DA5">
        <w:rPr>
          <w:rFonts w:ascii="AdvOT999035f4" w:hAnsi="AdvOT999035f4" w:cs="AdvOT999035f4"/>
        </w:rPr>
        <w:t>t</w:t>
      </w:r>
      <w:r>
        <w:rPr>
          <w:rFonts w:ascii="AdvOT999035f4" w:hAnsi="AdvOT999035f4" w:cs="AdvOT999035f4"/>
        </w:rPr>
        <w:t>he network of MWNTs impedes the macromolecular motion in,</w:t>
      </w:r>
      <w:r w:rsidRPr="003D5DA5">
        <w:rPr>
          <w:rFonts w:ascii="AdvOT999035f4" w:hAnsi="AdvOT999035f4" w:cs="AdvOT999035f4"/>
        </w:rPr>
        <w:t xml:space="preserve">a given </w:t>
      </w:r>
      <w:r w:rsidRPr="00825FA3">
        <w:rPr>
          <w:rFonts w:eastAsia="AdvOT999035f4+e1"/>
        </w:rPr>
        <w:t>flow</w:t>
      </w:r>
      <w:r w:rsidRPr="003D5DA5">
        <w:rPr>
          <w:rFonts w:ascii="AdvOT999035f4" w:hAnsi="AdvOT999035f4" w:cs="AdvOT999035f4"/>
        </w:rPr>
        <w:t xml:space="preserve"> </w:t>
      </w:r>
      <w:r>
        <w:rPr>
          <w:rFonts w:ascii="AdvOT999035f4" w:hAnsi="AdvOT999035f4" w:cs="AdvOT999035f4"/>
        </w:rPr>
        <w:t xml:space="preserve">field. </w:t>
      </w:r>
      <w:r w:rsidRPr="003D5DA5">
        <w:rPr>
          <w:rFonts w:ascii="AdvOT2e364b11" w:hAnsi="AdvOT2e364b11" w:cs="AdvOT2e364b11"/>
        </w:rPr>
        <w:t>It is also well observed that the</w:t>
      </w:r>
      <w:r>
        <w:rPr>
          <w:rFonts w:ascii="AdvOT999035f4" w:hAnsi="AdvOT999035f4" w:cs="AdvOT999035f4"/>
        </w:rPr>
        <w:t xml:space="preserve"> </w:t>
      </w:r>
      <w:r w:rsidRPr="003D5DA5">
        <w:rPr>
          <w:rFonts w:ascii="AdvOT2e364b11" w:hAnsi="AdvOT2e364b11" w:cs="AdvOT2e364b11"/>
        </w:rPr>
        <w:t>enhancement is more prono</w:t>
      </w:r>
      <w:r>
        <w:rPr>
          <w:rFonts w:ascii="AdvOT2e364b11" w:hAnsi="AdvOT2e364b11" w:cs="AdvOT2e364b11"/>
        </w:rPr>
        <w:t xml:space="preserve">unced at lower frequency region </w:t>
      </w:r>
      <w:r w:rsidRPr="003D5DA5">
        <w:rPr>
          <w:rFonts w:ascii="AdvOT2e364b11" w:hAnsi="AdvOT2e364b11" w:cs="AdvOT2e364b11"/>
        </w:rPr>
        <w:t>where su</w:t>
      </w:r>
      <w:r w:rsidRPr="003D5DA5">
        <w:rPr>
          <w:rFonts w:ascii="AdvOT2e364b11+fb" w:hAnsi="AdvOT2e364b11+fb" w:cs="AdvOT2e364b11+fb"/>
        </w:rPr>
        <w:t>ffi</w:t>
      </w:r>
      <w:r w:rsidRPr="003D5DA5">
        <w:rPr>
          <w:rFonts w:ascii="AdvOT2e364b11" w:hAnsi="AdvOT2e364b11" w:cs="AdvOT2e364b11"/>
        </w:rPr>
        <w:t>cient time is o</w:t>
      </w:r>
      <w:r w:rsidRPr="003D5DA5">
        <w:rPr>
          <w:rFonts w:ascii="AdvOT2e364b11+fb" w:hAnsi="AdvOT2e364b11+fb" w:cs="AdvOT2e364b11+fb"/>
        </w:rPr>
        <w:t>ff</w:t>
      </w:r>
      <w:r w:rsidRPr="003D5DA5">
        <w:rPr>
          <w:rFonts w:ascii="AdvOT2e364b11" w:hAnsi="AdvOT2e364b11" w:cs="AdvOT2e364b11"/>
        </w:rPr>
        <w:t>ered for chain relaxation.</w:t>
      </w:r>
      <w:r w:rsidRPr="00521534">
        <w:rPr>
          <w:rFonts w:ascii="AdvOT999035f4" w:hAnsi="AdvOT999035f4" w:cs="AdvOT999035f4"/>
          <w:sz w:val="18"/>
          <w:szCs w:val="18"/>
        </w:rPr>
        <w:t xml:space="preserve"> </w:t>
      </w:r>
      <w:r w:rsidRPr="00E74FF8">
        <w:rPr>
          <w:rFonts w:ascii="AdvOT999035f4" w:hAnsi="AdvOT999035f4" w:cs="AdvOT999035f4"/>
        </w:rPr>
        <w:t>The selective localization</w:t>
      </w:r>
      <w:r w:rsidRPr="00E74FF8">
        <w:rPr>
          <w:rFonts w:ascii="AdvOT2e364b11" w:hAnsi="AdvOT2e364b11" w:cs="AdvOT2e364b11"/>
        </w:rPr>
        <w:t xml:space="preserve"> </w:t>
      </w:r>
      <w:r w:rsidRPr="00E74FF8">
        <w:rPr>
          <w:rFonts w:ascii="AdvOT999035f4" w:hAnsi="AdvOT999035f4" w:cs="AdvOT999035f4"/>
        </w:rPr>
        <w:t>of MWNTs further resulted in a dense network due to an increase in the e</w:t>
      </w:r>
      <w:r w:rsidRPr="00E74FF8">
        <w:rPr>
          <w:rFonts w:ascii="AdvOT999035f4+fb" w:hAnsi="AdvOT999035f4+fb" w:cs="AdvOT999035f4+fb"/>
        </w:rPr>
        <w:t>ff</w:t>
      </w:r>
      <w:r w:rsidRPr="00E74FF8">
        <w:rPr>
          <w:rFonts w:ascii="AdvOT999035f4" w:hAnsi="AdvOT999035f4" w:cs="AdvOT999035f4"/>
        </w:rPr>
        <w:t xml:space="preserve">ective concentration of the nanotubes in </w:t>
      </w:r>
      <w:r>
        <w:rPr>
          <w:rFonts w:ascii="AdvOT999035f4" w:hAnsi="AdvOT999035f4" w:cs="AdvOT999035f4"/>
        </w:rPr>
        <w:t xml:space="preserve">a given phase. </w:t>
      </w:r>
      <w:r w:rsidRPr="003D5DA5">
        <w:rPr>
          <w:rFonts w:ascii="AdvOT2e364b11" w:hAnsi="AdvOT2e364b11" w:cs="AdvOT2e364b11"/>
        </w:rPr>
        <w:t xml:space="preserve"> This</w:t>
      </w:r>
      <w:r>
        <w:rPr>
          <w:rFonts w:ascii="AdvOT2e364b11" w:hAnsi="AdvOT2e364b11" w:cs="AdvOT2e364b11"/>
        </w:rPr>
        <w:t xml:space="preserve"> </w:t>
      </w:r>
      <w:r w:rsidRPr="003D5DA5">
        <w:rPr>
          <w:rFonts w:ascii="AdvOT2e364b11" w:hAnsi="AdvOT2e364b11" w:cs="AdvOT2e364b11"/>
        </w:rPr>
        <w:t>observation clearly indi</w:t>
      </w:r>
      <w:r>
        <w:rPr>
          <w:rFonts w:ascii="AdvOT2e364b11" w:hAnsi="AdvOT2e364b11" w:cs="AdvOT2e364b11"/>
        </w:rPr>
        <w:t xml:space="preserve">cates that network of MWNTs can </w:t>
      </w:r>
      <w:r w:rsidRPr="003D5DA5">
        <w:rPr>
          <w:rFonts w:ascii="AdvOT2e364b11" w:hAnsi="AdvOT2e364b11" w:cs="AdvOT2e364b11"/>
        </w:rPr>
        <w:t xml:space="preserve">constrain the macromolecular motion in a given </w:t>
      </w:r>
      <w:r w:rsidRPr="003D5DA5">
        <w:rPr>
          <w:rFonts w:ascii="AdvOT2e364b11+fb" w:hAnsi="AdvOT2e364b11+fb" w:cs="AdvOT2e364b11+fb"/>
        </w:rPr>
        <w:t>fl</w:t>
      </w:r>
      <w:r w:rsidRPr="003D5DA5">
        <w:rPr>
          <w:rFonts w:ascii="AdvOT2e364b11" w:hAnsi="AdvOT2e364b11" w:cs="AdvOT2e364b11"/>
        </w:rPr>
        <w:t xml:space="preserve">ow </w:t>
      </w:r>
      <w:r w:rsidRPr="003D5DA5">
        <w:rPr>
          <w:rFonts w:ascii="AdvOT2e364b11+fb" w:hAnsi="AdvOT2e364b11+fb" w:cs="AdvOT2e364b11+fb"/>
        </w:rPr>
        <w:t>fi</w:t>
      </w:r>
      <w:r w:rsidRPr="003D5DA5">
        <w:rPr>
          <w:rFonts w:ascii="AdvOT2e364b11" w:hAnsi="AdvOT2e364b11" w:cs="AdvOT2e364b11"/>
        </w:rPr>
        <w:t>eld</w:t>
      </w:r>
      <w:r>
        <w:rPr>
          <w:rFonts w:ascii="AdvOT2e364b11" w:hAnsi="AdvOT2e364b11" w:cs="AdvOT2e364b11"/>
        </w:rPr>
        <w:t xml:space="preserve"> and </w:t>
      </w:r>
      <w:r w:rsidRPr="0086457B">
        <w:t>MWCNT has significant effect on the microstructure of blen</w:t>
      </w:r>
      <w:r>
        <w:rPr>
          <w:rFonts w:ascii="AdvOT863180fb" w:hAnsi="AdvOT863180fb" w:cs="AdvOT863180fb"/>
        </w:rPr>
        <w:t>ds.</w:t>
      </w:r>
    </w:p>
    <w:p w:rsidR="00C10597" w:rsidRDefault="00B00923" w:rsidP="00B00923">
      <w:pPr>
        <w:autoSpaceDE w:val="0"/>
        <w:autoSpaceDN w:val="0"/>
        <w:adjustRightInd w:val="0"/>
        <w:spacing w:line="360" w:lineRule="auto"/>
        <w:jc w:val="both"/>
        <w:rPr>
          <w:rFonts w:ascii="AdvOT596495f2" w:hAnsi="AdvOT596495f2" w:cs="AdvOT596495f2"/>
        </w:rPr>
      </w:pPr>
      <w:r w:rsidRPr="009E0F35">
        <w:rPr>
          <w:rFonts w:ascii="AdvOT596495f2" w:hAnsi="AdvOT596495f2" w:cs="AdvOT596495f2"/>
        </w:rPr>
        <w:t xml:space="preserve">According to the curves, the samples </w:t>
      </w:r>
      <w:r w:rsidRPr="009E0F35">
        <w:rPr>
          <w:rFonts w:ascii="AdvOT596495f2+fb" w:hAnsi="AdvOT596495f2+fb" w:cs="AdvOT596495f2+fb"/>
        </w:rPr>
        <w:t>fi</w:t>
      </w:r>
      <w:r w:rsidRPr="009E0F35">
        <w:rPr>
          <w:rFonts w:ascii="AdvOT596495f2" w:hAnsi="AdvOT596495f2" w:cs="AdvOT596495f2"/>
        </w:rPr>
        <w:t>lled with higher loadings of</w:t>
      </w:r>
      <w:r>
        <w:rPr>
          <w:rFonts w:ascii="AdvOT596495f2" w:hAnsi="AdvOT596495f2" w:cs="AdvOT596495f2"/>
        </w:rPr>
        <w:t xml:space="preserve"> </w:t>
      </w:r>
      <w:r w:rsidRPr="009E0F35">
        <w:rPr>
          <w:rFonts w:ascii="AdvOT596495f2" w:hAnsi="AdvOT596495f2" w:cs="AdvOT596495f2"/>
        </w:rPr>
        <w:t>MWCNTs showed stronger shear thi</w:t>
      </w:r>
      <w:r>
        <w:rPr>
          <w:rFonts w:ascii="AdvOT596495f2" w:hAnsi="AdvOT596495f2" w:cs="AdvOT596495f2"/>
        </w:rPr>
        <w:t>nning behaviour.</w:t>
      </w:r>
      <w:r w:rsidRPr="0093791E">
        <w:rPr>
          <w:rFonts w:ascii="AdvGulliv-R" w:hAnsi="AdvGulliv-R" w:cs="AdvGulliv-R"/>
          <w:sz w:val="16"/>
          <w:szCs w:val="16"/>
        </w:rPr>
        <w:t xml:space="preserve"> </w:t>
      </w:r>
      <w:r w:rsidRPr="0093791E">
        <w:t>At low frequency, above the percolation threshold, the nanocomposite melt retains nanotube network structure and the small periodical deformation imposed is too weak to induce</w:t>
      </w:r>
      <w:r>
        <w:t xml:space="preserve"> </w:t>
      </w:r>
      <w:r w:rsidRPr="0093791E">
        <w:t>significant nanotube orientation</w:t>
      </w:r>
      <w:r>
        <w:t xml:space="preserve">. </w:t>
      </w:r>
      <w:r w:rsidRPr="009E0F35">
        <w:rPr>
          <w:rFonts w:ascii="AdvOT596495f2" w:hAnsi="AdvOT596495f2" w:cs="AdvOT596495f2"/>
        </w:rPr>
        <w:t>On the other hand, high shear rates forced nanotube</w:t>
      </w:r>
      <w:r>
        <w:rPr>
          <w:rFonts w:ascii="AdvOT596495f2" w:hAnsi="AdvOT596495f2" w:cs="AdvOT596495f2"/>
        </w:rPr>
        <w:t xml:space="preserve"> sheets to </w:t>
      </w:r>
      <w:r w:rsidRPr="009E0F35">
        <w:rPr>
          <w:rFonts w:ascii="AdvOT596495f2" w:hAnsi="AdvOT596495f2" w:cs="AdvOT596495f2"/>
        </w:rPr>
        <w:t xml:space="preserve">orient in the </w:t>
      </w:r>
      <w:r w:rsidRPr="009E0F35">
        <w:rPr>
          <w:rFonts w:ascii="AdvOT596495f2+fb" w:hAnsi="AdvOT596495f2+fb" w:cs="AdvOT596495f2+fb"/>
        </w:rPr>
        <w:t>fl</w:t>
      </w:r>
      <w:r w:rsidRPr="009E0F35">
        <w:rPr>
          <w:rFonts w:ascii="AdvOT596495f2" w:hAnsi="AdvOT596495f2" w:cs="AdvOT596495f2"/>
        </w:rPr>
        <w:t>ow direction, and hen</w:t>
      </w:r>
      <w:r>
        <w:rPr>
          <w:rFonts w:ascii="AdvOT596495f2" w:hAnsi="AdvOT596495f2" w:cs="AdvOT596495f2"/>
        </w:rPr>
        <w:t>ce viscosity decreased.</w:t>
      </w:r>
      <w:r>
        <w:rPr>
          <w:rStyle w:val="EndnoteReference"/>
          <w:rFonts w:ascii="AdvOT596495f2" w:hAnsi="AdvOT596495f2" w:cs="AdvOT596495f2"/>
        </w:rPr>
        <w:endnoteReference w:id="35"/>
      </w:r>
    </w:p>
    <w:p w:rsidR="00B00923" w:rsidRPr="00C56DB9" w:rsidRDefault="00B00923" w:rsidP="00B00923">
      <w:pPr>
        <w:autoSpaceDE w:val="0"/>
        <w:autoSpaceDN w:val="0"/>
        <w:adjustRightInd w:val="0"/>
        <w:spacing w:line="360" w:lineRule="auto"/>
        <w:jc w:val="both"/>
        <w:rPr>
          <w:rFonts w:ascii="AdvOT596495f2" w:hAnsi="AdvOT596495f2" w:cs="AdvOT596495f2"/>
        </w:rPr>
      </w:pPr>
      <w:r>
        <w:rPr>
          <w:rFonts w:ascii="AdvOT596495f2" w:hAnsi="AdvOT596495f2" w:cs="AdvOT596495f2"/>
        </w:rPr>
        <w:t xml:space="preserve">By </w:t>
      </w:r>
      <w:r w:rsidRPr="009E0F35">
        <w:rPr>
          <w:rFonts w:ascii="AdvOT596495f2" w:hAnsi="AdvOT596495f2" w:cs="AdvOT596495f2"/>
        </w:rPr>
        <w:t>a</w:t>
      </w:r>
      <w:r>
        <w:rPr>
          <w:rFonts w:ascii="AdvOT596495f2" w:hAnsi="AdvOT596495f2" w:cs="AdvOT596495f2"/>
        </w:rPr>
        <w:t xml:space="preserve">dding higher volumes of MWCNTs </w:t>
      </w:r>
      <w:r w:rsidRPr="009E0F35">
        <w:rPr>
          <w:rFonts w:ascii="AdvOT596495f2" w:hAnsi="AdvOT596495f2" w:cs="AdvOT596495f2"/>
        </w:rPr>
        <w:t>to the PP/NR</w:t>
      </w:r>
      <w:r>
        <w:rPr>
          <w:rFonts w:ascii="AdvOT596495f2" w:hAnsi="AdvOT596495f2" w:cs="AdvOT596495f2"/>
        </w:rPr>
        <w:t xml:space="preserve"> blend, the </w:t>
      </w:r>
      <w:r w:rsidRPr="009E0F35">
        <w:rPr>
          <w:rFonts w:ascii="AdvOT596495f2" w:hAnsi="AdvOT596495f2" w:cs="AdvOT596495f2"/>
        </w:rPr>
        <w:t>nanotube -polymer interactions and also</w:t>
      </w:r>
      <w:r>
        <w:rPr>
          <w:rFonts w:ascii="AdvOT596495f2" w:hAnsi="AdvOT596495f2" w:cs="AdvOT596495f2"/>
        </w:rPr>
        <w:t xml:space="preserve"> the number of oriented CNTs </w:t>
      </w:r>
      <w:r w:rsidRPr="009E0F35">
        <w:rPr>
          <w:rFonts w:ascii="AdvOT596495f2" w:hAnsi="AdvOT596495f2" w:cs="AdvOT596495f2"/>
        </w:rPr>
        <w:t xml:space="preserve"> in the </w:t>
      </w:r>
      <w:r w:rsidRPr="009E0F35">
        <w:rPr>
          <w:rFonts w:ascii="AdvOT596495f2+fb" w:hAnsi="AdvOT596495f2+fb" w:cs="AdvOT596495f2+fb"/>
        </w:rPr>
        <w:t>fl</w:t>
      </w:r>
      <w:r w:rsidRPr="009E0F35">
        <w:rPr>
          <w:rFonts w:ascii="AdvOT596495f2" w:hAnsi="AdvOT596495f2" w:cs="AdvOT596495f2"/>
        </w:rPr>
        <w:t xml:space="preserve">ow direction increased. </w:t>
      </w:r>
      <w:r>
        <w:rPr>
          <w:rFonts w:ascii="AdvOT596495f2" w:hAnsi="AdvOT596495f2" w:cs="AdvOT596495f2"/>
        </w:rPr>
        <w:t xml:space="preserve">Therefore, higher viscosity and </w:t>
      </w:r>
      <w:r w:rsidRPr="009E0F35">
        <w:rPr>
          <w:rFonts w:ascii="AdvOT596495f2" w:hAnsi="AdvOT596495f2" w:cs="AdvOT596495f2"/>
        </w:rPr>
        <w:t>stronger shear thinning behavio</w:t>
      </w:r>
      <w:r>
        <w:rPr>
          <w:rFonts w:ascii="AdvOT596495f2" w:hAnsi="AdvOT596495f2" w:cs="AdvOT596495f2"/>
        </w:rPr>
        <w:t>u</w:t>
      </w:r>
      <w:r w:rsidRPr="009E0F35">
        <w:rPr>
          <w:rFonts w:ascii="AdvOT596495f2" w:hAnsi="AdvOT596495f2" w:cs="AdvOT596495f2"/>
        </w:rPr>
        <w:t>r c</w:t>
      </w:r>
      <w:r>
        <w:rPr>
          <w:rFonts w:ascii="AdvOT596495f2" w:hAnsi="AdvOT596495f2" w:cs="AdvOT596495f2"/>
        </w:rPr>
        <w:t xml:space="preserve">ould be seen in the presence of </w:t>
      </w:r>
      <w:r w:rsidRPr="009E0F35">
        <w:rPr>
          <w:rFonts w:ascii="AdvOT596495f2" w:hAnsi="AdvOT596495f2" w:cs="AdvOT596495f2"/>
        </w:rPr>
        <w:t>higher nanotube content. Similar result</w:t>
      </w:r>
      <w:r>
        <w:rPr>
          <w:rFonts w:ascii="AdvOT596495f2" w:hAnsi="AdvOT596495f2" w:cs="AdvOT596495f2"/>
        </w:rPr>
        <w:t>s have been reported for PP/PA-6</w:t>
      </w:r>
      <w:r w:rsidRPr="009E0F35">
        <w:rPr>
          <w:rFonts w:ascii="AdvOT596495f2" w:hAnsi="AdvOT596495f2" w:cs="AdvOT596495f2"/>
        </w:rPr>
        <w:t>/nanoclay nanocomposites</w:t>
      </w:r>
      <w:r>
        <w:rPr>
          <w:rFonts w:ascii="AdvOT596495f2" w:hAnsi="AdvOT596495f2" w:cs="AdvOT596495f2"/>
        </w:rPr>
        <w:t>.</w:t>
      </w:r>
      <w:r>
        <w:rPr>
          <w:rStyle w:val="EndnoteReference"/>
          <w:rFonts w:ascii="AdvOT596495f2" w:hAnsi="AdvOT596495f2" w:cs="AdvOT596495f2"/>
        </w:rPr>
        <w:endnoteReference w:id="36"/>
      </w:r>
      <w:r w:rsidRPr="0093791E">
        <w:rPr>
          <w:rFonts w:ascii="AdvOT596495f2" w:hAnsi="AdvOT596495f2" w:cs="AdvOT596495f2"/>
          <w:vertAlign w:val="superscript"/>
        </w:rPr>
        <w:t>,</w:t>
      </w:r>
      <w:r>
        <w:rPr>
          <w:rFonts w:ascii="AdvOT596495f2" w:hAnsi="AdvOT596495f2" w:cs="AdvOT596495f2"/>
        </w:rPr>
        <w:t xml:space="preserve"> </w:t>
      </w:r>
      <w:r>
        <w:rPr>
          <w:rStyle w:val="EndnoteReference"/>
          <w:rFonts w:ascii="AdvOT596495f2" w:hAnsi="AdvOT596495f2" w:cs="AdvOT596495f2"/>
        </w:rPr>
        <w:endnoteReference w:id="37"/>
      </w:r>
      <w:r w:rsidRPr="009E0F35">
        <w:rPr>
          <w:rFonts w:ascii="AdvOT596495f2" w:hAnsi="AdvOT596495f2" w:cs="AdvOT596495f2"/>
        </w:rPr>
        <w:t xml:space="preserve"> </w:t>
      </w:r>
    </w:p>
    <w:p w:rsidR="00B00923" w:rsidRDefault="00F92085" w:rsidP="00B00923">
      <w:pPr>
        <w:autoSpaceDE w:val="0"/>
        <w:autoSpaceDN w:val="0"/>
        <w:adjustRightInd w:val="0"/>
        <w:spacing w:line="360" w:lineRule="auto"/>
        <w:jc w:val="both"/>
        <w:rPr>
          <w:color w:val="000000"/>
        </w:rPr>
      </w:pPr>
      <w:r>
        <w:rPr>
          <w:color w:val="000000"/>
        </w:rPr>
        <w:t>.</w:t>
      </w:r>
      <w:r w:rsidR="00B00923" w:rsidRPr="0003644D">
        <w:rPr>
          <w:color w:val="000000"/>
        </w:rPr>
        <w:t xml:space="preserve">The corresponding van Gurp-Palmen plot is presented in </w:t>
      </w:r>
      <w:r w:rsidR="003E3D03" w:rsidRPr="009D13D8">
        <w:rPr>
          <w:color w:val="000000" w:themeColor="text1"/>
        </w:rPr>
        <w:t>Fig.9</w:t>
      </w:r>
      <w:r w:rsidR="00B00923" w:rsidRPr="009D13D8">
        <w:rPr>
          <w:color w:val="000000" w:themeColor="text1"/>
        </w:rPr>
        <w:t>b</w:t>
      </w:r>
      <w:r w:rsidR="00C10597" w:rsidRPr="009D13D8">
        <w:rPr>
          <w:color w:val="000000" w:themeColor="text1"/>
        </w:rPr>
        <w:t>.</w:t>
      </w:r>
      <w:r w:rsidR="00B00923" w:rsidRPr="009D13D8">
        <w:rPr>
          <w:color w:val="000000" w:themeColor="text1"/>
        </w:rPr>
        <w:t xml:space="preserve"> Compared to neat PP for 80/20 PP/NR blend and 80/20 PP/NR + 1 wt% MWCNT nanocomposite, the van Gurp-Palmen curves approach a phase angle below 90°C due to the increased elasticity in the system.  For blend nancomposites a  significant change in the phase angle occurred at 3 wt% and below this concentration of MWCNT the curves approach a phase angle near 90°C indicates dominating viscous flow behaviour. The transition is visible at the same composition as in the plots of storage modulus and co</w:t>
      </w:r>
      <w:r w:rsidR="009D13D8">
        <w:rPr>
          <w:color w:val="000000" w:themeColor="text1"/>
        </w:rPr>
        <w:t xml:space="preserve">mplex viscosity with frequency </w:t>
      </w:r>
      <w:r w:rsidR="00B00923" w:rsidRPr="009D13D8">
        <w:rPr>
          <w:color w:val="000000" w:themeColor="text1"/>
        </w:rPr>
        <w:t xml:space="preserve"> . It gives an indication that blending could reduce the rheological percolation </w:t>
      </w:r>
      <w:r w:rsidR="00B00923" w:rsidRPr="0003644D">
        <w:rPr>
          <w:color w:val="000000"/>
        </w:rPr>
        <w:t>threshold. The reason for reduced rheological percolation threshold can be explained on the basis of nature of the network which itself depend on the selective dispersion of the MWCNT in the PP/NR blend and blend morphology.</w:t>
      </w:r>
    </w:p>
    <w:p w:rsidR="003D2B9B" w:rsidRDefault="003D2B9B" w:rsidP="00B00923">
      <w:pPr>
        <w:autoSpaceDE w:val="0"/>
        <w:autoSpaceDN w:val="0"/>
        <w:adjustRightInd w:val="0"/>
        <w:spacing w:line="360" w:lineRule="auto"/>
        <w:jc w:val="both"/>
        <w:rPr>
          <w:color w:val="000000"/>
        </w:rPr>
      </w:pPr>
    </w:p>
    <w:p w:rsidR="003D2B9B" w:rsidRDefault="003D2B9B" w:rsidP="00B00923">
      <w:pPr>
        <w:autoSpaceDE w:val="0"/>
        <w:autoSpaceDN w:val="0"/>
        <w:adjustRightInd w:val="0"/>
        <w:spacing w:line="360" w:lineRule="auto"/>
        <w:jc w:val="both"/>
        <w:rPr>
          <w:color w:val="000000"/>
        </w:rPr>
      </w:pPr>
    </w:p>
    <w:p w:rsidR="003D2B9B" w:rsidRDefault="003D2B9B" w:rsidP="003D2B9B">
      <w:pPr>
        <w:autoSpaceDE w:val="0"/>
        <w:autoSpaceDN w:val="0"/>
        <w:adjustRightInd w:val="0"/>
        <w:spacing w:line="360" w:lineRule="auto"/>
        <w:jc w:val="both"/>
        <w:rPr>
          <w:color w:val="000000"/>
        </w:rPr>
      </w:pPr>
    </w:p>
    <w:p w:rsidR="003D2B9B" w:rsidRDefault="003D2B9B" w:rsidP="003D2B9B">
      <w:pPr>
        <w:autoSpaceDE w:val="0"/>
        <w:autoSpaceDN w:val="0"/>
        <w:adjustRightInd w:val="0"/>
        <w:spacing w:line="360" w:lineRule="auto"/>
        <w:jc w:val="both"/>
        <w:rPr>
          <w:color w:val="000000"/>
        </w:rPr>
      </w:pPr>
    </w:p>
    <w:p w:rsidR="003D2B9B" w:rsidRDefault="003D2B9B" w:rsidP="003D2B9B">
      <w:pPr>
        <w:autoSpaceDE w:val="0"/>
        <w:autoSpaceDN w:val="0"/>
        <w:adjustRightInd w:val="0"/>
        <w:spacing w:line="360" w:lineRule="auto"/>
        <w:jc w:val="both"/>
        <w:rPr>
          <w:color w:val="000000"/>
        </w:rPr>
      </w:pPr>
    </w:p>
    <w:p w:rsidR="003D2B9B" w:rsidRDefault="008D4CFF" w:rsidP="003D2B9B">
      <w:pPr>
        <w:autoSpaceDE w:val="0"/>
        <w:autoSpaceDN w:val="0"/>
        <w:adjustRightInd w:val="0"/>
        <w:spacing w:line="360" w:lineRule="auto"/>
        <w:jc w:val="both"/>
        <w:rPr>
          <w:color w:val="000000"/>
        </w:rPr>
      </w:pPr>
      <w:r w:rsidRPr="003D2B9B">
        <w:rPr>
          <w:noProof/>
          <w:lang w:val="en-IN" w:eastAsia="en-IN"/>
        </w:rPr>
        <w:lastRenderedPageBreak/>
        <mc:AlternateContent>
          <mc:Choice Requires="wpg">
            <w:drawing>
              <wp:anchor distT="0" distB="0" distL="114300" distR="114300" simplePos="0" relativeHeight="251693056" behindDoc="0" locked="0" layoutInCell="1" allowOverlap="1" wp14:anchorId="3EB6AD10" wp14:editId="011A162F">
                <wp:simplePos x="0" y="0"/>
                <wp:positionH relativeFrom="column">
                  <wp:posOffset>9525</wp:posOffset>
                </wp:positionH>
                <wp:positionV relativeFrom="paragraph">
                  <wp:posOffset>-937895</wp:posOffset>
                </wp:positionV>
                <wp:extent cx="6276975" cy="4324350"/>
                <wp:effectExtent l="0" t="0" r="9525" b="0"/>
                <wp:wrapNone/>
                <wp:docPr id="47" name="Group 11"/>
                <wp:cNvGraphicFramePr/>
                <a:graphic xmlns:a="http://schemas.openxmlformats.org/drawingml/2006/main">
                  <a:graphicData uri="http://schemas.microsoft.com/office/word/2010/wordprocessingGroup">
                    <wpg:wgp>
                      <wpg:cNvGrpSpPr/>
                      <wpg:grpSpPr>
                        <a:xfrm>
                          <a:off x="0" y="0"/>
                          <a:ext cx="6276975" cy="4324350"/>
                          <a:chOff x="0" y="0"/>
                          <a:chExt cx="7804093" cy="5871172"/>
                        </a:xfrm>
                      </wpg:grpSpPr>
                      <pic:pic xmlns:pic="http://schemas.openxmlformats.org/drawingml/2006/picture">
                        <pic:nvPicPr>
                          <pic:cNvPr id="48" name="Picture 48"/>
                          <pic:cNvPicPr>
                            <a:picLocks noChangeAspect="1"/>
                          </pic:cNvPicPr>
                        </pic:nvPicPr>
                        <pic:blipFill rotWithShape="1">
                          <a:blip r:embed="rId76" cstate="print">
                            <a:extLst>
                              <a:ext uri="{28A0092B-C50C-407E-A947-70E740481C1C}">
                                <a14:useLocalDpi xmlns:a14="http://schemas.microsoft.com/office/drawing/2010/main" val="0"/>
                              </a:ext>
                            </a:extLst>
                          </a:blip>
                          <a:srcRect l="7717" t="9525" r="12623" b="4243"/>
                          <a:stretch/>
                        </pic:blipFill>
                        <pic:spPr>
                          <a:xfrm>
                            <a:off x="61006" y="1"/>
                            <a:ext cx="3493325" cy="2894635"/>
                          </a:xfrm>
                          <a:prstGeom prst="rect">
                            <a:avLst/>
                          </a:prstGeom>
                        </pic:spPr>
                      </pic:pic>
                      <pic:pic xmlns:pic="http://schemas.openxmlformats.org/drawingml/2006/picture">
                        <pic:nvPicPr>
                          <pic:cNvPr id="49" name="Picture 49"/>
                          <pic:cNvPicPr>
                            <a:picLocks noChangeAspect="1"/>
                          </pic:cNvPicPr>
                        </pic:nvPicPr>
                        <pic:blipFill rotWithShape="1">
                          <a:blip r:embed="rId77" cstate="print">
                            <a:extLst>
                              <a:ext uri="{28A0092B-C50C-407E-A947-70E740481C1C}">
                                <a14:useLocalDpi xmlns:a14="http://schemas.microsoft.com/office/drawing/2010/main" val="0"/>
                              </a:ext>
                            </a:extLst>
                          </a:blip>
                          <a:srcRect l="7570" t="10286" r="12536" b="6459"/>
                          <a:stretch/>
                        </pic:blipFill>
                        <pic:spPr>
                          <a:xfrm>
                            <a:off x="35606" y="2894636"/>
                            <a:ext cx="3731667" cy="2976536"/>
                          </a:xfrm>
                          <a:prstGeom prst="rect">
                            <a:avLst/>
                          </a:prstGeom>
                        </pic:spPr>
                      </pic:pic>
                      <pic:pic xmlns:pic="http://schemas.openxmlformats.org/drawingml/2006/picture">
                        <pic:nvPicPr>
                          <pic:cNvPr id="50" name="Picture 50"/>
                          <pic:cNvPicPr>
                            <a:picLocks noChangeAspect="1"/>
                          </pic:cNvPicPr>
                        </pic:nvPicPr>
                        <pic:blipFill rotWithShape="1">
                          <a:blip r:embed="rId78" cstate="print">
                            <a:extLst>
                              <a:ext uri="{28A0092B-C50C-407E-A947-70E740481C1C}">
                                <a14:useLocalDpi xmlns:a14="http://schemas.microsoft.com/office/drawing/2010/main" val="0"/>
                              </a:ext>
                            </a:extLst>
                          </a:blip>
                          <a:srcRect l="4072" t="10217" r="10485" b="2774"/>
                          <a:stretch/>
                        </pic:blipFill>
                        <pic:spPr>
                          <a:xfrm>
                            <a:off x="3959906" y="0"/>
                            <a:ext cx="3844187" cy="2996527"/>
                          </a:xfrm>
                          <a:prstGeom prst="rect">
                            <a:avLst/>
                          </a:prstGeom>
                        </pic:spPr>
                      </pic:pic>
                      <wps:wsp>
                        <wps:cNvPr id="51" name="TextBox 7"/>
                        <wps:cNvSpPr txBox="1"/>
                        <wps:spPr>
                          <a:xfrm>
                            <a:off x="1" y="2221700"/>
                            <a:ext cx="434381" cy="672936"/>
                          </a:xfrm>
                          <a:prstGeom prst="rect">
                            <a:avLst/>
                          </a:prstGeom>
                          <a:noFill/>
                        </wps:spPr>
                        <wps:txbx>
                          <w:txbxContent>
                            <w:p w:rsidR="00195133" w:rsidRDefault="00195133" w:rsidP="003D2B9B">
                              <w:pPr>
                                <w:pStyle w:val="NormalWeb"/>
                                <w:spacing w:before="0" w:beforeAutospacing="0" w:after="0" w:afterAutospacing="0"/>
                              </w:pPr>
                              <w:r>
                                <w:rPr>
                                  <w:rFonts w:ascii="Palatino Linotype" w:hAnsi="Palatino Linotype" w:cstheme="minorBidi"/>
                                  <w:b/>
                                  <w:bCs/>
                                  <w:color w:val="000000" w:themeColor="text1"/>
                                  <w:kern w:val="24"/>
                                  <w:sz w:val="36"/>
                                  <w:szCs w:val="36"/>
                                </w:rPr>
                                <w:t>a)</w:t>
                              </w:r>
                            </w:p>
                          </w:txbxContent>
                        </wps:txbx>
                        <wps:bodyPr wrap="square" rtlCol="0">
                          <a:noAutofit/>
                        </wps:bodyPr>
                      </wps:wsp>
                      <wps:wsp>
                        <wps:cNvPr id="52" name="TextBox 8"/>
                        <wps:cNvSpPr txBox="1"/>
                        <wps:spPr>
                          <a:xfrm>
                            <a:off x="3959613" y="2271072"/>
                            <a:ext cx="398780" cy="623565"/>
                          </a:xfrm>
                          <a:prstGeom prst="rect">
                            <a:avLst/>
                          </a:prstGeom>
                          <a:noFill/>
                        </wps:spPr>
                        <wps:txbx>
                          <w:txbxContent>
                            <w:p w:rsidR="00195133" w:rsidRDefault="00195133" w:rsidP="003D2B9B">
                              <w:pPr>
                                <w:pStyle w:val="NormalWeb"/>
                                <w:spacing w:before="0" w:beforeAutospacing="0" w:after="0" w:afterAutospacing="0"/>
                              </w:pPr>
                              <w:r>
                                <w:rPr>
                                  <w:rFonts w:ascii="Palatino Linotype" w:hAnsi="Palatino Linotype" w:cstheme="minorBidi"/>
                                  <w:b/>
                                  <w:bCs/>
                                  <w:color w:val="000000" w:themeColor="text1"/>
                                  <w:kern w:val="24"/>
                                  <w:sz w:val="36"/>
                                  <w:szCs w:val="36"/>
                                </w:rPr>
                                <w:t>b)</w:t>
                              </w:r>
                            </w:p>
                          </w:txbxContent>
                        </wps:txbx>
                        <wps:bodyPr wrap="square" rtlCol="0">
                          <a:noAutofit/>
                        </wps:bodyPr>
                      </wps:wsp>
                      <wps:wsp>
                        <wps:cNvPr id="53" name="TextBox 9"/>
                        <wps:cNvSpPr txBox="1"/>
                        <wps:spPr>
                          <a:xfrm>
                            <a:off x="0" y="5231294"/>
                            <a:ext cx="355600" cy="639878"/>
                          </a:xfrm>
                          <a:prstGeom prst="rect">
                            <a:avLst/>
                          </a:prstGeom>
                          <a:noFill/>
                        </wps:spPr>
                        <wps:txbx>
                          <w:txbxContent>
                            <w:p w:rsidR="00195133" w:rsidRDefault="00195133" w:rsidP="003D2B9B">
                              <w:pPr>
                                <w:pStyle w:val="NormalWeb"/>
                                <w:spacing w:before="0" w:beforeAutospacing="0" w:after="0" w:afterAutospacing="0"/>
                              </w:pPr>
                              <w:r>
                                <w:rPr>
                                  <w:rFonts w:ascii="Palatino Linotype" w:hAnsi="Palatino Linotype" w:cstheme="minorBidi"/>
                                  <w:b/>
                                  <w:bCs/>
                                  <w:color w:val="000000" w:themeColor="text1"/>
                                  <w:kern w:val="24"/>
                                  <w:sz w:val="36"/>
                                  <w:szCs w:val="36"/>
                                </w:rPr>
                                <w:t>c</w:t>
                              </w:r>
                              <w:r>
                                <w:rPr>
                                  <w:rFonts w:asciiTheme="minorHAnsi" w:hAnsi="Calibri" w:cstheme="minorBidi"/>
                                  <w:b/>
                                  <w:bCs/>
                                  <w:color w:val="000000" w:themeColor="text1"/>
                                  <w:kern w:val="24"/>
                                  <w:sz w:val="36"/>
                                  <w:szCs w:val="36"/>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id="Group 11" o:spid="_x0000_s1246" style="position:absolute;left:0;text-align:left;margin-left:.75pt;margin-top:-73.85pt;width:494.25pt;height:340.5pt;z-index:251693056;mso-width-relative:margin;mso-height-relative:margin" coordsize="78040,58711"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">
                <v:shape id="Picture 48" o:spid="_x0000_s1247" type="#_x0000_t75" style="position:absolute;left:610;width:34933;height:289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GMhE3BAAAA2wAAAA8AAABkcnMvZG93bnJldi54bWxET91qwjAUvh/sHcIZ7G6mE5FRjTLmhCnu&#10;wp8HODTHptqchCa21ac3F4KXH9//dN7bWrTUhMqxgs9BBoK4cLriUsFhv/z4AhEissbaMSm4UoD5&#10;7PVlirl2HW+p3cVSpBAOOSowMfpcylAYshgGzhMn7ugaizHBppS6wS6F21oOs2wsLVacGgx6+jFU&#10;nHcXq6BrFydX/G68Gfnyttku/eJ/vVLq/a3/noCI1Men+OH+0wpGaWz6kn6AnN0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GMhE3BAAAA2wAAAA8AAAAAAAAAAAAAAAAAnwIA&#10;AGRycy9kb3ducmV2LnhtbFBLBQYAAAAABAAEAPcAAACNAwAAAAA=&#10;">
                  <v:imagedata r:id="rId79" o:title="" croptop="6242f" cropbottom="2781f" cropleft="5057f" cropright="8273f"/>
                  <v:path arrowok="t"/>
                </v:shape>
                <v:shape id="Picture 49" o:spid="_x0000_s1248" type="#_x0000_t75" style="position:absolute;left:356;top:28946;width:37316;height:297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gwXjrFAAAA2wAAAA8AAABkcnMvZG93bnJldi54bWxEj0FrwkAUhO9C/8PyCt50UxWxqatURRAp&#10;0thC8fbIviah2bdhd43x37tCweMwM98w82VnatGS85VlBS/DBARxbnXFhYLvr+1gBsIHZI21ZVJw&#10;JQ/LxVNvjqm2F86oPYZCRAj7FBWUITSplD4vyaAf2oY4er/WGQxRukJqh5cIN7UcJclUGqw4LpTY&#10;0Lqk/O94NgpmZx4fJp9Nvso+XNbuf06baX1Sqv/cvb+BCNSFR/i/vdMKJq9w/xJ/gFz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oMF46xQAAANsAAAAPAAAAAAAAAAAAAAAA&#10;AJ8CAABkcnMvZG93bnJldi54bWxQSwUGAAAAAAQABAD3AAAAkQMAAAAA&#10;">
                  <v:imagedata r:id="rId80" o:title="" croptop="6741f" cropbottom="4233f" cropleft="4961f" cropright="8216f"/>
                  <v:path arrowok="t"/>
                </v:shape>
                <v:shape id="Picture 50" o:spid="_x0000_s1249" type="#_x0000_t75" style="position:absolute;left:39599;width:38441;height:299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a3wT7CAAAA2wAAAA8AAABkcnMvZG93bnJldi54bWxET1trwjAUfh/4H8IR9jZTB85RjSIFWefY&#10;w7yAj4fm2Babk5DEWv/98jDY48d3X64H04mefGgtK5hOMhDEldUt1wqOh+3LO4gQkTV2lknBgwKs&#10;V6OnJeba3vmH+n2sRQrhkKOCJkaXSxmqhgyGiXXEibtYbzAm6GupPd5TuOnka5a9SYMtp4YGHRUN&#10;Vdf9zSj4+DoUpyKbz/uydNdy9/159uSUeh4PmwWISEP8F/+5S61gltanL+kHyNU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mt8E+wgAAANsAAAAPAAAAAAAAAAAAAAAAAJ8C&#10;AABkcnMvZG93bnJldi54bWxQSwUGAAAAAAQABAD3AAAAjgMAAAAA&#10;">
                  <v:imagedata r:id="rId81" o:title="" croptop="6696f" cropbottom="1818f" cropleft="2669f" cropright="6871f"/>
                  <v:path arrowok="t"/>
                </v:shape>
                <v:shape id="TextBox 7" o:spid="_x0000_s1250" type="#_x0000_t202" style="position:absolute;top:22217;width:4343;height:67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bJosMA&#10;AADbAAAADwAAAGRycy9kb3ducmV2LnhtbESPzWrDMBCE74W8g9hAb7XkkpTEsWJCS6CnluYPclus&#10;jW1irYylxu7bV4VCjsPMfMPkxWhbcaPeN441pIkCQVw603Cl4bDfPi1A+IBssHVMGn7IQ7GePOSY&#10;GTfwF912oRIRwj5DDXUIXSalL2uy6BPXEUfv4nqLIcq+kqbHIcJtK5+VepEWG44LNXb0WlN53X1b&#10;DcePy/k0U5/Vm513gxuVZLuUWj9Ox80KRKAx3MP/7XejYZ7C35f4A+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abJosMAAADbAAAADwAAAAAAAAAAAAAAAACYAgAAZHJzL2Rv&#10;d25yZXYueG1sUEsFBgAAAAAEAAQA9QAAAIgDAAAAAA==&#10;" filled="f" stroked="f">
                  <v:textbox>
                    <w:txbxContent>
                      <w:p w:rsidR="00195133" w:rsidRDefault="00195133" w:rsidP="003D2B9B">
                        <w:pPr>
                          <w:pStyle w:val="NormalWeb"/>
                          <w:spacing w:before="0" w:beforeAutospacing="0" w:after="0" w:afterAutospacing="0"/>
                        </w:pPr>
                        <w:r>
                          <w:rPr>
                            <w:rFonts w:ascii="Palatino Linotype" w:hAnsi="Palatino Linotype" w:cstheme="minorBidi"/>
                            <w:b/>
                            <w:bCs/>
                            <w:color w:val="000000" w:themeColor="text1"/>
                            <w:kern w:val="24"/>
                            <w:sz w:val="36"/>
                            <w:szCs w:val="36"/>
                          </w:rPr>
                          <w:t>a)</w:t>
                        </w:r>
                      </w:p>
                    </w:txbxContent>
                  </v:textbox>
                </v:shape>
                <v:shape id="TextBox 8" o:spid="_x0000_s1251" type="#_x0000_t202" style="position:absolute;left:39596;top:22710;width:3987;height:62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RX1cIA&#10;AADbAAAADwAAAGRycy9kb3ducmV2LnhtbESPQYvCMBSE74L/ITzBmyaKyto1yrIieFJ0d4W9PZpn&#10;W2xeShNt/fdGEDwOM/MNs1i1thQ3qn3hWMNoqEAQp84UnGn4/dkMPkD4gGywdEwa7uRhtex2FpgY&#10;1/CBbseQiQhhn6CGPIQqkdKnOVn0Q1cRR+/saoshyjqTpsYmwm0px0rNpMWC40KOFX3nlF6OV6vh&#10;b3f+P03UPlvbadW4Vkm2c6l1v9d+fYII1IZ3+NXeGg3TM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dFfVwgAAANsAAAAPAAAAAAAAAAAAAAAAAJgCAABkcnMvZG93&#10;bnJldi54bWxQSwUGAAAAAAQABAD1AAAAhwMAAAAA&#10;" filled="f" stroked="f">
                  <v:textbox>
                    <w:txbxContent>
                      <w:p w:rsidR="00195133" w:rsidRDefault="00195133" w:rsidP="003D2B9B">
                        <w:pPr>
                          <w:pStyle w:val="NormalWeb"/>
                          <w:spacing w:before="0" w:beforeAutospacing="0" w:after="0" w:afterAutospacing="0"/>
                        </w:pPr>
                        <w:r>
                          <w:rPr>
                            <w:rFonts w:ascii="Palatino Linotype" w:hAnsi="Palatino Linotype" w:cstheme="minorBidi"/>
                            <w:b/>
                            <w:bCs/>
                            <w:color w:val="000000" w:themeColor="text1"/>
                            <w:kern w:val="24"/>
                            <w:sz w:val="36"/>
                            <w:szCs w:val="36"/>
                          </w:rPr>
                          <w:t>b)</w:t>
                        </w:r>
                      </w:p>
                    </w:txbxContent>
                  </v:textbox>
                </v:shape>
                <v:shape id="TextBox 9" o:spid="_x0000_s1252" type="#_x0000_t202" style="position:absolute;top:52312;width:3556;height:63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jyTsMA&#10;AADbAAAADwAAAGRycy9kb3ducmV2LnhtbESPQWvCQBSE74L/YXlCb7prrUVTV5FKoSfFVAVvj+wz&#10;Cc2+DdmtSf+9Kwgeh5n5hlmsOluJKzW+dKxhPFIgiDNnSs41HH6+hjMQPiAbrByThn/ysFr2ewtM&#10;jGt5T9c05CJC2CeooQihTqT0WUEW/cjVxNG7uMZiiLLJpWmwjXBbyVel3qXFkuNCgTV9FpT9pn9W&#10;w3F7OZ/e1C7f2Gnduk5JtnOp9cugW3+ACNSFZ/jR/jYaphO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jjyTsMAAADbAAAADwAAAAAAAAAAAAAAAACYAgAAZHJzL2Rv&#10;d25yZXYueG1sUEsFBgAAAAAEAAQA9QAAAIgDAAAAAA==&#10;" filled="f" stroked="f">
                  <v:textbox>
                    <w:txbxContent>
                      <w:p w:rsidR="00195133" w:rsidRDefault="00195133" w:rsidP="003D2B9B">
                        <w:pPr>
                          <w:pStyle w:val="NormalWeb"/>
                          <w:spacing w:before="0" w:beforeAutospacing="0" w:after="0" w:afterAutospacing="0"/>
                        </w:pPr>
                        <w:r>
                          <w:rPr>
                            <w:rFonts w:ascii="Palatino Linotype" w:hAnsi="Palatino Linotype" w:cstheme="minorBidi"/>
                            <w:b/>
                            <w:bCs/>
                            <w:color w:val="000000" w:themeColor="text1"/>
                            <w:kern w:val="24"/>
                            <w:sz w:val="36"/>
                            <w:szCs w:val="36"/>
                          </w:rPr>
                          <w:t>c</w:t>
                        </w:r>
                        <w:r>
                          <w:rPr>
                            <w:rFonts w:asciiTheme="minorHAnsi" w:hAnsi="Calibri" w:cstheme="minorBidi"/>
                            <w:b/>
                            <w:bCs/>
                            <w:color w:val="000000" w:themeColor="text1"/>
                            <w:kern w:val="24"/>
                            <w:sz w:val="36"/>
                            <w:szCs w:val="36"/>
                          </w:rPr>
                          <w:t>)</w:t>
                        </w:r>
                      </w:p>
                    </w:txbxContent>
                  </v:textbox>
                </v:shape>
              </v:group>
            </w:pict>
          </mc:Fallback>
        </mc:AlternateContent>
      </w:r>
    </w:p>
    <w:p w:rsidR="003D2B9B" w:rsidRDefault="003D2B9B" w:rsidP="003D2B9B">
      <w:pPr>
        <w:autoSpaceDE w:val="0"/>
        <w:autoSpaceDN w:val="0"/>
        <w:adjustRightInd w:val="0"/>
        <w:spacing w:line="360" w:lineRule="auto"/>
        <w:jc w:val="both"/>
        <w:rPr>
          <w:color w:val="000000"/>
        </w:rPr>
      </w:pPr>
    </w:p>
    <w:p w:rsidR="003D2B9B" w:rsidRDefault="003D2B9B" w:rsidP="003D2B9B">
      <w:pPr>
        <w:autoSpaceDE w:val="0"/>
        <w:autoSpaceDN w:val="0"/>
        <w:adjustRightInd w:val="0"/>
        <w:spacing w:line="360" w:lineRule="auto"/>
        <w:jc w:val="both"/>
        <w:rPr>
          <w:color w:val="000000"/>
        </w:rPr>
      </w:pPr>
    </w:p>
    <w:p w:rsidR="003D2B9B" w:rsidRDefault="003D2B9B" w:rsidP="003D2B9B">
      <w:pPr>
        <w:autoSpaceDE w:val="0"/>
        <w:autoSpaceDN w:val="0"/>
        <w:adjustRightInd w:val="0"/>
        <w:spacing w:line="360" w:lineRule="auto"/>
        <w:jc w:val="both"/>
        <w:rPr>
          <w:color w:val="000000"/>
        </w:rPr>
      </w:pPr>
    </w:p>
    <w:p w:rsidR="003D2B9B" w:rsidRDefault="003D2B9B" w:rsidP="003D2B9B">
      <w:pPr>
        <w:autoSpaceDE w:val="0"/>
        <w:autoSpaceDN w:val="0"/>
        <w:adjustRightInd w:val="0"/>
        <w:spacing w:line="360" w:lineRule="auto"/>
        <w:jc w:val="both"/>
        <w:rPr>
          <w:color w:val="000000"/>
        </w:rPr>
      </w:pPr>
    </w:p>
    <w:p w:rsidR="003D2B9B" w:rsidRDefault="003D2B9B" w:rsidP="003D2B9B">
      <w:pPr>
        <w:autoSpaceDE w:val="0"/>
        <w:autoSpaceDN w:val="0"/>
        <w:adjustRightInd w:val="0"/>
        <w:spacing w:line="360" w:lineRule="auto"/>
        <w:jc w:val="both"/>
        <w:rPr>
          <w:color w:val="000000"/>
        </w:rPr>
      </w:pPr>
    </w:p>
    <w:p w:rsidR="003D2B9B" w:rsidRDefault="003D2B9B" w:rsidP="003D2B9B">
      <w:pPr>
        <w:autoSpaceDE w:val="0"/>
        <w:autoSpaceDN w:val="0"/>
        <w:adjustRightInd w:val="0"/>
        <w:spacing w:line="360" w:lineRule="auto"/>
        <w:jc w:val="both"/>
        <w:rPr>
          <w:color w:val="000000"/>
        </w:rPr>
      </w:pPr>
    </w:p>
    <w:p w:rsidR="003D2B9B" w:rsidRDefault="003D2B9B" w:rsidP="003D2B9B">
      <w:pPr>
        <w:autoSpaceDE w:val="0"/>
        <w:autoSpaceDN w:val="0"/>
        <w:adjustRightInd w:val="0"/>
        <w:spacing w:line="360" w:lineRule="auto"/>
        <w:jc w:val="both"/>
        <w:rPr>
          <w:color w:val="000000"/>
        </w:rPr>
      </w:pPr>
    </w:p>
    <w:p w:rsidR="003D2B9B" w:rsidRDefault="003D2B9B" w:rsidP="003D2B9B">
      <w:pPr>
        <w:autoSpaceDE w:val="0"/>
        <w:autoSpaceDN w:val="0"/>
        <w:adjustRightInd w:val="0"/>
        <w:spacing w:line="360" w:lineRule="auto"/>
        <w:jc w:val="both"/>
        <w:rPr>
          <w:color w:val="000000"/>
        </w:rPr>
      </w:pPr>
    </w:p>
    <w:p w:rsidR="003D2B9B" w:rsidRDefault="003D2B9B" w:rsidP="003D2B9B">
      <w:pPr>
        <w:autoSpaceDE w:val="0"/>
        <w:autoSpaceDN w:val="0"/>
        <w:adjustRightInd w:val="0"/>
        <w:spacing w:line="360" w:lineRule="auto"/>
        <w:jc w:val="both"/>
        <w:rPr>
          <w:color w:val="000000"/>
        </w:rPr>
      </w:pPr>
    </w:p>
    <w:p w:rsidR="003D2B9B" w:rsidRDefault="003D2B9B" w:rsidP="003D2B9B">
      <w:pPr>
        <w:autoSpaceDE w:val="0"/>
        <w:autoSpaceDN w:val="0"/>
        <w:adjustRightInd w:val="0"/>
        <w:spacing w:line="360" w:lineRule="auto"/>
        <w:jc w:val="both"/>
        <w:rPr>
          <w:color w:val="000000"/>
        </w:rPr>
      </w:pPr>
    </w:p>
    <w:p w:rsidR="009D13D8" w:rsidRDefault="009D13D8" w:rsidP="003D2B9B">
      <w:pPr>
        <w:autoSpaceDE w:val="0"/>
        <w:autoSpaceDN w:val="0"/>
        <w:adjustRightInd w:val="0"/>
        <w:spacing w:line="360" w:lineRule="auto"/>
        <w:jc w:val="both"/>
        <w:rPr>
          <w:b/>
          <w:i/>
          <w:color w:val="000000"/>
        </w:rPr>
      </w:pPr>
    </w:p>
    <w:p w:rsidR="008D4CFF" w:rsidRDefault="008D4CFF" w:rsidP="003D2B9B">
      <w:pPr>
        <w:autoSpaceDE w:val="0"/>
        <w:autoSpaceDN w:val="0"/>
        <w:adjustRightInd w:val="0"/>
        <w:spacing w:line="360" w:lineRule="auto"/>
        <w:jc w:val="both"/>
        <w:rPr>
          <w:b/>
          <w:i/>
          <w:color w:val="000000"/>
        </w:rPr>
      </w:pPr>
    </w:p>
    <w:p w:rsidR="008D4CFF" w:rsidRDefault="008D4CFF" w:rsidP="003D2B9B">
      <w:pPr>
        <w:autoSpaceDE w:val="0"/>
        <w:autoSpaceDN w:val="0"/>
        <w:adjustRightInd w:val="0"/>
        <w:spacing w:line="360" w:lineRule="auto"/>
        <w:jc w:val="both"/>
        <w:rPr>
          <w:b/>
          <w:i/>
          <w:color w:val="000000"/>
        </w:rPr>
      </w:pPr>
    </w:p>
    <w:p w:rsidR="003D2B9B" w:rsidRPr="00C10597" w:rsidRDefault="00C10597" w:rsidP="003D2B9B">
      <w:pPr>
        <w:autoSpaceDE w:val="0"/>
        <w:autoSpaceDN w:val="0"/>
        <w:adjustRightInd w:val="0"/>
        <w:spacing w:line="360" w:lineRule="auto"/>
        <w:jc w:val="both"/>
        <w:rPr>
          <w:b/>
          <w:i/>
          <w:color w:val="000000"/>
        </w:rPr>
      </w:pPr>
      <w:r>
        <w:rPr>
          <w:b/>
          <w:i/>
          <w:color w:val="000000"/>
        </w:rPr>
        <w:t>Fig 10</w:t>
      </w:r>
      <w:r w:rsidR="003D2B9B" w:rsidRPr="00C10597">
        <w:rPr>
          <w:b/>
          <w:i/>
          <w:color w:val="000000"/>
        </w:rPr>
        <w:t>. a)Damping factor vs frequency b) Storage modulus vs Loss modulus plot for 80PP/20NR/MWCNT composites c) Cole Cole Plot</w:t>
      </w:r>
    </w:p>
    <w:p w:rsidR="003D2B9B" w:rsidRPr="006D207D" w:rsidRDefault="00C10597" w:rsidP="003D2B9B">
      <w:pPr>
        <w:autoSpaceDE w:val="0"/>
        <w:autoSpaceDN w:val="0"/>
        <w:adjustRightInd w:val="0"/>
        <w:spacing w:line="360" w:lineRule="auto"/>
        <w:jc w:val="both"/>
        <w:rPr>
          <w:rFonts w:ascii="Times-Roman" w:hAnsi="Times-Roman" w:cs="Times-Roman"/>
        </w:rPr>
      </w:pPr>
      <w:r>
        <w:t>Figure 10</w:t>
      </w:r>
      <w:r w:rsidR="003D2B9B" w:rsidRPr="0086457B">
        <w:t>a gives the relationship between</w:t>
      </w:r>
      <w:r w:rsidR="003D2B9B" w:rsidRPr="00BB11A3">
        <w:rPr>
          <w:rFonts w:ascii="Times-Roman" w:hAnsi="Times-Roman" w:cs="Times-Roman"/>
        </w:rPr>
        <w:t xml:space="preserve"> the applied frequency and the tangent loss angle (tan</w:t>
      </w:r>
      <w:r w:rsidR="003D2B9B" w:rsidRPr="00BB11A3">
        <w:rPr>
          <w:rFonts w:ascii="TimesTenGreek-Inclined-ACS" w:hAnsi="TimesTenGreek-Inclined-ACS" w:cs="TimesTenGreek-Inclined-ACS"/>
          <w:i/>
          <w:iCs/>
        </w:rPr>
        <w:t>δ</w:t>
      </w:r>
      <w:r w:rsidR="003D2B9B" w:rsidRPr="00BB11A3">
        <w:rPr>
          <w:rFonts w:ascii="Times-Roman" w:hAnsi="Times-Roman" w:cs="Times-Roman"/>
        </w:rPr>
        <w:t xml:space="preserve">) for the composites with different MWNT loadings with respect to the </w:t>
      </w:r>
      <w:r w:rsidR="003D2B9B">
        <w:rPr>
          <w:rFonts w:ascii="Times-Roman" w:hAnsi="Times-Roman" w:cs="Times-Roman"/>
        </w:rPr>
        <w:t xml:space="preserve">oscillator </w:t>
      </w:r>
      <w:r w:rsidR="003D2B9B" w:rsidRPr="00BB11A3">
        <w:rPr>
          <w:rFonts w:ascii="Times-Roman" w:hAnsi="Times-Roman" w:cs="Times-Roman"/>
        </w:rPr>
        <w:t>f</w:t>
      </w:r>
      <w:r w:rsidR="003D2B9B">
        <w:rPr>
          <w:rFonts w:ascii="Times-Roman" w:hAnsi="Times-Roman" w:cs="Times-Roman"/>
        </w:rPr>
        <w:t>requency. In contrast to neat blend and blend with 1 wt% CNT</w:t>
      </w:r>
      <w:r w:rsidR="003D2B9B" w:rsidRPr="00BB11A3">
        <w:rPr>
          <w:rFonts w:ascii="Times-Roman" w:hAnsi="Times-Roman" w:cs="Times-Roman"/>
        </w:rPr>
        <w:t xml:space="preserve"> (no MWNT), the composites exhibit lower tan</w:t>
      </w:r>
      <w:r w:rsidR="003D2B9B" w:rsidRPr="00BB11A3">
        <w:rPr>
          <w:rFonts w:ascii="TimesTenGreek-Inclined-ACS" w:hAnsi="TimesTenGreek-Inclined-ACS" w:cs="TimesTenGreek-Inclined-ACS"/>
          <w:i/>
          <w:iCs/>
        </w:rPr>
        <w:t>δ</w:t>
      </w:r>
      <w:r w:rsidR="003D2B9B">
        <w:rPr>
          <w:rFonts w:ascii="Times-Roman" w:hAnsi="Times-Roman" w:cs="Times-Roman"/>
        </w:rPr>
        <w:t>, at above 3wt%CNT loading.  T</w:t>
      </w:r>
      <w:r w:rsidR="003D2B9B" w:rsidRPr="00BB11A3">
        <w:rPr>
          <w:rFonts w:ascii="Times-Roman" w:hAnsi="Times-Roman" w:cs="Times-Roman"/>
        </w:rPr>
        <w:t>an</w:t>
      </w:r>
      <w:r w:rsidR="003D2B9B">
        <w:rPr>
          <w:rFonts w:ascii="TimesTenGreek-Inclined-ACS" w:hAnsi="TimesTenGreek-Inclined-ACS" w:cs="TimesTenGreek-Inclined-ACS"/>
          <w:i/>
          <w:iCs/>
        </w:rPr>
        <w:t>δ values</w:t>
      </w:r>
      <w:r w:rsidR="003D2B9B">
        <w:rPr>
          <w:rFonts w:ascii="TimesTenGreek-Inclined-ACS" w:hAnsi="TimesTenGreek-Inclined-ACS" w:cs="TimesTenGreek-Inclined-ACS"/>
          <w:iCs/>
        </w:rPr>
        <w:t xml:space="preserve"> obtained from rheological study </w:t>
      </w:r>
      <w:r w:rsidR="003D2B9B" w:rsidRPr="00BB11A3">
        <w:rPr>
          <w:rFonts w:ascii="Times-Roman" w:hAnsi="Times-Roman" w:cs="Times-Roman"/>
        </w:rPr>
        <w:t xml:space="preserve"> is used to characterize the viscoe</w:t>
      </w:r>
      <w:r w:rsidR="003D2B9B">
        <w:rPr>
          <w:rFonts w:ascii="Times-Roman" w:hAnsi="Times-Roman" w:cs="Times-Roman"/>
        </w:rPr>
        <w:t xml:space="preserve">lasticity of a material, and </w:t>
      </w:r>
      <w:r w:rsidR="003D2B9B" w:rsidRPr="00BB11A3">
        <w:rPr>
          <w:rFonts w:ascii="Times-Roman" w:hAnsi="Times-Roman" w:cs="Times-Roman"/>
        </w:rPr>
        <w:t xml:space="preserve"> less</w:t>
      </w:r>
      <w:r w:rsidR="003D2B9B">
        <w:rPr>
          <w:rFonts w:ascii="Times-Roman" w:hAnsi="Times-Roman" w:cs="Times-Roman"/>
        </w:rPr>
        <w:t xml:space="preserve">er the value of </w:t>
      </w:r>
      <w:r w:rsidR="003D2B9B" w:rsidRPr="00BB11A3">
        <w:rPr>
          <w:rFonts w:ascii="Times-Roman" w:hAnsi="Times-Roman" w:cs="Times-Roman"/>
        </w:rPr>
        <w:t xml:space="preserve"> tan</w:t>
      </w:r>
      <w:r w:rsidR="003D2B9B" w:rsidRPr="00BB11A3">
        <w:rPr>
          <w:rFonts w:ascii="TimesTenGreek-Inclined-ACS" w:hAnsi="TimesTenGreek-Inclined-ACS" w:cs="TimesTenGreek-Inclined-ACS"/>
          <w:i/>
          <w:iCs/>
        </w:rPr>
        <w:t xml:space="preserve">δ </w:t>
      </w:r>
      <w:r w:rsidR="003D2B9B" w:rsidRPr="00BB11A3">
        <w:rPr>
          <w:rFonts w:ascii="Times-Roman" w:hAnsi="Times-Roman" w:cs="Times-Roman"/>
        </w:rPr>
        <w:t>means that the material is exhibiting relatively more solid-lik</w:t>
      </w:r>
      <w:r>
        <w:rPr>
          <w:rFonts w:ascii="Times-Roman" w:hAnsi="Times-Roman" w:cs="Times-Roman"/>
        </w:rPr>
        <w:t>e behavior. As shown in Figure 10</w:t>
      </w:r>
      <w:r w:rsidR="003D2B9B" w:rsidRPr="00BB11A3">
        <w:rPr>
          <w:rFonts w:ascii="Times-Roman" w:hAnsi="Times-Roman" w:cs="Times-Roman"/>
        </w:rPr>
        <w:t>, the addition of MWNTs into the composites increases the solid-like viscoelastic behavior of the composites and decreases the liquid-like behavior at a given oscillatory</w:t>
      </w:r>
      <w:r w:rsidR="003D2B9B">
        <w:rPr>
          <w:rFonts w:ascii="Times-Roman" w:hAnsi="Times-Roman" w:cs="Times-Roman"/>
        </w:rPr>
        <w:t xml:space="preserve"> f</w:t>
      </w:r>
      <w:r w:rsidR="003D2B9B" w:rsidRPr="00BB11A3">
        <w:rPr>
          <w:rFonts w:ascii="Times-Roman" w:hAnsi="Times-Roman" w:cs="Times-Roman"/>
        </w:rPr>
        <w:t>requency, which is attributed to the formed nanotube network in the composites</w:t>
      </w:r>
      <w:r w:rsidR="003D2B9B">
        <w:rPr>
          <w:rFonts w:ascii="Times-Roman" w:hAnsi="Times-Roman" w:cs="Times-Roman"/>
        </w:rPr>
        <w:t>.</w:t>
      </w:r>
    </w:p>
    <w:p w:rsidR="003D2B9B" w:rsidRPr="004306F0" w:rsidRDefault="003D2B9B" w:rsidP="003D2B9B">
      <w:pPr>
        <w:autoSpaceDE w:val="0"/>
        <w:autoSpaceDN w:val="0"/>
        <w:adjustRightInd w:val="0"/>
        <w:spacing w:line="360" w:lineRule="auto"/>
        <w:jc w:val="both"/>
        <w:rPr>
          <w:rFonts w:ascii="AdvOT863180fb" w:hAnsi="AdvOT863180fb" w:cs="AdvOT863180fb"/>
          <w:color w:val="000000"/>
          <w:sz w:val="16"/>
          <w:szCs w:val="16"/>
        </w:rPr>
      </w:pPr>
      <w:r w:rsidRPr="009D13D8">
        <w:rPr>
          <w:rFonts w:ascii="AdvOT863180fb" w:hAnsi="AdvOT863180fb" w:cs="AdvOT863180fb"/>
          <w:color w:val="000000" w:themeColor="text1"/>
        </w:rPr>
        <w:t xml:space="preserve"> </w:t>
      </w:r>
      <w:r w:rsidR="00C10597" w:rsidRPr="009D13D8">
        <w:rPr>
          <w:color w:val="000000" w:themeColor="text1"/>
        </w:rPr>
        <w:t>Fig. 10</w:t>
      </w:r>
      <w:r w:rsidRPr="009D13D8">
        <w:rPr>
          <w:color w:val="000000" w:themeColor="text1"/>
        </w:rPr>
        <w:t xml:space="preserve">b </w:t>
      </w:r>
      <w:r w:rsidRPr="00551C1B">
        <w:rPr>
          <w:color w:val="000000"/>
        </w:rPr>
        <w:t xml:space="preserve">shows </w:t>
      </w:r>
      <w:r>
        <w:rPr>
          <w:color w:val="000000"/>
        </w:rPr>
        <w:t>curves of storage modulus G’ versus loss modulus G” as a function of frequency for 80PP/20NR blends and its composites</w:t>
      </w:r>
      <w:r w:rsidRPr="00551C1B">
        <w:rPr>
          <w:color w:val="000000"/>
        </w:rPr>
        <w:t>. It has</w:t>
      </w:r>
      <w:r>
        <w:rPr>
          <w:color w:val="000000"/>
        </w:rPr>
        <w:t xml:space="preserve"> been reported</w:t>
      </w:r>
      <w:r w:rsidRPr="00551C1B">
        <w:rPr>
          <w:color w:val="000000"/>
        </w:rPr>
        <w:t xml:space="preserve"> that such plots can be used to</w:t>
      </w:r>
      <w:r>
        <w:rPr>
          <w:color w:val="000000"/>
        </w:rPr>
        <w:t xml:space="preserve"> identify structural difference </w:t>
      </w:r>
      <w:r w:rsidRPr="00551C1B">
        <w:rPr>
          <w:color w:val="000000"/>
        </w:rPr>
        <w:t xml:space="preserve">between neat and particle filled polymers </w:t>
      </w:r>
      <w:r w:rsidR="009D13D8">
        <w:rPr>
          <w:color w:val="2197D2"/>
        </w:rPr>
        <w:t>.</w:t>
      </w:r>
      <w:r>
        <w:rPr>
          <w:color w:val="000000"/>
        </w:rPr>
        <w:t xml:space="preserve"> Polymer </w:t>
      </w:r>
      <w:r w:rsidRPr="00551C1B">
        <w:rPr>
          <w:color w:val="000000"/>
        </w:rPr>
        <w:t>nanocomposites near the percol</w:t>
      </w:r>
      <w:r>
        <w:rPr>
          <w:color w:val="000000"/>
        </w:rPr>
        <w:t>ation threshold show a shift or change in the slope of G’ vs. G”</w:t>
      </w:r>
      <w:r w:rsidRPr="00551C1B">
        <w:rPr>
          <w:color w:val="000000"/>
        </w:rPr>
        <w:t xml:space="preserve"> plots due </w:t>
      </w:r>
      <w:r>
        <w:rPr>
          <w:color w:val="000000"/>
        </w:rPr>
        <w:t xml:space="preserve">to the formation of  </w:t>
      </w:r>
      <w:r w:rsidRPr="00551C1B">
        <w:rPr>
          <w:color w:val="000000"/>
        </w:rPr>
        <w:t>network structure. Below the per</w:t>
      </w:r>
      <w:r>
        <w:rPr>
          <w:color w:val="000000"/>
        </w:rPr>
        <w:t xml:space="preserve">colation threshold, rheological </w:t>
      </w:r>
      <w:r w:rsidRPr="00551C1B">
        <w:rPr>
          <w:color w:val="000000"/>
        </w:rPr>
        <w:t>and processing behavior of the na</w:t>
      </w:r>
      <w:r>
        <w:rPr>
          <w:color w:val="000000"/>
        </w:rPr>
        <w:t xml:space="preserve">nocomposites is very similar to </w:t>
      </w:r>
      <w:r w:rsidRPr="00551C1B">
        <w:rPr>
          <w:color w:val="000000"/>
        </w:rPr>
        <w:t>the unfilled polymer. However, above the percolation threshold the</w:t>
      </w:r>
      <w:r>
        <w:rPr>
          <w:color w:val="000000"/>
        </w:rPr>
        <w:t xml:space="preserve"> </w:t>
      </w:r>
      <w:r w:rsidRPr="00551C1B">
        <w:rPr>
          <w:color w:val="000000"/>
        </w:rPr>
        <w:t>CNTs impede the motion of the polymer. I</w:t>
      </w:r>
      <w:r>
        <w:rPr>
          <w:color w:val="000000"/>
        </w:rPr>
        <w:t>n the present study, a significant shift in slope of G’ vs. G”</w:t>
      </w:r>
      <w:r w:rsidRPr="00551C1B">
        <w:rPr>
          <w:color w:val="000000"/>
        </w:rPr>
        <w:t xml:space="preserve"> pl</w:t>
      </w:r>
      <w:r>
        <w:rPr>
          <w:color w:val="000000"/>
        </w:rPr>
        <w:t xml:space="preserve">ots is started at 3wt% CNT </w:t>
      </w:r>
      <w:r w:rsidRPr="00551C1B">
        <w:rPr>
          <w:color w:val="000000"/>
        </w:rPr>
        <w:t xml:space="preserve">loading. Thus, this concentration of </w:t>
      </w:r>
      <w:r>
        <w:rPr>
          <w:color w:val="000000"/>
        </w:rPr>
        <w:t xml:space="preserve">CNTs is regarded as rheological </w:t>
      </w:r>
      <w:r w:rsidRPr="00551C1B">
        <w:rPr>
          <w:color w:val="000000"/>
        </w:rPr>
        <w:t>percol</w:t>
      </w:r>
      <w:r>
        <w:rPr>
          <w:color w:val="000000"/>
        </w:rPr>
        <w:t xml:space="preserve">ation </w:t>
      </w:r>
      <w:r>
        <w:rPr>
          <w:color w:val="000000"/>
        </w:rPr>
        <w:lastRenderedPageBreak/>
        <w:t>threshold for PP/NR</w:t>
      </w:r>
      <w:r w:rsidRPr="00551C1B">
        <w:rPr>
          <w:color w:val="000000"/>
        </w:rPr>
        <w:t>/MWCNT composites</w:t>
      </w:r>
      <w:r>
        <w:rPr>
          <w:color w:val="000000"/>
        </w:rPr>
        <w:t>. This study confirms that the MWCNTs has a significant effect on the microstructure of PP/NR blends.</w:t>
      </w:r>
      <w:r w:rsidRPr="00352FCB">
        <w:rPr>
          <w:rFonts w:ascii="AdvOT863180fb" w:hAnsi="AdvOT863180fb" w:cs="AdvOT863180fb"/>
          <w:color w:val="000000"/>
          <w:sz w:val="16"/>
          <w:szCs w:val="16"/>
        </w:rPr>
        <w:t xml:space="preserve"> </w:t>
      </w:r>
    </w:p>
    <w:p w:rsidR="003D2B9B" w:rsidRPr="004306F0" w:rsidRDefault="003D2B9B" w:rsidP="003D2B9B">
      <w:pPr>
        <w:autoSpaceDE w:val="0"/>
        <w:autoSpaceDN w:val="0"/>
        <w:adjustRightInd w:val="0"/>
        <w:spacing w:line="360" w:lineRule="auto"/>
        <w:jc w:val="both"/>
        <w:rPr>
          <w:color w:val="000000"/>
        </w:rPr>
      </w:pPr>
      <w:r w:rsidRPr="004306F0">
        <w:rPr>
          <w:color w:val="000000"/>
        </w:rPr>
        <w:t>Cole</w:t>
      </w:r>
      <w:r>
        <w:rPr>
          <w:color w:val="000000"/>
        </w:rPr>
        <w:t xml:space="preserve"> Cole plots of the imaginary part against real </w:t>
      </w:r>
      <w:r w:rsidRPr="004306F0">
        <w:rPr>
          <w:color w:val="000000"/>
        </w:rPr>
        <w:t xml:space="preserve"> part of dynamic viscosity for the </w:t>
      </w:r>
      <w:r>
        <w:rPr>
          <w:color w:val="000000"/>
        </w:rPr>
        <w:t>80PP/20NR blend and na</w:t>
      </w:r>
      <w:r w:rsidR="00C10597">
        <w:rPr>
          <w:color w:val="000000"/>
        </w:rPr>
        <w:t>nocomposites are  shown in fig 10</w:t>
      </w:r>
      <w:r>
        <w:rPr>
          <w:color w:val="000000"/>
        </w:rPr>
        <w:t>(c)</w:t>
      </w:r>
      <w:r w:rsidRPr="004306F0">
        <w:rPr>
          <w:color w:val="000000"/>
        </w:rPr>
        <w:t xml:space="preserve">. </w:t>
      </w:r>
      <w:r>
        <w:rPr>
          <w:color w:val="000000"/>
        </w:rPr>
        <w:t xml:space="preserve"> The figure exhibit two characteristic relaxation mechanism corresponding to droplet matrix morphology of the composites.</w:t>
      </w:r>
      <w:r>
        <w:rPr>
          <w:rStyle w:val="EndnoteReference"/>
          <w:color w:val="000000"/>
        </w:rPr>
        <w:endnoteReference w:id="38"/>
      </w:r>
      <w:r>
        <w:rPr>
          <w:color w:val="000000"/>
        </w:rPr>
        <w:t xml:space="preserve">   It is observed that curves of all the nanocomposites are profoundly deviated from the curve of neat blend and showed more evident of upturning at high viscosity with the increase of MWCNT, implying the existence of a longer relaxation time due to the presence of interconnected network structure.</w:t>
      </w:r>
    </w:p>
    <w:p w:rsidR="003D2B9B" w:rsidRPr="004306F0" w:rsidRDefault="003D2B9B" w:rsidP="003D2B9B">
      <w:pPr>
        <w:autoSpaceDE w:val="0"/>
        <w:autoSpaceDN w:val="0"/>
        <w:adjustRightInd w:val="0"/>
        <w:rPr>
          <w:color w:val="000000"/>
        </w:rPr>
      </w:pPr>
    </w:p>
    <w:p w:rsidR="003D2B9B" w:rsidRDefault="003D2B9B" w:rsidP="003D2B9B">
      <w:pPr>
        <w:autoSpaceDE w:val="0"/>
        <w:autoSpaceDN w:val="0"/>
        <w:adjustRightInd w:val="0"/>
        <w:rPr>
          <w:rFonts w:ascii="AdvOT863180fb" w:hAnsi="AdvOT863180fb" w:cs="AdvOT863180fb"/>
          <w:color w:val="000000"/>
          <w:sz w:val="16"/>
          <w:szCs w:val="16"/>
        </w:rPr>
      </w:pPr>
    </w:p>
    <w:p w:rsidR="003D2B9B" w:rsidRDefault="003D2B9B" w:rsidP="003D2B9B">
      <w:pPr>
        <w:autoSpaceDE w:val="0"/>
        <w:autoSpaceDN w:val="0"/>
        <w:adjustRightInd w:val="0"/>
        <w:rPr>
          <w:rFonts w:ascii="AdvOT863180fb" w:hAnsi="AdvOT863180fb" w:cs="AdvOT863180fb"/>
          <w:color w:val="000000"/>
          <w:sz w:val="16"/>
          <w:szCs w:val="16"/>
        </w:rPr>
      </w:pPr>
    </w:p>
    <w:p w:rsidR="003D2B9B" w:rsidRDefault="003D2B9B" w:rsidP="003D2B9B">
      <w:pPr>
        <w:autoSpaceDE w:val="0"/>
        <w:autoSpaceDN w:val="0"/>
        <w:adjustRightInd w:val="0"/>
        <w:rPr>
          <w:rFonts w:ascii="AdvOT863180fb" w:hAnsi="AdvOT863180fb" w:cs="AdvOT863180fb"/>
          <w:color w:val="000000"/>
          <w:sz w:val="16"/>
          <w:szCs w:val="16"/>
        </w:rPr>
      </w:pPr>
    </w:p>
    <w:p w:rsidR="003D2B9B" w:rsidRPr="00357A6B" w:rsidRDefault="003D2B9B" w:rsidP="003D2B9B">
      <w:pPr>
        <w:autoSpaceDE w:val="0"/>
        <w:autoSpaceDN w:val="0"/>
        <w:adjustRightInd w:val="0"/>
        <w:spacing w:line="360" w:lineRule="auto"/>
        <w:jc w:val="both"/>
        <w:rPr>
          <w:color w:val="000000"/>
        </w:rPr>
      </w:pPr>
    </w:p>
    <w:p w:rsidR="003D2B9B" w:rsidRDefault="003D2B9B" w:rsidP="003D2B9B">
      <w:pPr>
        <w:autoSpaceDE w:val="0"/>
        <w:autoSpaceDN w:val="0"/>
        <w:adjustRightInd w:val="0"/>
        <w:spacing w:line="360" w:lineRule="auto"/>
        <w:jc w:val="both"/>
        <w:rPr>
          <w:rFonts w:ascii="AdvOT863180fb" w:hAnsi="AdvOT863180fb" w:cs="AdvOT863180fb"/>
          <w:color w:val="000000"/>
        </w:rPr>
      </w:pPr>
    </w:p>
    <w:p w:rsidR="003D2B9B" w:rsidRDefault="003D2B9B" w:rsidP="003D2B9B">
      <w:pPr>
        <w:spacing w:line="480" w:lineRule="auto"/>
        <w:jc w:val="both"/>
      </w:pPr>
    </w:p>
    <w:p w:rsidR="003D2B9B" w:rsidRDefault="003D2B9B" w:rsidP="003D2B9B">
      <w:pPr>
        <w:spacing w:line="480" w:lineRule="auto"/>
        <w:jc w:val="both"/>
      </w:pPr>
    </w:p>
    <w:p w:rsidR="000A32E6" w:rsidRPr="00FE5D0B" w:rsidRDefault="00F92085" w:rsidP="000A32E6">
      <w:pPr>
        <w:autoSpaceDE w:val="0"/>
        <w:autoSpaceDN w:val="0"/>
        <w:adjustRightInd w:val="0"/>
        <w:rPr>
          <w:rFonts w:ascii="Times-Roman" w:hAnsi="Times-Roman" w:cs="Times-Roman"/>
          <w:b/>
          <w:sz w:val="28"/>
          <w:szCs w:val="28"/>
          <w:u w:val="single"/>
        </w:rPr>
      </w:pPr>
      <w:r>
        <w:rPr>
          <w:rFonts w:ascii="Times-Roman" w:hAnsi="Times-Roman" w:cs="Times-Roman"/>
          <w:b/>
          <w:sz w:val="28"/>
          <w:szCs w:val="28"/>
          <w:u w:val="single"/>
        </w:rPr>
        <w:t>3.2.3</w:t>
      </w:r>
      <w:r w:rsidR="005854CD">
        <w:rPr>
          <w:rFonts w:ascii="Times-Roman" w:hAnsi="Times-Roman" w:cs="Times-Roman"/>
          <w:b/>
          <w:sz w:val="28"/>
          <w:szCs w:val="28"/>
          <w:u w:val="single"/>
        </w:rPr>
        <w:t xml:space="preserve"> </w:t>
      </w:r>
      <w:r w:rsidR="000A32E6">
        <w:rPr>
          <w:rFonts w:ascii="Times-Roman" w:hAnsi="Times-Roman" w:cs="Times-Roman"/>
          <w:b/>
          <w:sz w:val="28"/>
          <w:szCs w:val="28"/>
          <w:u w:val="single"/>
        </w:rPr>
        <w:t>Rheol</w:t>
      </w:r>
      <w:r w:rsidR="000A32E6" w:rsidRPr="00FE5D0B">
        <w:rPr>
          <w:rFonts w:ascii="Times-Roman" w:hAnsi="Times-Roman" w:cs="Times-Roman"/>
          <w:b/>
          <w:sz w:val="28"/>
          <w:szCs w:val="28"/>
          <w:u w:val="single"/>
        </w:rPr>
        <w:t>o</w:t>
      </w:r>
      <w:r w:rsidR="000A32E6">
        <w:rPr>
          <w:rFonts w:ascii="Times-Roman" w:hAnsi="Times-Roman" w:cs="Times-Roman"/>
          <w:b/>
          <w:sz w:val="28"/>
          <w:szCs w:val="28"/>
          <w:u w:val="single"/>
        </w:rPr>
        <w:t>g</w:t>
      </w:r>
      <w:r w:rsidR="000A32E6" w:rsidRPr="00FE5D0B">
        <w:rPr>
          <w:rFonts w:ascii="Times-Roman" w:hAnsi="Times-Roman" w:cs="Times-Roman"/>
          <w:b/>
          <w:sz w:val="28"/>
          <w:szCs w:val="28"/>
          <w:u w:val="single"/>
        </w:rPr>
        <w:t>y of  50PP/50NR/MWCNT composites</w:t>
      </w:r>
    </w:p>
    <w:p w:rsidR="000A32E6" w:rsidRDefault="008D4CFF" w:rsidP="000A32E6">
      <w:pPr>
        <w:autoSpaceDE w:val="0"/>
        <w:autoSpaceDN w:val="0"/>
        <w:adjustRightInd w:val="0"/>
        <w:rPr>
          <w:rFonts w:ascii="Times-Roman" w:hAnsi="Times-Roman" w:cs="Times-Roman"/>
          <w:sz w:val="19"/>
          <w:szCs w:val="19"/>
        </w:rPr>
      </w:pPr>
      <w:r>
        <w:rPr>
          <w:noProof/>
          <w:lang w:val="en-IN" w:eastAsia="en-IN"/>
        </w:rPr>
        <mc:AlternateContent>
          <mc:Choice Requires="wpg">
            <w:drawing>
              <wp:anchor distT="0" distB="0" distL="114300" distR="114300" simplePos="0" relativeHeight="251677696" behindDoc="0" locked="0" layoutInCell="1" allowOverlap="1" wp14:anchorId="12C9CDF0" wp14:editId="62EE2742">
                <wp:simplePos x="0" y="0"/>
                <wp:positionH relativeFrom="column">
                  <wp:posOffset>-294640</wp:posOffset>
                </wp:positionH>
                <wp:positionV relativeFrom="paragraph">
                  <wp:posOffset>116840</wp:posOffset>
                </wp:positionV>
                <wp:extent cx="6842760" cy="2519680"/>
                <wp:effectExtent l="0" t="0" r="0" b="0"/>
                <wp:wrapNone/>
                <wp:docPr id="245" name="Group 5"/>
                <wp:cNvGraphicFramePr/>
                <a:graphic xmlns:a="http://schemas.openxmlformats.org/drawingml/2006/main">
                  <a:graphicData uri="http://schemas.microsoft.com/office/word/2010/wordprocessingGroup">
                    <wpg:wgp>
                      <wpg:cNvGrpSpPr/>
                      <wpg:grpSpPr>
                        <a:xfrm>
                          <a:off x="0" y="0"/>
                          <a:ext cx="6842760" cy="2519680"/>
                          <a:chOff x="0" y="0"/>
                          <a:chExt cx="6843762" cy="2520280"/>
                        </a:xfrm>
                      </wpg:grpSpPr>
                      <pic:pic xmlns:pic="http://schemas.openxmlformats.org/drawingml/2006/picture">
                        <pic:nvPicPr>
                          <pic:cNvPr id="246" name="Picture 246" descr="C:\Users\SHARIKA\Desktop\Graph1.tif"/>
                          <pic:cNvPicPr/>
                        </pic:nvPicPr>
                        <pic:blipFill rotWithShape="1">
                          <a:blip r:embed="rId82" cstate="print">
                            <a:extLst>
                              <a:ext uri="{28A0092B-C50C-407E-A947-70E740481C1C}">
                                <a14:useLocalDpi xmlns:a14="http://schemas.microsoft.com/office/drawing/2010/main" val="0"/>
                              </a:ext>
                            </a:extLst>
                          </a:blip>
                          <a:srcRect l="2848" t="3183" r="9811"/>
                          <a:stretch/>
                        </pic:blipFill>
                        <pic:spPr bwMode="auto">
                          <a:xfrm>
                            <a:off x="0" y="0"/>
                            <a:ext cx="3456384" cy="252028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47" name="Picture 247"/>
                          <pic:cNvPicPr/>
                        </pic:nvPicPr>
                        <pic:blipFill rotWithShape="1">
                          <a:blip r:embed="rId83" cstate="print">
                            <a:extLst>
                              <a:ext uri="{28A0092B-C50C-407E-A947-70E740481C1C}">
                                <a14:useLocalDpi xmlns:a14="http://schemas.microsoft.com/office/drawing/2010/main" val="0"/>
                              </a:ext>
                            </a:extLst>
                          </a:blip>
                          <a:srcRect l="3087" t="10081" r="9876" b="3473"/>
                          <a:stretch/>
                        </pic:blipFill>
                        <pic:spPr bwMode="auto">
                          <a:xfrm>
                            <a:off x="3456402" y="85745"/>
                            <a:ext cx="3387360" cy="2434534"/>
                          </a:xfrm>
                          <a:prstGeom prst="rect">
                            <a:avLst/>
                          </a:prstGeom>
                          <a:ln>
                            <a:noFill/>
                          </a:ln>
                          <a:extLst>
                            <a:ext uri="{53640926-AAD7-44D8-BBD7-CCE9431645EC}">
                              <a14:shadowObscured xmlns:a14="http://schemas.microsoft.com/office/drawing/2010/main"/>
                            </a:ext>
                          </a:extLst>
                        </pic:spPr>
                      </pic:pic>
                      <wps:wsp>
                        <wps:cNvPr id="248" name="TextBox 3"/>
                        <wps:cNvSpPr txBox="1"/>
                        <wps:spPr>
                          <a:xfrm>
                            <a:off x="258348" y="2150948"/>
                            <a:ext cx="365806" cy="369332"/>
                          </a:xfrm>
                          <a:prstGeom prst="rect">
                            <a:avLst/>
                          </a:prstGeom>
                          <a:noFill/>
                        </wps:spPr>
                        <wps:txbx>
                          <w:txbxContent>
                            <w:p w:rsidR="00195133" w:rsidRDefault="00195133" w:rsidP="000A32E6">
                              <w:pPr>
                                <w:pStyle w:val="NormalWeb"/>
                                <w:spacing w:before="0" w:beforeAutospacing="0" w:after="0" w:afterAutospacing="0"/>
                              </w:pPr>
                              <w:r>
                                <w:rPr>
                                  <w:rFonts w:asciiTheme="minorHAnsi" w:hAnsi="Calibri" w:cstheme="minorBidi"/>
                                  <w:color w:val="000000" w:themeColor="text1"/>
                                  <w:kern w:val="24"/>
                                  <w:sz w:val="36"/>
                                  <w:szCs w:val="36"/>
                                </w:rPr>
                                <w:t>a)</w:t>
                              </w:r>
                            </w:p>
                          </w:txbxContent>
                        </wps:txbx>
                        <wps:bodyPr wrap="none" rtlCol="0">
                          <a:spAutoFit/>
                        </wps:bodyPr>
                      </wps:wsp>
                      <wps:wsp>
                        <wps:cNvPr id="249" name="TextBox 4"/>
                        <wps:cNvSpPr txBox="1"/>
                        <wps:spPr>
                          <a:xfrm>
                            <a:off x="3908616" y="2150948"/>
                            <a:ext cx="377026" cy="369332"/>
                          </a:xfrm>
                          <a:prstGeom prst="rect">
                            <a:avLst/>
                          </a:prstGeom>
                          <a:noFill/>
                        </wps:spPr>
                        <wps:txbx>
                          <w:txbxContent>
                            <w:p w:rsidR="00195133" w:rsidRDefault="00195133" w:rsidP="000A32E6">
                              <w:pPr>
                                <w:pStyle w:val="NormalWeb"/>
                                <w:spacing w:before="0" w:beforeAutospacing="0" w:after="0" w:afterAutospacing="0"/>
                              </w:pPr>
                              <w:r>
                                <w:rPr>
                                  <w:rFonts w:asciiTheme="minorHAnsi" w:hAnsi="Calibri" w:cstheme="minorBidi"/>
                                  <w:color w:val="000000" w:themeColor="text1"/>
                                  <w:kern w:val="24"/>
                                  <w:sz w:val="36"/>
                                  <w:szCs w:val="36"/>
                                </w:rPr>
                                <w:t>b)</w:t>
                              </w:r>
                            </w:p>
                          </w:txbxContent>
                        </wps:txbx>
                        <wps:bodyPr wrap="none" rtlCol="0">
                          <a:spAutoFit/>
                        </wps:bodyPr>
                      </wps:wsp>
                    </wpg:wgp>
                  </a:graphicData>
                </a:graphic>
                <wp14:sizeRelH relativeFrom="margin">
                  <wp14:pctWidth>0</wp14:pctWidth>
                </wp14:sizeRelH>
                <wp14:sizeRelV relativeFrom="margin">
                  <wp14:pctHeight>0</wp14:pctHeight>
                </wp14:sizeRelV>
              </wp:anchor>
            </w:drawing>
          </mc:Choice>
          <mc:Fallback>
            <w:pict>
              <v:group id="_x0000_s1253" style="position:absolute;margin-left:-23.2pt;margin-top:9.2pt;width:538.8pt;height:198.4pt;z-index:251677696;mso-width-relative:margin;mso-height-relative:margin" coordsize="68437,25202"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">
                <v:shape id="Picture 246" o:spid="_x0000_s1254" type="#_x0000_t75" style="position:absolute;width:34563;height:252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dlabEAAAA3AAAAA8AAABkcnMvZG93bnJldi54bWxEj0Frg0AUhO+B/oflFXoJyVoRW0w2UgqW&#10;gKcmpeDt4b6o1H0r7lbtv88GAj0OM/MNs88X04uJRtdZVvC8jUAQ11Z33Cj4OhebVxDOI2vsLZOC&#10;P3KQHx5We8y0nfmTppNvRICwy1BB6/2QSenqlgy6rR2Ig3exo0Ef5NhIPeIc4KaXcRSl0mDHYaHF&#10;gd5bqn9Ov0ZB9VJULNeXMoniVFNZSPr4npR6elzediA8Lf4/fG8ftYI4SeF2JhwBebg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zdlabEAAAA3AAAAA8AAAAAAAAAAAAAAAAA&#10;nwIAAGRycy9kb3ducmV2LnhtbFBLBQYAAAAABAAEAPcAAACQAwAAAAA=&#10;">
                  <v:imagedata r:id="rId84" o:title="Graph1" croptop="2086f" cropleft="1866f" cropright="6430f"/>
                </v:shape>
                <v:shape id="Picture 247" o:spid="_x0000_s1255" type="#_x0000_t75" style="position:absolute;left:34564;top:857;width:33873;height:243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b+IerFAAAA3AAAAA8AAABkcnMvZG93bnJldi54bWxEj1FLwzAUhd8F/0O4wt5cahlTuqVFhMom&#10;gnO690tzbYrNTWiyrvPXG0HY4+Gc8x3OuppsL0YaQudYwd08A0HcON1xq+Dzo759ABEissbeMSk4&#10;U4CqvL5aY6Hdid9p3MdWJAiHAhWYGH0hZWgMWQxz54mT9+UGizHJoZV6wFOC217mWbaUFjtOCwY9&#10;PRlqvvdHq2A35s/5ax3qw247erN9W/rjz4tSs5vpcQUi0hQv4f/2RivIF/fwdyYdAVn+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2/iHqxQAAANwAAAAPAAAAAAAAAAAAAAAA&#10;AJ8CAABkcnMvZG93bnJldi54bWxQSwUGAAAAAAQABAD3AAAAkQMAAAAA&#10;">
                  <v:imagedata r:id="rId85" o:title="" croptop="6607f" cropbottom="2276f" cropleft="2023f" cropright="6472f"/>
                </v:shape>
                <v:shape id="TextBox 3" o:spid="_x0000_s1256" type="#_x0000_t202" style="position:absolute;left:2583;top:21509;width:3658;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mszT8AA&#10;AADcAAAADwAAAGRycy9kb3ducmV2LnhtbERPy4rCMBTdD/gP4QruxtTiiFajiI4wO58fcGmuTW1z&#10;U5qMdubrzUJweTjvxaqztbhT60vHCkbDBARx7nTJhYLLefc5BeEDssbaMSn4Iw+rZe9jgZl2Dz7S&#10;/RQKEUPYZ6jAhNBkUvrckEU/dA1x5K6utRgibAupW3zEcFvLNEkm0mLJscFgQxtDeXX6tQqmid1X&#10;1Sw9eDv+H32ZzdZ9NzelBv1uPQcRqAtv8cv9oxWk47g2nolHQC6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mszT8AAAADcAAAADwAAAAAAAAAAAAAAAACYAgAAZHJzL2Rvd25y&#10;ZXYueG1sUEsFBgAAAAAEAAQA9QAAAIUDAAAAAA==&#10;" filled="f" stroked="f">
                  <v:textbox style="mso-fit-shape-to-text:t">
                    <w:txbxContent>
                      <w:p w:rsidR="00195133" w:rsidRDefault="00195133" w:rsidP="000A32E6">
                        <w:pPr>
                          <w:pStyle w:val="NormalWeb"/>
                          <w:spacing w:before="0" w:beforeAutospacing="0" w:after="0" w:afterAutospacing="0"/>
                        </w:pPr>
                        <w:r>
                          <w:rPr>
                            <w:rFonts w:asciiTheme="minorHAnsi" w:hAnsi="Calibri" w:cstheme="minorBidi"/>
                            <w:color w:val="000000" w:themeColor="text1"/>
                            <w:kern w:val="24"/>
                            <w:sz w:val="36"/>
                            <w:szCs w:val="36"/>
                          </w:rPr>
                          <w:t>a)</w:t>
                        </w:r>
                      </w:p>
                    </w:txbxContent>
                  </v:textbox>
                </v:shape>
                <v:shape id="TextBox 4" o:spid="_x0000_s1257" type="#_x0000_t202" style="position:absolute;left:39086;top:21509;width:3770;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eW1MQA&#10;AADcAAAADwAAAGRycy9kb3ducmV2LnhtbESP0WrCQBRE34X+w3ILfdONQUXTbETUgm9a2w+4ZG+z&#10;abJ3Q3bVtF/vFgo+DjNzhsnXg23FlXpfO1YwnSQgiEuna64UfH68jZcgfEDW2DomBT/kYV08jXLM&#10;tLvxO13PoRIRwj5DBSaELpPSl4Ys+onriKP35XqLIcq+krrHW4TbVqZJspAWa44LBjvaGiqb88Uq&#10;WCb22DSr9OTt7Hc6N9ud23ffSr08D5tXEIGG8Aj/tw9aQTpbwd+ZeARkc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knltTEAAAA3AAAAA8AAAAAAAAAAAAAAAAAmAIAAGRycy9k&#10;b3ducmV2LnhtbFBLBQYAAAAABAAEAPUAAACJAwAAAAA=&#10;" filled="f" stroked="f">
                  <v:textbox style="mso-fit-shape-to-text:t">
                    <w:txbxContent>
                      <w:p w:rsidR="00195133" w:rsidRDefault="00195133" w:rsidP="000A32E6">
                        <w:pPr>
                          <w:pStyle w:val="NormalWeb"/>
                          <w:spacing w:before="0" w:beforeAutospacing="0" w:after="0" w:afterAutospacing="0"/>
                        </w:pPr>
                        <w:r>
                          <w:rPr>
                            <w:rFonts w:asciiTheme="minorHAnsi" w:hAnsi="Calibri" w:cstheme="minorBidi"/>
                            <w:color w:val="000000" w:themeColor="text1"/>
                            <w:kern w:val="24"/>
                            <w:sz w:val="36"/>
                            <w:szCs w:val="36"/>
                          </w:rPr>
                          <w:t>b)</w:t>
                        </w:r>
                      </w:p>
                    </w:txbxContent>
                  </v:textbox>
                </v:shape>
              </v:group>
            </w:pict>
          </mc:Fallback>
        </mc:AlternateContent>
      </w:r>
    </w:p>
    <w:p w:rsidR="000A32E6" w:rsidRDefault="000A32E6" w:rsidP="000A32E6">
      <w:pPr>
        <w:autoSpaceDE w:val="0"/>
        <w:autoSpaceDN w:val="0"/>
        <w:adjustRightInd w:val="0"/>
        <w:rPr>
          <w:rFonts w:ascii="Times-Roman" w:hAnsi="Times-Roman" w:cs="Times-Roman"/>
          <w:sz w:val="19"/>
          <w:szCs w:val="19"/>
        </w:rPr>
      </w:pPr>
    </w:p>
    <w:p w:rsidR="000A32E6" w:rsidRDefault="000A32E6" w:rsidP="000A32E6">
      <w:pPr>
        <w:autoSpaceDE w:val="0"/>
        <w:autoSpaceDN w:val="0"/>
        <w:adjustRightInd w:val="0"/>
        <w:rPr>
          <w:rFonts w:ascii="Times-Roman" w:hAnsi="Times-Roman" w:cs="Times-Roman"/>
          <w:sz w:val="19"/>
          <w:szCs w:val="19"/>
        </w:rPr>
      </w:pPr>
    </w:p>
    <w:p w:rsidR="000A32E6" w:rsidRDefault="000A32E6" w:rsidP="000A32E6">
      <w:pPr>
        <w:autoSpaceDE w:val="0"/>
        <w:autoSpaceDN w:val="0"/>
        <w:adjustRightInd w:val="0"/>
        <w:spacing w:line="360" w:lineRule="auto"/>
      </w:pPr>
    </w:p>
    <w:p w:rsidR="000A32E6" w:rsidRDefault="000A32E6" w:rsidP="000A32E6">
      <w:pPr>
        <w:autoSpaceDE w:val="0"/>
        <w:autoSpaceDN w:val="0"/>
        <w:adjustRightInd w:val="0"/>
        <w:spacing w:line="360" w:lineRule="auto"/>
      </w:pPr>
    </w:p>
    <w:p w:rsidR="000A32E6" w:rsidRDefault="000A32E6" w:rsidP="000A32E6">
      <w:pPr>
        <w:autoSpaceDE w:val="0"/>
        <w:autoSpaceDN w:val="0"/>
        <w:adjustRightInd w:val="0"/>
        <w:spacing w:line="360" w:lineRule="auto"/>
      </w:pPr>
    </w:p>
    <w:p w:rsidR="000A32E6" w:rsidRDefault="000A32E6" w:rsidP="000A32E6">
      <w:pPr>
        <w:autoSpaceDE w:val="0"/>
        <w:autoSpaceDN w:val="0"/>
        <w:adjustRightInd w:val="0"/>
        <w:spacing w:line="360" w:lineRule="auto"/>
      </w:pPr>
    </w:p>
    <w:p w:rsidR="000A32E6" w:rsidRDefault="000A32E6" w:rsidP="000A32E6">
      <w:pPr>
        <w:autoSpaceDE w:val="0"/>
        <w:autoSpaceDN w:val="0"/>
        <w:adjustRightInd w:val="0"/>
        <w:spacing w:line="360" w:lineRule="auto"/>
      </w:pPr>
    </w:p>
    <w:p w:rsidR="000A32E6" w:rsidRDefault="000A32E6" w:rsidP="000A32E6">
      <w:pPr>
        <w:autoSpaceDE w:val="0"/>
        <w:autoSpaceDN w:val="0"/>
        <w:adjustRightInd w:val="0"/>
        <w:spacing w:line="360" w:lineRule="auto"/>
      </w:pPr>
    </w:p>
    <w:p w:rsidR="000A32E6" w:rsidRDefault="000A32E6" w:rsidP="000A32E6">
      <w:pPr>
        <w:autoSpaceDE w:val="0"/>
        <w:autoSpaceDN w:val="0"/>
        <w:adjustRightInd w:val="0"/>
        <w:spacing w:line="360" w:lineRule="auto"/>
      </w:pPr>
    </w:p>
    <w:p w:rsidR="000A32E6" w:rsidRDefault="000A32E6" w:rsidP="000A32E6">
      <w:pPr>
        <w:autoSpaceDE w:val="0"/>
        <w:autoSpaceDN w:val="0"/>
        <w:adjustRightInd w:val="0"/>
        <w:spacing w:line="360" w:lineRule="auto"/>
      </w:pPr>
    </w:p>
    <w:p w:rsidR="000A32E6" w:rsidRDefault="000A32E6" w:rsidP="000A32E6">
      <w:pPr>
        <w:autoSpaceDE w:val="0"/>
        <w:autoSpaceDN w:val="0"/>
        <w:adjustRightInd w:val="0"/>
        <w:spacing w:line="360" w:lineRule="auto"/>
      </w:pPr>
    </w:p>
    <w:p w:rsidR="000A32E6" w:rsidRDefault="000A32E6" w:rsidP="000A32E6">
      <w:pPr>
        <w:autoSpaceDE w:val="0"/>
        <w:autoSpaceDN w:val="0"/>
        <w:adjustRightInd w:val="0"/>
        <w:spacing w:line="360" w:lineRule="auto"/>
      </w:pPr>
    </w:p>
    <w:p w:rsidR="000A32E6" w:rsidRPr="00A058AE" w:rsidRDefault="005854CD" w:rsidP="000A32E6">
      <w:pPr>
        <w:autoSpaceDE w:val="0"/>
        <w:autoSpaceDN w:val="0"/>
        <w:adjustRightInd w:val="0"/>
        <w:spacing w:line="360" w:lineRule="auto"/>
        <w:rPr>
          <w:b/>
          <w:i/>
        </w:rPr>
      </w:pPr>
      <w:r>
        <w:rPr>
          <w:b/>
          <w:i/>
        </w:rPr>
        <w:t>Fig 11</w:t>
      </w:r>
      <w:r w:rsidR="000A32E6" w:rsidRPr="00A058AE">
        <w:rPr>
          <w:b/>
          <w:i/>
        </w:rPr>
        <w:t>. a).Storage modulus Vs frequency and (b) Loss Modulus Vs frequency for</w:t>
      </w:r>
      <w:r w:rsidR="00A058AE" w:rsidRPr="00A058AE">
        <w:rPr>
          <w:b/>
          <w:i/>
        </w:rPr>
        <w:t xml:space="preserve"> </w:t>
      </w:r>
      <w:r w:rsidR="000A32E6" w:rsidRPr="00A058AE">
        <w:rPr>
          <w:b/>
          <w:i/>
        </w:rPr>
        <w:t>50PP/50NR/MWCNT nanocomposites</w:t>
      </w:r>
    </w:p>
    <w:p w:rsidR="000A32E6" w:rsidRDefault="000A32E6" w:rsidP="000A32E6">
      <w:pPr>
        <w:autoSpaceDE w:val="0"/>
        <w:autoSpaceDN w:val="0"/>
        <w:adjustRightInd w:val="0"/>
      </w:pPr>
    </w:p>
    <w:p w:rsidR="000A32E6" w:rsidRPr="00863D5B" w:rsidRDefault="005854CD" w:rsidP="000A32E6">
      <w:pPr>
        <w:spacing w:line="480" w:lineRule="auto"/>
        <w:jc w:val="both"/>
      </w:pPr>
      <w:r>
        <w:t>Fig11</w:t>
      </w:r>
      <w:r w:rsidR="000A32E6">
        <w:t xml:space="preserve"> shows the variation in storage modulus, loss modulus of 50PP/50NR blen</w:t>
      </w:r>
      <w:r w:rsidR="00A058AE">
        <w:t>d</w:t>
      </w:r>
      <w:r>
        <w:t xml:space="preserve"> and its composites. From Fig.11</w:t>
      </w:r>
      <w:r w:rsidR="000A32E6">
        <w:t xml:space="preserve">a) it can be observed that the addition of MWCNT increases the </w:t>
      </w:r>
      <w:r w:rsidR="000A32E6">
        <w:lastRenderedPageBreak/>
        <w:t>storage modulus of 50PP/50NR blend system. Unlike 80PP/20NR system a continuous network is formed in the neat 50PP/50NR blend due to to its co-continuous morphology.  Addition of 3wt% MWCNT  produces a double percolation effect because of the selective localization of multiwalled carbon nanotubes in the NR phase i.e a percolated network of MWCNTs are formed within the continuous NR phase. This will reduce the rheological percolation threshold of 50PP/50NR/MWCNT system than that of PP/MWCNT system. The double percolation effect become more prominent with increasing the MWCNT content and it enhances the stor</w:t>
      </w:r>
      <w:r w:rsidR="00A058AE">
        <w:t>a</w:t>
      </w:r>
      <w:r w:rsidR="009D13D8">
        <w:t>ge modulus of the system. Fig 11</w:t>
      </w:r>
      <w:r w:rsidR="000A32E6">
        <w:t>b shows that loss modulus follows the same trend as that of the storage modulus.</w:t>
      </w:r>
    </w:p>
    <w:p w:rsidR="000A32E6" w:rsidRDefault="000A32E6" w:rsidP="000A32E6">
      <w:pPr>
        <w:autoSpaceDE w:val="0"/>
        <w:autoSpaceDN w:val="0"/>
        <w:adjustRightInd w:val="0"/>
        <w:spacing w:line="360" w:lineRule="auto"/>
        <w:jc w:val="both"/>
        <w:rPr>
          <w:color w:val="000000"/>
        </w:rPr>
      </w:pPr>
    </w:p>
    <w:p w:rsidR="000A32E6" w:rsidRDefault="000A32E6" w:rsidP="000A32E6">
      <w:pPr>
        <w:autoSpaceDE w:val="0"/>
        <w:autoSpaceDN w:val="0"/>
        <w:adjustRightInd w:val="0"/>
        <w:spacing w:line="360" w:lineRule="auto"/>
        <w:jc w:val="both"/>
        <w:rPr>
          <w:color w:val="000000"/>
        </w:rPr>
      </w:pPr>
    </w:p>
    <w:p w:rsidR="000A32E6" w:rsidRDefault="000A32E6" w:rsidP="000A32E6">
      <w:pPr>
        <w:autoSpaceDE w:val="0"/>
        <w:autoSpaceDN w:val="0"/>
        <w:adjustRightInd w:val="0"/>
        <w:spacing w:line="360" w:lineRule="auto"/>
        <w:jc w:val="both"/>
        <w:rPr>
          <w:color w:val="000000"/>
        </w:rPr>
      </w:pPr>
    </w:p>
    <w:p w:rsidR="000A32E6" w:rsidRDefault="000A32E6" w:rsidP="000A32E6">
      <w:pPr>
        <w:autoSpaceDE w:val="0"/>
        <w:autoSpaceDN w:val="0"/>
        <w:adjustRightInd w:val="0"/>
        <w:spacing w:line="360" w:lineRule="auto"/>
        <w:jc w:val="both"/>
        <w:rPr>
          <w:color w:val="000000"/>
        </w:rPr>
      </w:pPr>
      <w:r>
        <w:rPr>
          <w:noProof/>
          <w:lang w:val="en-IN" w:eastAsia="en-IN"/>
        </w:rPr>
        <mc:AlternateContent>
          <mc:Choice Requires="wpg">
            <w:drawing>
              <wp:anchor distT="0" distB="0" distL="114300" distR="114300" simplePos="0" relativeHeight="251676672" behindDoc="0" locked="0" layoutInCell="1" allowOverlap="1" wp14:anchorId="6D247769" wp14:editId="2B05F639">
                <wp:simplePos x="0" y="0"/>
                <wp:positionH relativeFrom="column">
                  <wp:posOffset>-600075</wp:posOffset>
                </wp:positionH>
                <wp:positionV relativeFrom="paragraph">
                  <wp:posOffset>-540385</wp:posOffset>
                </wp:positionV>
                <wp:extent cx="6583045" cy="2552700"/>
                <wp:effectExtent l="0" t="0" r="8255" b="0"/>
                <wp:wrapNone/>
                <wp:docPr id="96" name="Group 7"/>
                <wp:cNvGraphicFramePr/>
                <a:graphic xmlns:a="http://schemas.openxmlformats.org/drawingml/2006/main">
                  <a:graphicData uri="http://schemas.microsoft.com/office/word/2010/wordprocessingGroup">
                    <wpg:wgp>
                      <wpg:cNvGrpSpPr/>
                      <wpg:grpSpPr>
                        <a:xfrm>
                          <a:off x="0" y="0"/>
                          <a:ext cx="6583045" cy="2552700"/>
                          <a:chOff x="0" y="0"/>
                          <a:chExt cx="7824611" cy="3452113"/>
                        </a:xfrm>
                      </wpg:grpSpPr>
                      <wpg:grpSp>
                        <wpg:cNvPr id="97" name="Group 97"/>
                        <wpg:cNvGrpSpPr/>
                        <wpg:grpSpPr>
                          <a:xfrm>
                            <a:off x="0" y="0"/>
                            <a:ext cx="7824611" cy="3267447"/>
                            <a:chOff x="0" y="0"/>
                            <a:chExt cx="7824611" cy="3267447"/>
                          </a:xfrm>
                        </wpg:grpSpPr>
                        <pic:pic xmlns:pic="http://schemas.openxmlformats.org/drawingml/2006/picture">
                          <pic:nvPicPr>
                            <pic:cNvPr id="98" name="Picture 98"/>
                            <pic:cNvPicPr/>
                          </pic:nvPicPr>
                          <pic:blipFill rotWithShape="1">
                            <a:blip r:embed="rId86" cstate="print">
                              <a:extLst>
                                <a:ext uri="{28A0092B-C50C-407E-A947-70E740481C1C}">
                                  <a14:useLocalDpi xmlns:a14="http://schemas.microsoft.com/office/drawing/2010/main" val="0"/>
                                </a:ext>
                              </a:extLst>
                            </a:blip>
                            <a:srcRect t="3169" r="11051"/>
                            <a:stretch/>
                          </pic:blipFill>
                          <pic:spPr bwMode="auto">
                            <a:xfrm>
                              <a:off x="0" y="0"/>
                              <a:ext cx="3888432" cy="3267447"/>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9" name="Picture 99"/>
                            <pic:cNvPicPr/>
                          </pic:nvPicPr>
                          <pic:blipFill rotWithShape="1">
                            <a:blip r:embed="rId87" cstate="print">
                              <a:extLst>
                                <a:ext uri="{28A0092B-C50C-407E-A947-70E740481C1C}">
                                  <a14:useLocalDpi xmlns:a14="http://schemas.microsoft.com/office/drawing/2010/main" val="0"/>
                                </a:ext>
                              </a:extLst>
                            </a:blip>
                            <a:srcRect l="8817" t="8442" r="10930" b="5195"/>
                            <a:stretch/>
                          </pic:blipFill>
                          <pic:spPr bwMode="auto">
                            <a:xfrm>
                              <a:off x="4176464" y="206127"/>
                              <a:ext cx="3648147" cy="2917304"/>
                            </a:xfrm>
                            <a:prstGeom prst="rect">
                              <a:avLst/>
                            </a:prstGeom>
                            <a:ln>
                              <a:noFill/>
                            </a:ln>
                            <a:extLst>
                              <a:ext uri="{53640926-AAD7-44D8-BBD7-CCE9431645EC}">
                                <a14:shadowObscured xmlns:a14="http://schemas.microsoft.com/office/drawing/2010/main"/>
                              </a:ext>
                            </a:extLst>
                          </pic:spPr>
                        </pic:pic>
                      </wpg:grpSp>
                      <wps:wsp>
                        <wps:cNvPr id="100" name="TextBox 4"/>
                        <wps:cNvSpPr txBox="1"/>
                        <wps:spPr>
                          <a:xfrm>
                            <a:off x="472672" y="2889546"/>
                            <a:ext cx="610654" cy="475081"/>
                          </a:xfrm>
                          <a:prstGeom prst="rect">
                            <a:avLst/>
                          </a:prstGeom>
                          <a:noFill/>
                        </wps:spPr>
                        <wps:txbx>
                          <w:txbxContent>
                            <w:p w:rsidR="00195133" w:rsidRDefault="00195133" w:rsidP="000A32E6">
                              <w:pPr>
                                <w:pStyle w:val="NormalWeb"/>
                                <w:spacing w:before="0" w:beforeAutospacing="0" w:after="0" w:afterAutospacing="0"/>
                              </w:pPr>
                              <w:r>
                                <w:rPr>
                                  <w:rFonts w:asciiTheme="minorHAnsi" w:hAnsi="Calibri" w:cstheme="minorBidi"/>
                                  <w:color w:val="000000" w:themeColor="text1"/>
                                  <w:kern w:val="24"/>
                                  <w:sz w:val="36"/>
                                  <w:szCs w:val="36"/>
                                </w:rPr>
                                <w:t>a)</w:t>
                              </w:r>
                            </w:p>
                          </w:txbxContent>
                        </wps:txbx>
                        <wps:bodyPr wrap="square" rtlCol="0">
                          <a:noAutofit/>
                        </wps:bodyPr>
                      </wps:wsp>
                      <wps:wsp>
                        <wps:cNvPr id="101" name="TextBox 6"/>
                        <wps:cNvSpPr txBox="1"/>
                        <wps:spPr>
                          <a:xfrm>
                            <a:off x="4286491" y="2991831"/>
                            <a:ext cx="473893" cy="460282"/>
                          </a:xfrm>
                          <a:prstGeom prst="rect">
                            <a:avLst/>
                          </a:prstGeom>
                          <a:noFill/>
                        </wps:spPr>
                        <wps:txbx>
                          <w:txbxContent>
                            <w:p w:rsidR="00195133" w:rsidRDefault="00195133" w:rsidP="000A32E6">
                              <w:pPr>
                                <w:pStyle w:val="NormalWeb"/>
                                <w:spacing w:before="0" w:beforeAutospacing="0" w:after="0" w:afterAutospacing="0"/>
                              </w:pPr>
                              <w:r>
                                <w:rPr>
                                  <w:rFonts w:asciiTheme="minorHAnsi" w:hAnsi="Calibri" w:cstheme="minorBidi"/>
                                  <w:color w:val="000000" w:themeColor="text1"/>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id="_x0000_s1258" style="position:absolute;left:0;text-align:left;margin-left:-47.25pt;margin-top:-42.55pt;width:518.35pt;height:201pt;z-index:251676672;mso-width-relative:margin;mso-height-relative:margin" coordsize="78246,34521"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">
                <v:group id="Group 97" o:spid="_x0000_s1259" style="position:absolute;width:78246;height:32674" coordsize="78246,326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wdZNMYAAADbAAAADwAAAGRycy9kb3ducmV2LnhtbESPW2vCQBSE3wv+h+UI&#10;faubWFo1ZhURW/ogghcQ3w7Zkwtmz4bsNon/vlso9HGYmW+YdD2YWnTUusqygngSgSDOrK64UHA5&#10;f7zMQTiPrLG2TAoe5GC9Gj2lmGjb85G6ky9EgLBLUEHpfZNI6bKSDLqJbYiDl9vWoA+yLaRusQ9w&#10;U8tpFL1LgxWHhRIb2paU3U/fRsFnj/3mNd51+3u+fdzOb4frPialnsfDZgnC0+D/w3/tL61gMY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B1k0xgAAANsA&#10;AAAPAAAAAAAAAAAAAAAAAKoCAABkcnMvZG93bnJldi54bWxQSwUGAAAAAAQABAD6AAAAnQMAAAAA&#10;">
                  <v:shape id="Picture 98" o:spid="_x0000_s1260" type="#_x0000_t75" style="position:absolute;width:38884;height:326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xf5Du/AAAA2wAAAA8AAABkcnMvZG93bnJldi54bWxET8uKwjAU3Qv+Q7jC7GyiC9GOsQzCYHEh&#10;+PiAO82dprS5KU1G699PFoLLw3lvi9F14k5DaDxrWGQKBHHlTcO1htv1e74GESKywc4zaXhSgGI3&#10;nWwxN/7BZ7pfYi1SCIccNdgY+1zKUFlyGDLfEyfu1w8OY4JDLc2AjxTuOrlUaiUdNpwaLPa0t1S1&#10;lz+noT31Vi0qFffrQ/kTSlyp5fGo9cds/PoEEWmMb/HLXRoNmzQ2fUk/QO7+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MX+Q7vwAAANsAAAAPAAAAAAAAAAAAAAAAAJ8CAABk&#10;cnMvZG93bnJldi54bWxQSwUGAAAAAAQABAD3AAAAiwMAAAAA&#10;">
                    <v:imagedata r:id="rId88" o:title="" croptop="2077f" cropright="7242f"/>
                  </v:shape>
                  <v:shape id="Picture 99" o:spid="_x0000_s1261" type="#_x0000_t75" style="position:absolute;left:41764;top:2061;width:36482;height:291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nYfrDAAAA2wAAAA8AAABkcnMvZG93bnJldi54bWxEj0+LwjAUxO/CfofwFrxpqgdZq1F2Bf+c&#10;FnRl8fhonk21eSlNtNVPbwTB4zAzv2Gm89aW4kq1LxwrGPQTEMSZ0wXnCvZ/y94XCB+QNZaOScGN&#10;PMxnH50ppto1vKXrLuQiQtinqMCEUKVS+syQRd93FXH0jq62GKKsc6lrbCLclnKYJCNpseC4YLCi&#10;haHsvLtYBf8js2kGq/LXtId1Im/7k73/nJTqfrbfExCB2vAOv9obrWA8hueX+APk7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idh+sMAAADbAAAADwAAAAAAAAAAAAAAAACf&#10;AgAAZHJzL2Rvd25yZXYueG1sUEsFBgAAAAAEAAQA9wAAAI8DAAAAAA==&#10;">
                    <v:imagedata r:id="rId89" o:title="" croptop="5533f" cropbottom="3405f" cropleft="5778f" cropright="7163f"/>
                  </v:shape>
                </v:group>
                <v:shape id="TextBox 4" o:spid="_x0000_s1262" type="#_x0000_t202" style="position:absolute;left:4726;top:28895;width:6107;height:47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FAf4MQA&#10;AADcAAAADwAAAGRycy9kb3ducmV2LnhtbESPQWvCQBCF70L/wzKF3nS3UkVTVymVQk+KsRV6G7Jj&#10;EpqdDdmtSf+9cxC8zfDevPfNajP4Rl2oi3VgC88TA4q4CK7m0sLX8WO8ABUTssMmMFn4pwib9cNo&#10;hZkLPR/okqdSSQjHDC1UKbWZ1rGoyGOchJZYtHPoPCZZu1K7DnsJ942eGjPXHmuWhgpbeq+o+M3/&#10;vIXv3fnn9GL25dbP2j4MRrNfamufHoe3V1CJhnQ3364/neAbwZdnZAK9v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xQH+DEAAAA3AAAAA8AAAAAAAAAAAAAAAAAmAIAAGRycy9k&#10;b3ducmV2LnhtbFBLBQYAAAAABAAEAPUAAACJAwAAAAA=&#10;" filled="f" stroked="f">
                  <v:textbox>
                    <w:txbxContent>
                      <w:p w:rsidR="00195133" w:rsidRDefault="00195133" w:rsidP="000A32E6">
                        <w:pPr>
                          <w:pStyle w:val="NormalWeb"/>
                          <w:spacing w:before="0" w:beforeAutospacing="0" w:after="0" w:afterAutospacing="0"/>
                        </w:pPr>
                        <w:r>
                          <w:rPr>
                            <w:rFonts w:asciiTheme="minorHAnsi" w:hAnsi="Calibri" w:cstheme="minorBidi"/>
                            <w:color w:val="000000" w:themeColor="text1"/>
                            <w:kern w:val="24"/>
                            <w:sz w:val="36"/>
                            <w:szCs w:val="36"/>
                          </w:rPr>
                          <w:t>a)</w:t>
                        </w:r>
                      </w:p>
                    </w:txbxContent>
                  </v:textbox>
                </v:shape>
                <v:shape id="TextBox 6" o:spid="_x0000_s1263" type="#_x0000_t202" style="position:absolute;left:42864;top:29918;width:4739;height:46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y6e8AA&#10;AADcAAAADwAAAGRycy9kb3ducmV2LnhtbERPS4vCMBC+C/sfwix400RR0WqUZWVhT4pP8DY0Y1ts&#10;JqXJ2u6/N4LgbT6+5yxWrS3FnWpfONYw6CsQxKkzBWcajoef3hSED8gGS8ek4Z88rJYfnQUmxjW8&#10;o/s+ZCKGsE9QQx5ClUjp05ws+r6riCN3dbXFEGGdSVNjE8NtKYdKTaTFgmNDjhV955Te9n9Ww2lz&#10;vZxHaput7bhqXKsk25nUuvvZfs1BBGrDW/xy/5o4Xw3g+Uy8QC4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xy6e8AAAADcAAAADwAAAAAAAAAAAAAAAACYAgAAZHJzL2Rvd25y&#10;ZXYueG1sUEsFBgAAAAAEAAQA9QAAAIUDAAAAAA==&#10;" filled="f" stroked="f">
                  <v:textbox>
                    <w:txbxContent>
                      <w:p w:rsidR="00195133" w:rsidRDefault="00195133" w:rsidP="000A32E6">
                        <w:pPr>
                          <w:pStyle w:val="NormalWeb"/>
                          <w:spacing w:before="0" w:beforeAutospacing="0" w:after="0" w:afterAutospacing="0"/>
                        </w:pPr>
                        <w:r>
                          <w:rPr>
                            <w:rFonts w:asciiTheme="minorHAnsi" w:hAnsi="Calibri" w:cstheme="minorBidi"/>
                            <w:color w:val="000000" w:themeColor="text1"/>
                            <w:kern w:val="24"/>
                            <w:sz w:val="36"/>
                            <w:szCs w:val="36"/>
                          </w:rPr>
                          <w:t>b)</w:t>
                        </w:r>
                      </w:p>
                    </w:txbxContent>
                  </v:textbox>
                </v:shape>
              </v:group>
            </w:pict>
          </mc:Fallback>
        </mc:AlternateContent>
      </w:r>
    </w:p>
    <w:p w:rsidR="000A32E6" w:rsidRDefault="000A32E6" w:rsidP="000A32E6">
      <w:pPr>
        <w:autoSpaceDE w:val="0"/>
        <w:autoSpaceDN w:val="0"/>
        <w:adjustRightInd w:val="0"/>
        <w:spacing w:line="360" w:lineRule="auto"/>
        <w:jc w:val="both"/>
        <w:rPr>
          <w:color w:val="000000"/>
        </w:rPr>
      </w:pPr>
    </w:p>
    <w:p w:rsidR="000A32E6" w:rsidRDefault="000A32E6" w:rsidP="000A32E6">
      <w:pPr>
        <w:autoSpaceDE w:val="0"/>
        <w:autoSpaceDN w:val="0"/>
        <w:adjustRightInd w:val="0"/>
        <w:spacing w:line="360" w:lineRule="auto"/>
        <w:jc w:val="both"/>
        <w:rPr>
          <w:color w:val="000000"/>
        </w:rPr>
      </w:pPr>
    </w:p>
    <w:p w:rsidR="000A32E6" w:rsidRDefault="000A32E6" w:rsidP="000A32E6">
      <w:pPr>
        <w:autoSpaceDE w:val="0"/>
        <w:autoSpaceDN w:val="0"/>
        <w:adjustRightInd w:val="0"/>
        <w:spacing w:line="360" w:lineRule="auto"/>
        <w:jc w:val="both"/>
      </w:pPr>
    </w:p>
    <w:p w:rsidR="000A32E6" w:rsidRDefault="000A32E6" w:rsidP="000A32E6">
      <w:pPr>
        <w:autoSpaceDE w:val="0"/>
        <w:autoSpaceDN w:val="0"/>
        <w:adjustRightInd w:val="0"/>
        <w:spacing w:line="360" w:lineRule="auto"/>
        <w:jc w:val="both"/>
      </w:pPr>
    </w:p>
    <w:p w:rsidR="000A32E6" w:rsidRDefault="000A32E6" w:rsidP="000A32E6">
      <w:pPr>
        <w:autoSpaceDE w:val="0"/>
        <w:autoSpaceDN w:val="0"/>
        <w:adjustRightInd w:val="0"/>
        <w:spacing w:line="360" w:lineRule="auto"/>
        <w:jc w:val="both"/>
      </w:pPr>
    </w:p>
    <w:p w:rsidR="000A32E6" w:rsidRDefault="000A32E6" w:rsidP="000A32E6">
      <w:pPr>
        <w:autoSpaceDE w:val="0"/>
        <w:autoSpaceDN w:val="0"/>
        <w:adjustRightInd w:val="0"/>
        <w:spacing w:line="360" w:lineRule="auto"/>
        <w:jc w:val="both"/>
      </w:pPr>
    </w:p>
    <w:p w:rsidR="000A32E6" w:rsidRDefault="000A32E6" w:rsidP="000A32E6">
      <w:pPr>
        <w:autoSpaceDE w:val="0"/>
        <w:autoSpaceDN w:val="0"/>
        <w:adjustRightInd w:val="0"/>
        <w:spacing w:line="360" w:lineRule="auto"/>
        <w:jc w:val="both"/>
      </w:pPr>
    </w:p>
    <w:p w:rsidR="000A32E6" w:rsidRDefault="000A32E6" w:rsidP="000A32E6">
      <w:pPr>
        <w:autoSpaceDE w:val="0"/>
        <w:autoSpaceDN w:val="0"/>
        <w:adjustRightInd w:val="0"/>
        <w:spacing w:line="360" w:lineRule="auto"/>
        <w:jc w:val="both"/>
      </w:pPr>
    </w:p>
    <w:p w:rsidR="000A32E6" w:rsidRDefault="005854CD" w:rsidP="000A32E6">
      <w:pPr>
        <w:autoSpaceDE w:val="0"/>
        <w:autoSpaceDN w:val="0"/>
        <w:adjustRightInd w:val="0"/>
        <w:spacing w:line="360" w:lineRule="auto"/>
        <w:jc w:val="both"/>
        <w:rPr>
          <w:color w:val="000000"/>
        </w:rPr>
      </w:pPr>
      <w:r>
        <w:t>Fig 12</w:t>
      </w:r>
      <w:r w:rsidR="000A32E6">
        <w:t>.a)Complex viscosity vs frequency b) Van Gurp Palmen plot for 50PP/50NR/MWCNT composites</w:t>
      </w:r>
    </w:p>
    <w:p w:rsidR="000A32E6" w:rsidRDefault="000A32E6" w:rsidP="000A32E6">
      <w:pPr>
        <w:autoSpaceDE w:val="0"/>
        <w:autoSpaceDN w:val="0"/>
        <w:adjustRightInd w:val="0"/>
        <w:spacing w:line="360" w:lineRule="auto"/>
        <w:jc w:val="both"/>
        <w:rPr>
          <w:color w:val="000000"/>
        </w:rPr>
      </w:pPr>
    </w:p>
    <w:p w:rsidR="000A32E6" w:rsidRDefault="000A32E6" w:rsidP="000A32E6">
      <w:pPr>
        <w:autoSpaceDE w:val="0"/>
        <w:autoSpaceDN w:val="0"/>
        <w:adjustRightInd w:val="0"/>
        <w:spacing w:line="360" w:lineRule="auto"/>
        <w:jc w:val="both"/>
        <w:rPr>
          <w:color w:val="000000"/>
        </w:rPr>
      </w:pPr>
      <w:r w:rsidRPr="00A058AE">
        <w:rPr>
          <w:color w:val="000000"/>
        </w:rPr>
        <w:t>Fig</w:t>
      </w:r>
      <w:r w:rsidR="005854CD">
        <w:rPr>
          <w:color w:val="000000"/>
        </w:rPr>
        <w:t xml:space="preserve"> 12</w:t>
      </w:r>
      <w:r w:rsidRPr="002363ED">
        <w:rPr>
          <w:color w:val="000000"/>
        </w:rPr>
        <w:t xml:space="preserve"> shows the variation in complex viscosity with frequency</w:t>
      </w:r>
      <w:r>
        <w:rPr>
          <w:color w:val="000000"/>
        </w:rPr>
        <w:t xml:space="preserve"> </w:t>
      </w:r>
      <w:r w:rsidRPr="002363ED">
        <w:rPr>
          <w:color w:val="000000"/>
        </w:rPr>
        <w:t>and van Gurp-Palmen plot f</w:t>
      </w:r>
      <w:r>
        <w:rPr>
          <w:color w:val="000000"/>
        </w:rPr>
        <w:t xml:space="preserve">or MWCNT filled 50/50 PP/NR blend. </w:t>
      </w:r>
      <w:r w:rsidRPr="002363ED">
        <w:rPr>
          <w:color w:val="000000"/>
        </w:rPr>
        <w:t xml:space="preserve"> </w:t>
      </w:r>
      <w:r w:rsidR="005854CD">
        <w:rPr>
          <w:color w:val="000000"/>
        </w:rPr>
        <w:t>Fig 12</w:t>
      </w:r>
      <w:r w:rsidRPr="00A058AE">
        <w:rPr>
          <w:color w:val="000000"/>
        </w:rPr>
        <w:t>(a)</w:t>
      </w:r>
      <w:r>
        <w:rPr>
          <w:color w:val="000000"/>
        </w:rPr>
        <w:t xml:space="preserve"> shows that complex viscosity of the blends increases with increasing the concentration of MWCNT. This clearly indicates that the percolated network of MWCNTs hinders the motion of polymer chains. It is observed that </w:t>
      </w:r>
      <w:r w:rsidRPr="002363ED">
        <w:rPr>
          <w:color w:val="000000"/>
        </w:rPr>
        <w:t xml:space="preserve"> </w:t>
      </w:r>
      <w:r>
        <w:rPr>
          <w:color w:val="000000"/>
        </w:rPr>
        <w:t xml:space="preserve">50/50 PP/NR blend without MWCNT </w:t>
      </w:r>
      <w:r w:rsidRPr="002363ED">
        <w:rPr>
          <w:color w:val="000000"/>
        </w:rPr>
        <w:t>shows shear thinning behaviour over th</w:t>
      </w:r>
      <w:r>
        <w:rPr>
          <w:color w:val="000000"/>
        </w:rPr>
        <w:t xml:space="preserve">e complete range of frequencies </w:t>
      </w:r>
      <w:r w:rsidRPr="002363ED">
        <w:rPr>
          <w:color w:val="000000"/>
        </w:rPr>
        <w:t>, which is an indicati</w:t>
      </w:r>
      <w:r>
        <w:rPr>
          <w:color w:val="000000"/>
        </w:rPr>
        <w:t xml:space="preserve">on of the highly interconnected </w:t>
      </w:r>
      <w:r w:rsidRPr="002363ED">
        <w:rPr>
          <w:color w:val="000000"/>
        </w:rPr>
        <w:t>NR phase in the PP mat</w:t>
      </w:r>
      <w:r>
        <w:rPr>
          <w:color w:val="000000"/>
        </w:rPr>
        <w:t xml:space="preserve">rix ie co-continuous morphology </w:t>
      </w:r>
      <w:r w:rsidRPr="002363ED">
        <w:rPr>
          <w:color w:val="000000"/>
        </w:rPr>
        <w:t xml:space="preserve">of the blend. In the van Gurp-Palmen plot </w:t>
      </w:r>
      <w:r w:rsidRPr="009D13D8">
        <w:rPr>
          <w:color w:val="000000" w:themeColor="text1"/>
        </w:rPr>
        <w:t>(</w:t>
      </w:r>
      <w:r w:rsidR="005854CD" w:rsidRPr="009D13D8">
        <w:rPr>
          <w:color w:val="000000" w:themeColor="text1"/>
        </w:rPr>
        <w:t>Fig. 12</w:t>
      </w:r>
      <w:r w:rsidRPr="009D13D8">
        <w:rPr>
          <w:color w:val="000000" w:themeColor="text1"/>
        </w:rPr>
        <w:t>(b)</w:t>
      </w:r>
      <w:r w:rsidR="009D13D8" w:rsidRPr="009D13D8">
        <w:rPr>
          <w:color w:val="000000" w:themeColor="text1"/>
        </w:rPr>
        <w:t>,</w:t>
      </w:r>
      <w:r>
        <w:rPr>
          <w:color w:val="000000"/>
        </w:rPr>
        <w:t xml:space="preserve"> </w:t>
      </w:r>
      <w:r>
        <w:rPr>
          <w:color w:val="000000"/>
        </w:rPr>
        <w:lastRenderedPageBreak/>
        <w:t xml:space="preserve">the phase angle </w:t>
      </w:r>
      <w:r w:rsidRPr="002363ED">
        <w:rPr>
          <w:color w:val="000000"/>
        </w:rPr>
        <w:t>further lowered due to increased e</w:t>
      </w:r>
      <w:r>
        <w:rPr>
          <w:color w:val="000000"/>
        </w:rPr>
        <w:t xml:space="preserve">lasticity (due to high fraction </w:t>
      </w:r>
      <w:r w:rsidRPr="002363ED">
        <w:rPr>
          <w:color w:val="000000"/>
        </w:rPr>
        <w:t>NR). The nature of the van Gurp-P</w:t>
      </w:r>
      <w:r>
        <w:rPr>
          <w:color w:val="000000"/>
        </w:rPr>
        <w:t xml:space="preserve">almen curve can give indication </w:t>
      </w:r>
      <w:r w:rsidRPr="002363ED">
        <w:rPr>
          <w:color w:val="000000"/>
        </w:rPr>
        <w:t>of the blend morphology i</w:t>
      </w:r>
      <w:r>
        <w:rPr>
          <w:color w:val="000000"/>
        </w:rPr>
        <w:t>.e., either matrix – droplet or co-continuous morphologies</w:t>
      </w:r>
      <w:r w:rsidRPr="002363ED">
        <w:rPr>
          <w:color w:val="000000"/>
        </w:rPr>
        <w:t>.</w:t>
      </w:r>
      <w:r>
        <w:rPr>
          <w:rStyle w:val="EndnoteReference"/>
          <w:color w:val="000000"/>
        </w:rPr>
        <w:endnoteReference w:id="39"/>
      </w:r>
      <w:r w:rsidRPr="00A83AC6">
        <w:rPr>
          <w:color w:val="000000"/>
          <w:vertAlign w:val="superscript"/>
        </w:rPr>
        <w:t>,</w:t>
      </w:r>
      <w:r>
        <w:rPr>
          <w:rStyle w:val="EndnoteReference"/>
          <w:color w:val="000000"/>
        </w:rPr>
        <w:endnoteReference w:id="40"/>
      </w:r>
      <w:r w:rsidRPr="002363ED">
        <w:rPr>
          <w:color w:val="000000"/>
        </w:rPr>
        <w:t xml:space="preserve"> The van Gurp-Palmen plots</w:t>
      </w:r>
      <w:r>
        <w:rPr>
          <w:color w:val="000000"/>
        </w:rPr>
        <w:t xml:space="preserve"> </w:t>
      </w:r>
      <w:r w:rsidRPr="002363ED">
        <w:rPr>
          <w:color w:val="000000"/>
        </w:rPr>
        <w:t xml:space="preserve">of 50/50 PP/NR blend </w:t>
      </w:r>
      <w:r w:rsidRPr="009D13D8">
        <w:rPr>
          <w:color w:val="000000" w:themeColor="text1"/>
        </w:rPr>
        <w:t>(F</w:t>
      </w:r>
      <w:r w:rsidR="005854CD" w:rsidRPr="009D13D8">
        <w:rPr>
          <w:color w:val="000000" w:themeColor="text1"/>
        </w:rPr>
        <w:t>ig. 12</w:t>
      </w:r>
      <w:r w:rsidRPr="009D13D8">
        <w:rPr>
          <w:color w:val="000000" w:themeColor="text1"/>
        </w:rPr>
        <w:t xml:space="preserve">b) </w:t>
      </w:r>
      <w:r w:rsidRPr="002363ED">
        <w:rPr>
          <w:color w:val="000000"/>
        </w:rPr>
        <w:t>show</w:t>
      </w:r>
      <w:r>
        <w:rPr>
          <w:color w:val="000000"/>
        </w:rPr>
        <w:t xml:space="preserve">s a significant change in phase angle </w:t>
      </w:r>
      <w:r w:rsidRPr="002363ED">
        <w:rPr>
          <w:color w:val="000000"/>
        </w:rPr>
        <w:t xml:space="preserve"> due to the</w:t>
      </w:r>
      <w:r>
        <w:rPr>
          <w:color w:val="000000"/>
        </w:rPr>
        <w:t xml:space="preserve"> </w:t>
      </w:r>
      <w:r w:rsidRPr="002363ED">
        <w:rPr>
          <w:color w:val="000000"/>
        </w:rPr>
        <w:t xml:space="preserve">interconnected </w:t>
      </w:r>
      <w:r>
        <w:rPr>
          <w:color w:val="000000"/>
        </w:rPr>
        <w:t xml:space="preserve">morphology. The nature of van Gurp-Palmen </w:t>
      </w:r>
      <w:r w:rsidRPr="002363ED">
        <w:rPr>
          <w:color w:val="000000"/>
        </w:rPr>
        <w:t>plot of 50/50 PP/NR blend indic</w:t>
      </w:r>
      <w:r>
        <w:rPr>
          <w:color w:val="000000"/>
        </w:rPr>
        <w:t>ates the first percolation in a co-continuous blend</w:t>
      </w:r>
      <w:r w:rsidRPr="002363ED">
        <w:rPr>
          <w:color w:val="000000"/>
        </w:rPr>
        <w:t>.</w:t>
      </w:r>
      <w:r>
        <w:rPr>
          <w:rStyle w:val="EndnoteReference"/>
          <w:color w:val="000000"/>
        </w:rPr>
        <w:endnoteReference w:id="41"/>
      </w:r>
      <w:r w:rsidRPr="002363ED">
        <w:rPr>
          <w:color w:val="000000"/>
        </w:rPr>
        <w:t xml:space="preserve"> The </w:t>
      </w:r>
      <w:r>
        <w:rPr>
          <w:color w:val="000000"/>
        </w:rPr>
        <w:t xml:space="preserve">second percolation occurs above </w:t>
      </w:r>
      <w:r w:rsidRPr="002363ED">
        <w:rPr>
          <w:color w:val="000000"/>
        </w:rPr>
        <w:t>1 wt% MWCNT in 50/50 PP/NR blend. In brief, this double percolation</w:t>
      </w:r>
      <w:r>
        <w:rPr>
          <w:color w:val="000000"/>
        </w:rPr>
        <w:t xml:space="preserve"> </w:t>
      </w:r>
      <w:r w:rsidRPr="002363ED">
        <w:rPr>
          <w:color w:val="000000"/>
        </w:rPr>
        <w:t>effect indicates the selectiv</w:t>
      </w:r>
      <w:r>
        <w:rPr>
          <w:color w:val="000000"/>
        </w:rPr>
        <w:t xml:space="preserve">e dispersion and percolation of </w:t>
      </w:r>
      <w:r w:rsidRPr="002363ED">
        <w:rPr>
          <w:color w:val="000000"/>
        </w:rPr>
        <w:t>MWCNT in NR phase, and the con</w:t>
      </w:r>
      <w:r>
        <w:rPr>
          <w:color w:val="000000"/>
        </w:rPr>
        <w:t>tinuity of this NR phase in the blend system.</w:t>
      </w:r>
    </w:p>
    <w:p w:rsidR="003D2B9B" w:rsidRDefault="005854CD" w:rsidP="000A32E6">
      <w:pPr>
        <w:autoSpaceDE w:val="0"/>
        <w:autoSpaceDN w:val="0"/>
        <w:adjustRightInd w:val="0"/>
        <w:spacing w:line="360" w:lineRule="auto"/>
        <w:jc w:val="both"/>
        <w:rPr>
          <w:color w:val="000000"/>
        </w:rPr>
      </w:pPr>
      <w:r w:rsidRPr="003D2B9B">
        <w:rPr>
          <w:noProof/>
          <w:lang w:val="en-IN" w:eastAsia="en-IN"/>
        </w:rPr>
        <mc:AlternateContent>
          <mc:Choice Requires="wpg">
            <w:drawing>
              <wp:anchor distT="0" distB="0" distL="114300" distR="114300" simplePos="0" relativeHeight="251691008" behindDoc="0" locked="0" layoutInCell="1" allowOverlap="1" wp14:anchorId="733F90DD" wp14:editId="68A558FB">
                <wp:simplePos x="0" y="0"/>
                <wp:positionH relativeFrom="column">
                  <wp:posOffset>-114300</wp:posOffset>
                </wp:positionH>
                <wp:positionV relativeFrom="paragraph">
                  <wp:posOffset>-386080</wp:posOffset>
                </wp:positionV>
                <wp:extent cx="6096000" cy="4162425"/>
                <wp:effectExtent l="0" t="0" r="0" b="9525"/>
                <wp:wrapNone/>
                <wp:docPr id="111" name="Group 4"/>
                <wp:cNvGraphicFramePr/>
                <a:graphic xmlns:a="http://schemas.openxmlformats.org/drawingml/2006/main">
                  <a:graphicData uri="http://schemas.microsoft.com/office/word/2010/wordprocessingGroup">
                    <wpg:wgp>
                      <wpg:cNvGrpSpPr/>
                      <wpg:grpSpPr>
                        <a:xfrm>
                          <a:off x="0" y="0"/>
                          <a:ext cx="6096000" cy="4162425"/>
                          <a:chOff x="0" y="0"/>
                          <a:chExt cx="7872290" cy="6272746"/>
                        </a:xfrm>
                      </wpg:grpSpPr>
                      <pic:pic xmlns:pic="http://schemas.openxmlformats.org/drawingml/2006/picture">
                        <pic:nvPicPr>
                          <pic:cNvPr id="34" name="Picture 34"/>
                          <pic:cNvPicPr>
                            <a:picLocks noChangeAspect="1"/>
                          </pic:cNvPicPr>
                        </pic:nvPicPr>
                        <pic:blipFill rotWithShape="1">
                          <a:blip r:embed="rId90" cstate="print">
                            <a:extLst>
                              <a:ext uri="{28A0092B-C50C-407E-A947-70E740481C1C}">
                                <a14:useLocalDpi xmlns:a14="http://schemas.microsoft.com/office/drawing/2010/main" val="0"/>
                              </a:ext>
                            </a:extLst>
                          </a:blip>
                          <a:srcRect l="9419" t="9365" r="12821" b="3652"/>
                          <a:stretch/>
                        </pic:blipFill>
                        <pic:spPr>
                          <a:xfrm>
                            <a:off x="0" y="87510"/>
                            <a:ext cx="3737693" cy="3200400"/>
                          </a:xfrm>
                          <a:prstGeom prst="rect">
                            <a:avLst/>
                          </a:prstGeom>
                        </pic:spPr>
                      </pic:pic>
                      <pic:pic xmlns:pic="http://schemas.openxmlformats.org/drawingml/2006/picture">
                        <pic:nvPicPr>
                          <pic:cNvPr id="37" name="Picture 37"/>
                          <pic:cNvPicPr>
                            <a:picLocks noChangeAspect="1"/>
                          </pic:cNvPicPr>
                        </pic:nvPicPr>
                        <pic:blipFill rotWithShape="1">
                          <a:blip r:embed="rId91" cstate="print">
                            <a:extLst>
                              <a:ext uri="{28A0092B-C50C-407E-A947-70E740481C1C}">
                                <a14:useLocalDpi xmlns:a14="http://schemas.microsoft.com/office/drawing/2010/main" val="0"/>
                              </a:ext>
                            </a:extLst>
                          </a:blip>
                          <a:srcRect l="3829" t="7669" r="12213" b="4762"/>
                          <a:stretch/>
                        </pic:blipFill>
                        <pic:spPr>
                          <a:xfrm>
                            <a:off x="3904343" y="0"/>
                            <a:ext cx="3967947" cy="3168000"/>
                          </a:xfrm>
                          <a:prstGeom prst="rect">
                            <a:avLst/>
                          </a:prstGeom>
                        </pic:spPr>
                      </pic:pic>
                      <pic:pic xmlns:pic="http://schemas.openxmlformats.org/drawingml/2006/picture">
                        <pic:nvPicPr>
                          <pic:cNvPr id="39" name="Picture 39"/>
                          <pic:cNvPicPr>
                            <a:picLocks noChangeAspect="1"/>
                          </pic:cNvPicPr>
                        </pic:nvPicPr>
                        <pic:blipFill rotWithShape="1">
                          <a:blip r:embed="rId92" cstate="print">
                            <a:extLst>
                              <a:ext uri="{28A0092B-C50C-407E-A947-70E740481C1C}">
                                <a14:useLocalDpi xmlns:a14="http://schemas.microsoft.com/office/drawing/2010/main" val="0"/>
                              </a:ext>
                            </a:extLst>
                          </a:blip>
                          <a:srcRect l="8812" t="10793" r="12698" b="7143"/>
                          <a:stretch/>
                        </pic:blipFill>
                        <pic:spPr>
                          <a:xfrm>
                            <a:off x="76199" y="3287911"/>
                            <a:ext cx="3729600" cy="2984835"/>
                          </a:xfrm>
                          <a:prstGeom prst="rect">
                            <a:avLst/>
                          </a:prstGeom>
                        </pic:spPr>
                      </pic:pic>
                      <wps:wsp>
                        <wps:cNvPr id="44" name="TextBox 5"/>
                        <wps:cNvSpPr txBox="1"/>
                        <wps:spPr>
                          <a:xfrm>
                            <a:off x="81642" y="2703524"/>
                            <a:ext cx="617835" cy="584386"/>
                          </a:xfrm>
                          <a:prstGeom prst="rect">
                            <a:avLst/>
                          </a:prstGeom>
                          <a:noFill/>
                        </wps:spPr>
                        <wps:txbx>
                          <w:txbxContent>
                            <w:p w:rsidR="00195133" w:rsidRDefault="00195133" w:rsidP="003D2B9B">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square" rtlCol="0">
                          <a:noAutofit/>
                        </wps:bodyPr>
                      </wps:wsp>
                      <wps:wsp>
                        <wps:cNvPr id="45" name="TextBox 6"/>
                        <wps:cNvSpPr txBox="1"/>
                        <wps:spPr>
                          <a:xfrm>
                            <a:off x="4204040" y="2703524"/>
                            <a:ext cx="615989" cy="694213"/>
                          </a:xfrm>
                          <a:prstGeom prst="rect">
                            <a:avLst/>
                          </a:prstGeom>
                          <a:noFill/>
                        </wps:spPr>
                        <wps:txbx>
                          <w:txbxContent>
                            <w:p w:rsidR="00195133" w:rsidRDefault="00195133" w:rsidP="003D2B9B">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square" rtlCol="0">
                          <a:noAutofit/>
                        </wps:bodyPr>
                      </wps:wsp>
                      <wps:wsp>
                        <wps:cNvPr id="46" name="Rectangle 46"/>
                        <wps:cNvSpPr/>
                        <wps:spPr>
                          <a:xfrm>
                            <a:off x="101587" y="5546622"/>
                            <a:ext cx="737783" cy="726124"/>
                          </a:xfrm>
                          <a:prstGeom prst="rect">
                            <a:avLst/>
                          </a:prstGeom>
                        </wps:spPr>
                        <wps:txbx>
                          <w:txbxContent>
                            <w:p w:rsidR="00195133" w:rsidRDefault="00195133" w:rsidP="003D2B9B">
                              <w:pPr>
                                <w:pStyle w:val="NormalWeb"/>
                                <w:spacing w:before="0" w:beforeAutospacing="0" w:after="0" w:afterAutospacing="0"/>
                              </w:pPr>
                              <w:r>
                                <w:rPr>
                                  <w:rFonts w:asciiTheme="minorHAnsi" w:hAnsi="Calibri" w:cstheme="minorBidi"/>
                                  <w:b/>
                                  <w:bCs/>
                                  <w:color w:val="000000" w:themeColor="text1"/>
                                  <w:kern w:val="24"/>
                                  <w:sz w:val="36"/>
                                  <w:szCs w:val="36"/>
                                </w:rPr>
                                <w:t>c)</w:t>
                              </w:r>
                            </w:p>
                          </w:txbxContent>
                        </wps:txbx>
                        <wps:bodyPr wrap="square">
                          <a:noAutofit/>
                        </wps:bodyPr>
                      </wps:wsp>
                    </wpg:wgp>
                  </a:graphicData>
                </a:graphic>
                <wp14:sizeRelH relativeFrom="margin">
                  <wp14:pctWidth>0</wp14:pctWidth>
                </wp14:sizeRelH>
                <wp14:sizeRelV relativeFrom="margin">
                  <wp14:pctHeight>0</wp14:pctHeight>
                </wp14:sizeRelV>
              </wp:anchor>
            </w:drawing>
          </mc:Choice>
          <mc:Fallback>
            <w:pict>
              <v:group id="Group 4" o:spid="_x0000_s1264" style="position:absolute;left:0;text-align:left;margin-left:-9pt;margin-top:-30.4pt;width:480pt;height:327.75pt;z-index:251691008;mso-width-relative:margin;mso-height-relative:margin" coordsize="78722,62727"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">
                <v:shape id="Picture 34" o:spid="_x0000_s1265" type="#_x0000_t75" style="position:absolute;top:875;width:37376;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QUjcvGAAAA2wAAAA8AAABkcnMvZG93bnJldi54bWxEj91qwkAUhO8LvsNyhN7Vja2UEF1FWpoK&#10;RcQf9PaYPSZps2fD7lbj23eFgpfDzHzDTGadacSZnK8tKxgOEhDEhdU1lwp224+nFIQPyBoby6Tg&#10;Sh5m097DBDNtL7ym8yaUIkLYZ6igCqHNpPRFRQb9wLbE0TtZZzBE6UqpHV4i3DTyOUlepcGa40KF&#10;Lb1VVPxsfo0Ct+J89OXS+eH9uMy/02G+uH7ulXrsd/MxiEBduIf/2wut4GUEty/xB8jp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ZBSNy8YAAADbAAAADwAAAAAAAAAAAAAA&#10;AACfAgAAZHJzL2Rvd25yZXYueG1sUEsFBgAAAAAEAAQA9wAAAJIDAAAAAA==&#10;">
                  <v:imagedata r:id="rId93" o:title="" croptop="6137f" cropbottom="2393f" cropleft="6173f" cropright="8402f"/>
                  <v:path arrowok="t"/>
                </v:shape>
                <v:shape id="Picture 37" o:spid="_x0000_s1266" type="#_x0000_t75" style="position:absolute;left:39043;width:39679;height:316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RMNRTDAAAA2wAAAA8AAABkcnMvZG93bnJldi54bWxEj0GLwjAUhO8L/ofwFrytqQoqXaMsgqjg&#10;wVXx/GieTdnmpSRR239vBGGPw8x8w8yXra3FnXyoHCsYDjIQxIXTFZcKzqf11wxEiMgaa8ekoKMA&#10;y0XvY465dg/+pfsxliJBOOSowMTY5FKGwpDFMHANcfKuzluMSfpSao+PBLe1HGXZRFqsOC0YbGhl&#10;qPg73qyCy9ivbvX2MDX73WW4u1bdZDPrlOp/tj/fICK18T/8bm+1gvEUXl/SD5CLJ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Ew1FMMAAADbAAAADwAAAAAAAAAAAAAAAACf&#10;AgAAZHJzL2Rvd25yZXYueG1sUEsFBgAAAAAEAAQA9wAAAI8DAAAAAA==&#10;">
                  <v:imagedata r:id="rId94" o:title="" croptop="5026f" cropbottom="3121f" cropleft="2509f" cropright="8004f"/>
                  <v:path arrowok="t"/>
                </v:shape>
                <v:shape id="Picture 39" o:spid="_x0000_s1267" type="#_x0000_t75" style="position:absolute;left:761;top:32879;width:37296;height:298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K2CLEAAAA2wAAAA8AAABkcnMvZG93bnJldi54bWxEj9FqAjEURN8L/kO4gm81awvSXY2iUkEK&#10;fVjtB1w3101wc7NuUl39+qZQ6OMwM2eY+bJ3jbhSF6xnBZNxBoK48tpyreDrsH1+AxEissbGMym4&#10;U4DlYvA0x0L7G5d03cdaJAiHAhWYGNtCylAZchjGviVO3sl3DmOSXS11h7cEd418ybKpdGg5LRhs&#10;aWOoOu+/nYLpIZTHR95cNvjx2W7zd1Nau1ZqNOxXMxCR+vgf/mvvtILXHH6/pB8gF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dK2CLEAAAA2wAAAA8AAAAAAAAAAAAAAAAA&#10;nwIAAGRycy9kb3ducmV2LnhtbFBLBQYAAAAABAAEAPcAAACQAwAAAAA=&#10;">
                  <v:imagedata r:id="rId95" o:title="" croptop="7073f" cropbottom="4681f" cropleft="5775f" cropright="8322f"/>
                  <v:path arrowok="t"/>
                </v:shape>
                <v:shape id="TextBox 5" o:spid="_x0000_s1268" type="#_x0000_t202" style="position:absolute;left:816;top:27035;width:6178;height:58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j858IA&#10;AADbAAAADwAAAGRycy9kb3ducmV2LnhtbESPQWvCQBSE7wX/w/IEb3XXkhaNriIVwVOlVgVvj+wz&#10;CWbfhuxq4r93BaHHYWa+YWaLzlbiRo0vHWsYDRUI4syZknMN+7/1+xiED8gGK8ek4U4eFvPe2wxT&#10;41r+pdsu5CJC2KeooQihTqX0WUEW/dDVxNE7u8ZiiLLJpWmwjXBbyQ+lvqTFkuNCgTV9F5Rddler&#10;4fBzPh0Ttc1X9rNuXack24nUetDvllMQgbrwH361N0ZDksDzS/wBc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CPznwgAAANsAAAAPAAAAAAAAAAAAAAAAAJgCAABkcnMvZG93&#10;bnJldi54bWxQSwUGAAAAAAQABAD1AAAAhwMAAAAA&#10;" filled="f" stroked="f">
                  <v:textbox>
                    <w:txbxContent>
                      <w:p w:rsidR="00195133" w:rsidRDefault="00195133" w:rsidP="003D2B9B">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6" o:spid="_x0000_s1269" type="#_x0000_t202" style="position:absolute;left:42040;top:27035;width:6160;height:69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RZfMMA&#10;AADbAAAADwAAAGRycy9kb3ducmV2LnhtbESPQWvCQBSE74L/YXmCN7NrMVLTrFJaCp5atK3Q2yP7&#10;TILZtyG7TdJ/3xUEj8PMfMPku9E2oqfO1441LBMFgrhwpuZSw9fn2+IRhA/IBhvHpOGPPOy200mO&#10;mXEDH6g/hlJECPsMNVQhtJmUvqjIok9cSxy9s+sshii7UpoOhwi3jXxQai0t1hwXKmzppaLicvy1&#10;Gr7fzz+nlfooX23aDm5Uku1Gaj2fjc9PIAKN4R6+tfdGwyqF65f4A+T2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0RZfMMAAADbAAAADwAAAAAAAAAAAAAAAACYAgAAZHJzL2Rv&#10;d25yZXYueG1sUEsFBgAAAAAEAAQA9QAAAIgDAAAAAA==&#10;" filled="f" stroked="f">
                  <v:textbox>
                    <w:txbxContent>
                      <w:p w:rsidR="00195133" w:rsidRDefault="00195133" w:rsidP="003D2B9B">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v:rect id="Rectangle 46" o:spid="_x0000_s1270" style="position:absolute;left:1015;top:55466;width:7378;height:72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l7cUA&#10;AADbAAAADwAAAGRycy9kb3ducmV2LnhtbESPQWvCQBSE7wX/w/KEXkrdWEQkzUZEkIYiSBPr+ZF9&#10;TYLZtzG7TdJ/3y0UPA4z8w2TbCfTioF611hWsFxEIIhLqxuuFJyLw/MGhPPIGlvLpOCHHGzT2UOC&#10;sbYjf9CQ+0oECLsYFdTed7GUrqzJoFvYjjh4X7Y36IPsK6l7HAPctPIlitbSYMNhocaO9jWV1/zb&#10;KBjL03Apjm/y9HTJLN+y2z7/fFfqcT7tXkF4mvw9/N/OtILVGv6+hB8g0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GuXtxQAAANsAAAAPAAAAAAAAAAAAAAAAAJgCAABkcnMv&#10;ZG93bnJldi54bWxQSwUGAAAAAAQABAD1AAAAigMAAAAA&#10;" filled="f" stroked="f">
                  <v:textbox>
                    <w:txbxContent>
                      <w:p w:rsidR="00195133" w:rsidRDefault="00195133" w:rsidP="003D2B9B">
                        <w:pPr>
                          <w:pStyle w:val="NormalWeb"/>
                          <w:spacing w:before="0" w:beforeAutospacing="0" w:after="0" w:afterAutospacing="0"/>
                        </w:pPr>
                        <w:r>
                          <w:rPr>
                            <w:rFonts w:asciiTheme="minorHAnsi" w:hAnsi="Calibri" w:cstheme="minorBidi"/>
                            <w:b/>
                            <w:bCs/>
                            <w:color w:val="000000" w:themeColor="text1"/>
                            <w:kern w:val="24"/>
                            <w:sz w:val="36"/>
                            <w:szCs w:val="36"/>
                          </w:rPr>
                          <w:t>c)</w:t>
                        </w:r>
                      </w:p>
                    </w:txbxContent>
                  </v:textbox>
                </v:rect>
              </v:group>
            </w:pict>
          </mc:Fallback>
        </mc:AlternateContent>
      </w:r>
    </w:p>
    <w:p w:rsidR="003D2B9B" w:rsidRDefault="003D2B9B" w:rsidP="003D2B9B">
      <w:pPr>
        <w:autoSpaceDE w:val="0"/>
        <w:autoSpaceDN w:val="0"/>
        <w:adjustRightInd w:val="0"/>
        <w:spacing w:line="360" w:lineRule="auto"/>
        <w:jc w:val="both"/>
        <w:rPr>
          <w:color w:val="000000"/>
        </w:rPr>
      </w:pPr>
    </w:p>
    <w:p w:rsidR="003D2B9B" w:rsidRDefault="003D2B9B" w:rsidP="003D2B9B">
      <w:pPr>
        <w:autoSpaceDE w:val="0"/>
        <w:autoSpaceDN w:val="0"/>
        <w:adjustRightInd w:val="0"/>
        <w:spacing w:line="360" w:lineRule="auto"/>
        <w:jc w:val="both"/>
        <w:rPr>
          <w:color w:val="000000"/>
        </w:rPr>
      </w:pPr>
    </w:p>
    <w:p w:rsidR="003D2B9B" w:rsidRDefault="003D2B9B" w:rsidP="003D2B9B">
      <w:pPr>
        <w:autoSpaceDE w:val="0"/>
        <w:autoSpaceDN w:val="0"/>
        <w:adjustRightInd w:val="0"/>
        <w:spacing w:line="360" w:lineRule="auto"/>
        <w:jc w:val="both"/>
        <w:rPr>
          <w:color w:val="000000"/>
        </w:rPr>
      </w:pPr>
    </w:p>
    <w:p w:rsidR="003D2B9B" w:rsidRDefault="003D2B9B" w:rsidP="003D2B9B">
      <w:pPr>
        <w:autoSpaceDE w:val="0"/>
        <w:autoSpaceDN w:val="0"/>
        <w:adjustRightInd w:val="0"/>
        <w:spacing w:line="360" w:lineRule="auto"/>
        <w:jc w:val="both"/>
        <w:rPr>
          <w:color w:val="000000"/>
        </w:rPr>
      </w:pPr>
    </w:p>
    <w:p w:rsidR="003D2B9B" w:rsidRDefault="003D2B9B" w:rsidP="003D2B9B">
      <w:pPr>
        <w:autoSpaceDE w:val="0"/>
        <w:autoSpaceDN w:val="0"/>
        <w:adjustRightInd w:val="0"/>
        <w:spacing w:line="360" w:lineRule="auto"/>
        <w:jc w:val="both"/>
        <w:rPr>
          <w:color w:val="000000"/>
        </w:rPr>
      </w:pPr>
    </w:p>
    <w:p w:rsidR="003D2B9B" w:rsidRDefault="003D2B9B" w:rsidP="003D2B9B">
      <w:pPr>
        <w:autoSpaceDE w:val="0"/>
        <w:autoSpaceDN w:val="0"/>
        <w:adjustRightInd w:val="0"/>
        <w:spacing w:line="360" w:lineRule="auto"/>
        <w:jc w:val="both"/>
        <w:rPr>
          <w:color w:val="000000"/>
        </w:rPr>
      </w:pPr>
    </w:p>
    <w:p w:rsidR="003D2B9B" w:rsidRDefault="003D2B9B" w:rsidP="003D2B9B">
      <w:pPr>
        <w:autoSpaceDE w:val="0"/>
        <w:autoSpaceDN w:val="0"/>
        <w:adjustRightInd w:val="0"/>
        <w:spacing w:line="360" w:lineRule="auto"/>
        <w:jc w:val="both"/>
        <w:rPr>
          <w:color w:val="000000"/>
        </w:rPr>
      </w:pPr>
    </w:p>
    <w:p w:rsidR="003D2B9B" w:rsidRDefault="003D2B9B" w:rsidP="003D2B9B">
      <w:pPr>
        <w:autoSpaceDE w:val="0"/>
        <w:autoSpaceDN w:val="0"/>
        <w:adjustRightInd w:val="0"/>
        <w:spacing w:line="360" w:lineRule="auto"/>
        <w:jc w:val="both"/>
        <w:rPr>
          <w:color w:val="000000"/>
        </w:rPr>
      </w:pPr>
    </w:p>
    <w:p w:rsidR="003D2B9B" w:rsidRDefault="003D2B9B" w:rsidP="003D2B9B">
      <w:pPr>
        <w:autoSpaceDE w:val="0"/>
        <w:autoSpaceDN w:val="0"/>
        <w:adjustRightInd w:val="0"/>
        <w:spacing w:line="360" w:lineRule="auto"/>
        <w:jc w:val="both"/>
        <w:rPr>
          <w:color w:val="000000"/>
        </w:rPr>
      </w:pPr>
    </w:p>
    <w:p w:rsidR="003D2B9B" w:rsidRDefault="003D2B9B" w:rsidP="003D2B9B">
      <w:pPr>
        <w:autoSpaceDE w:val="0"/>
        <w:autoSpaceDN w:val="0"/>
        <w:adjustRightInd w:val="0"/>
        <w:spacing w:line="360" w:lineRule="auto"/>
        <w:jc w:val="both"/>
        <w:rPr>
          <w:color w:val="000000"/>
        </w:rPr>
      </w:pPr>
    </w:p>
    <w:p w:rsidR="003D2B9B" w:rsidRDefault="003D2B9B" w:rsidP="003D2B9B">
      <w:pPr>
        <w:autoSpaceDE w:val="0"/>
        <w:autoSpaceDN w:val="0"/>
        <w:adjustRightInd w:val="0"/>
        <w:spacing w:line="360" w:lineRule="auto"/>
        <w:jc w:val="both"/>
        <w:rPr>
          <w:color w:val="000000"/>
        </w:rPr>
      </w:pPr>
    </w:p>
    <w:p w:rsidR="003D2B9B" w:rsidRDefault="003D2B9B" w:rsidP="003D2B9B">
      <w:pPr>
        <w:autoSpaceDE w:val="0"/>
        <w:autoSpaceDN w:val="0"/>
        <w:adjustRightInd w:val="0"/>
        <w:spacing w:line="360" w:lineRule="auto"/>
        <w:jc w:val="both"/>
        <w:rPr>
          <w:color w:val="000000"/>
        </w:rPr>
      </w:pPr>
    </w:p>
    <w:p w:rsidR="003D2B9B" w:rsidRDefault="003D2B9B" w:rsidP="003D2B9B">
      <w:pPr>
        <w:autoSpaceDE w:val="0"/>
        <w:autoSpaceDN w:val="0"/>
        <w:adjustRightInd w:val="0"/>
        <w:spacing w:line="360" w:lineRule="auto"/>
        <w:jc w:val="both"/>
        <w:rPr>
          <w:color w:val="000000"/>
        </w:rPr>
      </w:pPr>
    </w:p>
    <w:p w:rsidR="003D2B9B" w:rsidRDefault="003D2B9B" w:rsidP="003D2B9B">
      <w:pPr>
        <w:autoSpaceDE w:val="0"/>
        <w:autoSpaceDN w:val="0"/>
        <w:adjustRightInd w:val="0"/>
        <w:spacing w:line="360" w:lineRule="auto"/>
        <w:jc w:val="both"/>
        <w:rPr>
          <w:color w:val="000000"/>
        </w:rPr>
      </w:pPr>
    </w:p>
    <w:p w:rsidR="005854CD" w:rsidRDefault="005854CD" w:rsidP="003D2B9B">
      <w:pPr>
        <w:autoSpaceDE w:val="0"/>
        <w:autoSpaceDN w:val="0"/>
        <w:adjustRightInd w:val="0"/>
        <w:spacing w:line="360" w:lineRule="auto"/>
        <w:jc w:val="both"/>
        <w:rPr>
          <w:color w:val="000000"/>
        </w:rPr>
      </w:pPr>
    </w:p>
    <w:p w:rsidR="003D2B9B" w:rsidRPr="005854CD" w:rsidRDefault="005854CD" w:rsidP="003D2B9B">
      <w:pPr>
        <w:autoSpaceDE w:val="0"/>
        <w:autoSpaceDN w:val="0"/>
        <w:adjustRightInd w:val="0"/>
        <w:spacing w:line="360" w:lineRule="auto"/>
        <w:jc w:val="both"/>
        <w:rPr>
          <w:b/>
          <w:i/>
          <w:color w:val="000000"/>
        </w:rPr>
      </w:pPr>
      <w:r>
        <w:rPr>
          <w:b/>
          <w:i/>
          <w:color w:val="000000"/>
        </w:rPr>
        <w:t>Fig 13</w:t>
      </w:r>
      <w:r w:rsidR="003D2B9B" w:rsidRPr="005854CD">
        <w:rPr>
          <w:b/>
          <w:i/>
          <w:color w:val="000000"/>
        </w:rPr>
        <w:t xml:space="preserve"> Damping factor vs frequency b) Storage modulus vs Loss modulus plot for 50PP/50NR/MWCNT composites c) Cole Cole plot</w:t>
      </w:r>
    </w:p>
    <w:p w:rsidR="003D2B9B" w:rsidRPr="00CD2B64" w:rsidRDefault="005854CD" w:rsidP="003D2B9B">
      <w:pPr>
        <w:autoSpaceDE w:val="0"/>
        <w:autoSpaceDN w:val="0"/>
        <w:adjustRightInd w:val="0"/>
        <w:spacing w:line="360" w:lineRule="auto"/>
        <w:jc w:val="both"/>
        <w:rPr>
          <w:color w:val="000000"/>
        </w:rPr>
      </w:pPr>
      <w:r>
        <w:t>Figure 13</w:t>
      </w:r>
      <w:r w:rsidR="003D2B9B" w:rsidRPr="00CD2B64">
        <w:t>(a)  gives the relationship between the applied frequency and the tangent loss angle (tan</w:t>
      </w:r>
      <w:r w:rsidR="003D2B9B" w:rsidRPr="00CD2B64">
        <w:rPr>
          <w:i/>
          <w:iCs/>
        </w:rPr>
        <w:t>δ</w:t>
      </w:r>
      <w:r w:rsidR="003D2B9B" w:rsidRPr="00CD2B64">
        <w:t xml:space="preserve">) for the composites with different MWNT loadings with respect to the oscillatory frequency. </w:t>
      </w:r>
      <w:r w:rsidR="003D2B9B">
        <w:rPr>
          <w:color w:val="000000"/>
        </w:rPr>
        <w:t>At low values of tan</w:t>
      </w:r>
      <w:r w:rsidR="003D2B9B" w:rsidRPr="00CD2B64">
        <w:rPr>
          <w:i/>
          <w:iCs/>
        </w:rPr>
        <w:t>δ</w:t>
      </w:r>
      <w:r w:rsidR="003D2B9B" w:rsidRPr="00CD2B64">
        <w:rPr>
          <w:color w:val="000000"/>
        </w:rPr>
        <w:t xml:space="preserve"> the stress is dissipated through the samples by molecular movements</w:t>
      </w:r>
      <w:r w:rsidR="003D2B9B">
        <w:rPr>
          <w:color w:val="000000"/>
        </w:rPr>
        <w:t>. At high range of tan</w:t>
      </w:r>
      <w:r w:rsidR="003D2B9B" w:rsidRPr="00CD2B64">
        <w:rPr>
          <w:i/>
          <w:iCs/>
        </w:rPr>
        <w:t>δ</w:t>
      </w:r>
      <w:r w:rsidR="003D2B9B" w:rsidRPr="00CD2B64">
        <w:rPr>
          <w:color w:val="000000"/>
        </w:rPr>
        <w:t>, on the other hand, the elasticity is increased because there is not enough time for polymers to relax</w:t>
      </w:r>
      <w:r w:rsidR="003D2B9B" w:rsidRPr="00CD2B64">
        <w:rPr>
          <w:rStyle w:val="EndnoteReference"/>
          <w:color w:val="000000"/>
        </w:rPr>
        <w:endnoteReference w:id="42"/>
      </w:r>
      <w:r w:rsidR="003D2B9B" w:rsidRPr="00CD2B64">
        <w:t xml:space="preserve"> Therefore, the materials damping is relatively</w:t>
      </w:r>
      <w:r w:rsidR="003D2B9B" w:rsidRPr="00CD2B64">
        <w:rPr>
          <w:color w:val="000000"/>
        </w:rPr>
        <w:t xml:space="preserve"> </w:t>
      </w:r>
      <w:r w:rsidR="003D2B9B" w:rsidRPr="00CD2B64">
        <w:t xml:space="preserve">very low. </w:t>
      </w:r>
      <w:r w:rsidR="003D2B9B">
        <w:t>Tan</w:t>
      </w:r>
      <w:r w:rsidR="003D2B9B" w:rsidRPr="00CD2B64">
        <w:rPr>
          <w:i/>
          <w:iCs/>
        </w:rPr>
        <w:t>δ</w:t>
      </w:r>
      <w:r w:rsidR="003D2B9B" w:rsidRPr="00CD2B64">
        <w:t xml:space="preserve"> value of PP/NR/MWCNT composites decreases with increasing the MWCNT </w:t>
      </w:r>
      <w:r w:rsidR="003D2B9B" w:rsidRPr="00CD2B64">
        <w:lastRenderedPageBreak/>
        <w:t>content and it indicates that elasticity of the composites increases due to the formation of CNT network within blend system.</w:t>
      </w:r>
    </w:p>
    <w:p w:rsidR="003D2B9B" w:rsidRDefault="005854CD" w:rsidP="003D2B9B">
      <w:pPr>
        <w:autoSpaceDE w:val="0"/>
        <w:autoSpaceDN w:val="0"/>
        <w:adjustRightInd w:val="0"/>
        <w:spacing w:line="360" w:lineRule="auto"/>
        <w:jc w:val="both"/>
        <w:rPr>
          <w:color w:val="000000"/>
        </w:rPr>
      </w:pPr>
      <w:r w:rsidRPr="009D13D8">
        <w:rPr>
          <w:color w:val="000000" w:themeColor="text1"/>
        </w:rPr>
        <w:t>Fig.13</w:t>
      </w:r>
      <w:r w:rsidR="003D2B9B" w:rsidRPr="009D13D8">
        <w:rPr>
          <w:color w:val="000000" w:themeColor="text1"/>
        </w:rPr>
        <w:t xml:space="preserve">(b) </w:t>
      </w:r>
      <w:r w:rsidR="003D2B9B" w:rsidRPr="00CD2B64">
        <w:rPr>
          <w:color w:val="000000"/>
        </w:rPr>
        <w:t>shows the curves of storage modulus G’ as a function of loss modulus G” for PP/NR/MWCNT  blends.</w:t>
      </w:r>
      <w:r w:rsidR="003D2B9B">
        <w:rPr>
          <w:color w:val="000000"/>
        </w:rPr>
        <w:t xml:space="preserve"> . It can be seen that the  G'-</w:t>
      </w:r>
      <w:r w:rsidR="003D2B9B" w:rsidRPr="00CD2B64">
        <w:rPr>
          <w:color w:val="000000"/>
        </w:rPr>
        <w:t>G” curves of PP/NR/MWCN</w:t>
      </w:r>
      <w:r w:rsidR="003D2B9B">
        <w:rPr>
          <w:color w:val="000000"/>
        </w:rPr>
        <w:t>T blends are significantly changed from the curves of neat blend.</w:t>
      </w:r>
      <w:r w:rsidR="003D2B9B" w:rsidRPr="00CD2B64">
        <w:rPr>
          <w:color w:val="000000"/>
        </w:rPr>
        <w:t xml:space="preserve">  It was proposed that G'-G” curves should be similar at a fixed temperature if the microstructure does not alter.</w:t>
      </w:r>
      <w:r w:rsidR="003D2B9B" w:rsidRPr="00CD2B64">
        <w:rPr>
          <w:rStyle w:val="EndnoteReference"/>
          <w:color w:val="000000"/>
        </w:rPr>
        <w:endnoteReference w:id="43"/>
      </w:r>
      <w:r w:rsidR="003D2B9B" w:rsidRPr="00CD2B64">
        <w:rPr>
          <w:color w:val="000000"/>
        </w:rPr>
        <w:t xml:space="preserve">. There is prominent change in the slope of G’ vs G” curve nearer to the percolation threshold. Now, it is widely reported that both the plateau in the low frequency region of modulus curve and the deviation from </w:t>
      </w:r>
      <w:r w:rsidR="003D2B9B">
        <w:rPr>
          <w:color w:val="000000"/>
        </w:rPr>
        <w:t>a linear relationship between G’ and G”</w:t>
      </w:r>
      <w:r w:rsidR="003D2B9B" w:rsidRPr="00CD2B64">
        <w:rPr>
          <w:color w:val="000000"/>
        </w:rPr>
        <w:t xml:space="preserve"> are indicative of the formation of a percolated network.</w:t>
      </w:r>
      <w:r w:rsidR="003D2B9B" w:rsidRPr="00CD2B64">
        <w:rPr>
          <w:rStyle w:val="EndnoteReference"/>
          <w:color w:val="000000"/>
        </w:rPr>
        <w:endnoteReference w:id="44"/>
      </w:r>
      <w:r w:rsidR="003D2B9B" w:rsidRPr="00CD2B64">
        <w:rPr>
          <w:color w:val="000000"/>
          <w:vertAlign w:val="superscript"/>
        </w:rPr>
        <w:t>,</w:t>
      </w:r>
      <w:r w:rsidR="003D2B9B" w:rsidRPr="00CD2B64">
        <w:rPr>
          <w:rStyle w:val="EndnoteReference"/>
          <w:color w:val="000000"/>
        </w:rPr>
        <w:endnoteReference w:id="45"/>
      </w:r>
      <w:r w:rsidR="003D2B9B" w:rsidRPr="00CD2B64">
        <w:rPr>
          <w:color w:val="000000"/>
        </w:rPr>
        <w:t xml:space="preserve"> </w:t>
      </w:r>
      <w:r w:rsidR="003D2B9B">
        <w:rPr>
          <w:color w:val="000000"/>
        </w:rPr>
        <w:t xml:space="preserve">Thus addition of </w:t>
      </w:r>
      <w:r w:rsidR="003D2B9B" w:rsidRPr="00CD2B64">
        <w:rPr>
          <w:color w:val="000000"/>
        </w:rPr>
        <w:t xml:space="preserve">MWCNTs changes the microstructure of the  </w:t>
      </w:r>
      <w:r w:rsidR="003D2B9B">
        <w:rPr>
          <w:color w:val="000000"/>
        </w:rPr>
        <w:t xml:space="preserve">PP/NR </w:t>
      </w:r>
      <w:r w:rsidR="003D2B9B" w:rsidRPr="00CD2B64">
        <w:rPr>
          <w:color w:val="000000"/>
        </w:rPr>
        <w:t>blends and  make more complicated influence on relaxation behaviour of composites</w:t>
      </w:r>
      <w:r w:rsidR="003D2B9B">
        <w:rPr>
          <w:color w:val="000000"/>
        </w:rPr>
        <w:t>.</w:t>
      </w:r>
      <w:r w:rsidR="003D2B9B" w:rsidRPr="00CD2B64">
        <w:rPr>
          <w:color w:val="000000"/>
        </w:rPr>
        <w:t xml:space="preserve"> This con</w:t>
      </w:r>
      <w:r w:rsidR="003D2B9B">
        <w:rPr>
          <w:color w:val="000000"/>
        </w:rPr>
        <w:t xml:space="preserve">firms that MWCNT net works are </w:t>
      </w:r>
      <w:r w:rsidR="003D2B9B" w:rsidRPr="00CD2B64">
        <w:rPr>
          <w:color w:val="000000"/>
        </w:rPr>
        <w:t>formed within the NR phase and it produce refinement in the morphology with increasing the CNT content.</w:t>
      </w:r>
    </w:p>
    <w:p w:rsidR="003D2B9B" w:rsidRPr="000738C0" w:rsidRDefault="005854CD" w:rsidP="003D2B9B">
      <w:pPr>
        <w:autoSpaceDE w:val="0"/>
        <w:autoSpaceDN w:val="0"/>
        <w:adjustRightInd w:val="0"/>
        <w:spacing w:line="360" w:lineRule="auto"/>
        <w:jc w:val="both"/>
        <w:rPr>
          <w:rFonts w:ascii="AdvPS6F00" w:hAnsi="AdvPS6F00" w:cs="AdvPS6F00"/>
        </w:rPr>
      </w:pPr>
      <w:r>
        <w:rPr>
          <w:color w:val="000000"/>
        </w:rPr>
        <w:t>Fig 13</w:t>
      </w:r>
      <w:r w:rsidR="003D2B9B">
        <w:rPr>
          <w:color w:val="000000"/>
        </w:rPr>
        <w:t xml:space="preserve"> (c) represents the cole cole plot of 50PP/50NR blends and its nanocomposites. The presence of arc and large tail represents the co continuous morphology of the blend and composites</w:t>
      </w:r>
      <w:r w:rsidR="003D2B9B" w:rsidRPr="000738C0">
        <w:rPr>
          <w:color w:val="000000"/>
        </w:rPr>
        <w:t xml:space="preserve">. </w:t>
      </w:r>
      <w:r w:rsidR="003D2B9B" w:rsidRPr="000738C0">
        <w:rPr>
          <w:rFonts w:ascii="AdvPS6F00" w:hAnsi="AdvPS6F00" w:cs="AdvPS6F00"/>
        </w:rPr>
        <w:t xml:space="preserve"> O</w:t>
      </w:r>
      <w:r w:rsidR="003D2B9B">
        <w:rPr>
          <w:rFonts w:ascii="AdvPS6F00" w:hAnsi="AdvPS6F00" w:cs="AdvPS6F00"/>
        </w:rPr>
        <w:t xml:space="preserve">n increasing the MWCNT content </w:t>
      </w:r>
      <w:r w:rsidR="003D2B9B" w:rsidRPr="000738C0">
        <w:rPr>
          <w:rFonts w:ascii="AdvPS6F00" w:hAnsi="AdvPS6F00" w:cs="AdvPS6F00"/>
        </w:rPr>
        <w:t xml:space="preserve">the plots </w:t>
      </w:r>
      <w:r w:rsidR="003D2B9B" w:rsidRPr="000738C0">
        <w:rPr>
          <w:color w:val="000000"/>
        </w:rPr>
        <w:t xml:space="preserve">showed more evident of upturning at high viscosity, implying </w:t>
      </w:r>
      <w:r w:rsidR="003D2B9B">
        <w:rPr>
          <w:color w:val="000000"/>
        </w:rPr>
        <w:t>that the presence of MWCNT network atructure  slow down relaxation process.</w:t>
      </w:r>
      <w:r w:rsidR="003D2B9B" w:rsidRPr="000738C0">
        <w:rPr>
          <w:rFonts w:ascii="AdvPS6F00" w:hAnsi="AdvPS6F00" w:cs="AdvPS6F00"/>
        </w:rPr>
        <w:t xml:space="preserve"> </w:t>
      </w:r>
    </w:p>
    <w:p w:rsidR="003D2B9B" w:rsidRPr="00CD2B64" w:rsidRDefault="003D2B9B" w:rsidP="003D2B9B">
      <w:pPr>
        <w:autoSpaceDE w:val="0"/>
        <w:autoSpaceDN w:val="0"/>
        <w:adjustRightInd w:val="0"/>
        <w:spacing w:line="360" w:lineRule="auto"/>
        <w:jc w:val="both"/>
        <w:rPr>
          <w:color w:val="000000"/>
        </w:rPr>
      </w:pPr>
    </w:p>
    <w:p w:rsidR="003D2B9B" w:rsidRPr="00CD2B64" w:rsidRDefault="003D2B9B" w:rsidP="003D2B9B">
      <w:pPr>
        <w:autoSpaceDE w:val="0"/>
        <w:autoSpaceDN w:val="0"/>
        <w:adjustRightInd w:val="0"/>
        <w:spacing w:line="360" w:lineRule="auto"/>
        <w:jc w:val="both"/>
        <w:rPr>
          <w:color w:val="000000"/>
        </w:rPr>
      </w:pPr>
    </w:p>
    <w:p w:rsidR="005854CD" w:rsidRPr="000A32E6" w:rsidRDefault="00F92085" w:rsidP="005854CD">
      <w:pPr>
        <w:spacing w:after="200" w:line="276" w:lineRule="auto"/>
        <w:rPr>
          <w:rFonts w:asciiTheme="minorHAnsi" w:eastAsiaTheme="minorHAnsi" w:hAnsiTheme="minorHAnsi" w:cstheme="minorBidi"/>
          <w:sz w:val="22"/>
          <w:szCs w:val="22"/>
          <w:lang w:val="en-IN"/>
        </w:rPr>
      </w:pPr>
      <w:r>
        <w:rPr>
          <w:rFonts w:eastAsiaTheme="minorHAnsi"/>
          <w:b/>
          <w:sz w:val="28"/>
          <w:szCs w:val="28"/>
          <w:lang w:val="en-IN"/>
        </w:rPr>
        <w:t>3.2.4</w:t>
      </w:r>
      <w:r w:rsidR="005854CD" w:rsidRPr="000A32E6">
        <w:rPr>
          <w:rFonts w:eastAsiaTheme="minorHAnsi"/>
          <w:b/>
          <w:sz w:val="28"/>
          <w:szCs w:val="28"/>
          <w:lang w:val="en-IN"/>
        </w:rPr>
        <w:t>Rheological Studies of 20PP/80NR/MWCNT composites</w:t>
      </w:r>
      <w:r w:rsidR="005854CD" w:rsidRPr="000A32E6">
        <w:rPr>
          <w:rFonts w:asciiTheme="minorHAnsi" w:eastAsiaTheme="minorHAnsi" w:hAnsiTheme="minorHAnsi" w:cstheme="minorBidi"/>
          <w:sz w:val="22"/>
          <w:szCs w:val="22"/>
          <w:lang w:val="en-IN"/>
        </w:rPr>
        <w:t>.</w:t>
      </w:r>
    </w:p>
    <w:p w:rsidR="003D2B9B" w:rsidRDefault="003D2B9B" w:rsidP="003D2B9B">
      <w:pPr>
        <w:autoSpaceDE w:val="0"/>
        <w:autoSpaceDN w:val="0"/>
        <w:adjustRightInd w:val="0"/>
        <w:spacing w:line="360" w:lineRule="auto"/>
        <w:jc w:val="both"/>
        <w:rPr>
          <w:color w:val="000000"/>
        </w:rPr>
      </w:pPr>
    </w:p>
    <w:p w:rsidR="003D2B9B" w:rsidRDefault="003D2B9B" w:rsidP="003D2B9B">
      <w:pPr>
        <w:autoSpaceDE w:val="0"/>
        <w:autoSpaceDN w:val="0"/>
        <w:adjustRightInd w:val="0"/>
        <w:spacing w:line="360" w:lineRule="auto"/>
        <w:jc w:val="both"/>
        <w:rPr>
          <w:color w:val="000000"/>
        </w:rPr>
      </w:pPr>
    </w:p>
    <w:p w:rsidR="003D2B9B" w:rsidRDefault="003D2B9B" w:rsidP="003D2B9B">
      <w:pPr>
        <w:autoSpaceDE w:val="0"/>
        <w:autoSpaceDN w:val="0"/>
        <w:adjustRightInd w:val="0"/>
        <w:spacing w:line="360" w:lineRule="auto"/>
        <w:jc w:val="both"/>
        <w:rPr>
          <w:color w:val="000000"/>
        </w:rPr>
      </w:pPr>
    </w:p>
    <w:p w:rsidR="003D2B9B" w:rsidRDefault="005854CD" w:rsidP="003D2B9B">
      <w:pPr>
        <w:autoSpaceDE w:val="0"/>
        <w:autoSpaceDN w:val="0"/>
        <w:adjustRightInd w:val="0"/>
        <w:spacing w:line="360" w:lineRule="auto"/>
        <w:jc w:val="both"/>
        <w:rPr>
          <w:color w:val="000000"/>
        </w:rPr>
      </w:pPr>
      <w:r>
        <w:rPr>
          <w:noProof/>
          <w:lang w:val="en-IN" w:eastAsia="en-IN"/>
        </w:rPr>
        <mc:AlternateContent>
          <mc:Choice Requires="wpg">
            <w:drawing>
              <wp:anchor distT="0" distB="0" distL="114300" distR="114300" simplePos="0" relativeHeight="251704320" behindDoc="0" locked="0" layoutInCell="1" allowOverlap="1" wp14:anchorId="0A67EA22" wp14:editId="4F8DE355">
                <wp:simplePos x="0" y="0"/>
                <wp:positionH relativeFrom="column">
                  <wp:posOffset>390524</wp:posOffset>
                </wp:positionH>
                <wp:positionV relativeFrom="paragraph">
                  <wp:posOffset>1905</wp:posOffset>
                </wp:positionV>
                <wp:extent cx="5705475" cy="4057650"/>
                <wp:effectExtent l="0" t="0" r="9525" b="0"/>
                <wp:wrapNone/>
                <wp:docPr id="191" name="Group 8"/>
                <wp:cNvGraphicFramePr/>
                <a:graphic xmlns:a="http://schemas.openxmlformats.org/drawingml/2006/main">
                  <a:graphicData uri="http://schemas.microsoft.com/office/word/2010/wordprocessingGroup">
                    <wpg:wgp>
                      <wpg:cNvGrpSpPr/>
                      <wpg:grpSpPr>
                        <a:xfrm>
                          <a:off x="0" y="0"/>
                          <a:ext cx="5705475" cy="4057650"/>
                          <a:chOff x="0" y="0"/>
                          <a:chExt cx="6477000" cy="4648200"/>
                        </a:xfrm>
                      </wpg:grpSpPr>
                      <wpg:grpSp>
                        <wpg:cNvPr id="352" name="Group 352"/>
                        <wpg:cNvGrpSpPr/>
                        <wpg:grpSpPr>
                          <a:xfrm>
                            <a:off x="0" y="0"/>
                            <a:ext cx="6477000" cy="4648200"/>
                            <a:chOff x="0" y="0"/>
                            <a:chExt cx="6477000" cy="4648200"/>
                          </a:xfrm>
                        </wpg:grpSpPr>
                        <pic:pic xmlns:pic="http://schemas.openxmlformats.org/drawingml/2006/picture">
                          <pic:nvPicPr>
                            <pic:cNvPr id="353" name="Picture 353"/>
                            <pic:cNvPicPr>
                              <a:picLocks noChangeAspect="1"/>
                            </pic:cNvPicPr>
                          </pic:nvPicPr>
                          <pic:blipFill rotWithShape="1">
                            <a:blip r:embed="rId96" cstate="print">
                              <a:extLst>
                                <a:ext uri="{28A0092B-C50C-407E-A947-70E740481C1C}">
                                  <a14:useLocalDpi xmlns:a14="http://schemas.microsoft.com/office/drawing/2010/main" val="0"/>
                                </a:ext>
                              </a:extLst>
                            </a:blip>
                            <a:srcRect l="2199" t="9210" r="12410"/>
                            <a:stretch/>
                          </pic:blipFill>
                          <pic:spPr bwMode="auto">
                            <a:xfrm>
                              <a:off x="0" y="142875"/>
                              <a:ext cx="2867025" cy="21240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54" name="Picture 354"/>
                            <pic:cNvPicPr>
                              <a:picLocks noChangeAspect="1"/>
                            </pic:cNvPicPr>
                          </pic:nvPicPr>
                          <pic:blipFill>
                            <a:blip r:embed="rId97" cstate="print">
                              <a:extLst>
                                <a:ext uri="{28A0092B-C50C-407E-A947-70E740481C1C}">
                                  <a14:useLocalDpi xmlns:a14="http://schemas.microsoft.com/office/drawing/2010/main" val="0"/>
                                </a:ext>
                              </a:extLst>
                            </a:blip>
                            <a:stretch>
                              <a:fillRect/>
                            </a:stretch>
                          </pic:blipFill>
                          <pic:spPr>
                            <a:xfrm>
                              <a:off x="3362325" y="0"/>
                              <a:ext cx="3114675" cy="2409825"/>
                            </a:xfrm>
                            <a:prstGeom prst="rect">
                              <a:avLst/>
                            </a:prstGeom>
                          </pic:spPr>
                        </pic:pic>
                        <pic:pic xmlns:pic="http://schemas.openxmlformats.org/drawingml/2006/picture">
                          <pic:nvPicPr>
                            <pic:cNvPr id="355" name="Picture 355"/>
                            <pic:cNvPicPr>
                              <a:picLocks noChangeAspect="1"/>
                            </pic:cNvPicPr>
                          </pic:nvPicPr>
                          <pic:blipFill>
                            <a:blip r:embed="rId98" cstate="print">
                              <a:extLst>
                                <a:ext uri="{28A0092B-C50C-407E-A947-70E740481C1C}">
                                  <a14:useLocalDpi xmlns:a14="http://schemas.microsoft.com/office/drawing/2010/main" val="0"/>
                                </a:ext>
                              </a:extLst>
                            </a:blip>
                            <a:stretch>
                              <a:fillRect/>
                            </a:stretch>
                          </pic:blipFill>
                          <pic:spPr>
                            <a:xfrm>
                              <a:off x="1276350" y="2333625"/>
                              <a:ext cx="3324225" cy="2314575"/>
                            </a:xfrm>
                            <a:prstGeom prst="rect">
                              <a:avLst/>
                            </a:prstGeom>
                          </pic:spPr>
                        </pic:pic>
                      </wpg:grpSp>
                      <wps:wsp>
                        <wps:cNvPr id="356" name="TextBox 5"/>
                        <wps:cNvSpPr txBox="1"/>
                        <wps:spPr>
                          <a:xfrm>
                            <a:off x="84137" y="1897618"/>
                            <a:ext cx="295274" cy="369332"/>
                          </a:xfrm>
                          <a:prstGeom prst="rect">
                            <a:avLst/>
                          </a:prstGeom>
                          <a:noFill/>
                        </wps:spPr>
                        <wps:txbx>
                          <w:txbxContent>
                            <w:p w:rsidR="00195133" w:rsidRDefault="00195133" w:rsidP="005854CD">
                              <w:pPr>
                                <w:pStyle w:val="NormalWeb"/>
                                <w:spacing w:before="0" w:beforeAutospacing="0" w:after="0" w:afterAutospacing="0"/>
                              </w:pPr>
                              <w:r>
                                <w:rPr>
                                  <w:rFonts w:asciiTheme="minorHAnsi" w:hAnsi="Calibri" w:cstheme="minorBidi"/>
                                  <w:color w:val="000000" w:themeColor="text1"/>
                                  <w:kern w:val="24"/>
                                  <w:sz w:val="36"/>
                                  <w:szCs w:val="36"/>
                                </w:rPr>
                                <w:t>a</w:t>
                              </w:r>
                            </w:p>
                          </w:txbxContent>
                        </wps:txbx>
                        <wps:bodyPr wrap="square" rtlCol="0">
                          <a:noAutofit/>
                        </wps:bodyPr>
                      </wps:wsp>
                      <wps:wsp>
                        <wps:cNvPr id="357" name="TextBox 6"/>
                        <wps:cNvSpPr txBox="1"/>
                        <wps:spPr>
                          <a:xfrm>
                            <a:off x="3362325" y="1861066"/>
                            <a:ext cx="306494" cy="369332"/>
                          </a:xfrm>
                          <a:prstGeom prst="rect">
                            <a:avLst/>
                          </a:prstGeom>
                          <a:noFill/>
                        </wps:spPr>
                        <wps:txbx>
                          <w:txbxContent>
                            <w:p w:rsidR="00195133" w:rsidRDefault="00195133" w:rsidP="005854CD">
                              <w:pPr>
                                <w:pStyle w:val="NormalWeb"/>
                                <w:spacing w:before="0" w:beforeAutospacing="0" w:after="0" w:afterAutospacing="0"/>
                              </w:pPr>
                              <w:r>
                                <w:rPr>
                                  <w:rFonts w:asciiTheme="minorHAnsi" w:hAnsi="Calibri" w:cstheme="minorBidi"/>
                                  <w:color w:val="000000" w:themeColor="text1"/>
                                  <w:kern w:val="24"/>
                                  <w:sz w:val="36"/>
                                  <w:szCs w:val="36"/>
                                </w:rPr>
                                <w:t>b</w:t>
                              </w:r>
                            </w:p>
                          </w:txbxContent>
                        </wps:txbx>
                        <wps:bodyPr wrap="square" rtlCol="0">
                          <a:noAutofit/>
                        </wps:bodyPr>
                      </wps:wsp>
                      <wps:wsp>
                        <wps:cNvPr id="358" name="TextBox 7"/>
                        <wps:cNvSpPr txBox="1"/>
                        <wps:spPr>
                          <a:xfrm>
                            <a:off x="1276350" y="3924300"/>
                            <a:ext cx="282450" cy="369332"/>
                          </a:xfrm>
                          <a:prstGeom prst="rect">
                            <a:avLst/>
                          </a:prstGeom>
                          <a:noFill/>
                        </wps:spPr>
                        <wps:txbx>
                          <w:txbxContent>
                            <w:p w:rsidR="00195133" w:rsidRDefault="00195133" w:rsidP="005854CD">
                              <w:pPr>
                                <w:pStyle w:val="NormalWeb"/>
                                <w:spacing w:before="0" w:beforeAutospacing="0" w:after="0" w:afterAutospacing="0"/>
                              </w:pPr>
                              <w:r>
                                <w:rPr>
                                  <w:rFonts w:asciiTheme="minorHAnsi" w:hAnsi="Calibri" w:cstheme="minorBidi"/>
                                  <w:color w:val="000000" w:themeColor="text1"/>
                                  <w:kern w:val="24"/>
                                  <w:sz w:val="36"/>
                                  <w:szCs w:val="36"/>
                                </w:rPr>
                                <w:t>c</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id="_x0000_s1271" style="position:absolute;left:0;text-align:left;margin-left:30.75pt;margin-top:.15pt;width:449.25pt;height:319.5pt;z-index:251704320;mso-width-relative:margin;mso-height-relative:margin" coordsize="64770,46482"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">
                <v:group id="Group 352" o:spid="_x0000_s1272" style="position:absolute;width:64770;height:46482" coordsize="64770,464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i3gTMQAAADcAAAADwAAAGRycy9kb3ducmV2LnhtbESPQYvCMBSE74L/ITxh&#10;b5pWUaQaRUSXPciCVVj29miebbF5KU1s67/fLAgeh5n5hllve1OJlhpXWlYQTyIQxJnVJecKrpfj&#10;eAnCeWSNlWVS8CQH281wsMZE247P1KY+FwHCLkEFhfd1IqXLCjLoJrYmDt7NNgZ9kE0udYNdgJtK&#10;TqNoIQ2WHBYKrGlfUHZPH0bBZ4fdbhYf2tP9tn/+XubfP6eYlPoY9bsVCE+9f4df7S+tYDafwv+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i3gTMQAAADcAAAA&#10;DwAAAAAAAAAAAAAAAACqAgAAZHJzL2Rvd25yZXYueG1sUEsFBgAAAAAEAAQA+gAAAJsDAAAAAA==&#10;">
                  <v:shape id="Picture 353" o:spid="_x0000_s1273" type="#_x0000_t75" style="position:absolute;top:1428;width:28670;height:212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ruNTTGAAAA3AAAAA8AAABkcnMvZG93bnJldi54bWxEj09rAjEQxe8Fv0MYoZei2VYUWTeKLV3o&#10;oSCu4nnczP7BzWRJUt320zdCocfHm/d787LNYDpxJedbywqepwkI4tLqlmsFx0M+WYLwAVljZ5kU&#10;fJOHzXr0kGGq7Y33dC1CLSKEfYoKmhD6VEpfNmTQT21PHL3KOoMhSldL7fAW4aaTL0mykAZbjg0N&#10;9vTWUHkpvkx8I//U9lDT0/tP7uz88lqdzuVOqcfxsF2BCDSE/+O/9IdWMJvP4D4mEkCufw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iu41NMYAAADcAAAADwAAAAAAAAAAAAAA&#10;AACfAgAAZHJzL2Rvd25yZXYueG1sUEsFBgAAAAAEAAQA9wAAAJIDAAAAAA==&#10;">
                    <v:imagedata r:id="rId99" o:title="" croptop="6036f" cropleft="1441f" cropright="8133f"/>
                    <v:path arrowok="t"/>
                  </v:shape>
                  <v:shape id="Picture 354" o:spid="_x0000_s1274" type="#_x0000_t75" style="position:absolute;left:33623;width:31147;height:240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MZVT/DAAAA3AAAAA8AAABkcnMvZG93bnJldi54bWxEj0FrAjEUhO+C/yE8oZeiWWurshpFWqTe&#10;pK7g9bF5bhY3L0uS6vbfm4LgcZiZb5jlurONuJIPtWMF41EGgrh0uuZKwbHYDucgQkTW2DgmBX8U&#10;YL3q95aYa3fjH7oeYiUShEOOCkyMbS5lKA1ZDCPXEifv7LzFmKSvpPZ4S3DbyLcsm0qLNacFgy19&#10;Giovh1+rYM/VqzR6dvxu67EvTvzltrNCqZdBt1mAiNTFZ/jR3mkFk493+D+TjoBc3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xlVP8MAAADcAAAADwAAAAAAAAAAAAAAAACf&#10;AgAAZHJzL2Rvd25yZXYueG1sUEsFBgAAAAAEAAQA9wAAAI8DAAAAAA==&#10;">
                    <v:imagedata r:id="rId100" o:title=""/>
                    <v:path arrowok="t"/>
                  </v:shape>
                  <v:shape id="Picture 355" o:spid="_x0000_s1275" type="#_x0000_t75" style="position:absolute;left:12763;top:23336;width:33242;height:231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5I/bHAAAA3AAAAA8AAABkcnMvZG93bnJldi54bWxEj0FrwkAUhO+C/2F5Qm91Y0pEUlepBUsR&#10;q9T20ttr9jUbzL5Ns6uJ/74rFDwOM/MNM1/2thZnan3lWMFknIAgLpyuuFTw+bG+n4HwAVlj7ZgU&#10;XMjDcjEczDHXruN3Oh9CKSKEfY4KTAhNLqUvDFn0Y9cQR+/HtRZDlG0pdYtdhNtapkkylRYrjgsG&#10;G3o2VBwPJ6ug635327f1fpt9aXNcpenL5vJtlbob9U+PIAL14Rb+b79qBQ9ZBtcz8QjIxR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IK5I/bHAAAA3AAAAA8AAAAAAAAAAAAA&#10;AAAAnwIAAGRycy9kb3ducmV2LnhtbFBLBQYAAAAABAAEAPcAAACTAwAAAAA=&#10;">
                    <v:imagedata r:id="rId101" o:title=""/>
                    <v:path arrowok="t"/>
                  </v:shape>
                </v:group>
                <v:shape id="TextBox 5" o:spid="_x0000_s1276" type="#_x0000_t202" style="position:absolute;left:841;top:18976;width:2953;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Jj88QA&#10;AADcAAAADwAAAGRycy9kb3ducmV2LnhtbESPQWvCQBSE7wX/w/KE3uquVsXGbERaCp5aTGvB2yP7&#10;TILZtyG7NfHfu4WCx2FmvmHSzWAbcaHO1441TCcKBHHhTM2lhu+v96cVCB+QDTaOScOVPGyy0UOK&#10;iXE97+mSh1JECPsENVQhtImUvqjIop+4ljh6J9dZDFF2pTQd9hFuGzlTaikt1hwXKmzptaLinP9a&#10;DYeP0/Fnrj7LN7toezcoyfZFav04HrZrEIGGcA//t3dGw/NiCX9n4hGQ2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KCY/PEAAAA3AAAAA8AAAAAAAAAAAAAAAAAmAIAAGRycy9k&#10;b3ducmV2LnhtbFBLBQYAAAAABAAEAPUAAACJAwAAAAA=&#10;" filled="f" stroked="f">
                  <v:textbox>
                    <w:txbxContent>
                      <w:p w:rsidR="00195133" w:rsidRDefault="00195133" w:rsidP="005854CD">
                        <w:pPr>
                          <w:pStyle w:val="NormalWeb"/>
                          <w:spacing w:before="0" w:beforeAutospacing="0" w:after="0" w:afterAutospacing="0"/>
                        </w:pPr>
                        <w:proofErr w:type="gramStart"/>
                        <w:r>
                          <w:rPr>
                            <w:rFonts w:asciiTheme="minorHAnsi" w:hAnsi="Calibri" w:cstheme="minorBidi"/>
                            <w:color w:val="000000" w:themeColor="text1"/>
                            <w:kern w:val="24"/>
                            <w:sz w:val="36"/>
                            <w:szCs w:val="36"/>
                          </w:rPr>
                          <w:t>a</w:t>
                        </w:r>
                        <w:proofErr w:type="gramEnd"/>
                      </w:p>
                    </w:txbxContent>
                  </v:textbox>
                </v:shape>
                <v:shape id="TextBox 6" o:spid="_x0000_s1277" type="#_x0000_t202" style="position:absolute;left:33623;top:18610;width:3065;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rsidR="00195133" w:rsidRDefault="00195133" w:rsidP="005854CD">
                        <w:pPr>
                          <w:pStyle w:val="NormalWeb"/>
                          <w:spacing w:before="0" w:beforeAutospacing="0" w:after="0" w:afterAutospacing="0"/>
                        </w:pPr>
                        <w:proofErr w:type="gramStart"/>
                        <w:r>
                          <w:rPr>
                            <w:rFonts w:asciiTheme="minorHAnsi" w:hAnsi="Calibri" w:cstheme="minorBidi"/>
                            <w:color w:val="000000" w:themeColor="text1"/>
                            <w:kern w:val="24"/>
                            <w:sz w:val="36"/>
                            <w:szCs w:val="36"/>
                          </w:rPr>
                          <w:t>b</w:t>
                        </w:r>
                        <w:proofErr w:type="gramEnd"/>
                      </w:p>
                    </w:txbxContent>
                  </v:textbox>
                </v:shape>
                <v:shape id="TextBox 7" o:spid="_x0000_s1278" type="#_x0000_t202" style="position:absolute;left:12763;top:39243;width:2825;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FSGsAA&#10;AADcAAAADwAAAGRycy9kb3ducmV2LnhtbERPy4rCMBTdC/MP4Q7MThNnVLRjlEERXCk+YXaX5toW&#10;m5vSRFv/3iwEl4fzns5bW4o71b5wrKHfUyCIU2cKzjQcD6vuGIQPyAZLx6ThQR7ms4/OFBPjGt7R&#10;fR8yEUPYJ6ghD6FKpPRpThZ9z1XEkbu42mKIsM6kqbGJ4baU30qNpMWCY0OOFS1ySq/7m9Vw2lz+&#10;zwO1zZZ2WDWuVZLtRGr99dn+/YII1Ia3+OVeGw0/w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FFSGsAAAADcAAAADwAAAAAAAAAAAAAAAACYAgAAZHJzL2Rvd25y&#10;ZXYueG1sUEsFBgAAAAAEAAQA9QAAAIUDAAAAAA==&#10;" filled="f" stroked="f">
                  <v:textbox>
                    <w:txbxContent>
                      <w:p w:rsidR="00195133" w:rsidRDefault="00195133" w:rsidP="005854CD">
                        <w:pPr>
                          <w:pStyle w:val="NormalWeb"/>
                          <w:spacing w:before="0" w:beforeAutospacing="0" w:after="0" w:afterAutospacing="0"/>
                        </w:pPr>
                        <w:proofErr w:type="gramStart"/>
                        <w:r>
                          <w:rPr>
                            <w:rFonts w:asciiTheme="minorHAnsi" w:hAnsi="Calibri" w:cstheme="minorBidi"/>
                            <w:color w:val="000000" w:themeColor="text1"/>
                            <w:kern w:val="24"/>
                            <w:sz w:val="36"/>
                            <w:szCs w:val="36"/>
                          </w:rPr>
                          <w:t>c</w:t>
                        </w:r>
                        <w:proofErr w:type="gramEnd"/>
                      </w:p>
                    </w:txbxContent>
                  </v:textbox>
                </v:shape>
              </v:group>
            </w:pict>
          </mc:Fallback>
        </mc:AlternateContent>
      </w:r>
    </w:p>
    <w:p w:rsidR="003D2B9B" w:rsidRDefault="003D2B9B" w:rsidP="003D2B9B">
      <w:pPr>
        <w:autoSpaceDE w:val="0"/>
        <w:autoSpaceDN w:val="0"/>
        <w:adjustRightInd w:val="0"/>
        <w:spacing w:line="360" w:lineRule="auto"/>
        <w:jc w:val="both"/>
        <w:rPr>
          <w:color w:val="000000"/>
        </w:rPr>
      </w:pPr>
    </w:p>
    <w:p w:rsidR="003D2B9B" w:rsidRDefault="003D2B9B" w:rsidP="003D2B9B">
      <w:pPr>
        <w:autoSpaceDE w:val="0"/>
        <w:autoSpaceDN w:val="0"/>
        <w:adjustRightInd w:val="0"/>
        <w:spacing w:line="360" w:lineRule="auto"/>
        <w:jc w:val="both"/>
        <w:rPr>
          <w:color w:val="000000"/>
        </w:rPr>
      </w:pPr>
    </w:p>
    <w:p w:rsidR="003D2B9B" w:rsidRDefault="003D2B9B" w:rsidP="003D2B9B">
      <w:pPr>
        <w:autoSpaceDE w:val="0"/>
        <w:autoSpaceDN w:val="0"/>
        <w:adjustRightInd w:val="0"/>
        <w:spacing w:line="360" w:lineRule="auto"/>
        <w:jc w:val="both"/>
        <w:rPr>
          <w:color w:val="000000"/>
        </w:rPr>
      </w:pPr>
    </w:p>
    <w:p w:rsidR="003D2B9B" w:rsidRDefault="003D2B9B" w:rsidP="003D2B9B">
      <w:pPr>
        <w:autoSpaceDE w:val="0"/>
        <w:autoSpaceDN w:val="0"/>
        <w:adjustRightInd w:val="0"/>
        <w:spacing w:line="360" w:lineRule="auto"/>
        <w:jc w:val="both"/>
        <w:rPr>
          <w:color w:val="000000"/>
        </w:rPr>
      </w:pPr>
    </w:p>
    <w:p w:rsidR="003D2B9B" w:rsidRDefault="003D2B9B" w:rsidP="003D2B9B">
      <w:pPr>
        <w:autoSpaceDE w:val="0"/>
        <w:autoSpaceDN w:val="0"/>
        <w:adjustRightInd w:val="0"/>
        <w:spacing w:line="360" w:lineRule="auto"/>
        <w:jc w:val="both"/>
        <w:rPr>
          <w:color w:val="000000"/>
        </w:rPr>
      </w:pPr>
    </w:p>
    <w:p w:rsidR="003D2B9B" w:rsidRDefault="003D2B9B" w:rsidP="003D2B9B">
      <w:pPr>
        <w:autoSpaceDE w:val="0"/>
        <w:autoSpaceDN w:val="0"/>
        <w:adjustRightInd w:val="0"/>
        <w:spacing w:line="360" w:lineRule="auto"/>
        <w:jc w:val="both"/>
        <w:rPr>
          <w:color w:val="000000"/>
        </w:rPr>
      </w:pPr>
    </w:p>
    <w:p w:rsidR="003D2B9B" w:rsidRDefault="003D2B9B" w:rsidP="003D2B9B">
      <w:pPr>
        <w:autoSpaceDE w:val="0"/>
        <w:autoSpaceDN w:val="0"/>
        <w:adjustRightInd w:val="0"/>
        <w:spacing w:line="360" w:lineRule="auto"/>
        <w:jc w:val="both"/>
        <w:rPr>
          <w:color w:val="000000"/>
        </w:rPr>
      </w:pPr>
    </w:p>
    <w:p w:rsidR="003D2B9B" w:rsidRDefault="003D2B9B" w:rsidP="003D2B9B">
      <w:pPr>
        <w:autoSpaceDE w:val="0"/>
        <w:autoSpaceDN w:val="0"/>
        <w:adjustRightInd w:val="0"/>
        <w:spacing w:line="360" w:lineRule="auto"/>
        <w:jc w:val="both"/>
        <w:rPr>
          <w:color w:val="000000"/>
        </w:rPr>
      </w:pPr>
    </w:p>
    <w:p w:rsidR="003D2B9B" w:rsidRDefault="003D2B9B" w:rsidP="003D2B9B">
      <w:pPr>
        <w:autoSpaceDE w:val="0"/>
        <w:autoSpaceDN w:val="0"/>
        <w:adjustRightInd w:val="0"/>
        <w:spacing w:line="360" w:lineRule="auto"/>
        <w:jc w:val="both"/>
        <w:rPr>
          <w:color w:val="000000"/>
        </w:rPr>
      </w:pPr>
    </w:p>
    <w:p w:rsidR="003D2B9B" w:rsidRDefault="003D2B9B" w:rsidP="003D2B9B">
      <w:pPr>
        <w:autoSpaceDE w:val="0"/>
        <w:autoSpaceDN w:val="0"/>
        <w:adjustRightInd w:val="0"/>
        <w:spacing w:line="360" w:lineRule="auto"/>
        <w:jc w:val="both"/>
        <w:rPr>
          <w:color w:val="000000"/>
        </w:rPr>
      </w:pPr>
    </w:p>
    <w:p w:rsidR="003D2B9B" w:rsidRDefault="003D2B9B" w:rsidP="003D2B9B">
      <w:pPr>
        <w:autoSpaceDE w:val="0"/>
        <w:autoSpaceDN w:val="0"/>
        <w:adjustRightInd w:val="0"/>
        <w:spacing w:line="360" w:lineRule="auto"/>
        <w:jc w:val="both"/>
        <w:rPr>
          <w:color w:val="000000"/>
        </w:rPr>
      </w:pPr>
    </w:p>
    <w:p w:rsidR="003D2B9B" w:rsidRDefault="003D2B9B" w:rsidP="003D2B9B">
      <w:pPr>
        <w:autoSpaceDE w:val="0"/>
        <w:autoSpaceDN w:val="0"/>
        <w:adjustRightInd w:val="0"/>
        <w:spacing w:line="360" w:lineRule="auto"/>
        <w:jc w:val="both"/>
        <w:rPr>
          <w:color w:val="000000"/>
        </w:rPr>
      </w:pPr>
    </w:p>
    <w:p w:rsidR="003D2B9B" w:rsidRDefault="003D2B9B" w:rsidP="003D2B9B">
      <w:pPr>
        <w:autoSpaceDE w:val="0"/>
        <w:autoSpaceDN w:val="0"/>
        <w:adjustRightInd w:val="0"/>
        <w:spacing w:line="360" w:lineRule="auto"/>
        <w:jc w:val="both"/>
        <w:rPr>
          <w:color w:val="000000"/>
        </w:rPr>
      </w:pPr>
    </w:p>
    <w:p w:rsidR="003D2B9B" w:rsidRDefault="003D2B9B" w:rsidP="003D2B9B">
      <w:pPr>
        <w:autoSpaceDE w:val="0"/>
        <w:autoSpaceDN w:val="0"/>
        <w:adjustRightInd w:val="0"/>
        <w:spacing w:line="360" w:lineRule="auto"/>
        <w:jc w:val="both"/>
        <w:rPr>
          <w:color w:val="000000"/>
        </w:rPr>
      </w:pPr>
    </w:p>
    <w:p w:rsidR="003D2B9B" w:rsidRDefault="003D2B9B" w:rsidP="003D2B9B">
      <w:pPr>
        <w:autoSpaceDE w:val="0"/>
        <w:autoSpaceDN w:val="0"/>
        <w:adjustRightInd w:val="0"/>
        <w:spacing w:line="360" w:lineRule="auto"/>
        <w:jc w:val="both"/>
        <w:rPr>
          <w:color w:val="000000"/>
        </w:rPr>
      </w:pPr>
    </w:p>
    <w:p w:rsidR="003D2B9B" w:rsidRDefault="003D2B9B" w:rsidP="003D2B9B">
      <w:pPr>
        <w:autoSpaceDE w:val="0"/>
        <w:autoSpaceDN w:val="0"/>
        <w:adjustRightInd w:val="0"/>
        <w:spacing w:line="360" w:lineRule="auto"/>
        <w:jc w:val="both"/>
        <w:rPr>
          <w:color w:val="000000"/>
        </w:rPr>
      </w:pPr>
    </w:p>
    <w:p w:rsidR="000A32E6" w:rsidRPr="005854CD" w:rsidRDefault="000A32E6" w:rsidP="000A32E6">
      <w:pPr>
        <w:spacing w:after="200" w:line="360" w:lineRule="auto"/>
        <w:jc w:val="both"/>
        <w:rPr>
          <w:rFonts w:asciiTheme="minorHAnsi" w:eastAsiaTheme="minorHAnsi" w:hAnsiTheme="minorHAnsi" w:cstheme="minorBidi"/>
          <w:b/>
          <w:i/>
          <w:sz w:val="22"/>
          <w:szCs w:val="22"/>
          <w:lang w:val="en-IN"/>
        </w:rPr>
      </w:pPr>
      <w:r w:rsidRPr="005854CD">
        <w:rPr>
          <w:rFonts w:eastAsiaTheme="minorHAnsi"/>
          <w:b/>
          <w:i/>
          <w:lang w:val="en-IN"/>
        </w:rPr>
        <w:t>Fig.1</w:t>
      </w:r>
      <w:r w:rsidR="005854CD" w:rsidRPr="005854CD">
        <w:rPr>
          <w:rFonts w:eastAsiaTheme="minorHAnsi"/>
          <w:b/>
          <w:i/>
          <w:lang w:val="en-IN"/>
        </w:rPr>
        <w:t>4</w:t>
      </w:r>
      <w:r w:rsidRPr="005854CD">
        <w:rPr>
          <w:rFonts w:eastAsiaTheme="minorHAnsi"/>
          <w:b/>
          <w:i/>
          <w:lang w:val="en-IN"/>
        </w:rPr>
        <w:t xml:space="preserve">  Variation in storage modulus, complex viscosity with frequency and </w:t>
      </w:r>
      <w:r w:rsidRPr="005854CD">
        <w:rPr>
          <w:rFonts w:eastAsiaTheme="minorHAnsi"/>
          <w:b/>
          <w:bCs/>
          <w:i/>
          <w:lang w:val="en-IN"/>
        </w:rPr>
        <w:t xml:space="preserve">van Gurp-Palmen plot for </w:t>
      </w:r>
      <w:r w:rsidR="009D13D8">
        <w:rPr>
          <w:rFonts w:eastAsiaTheme="minorHAnsi"/>
          <w:b/>
          <w:i/>
          <w:lang w:val="en-IN"/>
        </w:rPr>
        <w:t xml:space="preserve">MWCNT filled 20PP/80 </w:t>
      </w:r>
      <w:r w:rsidRPr="005854CD">
        <w:rPr>
          <w:rFonts w:eastAsiaTheme="minorHAnsi"/>
          <w:b/>
          <w:i/>
          <w:lang w:val="en-IN"/>
        </w:rPr>
        <w:t>NR blends</w:t>
      </w:r>
    </w:p>
    <w:p w:rsidR="000A32E6" w:rsidRPr="000A32E6" w:rsidRDefault="000A32E6" w:rsidP="000A32E6">
      <w:pPr>
        <w:tabs>
          <w:tab w:val="left" w:pos="7152"/>
        </w:tabs>
        <w:spacing w:after="200" w:line="360" w:lineRule="auto"/>
        <w:jc w:val="both"/>
        <w:rPr>
          <w:rFonts w:eastAsiaTheme="minorHAnsi"/>
          <w:b/>
          <w:lang w:val="en-IN"/>
        </w:rPr>
      </w:pPr>
    </w:p>
    <w:p w:rsidR="000A32E6" w:rsidRPr="000A32E6" w:rsidRDefault="000A32E6" w:rsidP="000A32E6">
      <w:pPr>
        <w:tabs>
          <w:tab w:val="left" w:pos="7152"/>
        </w:tabs>
        <w:spacing w:after="200" w:line="360" w:lineRule="auto"/>
        <w:jc w:val="both"/>
        <w:rPr>
          <w:rFonts w:eastAsiaTheme="minorHAnsi"/>
          <w:b/>
          <w:lang w:val="en-IN"/>
        </w:rPr>
      </w:pPr>
    </w:p>
    <w:p w:rsidR="000A32E6" w:rsidRPr="000A32E6" w:rsidRDefault="000A32E6" w:rsidP="000A32E6">
      <w:pPr>
        <w:tabs>
          <w:tab w:val="left" w:pos="7152"/>
        </w:tabs>
        <w:spacing w:after="200" w:line="360" w:lineRule="auto"/>
        <w:jc w:val="both"/>
        <w:rPr>
          <w:rFonts w:eastAsiaTheme="minorHAnsi"/>
          <w:b/>
          <w:lang w:val="en-IN"/>
        </w:rPr>
      </w:pPr>
    </w:p>
    <w:p w:rsidR="000A32E6" w:rsidRDefault="000A32E6" w:rsidP="000A32E6">
      <w:pPr>
        <w:autoSpaceDE w:val="0"/>
        <w:autoSpaceDN w:val="0"/>
        <w:adjustRightInd w:val="0"/>
        <w:spacing w:line="360" w:lineRule="auto"/>
        <w:jc w:val="both"/>
        <w:rPr>
          <w:color w:val="000000"/>
        </w:rPr>
      </w:pPr>
      <w:r w:rsidRPr="000A32E6">
        <w:rPr>
          <w:rFonts w:eastAsiaTheme="minorHAnsi"/>
          <w:b/>
          <w:lang w:val="en-IN"/>
        </w:rPr>
        <w:t>Fig</w:t>
      </w:r>
      <w:r w:rsidR="005854CD">
        <w:rPr>
          <w:rFonts w:eastAsiaTheme="minorHAnsi"/>
          <w:b/>
          <w:lang w:val="en-IN"/>
        </w:rPr>
        <w:t>.14</w:t>
      </w:r>
      <w:r w:rsidRPr="000A32E6">
        <w:rPr>
          <w:rFonts w:eastAsiaTheme="minorHAnsi"/>
          <w:lang w:val="en-IN"/>
        </w:rPr>
        <w:t xml:space="preserve"> shows the variation in storage modulus, complex viscosity with frequency and </w:t>
      </w:r>
      <w:r w:rsidRPr="000A32E6">
        <w:rPr>
          <w:rFonts w:eastAsiaTheme="minorHAnsi"/>
          <w:bCs/>
          <w:lang w:val="en-IN"/>
        </w:rPr>
        <w:t xml:space="preserve">van Gurp-Palmen plot for </w:t>
      </w:r>
      <w:r w:rsidRPr="000A32E6">
        <w:rPr>
          <w:rFonts w:eastAsiaTheme="minorHAnsi"/>
          <w:lang w:val="en-IN"/>
        </w:rPr>
        <w:t>MWCNT filled 20/80 PP/NR blends. For MWCNT filled 20/80 PP/NR blends, the melt rheological behaviour is</w:t>
      </w:r>
      <w:r w:rsidRPr="000A32E6">
        <w:rPr>
          <w:rFonts w:eastAsiaTheme="minorHAnsi"/>
          <w:bCs/>
          <w:lang w:val="en-IN"/>
        </w:rPr>
        <w:t xml:space="preserve"> different from that of blend having PP as major or equal component .Due to the elastic nature of the matrix melt, the sol-gel transition due to MWCNT network generation cannot be easily predicted from the s</w:t>
      </w:r>
      <w:r w:rsidRPr="000A32E6">
        <w:rPr>
          <w:rFonts w:eastAsiaTheme="minorHAnsi"/>
          <w:lang w:val="en-IN"/>
        </w:rPr>
        <w:t>torage modulus vs frequency or complex viscosity vs frequency plots .</w:t>
      </w:r>
      <w:r w:rsidRPr="000A32E6">
        <w:rPr>
          <w:rFonts w:eastAsiaTheme="minorHAnsi"/>
          <w:bCs/>
          <w:color w:val="000000" w:themeColor="text1"/>
          <w:lang w:val="en-IN"/>
        </w:rPr>
        <w:t>However, the van Gurp-Palmen plot (</w:t>
      </w:r>
      <w:r w:rsidR="005854CD">
        <w:rPr>
          <w:rFonts w:eastAsiaTheme="minorHAnsi"/>
          <w:b/>
          <w:bCs/>
          <w:color w:val="000000" w:themeColor="text1"/>
          <w:lang w:val="en-IN"/>
        </w:rPr>
        <w:t>Fig.14c</w:t>
      </w:r>
      <w:r w:rsidRPr="000A32E6">
        <w:rPr>
          <w:rFonts w:eastAsiaTheme="minorHAnsi"/>
          <w:bCs/>
          <w:color w:val="000000" w:themeColor="text1"/>
          <w:lang w:val="en-IN"/>
        </w:rPr>
        <w:t xml:space="preserve">) gives some information regarding percolation in </w:t>
      </w:r>
      <w:r w:rsidRPr="000A32E6">
        <w:rPr>
          <w:rFonts w:eastAsiaTheme="minorHAnsi"/>
          <w:color w:val="000000" w:themeColor="text1"/>
          <w:lang w:val="en-IN"/>
        </w:rPr>
        <w:t>MWCNT filled 20/80 PP/NR blends. The nature of curve at low complex modulus shows deviation above 1 wt</w:t>
      </w:r>
      <w:r w:rsidRPr="000A32E6">
        <w:rPr>
          <w:rFonts w:eastAsiaTheme="minorHAnsi"/>
          <w:lang w:val="en-IN"/>
        </w:rPr>
        <w:t>% MWCNT</w:t>
      </w:r>
    </w:p>
    <w:p w:rsidR="000A32E6" w:rsidRDefault="000A32E6" w:rsidP="000A32E6">
      <w:pPr>
        <w:autoSpaceDE w:val="0"/>
        <w:autoSpaceDN w:val="0"/>
        <w:adjustRightInd w:val="0"/>
        <w:spacing w:line="360" w:lineRule="auto"/>
        <w:jc w:val="both"/>
        <w:rPr>
          <w:color w:val="000000"/>
        </w:rPr>
      </w:pPr>
    </w:p>
    <w:p w:rsidR="000A32E6" w:rsidRDefault="000A32E6" w:rsidP="000A32E6">
      <w:pPr>
        <w:autoSpaceDE w:val="0"/>
        <w:autoSpaceDN w:val="0"/>
        <w:adjustRightInd w:val="0"/>
        <w:spacing w:line="360" w:lineRule="auto"/>
        <w:jc w:val="both"/>
        <w:rPr>
          <w:color w:val="000000"/>
        </w:rPr>
      </w:pPr>
    </w:p>
    <w:p w:rsidR="000A32E6" w:rsidRPr="000A32E6" w:rsidRDefault="00F92085" w:rsidP="000A32E6">
      <w:pPr>
        <w:spacing w:after="200" w:line="360" w:lineRule="auto"/>
        <w:rPr>
          <w:rFonts w:eastAsiaTheme="minorHAnsi"/>
          <w:b/>
          <w:sz w:val="28"/>
          <w:szCs w:val="28"/>
          <w:lang w:val="en-IN"/>
        </w:rPr>
      </w:pPr>
      <w:r>
        <w:rPr>
          <w:rFonts w:eastAsiaTheme="minorHAnsi"/>
          <w:b/>
          <w:sz w:val="28"/>
          <w:szCs w:val="28"/>
          <w:lang w:val="en-IN"/>
        </w:rPr>
        <w:t xml:space="preserve">3.3 </w:t>
      </w:r>
      <w:r w:rsidR="000A32E6" w:rsidRPr="000A32E6">
        <w:rPr>
          <w:rFonts w:eastAsiaTheme="minorHAnsi"/>
          <w:b/>
          <w:sz w:val="28"/>
          <w:szCs w:val="28"/>
          <w:lang w:val="en-IN"/>
        </w:rPr>
        <w:t xml:space="preserve"> Effect of CNT loading on the tensile properties of 80PP/20NR blend systems</w:t>
      </w:r>
    </w:p>
    <w:p w:rsidR="000A32E6" w:rsidRPr="000A32E6" w:rsidRDefault="000A32E6" w:rsidP="000A32E6">
      <w:pPr>
        <w:spacing w:after="200" w:line="360" w:lineRule="auto"/>
        <w:jc w:val="both"/>
        <w:rPr>
          <w:rFonts w:eastAsiaTheme="minorHAnsi"/>
          <w:lang w:val="en"/>
        </w:rPr>
      </w:pPr>
      <w:r w:rsidRPr="000A32E6">
        <w:rPr>
          <w:rFonts w:eastAsiaTheme="minorHAnsi"/>
          <w:lang w:val="en-IN"/>
        </w:rPr>
        <w:t xml:space="preserve">Stress-strain graphs for the 80PP/20NR blend and its composites with varying amount of CNT is plotted and shown in Figure </w:t>
      </w:r>
      <w:r w:rsidR="00F92085">
        <w:rPr>
          <w:rFonts w:eastAsiaTheme="minorHAnsi"/>
          <w:lang w:val="en-IN"/>
        </w:rPr>
        <w:t>1</w:t>
      </w:r>
      <w:r w:rsidRPr="000A32E6">
        <w:rPr>
          <w:rFonts w:eastAsiaTheme="minorHAnsi"/>
          <w:lang w:val="en-IN"/>
        </w:rPr>
        <w:t xml:space="preserve">5. The tensile parameters such as tensile modulus, tensile strength, elongation at break and tensile toughness of the blend and composites are tabulated in table 1. A brittle to ductile transition in CNT filled PP/NR blend occurs at 3 wt% of CNT content. The brittle to ductile transition is usually used to evaluate </w:t>
      </w:r>
      <w:r w:rsidRPr="000A32E6">
        <w:rPr>
          <w:rFonts w:eastAsiaTheme="minorHAnsi"/>
          <w:lang w:val="en"/>
        </w:rPr>
        <w:t>the toughening efficiency of the elastomers in elastomer-toughened polymer blends. From Figure.</w:t>
      </w:r>
      <w:r w:rsidR="00F92085">
        <w:rPr>
          <w:rFonts w:eastAsiaTheme="minorHAnsi"/>
          <w:lang w:val="en"/>
        </w:rPr>
        <w:t>1</w:t>
      </w:r>
      <w:r w:rsidRPr="000A32E6">
        <w:rPr>
          <w:rFonts w:eastAsiaTheme="minorHAnsi"/>
          <w:lang w:val="en"/>
        </w:rPr>
        <w:t xml:space="preserve">5, it is </w:t>
      </w:r>
      <w:r w:rsidRPr="000A32E6">
        <w:rPr>
          <w:rFonts w:eastAsiaTheme="minorHAnsi"/>
          <w:lang w:val="en"/>
        </w:rPr>
        <w:lastRenderedPageBreak/>
        <w:t xml:space="preserve">evident that a low amount of CNT (3 wt%) is sufficient to impart ductility in 80PP/20NR blend system.  Further increase in concentration of CNT (up to 5 wt%), increases the ductility. However, above 5wt% of CNT, the ductility is found to decrease along with a drop in tensile strength. </w:t>
      </w:r>
    </w:p>
    <w:p w:rsidR="000A32E6" w:rsidRPr="00F61550" w:rsidRDefault="00F61550" w:rsidP="00F61550">
      <w:pPr>
        <w:spacing w:after="200" w:line="360" w:lineRule="auto"/>
        <w:jc w:val="both"/>
        <w:rPr>
          <w:rFonts w:eastAsiaTheme="minorHAnsi"/>
          <w:lang w:val="en"/>
        </w:rPr>
      </w:pPr>
      <w:r>
        <w:rPr>
          <w:noProof/>
          <w:lang w:val="en-IN" w:eastAsia="en-IN"/>
        </w:rPr>
        <w:drawing>
          <wp:inline distT="0" distB="0" distL="0" distR="0" wp14:anchorId="7EC73CD9" wp14:editId="3C7658E7">
            <wp:extent cx="3842815" cy="3362400"/>
            <wp:effectExtent l="0" t="0" r="5715" b="0"/>
            <wp:docPr id="3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02" cstate="print">
                      <a:extLst>
                        <a:ext uri="{28A0092B-C50C-407E-A947-70E740481C1C}">
                          <a14:useLocalDpi xmlns:a14="http://schemas.microsoft.com/office/drawing/2010/main" val="0"/>
                        </a:ext>
                      </a:extLst>
                    </a:blip>
                    <a:srcRect l="6138" t="9525" r="13306" b="-1605"/>
                    <a:stretch/>
                  </pic:blipFill>
                  <pic:spPr>
                    <a:xfrm>
                      <a:off x="0" y="0"/>
                      <a:ext cx="3842815" cy="3362400"/>
                    </a:xfrm>
                    <a:prstGeom prst="rect">
                      <a:avLst/>
                    </a:prstGeom>
                  </pic:spPr>
                </pic:pic>
              </a:graphicData>
            </a:graphic>
          </wp:inline>
        </w:drawing>
      </w:r>
    </w:p>
    <w:p w:rsidR="000A32E6" w:rsidRPr="00F61550" w:rsidRDefault="000A32E6" w:rsidP="000A32E6">
      <w:pPr>
        <w:spacing w:after="200" w:line="360" w:lineRule="auto"/>
        <w:jc w:val="center"/>
        <w:rPr>
          <w:rFonts w:eastAsiaTheme="minorHAnsi"/>
          <w:b/>
          <w:i/>
          <w:color w:val="000000" w:themeColor="text1"/>
          <w:sz w:val="22"/>
          <w:szCs w:val="22"/>
          <w:lang w:val="en-IN"/>
        </w:rPr>
      </w:pPr>
      <w:r w:rsidRPr="00F61550">
        <w:rPr>
          <w:rFonts w:eastAsiaTheme="minorHAnsi"/>
          <w:b/>
          <w:i/>
          <w:color w:val="000000" w:themeColor="text1"/>
          <w:sz w:val="22"/>
          <w:szCs w:val="22"/>
          <w:lang w:val="en-IN"/>
        </w:rPr>
        <w:t xml:space="preserve">Fig </w:t>
      </w:r>
      <w:r w:rsidR="00F92085" w:rsidRPr="00F61550">
        <w:rPr>
          <w:rFonts w:eastAsiaTheme="minorHAnsi"/>
          <w:b/>
          <w:i/>
          <w:color w:val="000000" w:themeColor="text1"/>
          <w:sz w:val="22"/>
          <w:szCs w:val="22"/>
          <w:lang w:val="en-IN"/>
        </w:rPr>
        <w:t>1</w:t>
      </w:r>
      <w:r w:rsidRPr="00F61550">
        <w:rPr>
          <w:rFonts w:eastAsiaTheme="minorHAnsi"/>
          <w:b/>
          <w:i/>
          <w:color w:val="000000" w:themeColor="text1"/>
          <w:sz w:val="22"/>
          <w:szCs w:val="22"/>
          <w:lang w:val="en-IN"/>
        </w:rPr>
        <w:t>5.Stress Strain curve of 80pp/20NR blend and its composites with different CNT content</w:t>
      </w:r>
    </w:p>
    <w:p w:rsidR="000A32E6" w:rsidRPr="000A32E6" w:rsidRDefault="000A32E6" w:rsidP="000A32E6">
      <w:pPr>
        <w:spacing w:after="200" w:line="360" w:lineRule="auto"/>
        <w:jc w:val="center"/>
        <w:rPr>
          <w:rFonts w:eastAsiaTheme="minorHAnsi"/>
          <w:color w:val="000000" w:themeColor="text1"/>
          <w:sz w:val="22"/>
          <w:szCs w:val="22"/>
          <w:lang w:val="en-IN"/>
        </w:rPr>
      </w:pPr>
      <w:r w:rsidRPr="000A32E6">
        <w:rPr>
          <w:rFonts w:eastAsiaTheme="minorHAnsi"/>
          <w:b/>
          <w:color w:val="000000" w:themeColor="text1"/>
          <w:sz w:val="22"/>
          <w:szCs w:val="22"/>
          <w:lang w:val="en-IN"/>
        </w:rPr>
        <w:t xml:space="preserve">Table 1. </w:t>
      </w:r>
      <w:r w:rsidRPr="00F61550">
        <w:rPr>
          <w:rFonts w:eastAsiaTheme="minorHAnsi"/>
          <w:b/>
          <w:color w:val="000000" w:themeColor="text1"/>
          <w:sz w:val="22"/>
          <w:szCs w:val="22"/>
          <w:lang w:val="en-IN"/>
        </w:rPr>
        <w:t>Tensile properties of 80PP/20NR blends and its composites with different CNT content</w:t>
      </w:r>
    </w:p>
    <w:tbl>
      <w:tblPr>
        <w:tblStyle w:val="TableGrid"/>
        <w:tblW w:w="8118" w:type="dxa"/>
        <w:jc w:val="center"/>
        <w:tblLook w:val="04A0" w:firstRow="1" w:lastRow="0" w:firstColumn="1" w:lastColumn="0" w:noHBand="0" w:noVBand="1"/>
      </w:tblPr>
      <w:tblGrid>
        <w:gridCol w:w="1548"/>
        <w:gridCol w:w="1530"/>
        <w:gridCol w:w="1710"/>
        <w:gridCol w:w="1440"/>
        <w:gridCol w:w="1890"/>
      </w:tblGrid>
      <w:tr w:rsidR="000A32E6" w:rsidRPr="000A32E6" w:rsidTr="000A32E6">
        <w:trPr>
          <w:trHeight w:val="987"/>
          <w:jc w:val="center"/>
        </w:trPr>
        <w:tc>
          <w:tcPr>
            <w:tcW w:w="1548" w:type="dxa"/>
          </w:tcPr>
          <w:p w:rsidR="000A32E6" w:rsidRPr="000A32E6" w:rsidRDefault="000A32E6" w:rsidP="000A32E6">
            <w:pPr>
              <w:rPr>
                <w:rFonts w:eastAsiaTheme="minorHAnsi"/>
                <w:b/>
                <w:sz w:val="22"/>
                <w:szCs w:val="22"/>
                <w:lang w:val="en-IN"/>
              </w:rPr>
            </w:pPr>
            <w:r w:rsidRPr="000A32E6">
              <w:rPr>
                <w:rFonts w:eastAsiaTheme="minorHAnsi"/>
                <w:b/>
                <w:sz w:val="22"/>
                <w:szCs w:val="22"/>
                <w:lang w:val="en-IN"/>
              </w:rPr>
              <w:t>Sample</w:t>
            </w:r>
          </w:p>
        </w:tc>
        <w:tc>
          <w:tcPr>
            <w:tcW w:w="1530" w:type="dxa"/>
          </w:tcPr>
          <w:p w:rsidR="000A32E6" w:rsidRPr="000A32E6" w:rsidRDefault="000A32E6" w:rsidP="000A32E6">
            <w:pPr>
              <w:rPr>
                <w:rFonts w:eastAsiaTheme="minorHAnsi"/>
                <w:b/>
                <w:color w:val="000000" w:themeColor="text1"/>
                <w:sz w:val="22"/>
                <w:szCs w:val="22"/>
                <w:lang w:val="en-IN"/>
              </w:rPr>
            </w:pPr>
            <w:r w:rsidRPr="000A32E6">
              <w:rPr>
                <w:rFonts w:eastAsiaTheme="minorHAnsi"/>
                <w:b/>
                <w:color w:val="000000" w:themeColor="text1"/>
                <w:sz w:val="22"/>
                <w:szCs w:val="22"/>
                <w:lang w:val="en-IN"/>
              </w:rPr>
              <w:t>Modulus</w:t>
            </w:r>
          </w:p>
          <w:p w:rsidR="000A32E6" w:rsidRPr="000A32E6" w:rsidRDefault="000A32E6" w:rsidP="000A32E6">
            <w:pPr>
              <w:rPr>
                <w:rFonts w:eastAsiaTheme="minorHAnsi"/>
                <w:b/>
                <w:color w:val="000000" w:themeColor="text1"/>
                <w:sz w:val="22"/>
                <w:szCs w:val="22"/>
                <w:lang w:val="en-IN"/>
              </w:rPr>
            </w:pPr>
            <w:r w:rsidRPr="000A32E6">
              <w:rPr>
                <w:rFonts w:eastAsiaTheme="minorHAnsi"/>
                <w:b/>
                <w:color w:val="000000" w:themeColor="text1"/>
                <w:sz w:val="22"/>
                <w:szCs w:val="22"/>
                <w:lang w:val="en-IN"/>
              </w:rPr>
              <w:t>(MPa)</w:t>
            </w:r>
          </w:p>
        </w:tc>
        <w:tc>
          <w:tcPr>
            <w:tcW w:w="1710" w:type="dxa"/>
          </w:tcPr>
          <w:p w:rsidR="000A32E6" w:rsidRPr="000A32E6" w:rsidRDefault="000A32E6" w:rsidP="000A32E6">
            <w:pPr>
              <w:rPr>
                <w:rFonts w:eastAsiaTheme="minorHAnsi"/>
                <w:b/>
                <w:color w:val="000000" w:themeColor="text1"/>
                <w:sz w:val="22"/>
                <w:szCs w:val="22"/>
                <w:lang w:val="en-IN"/>
              </w:rPr>
            </w:pPr>
            <w:r w:rsidRPr="000A32E6">
              <w:rPr>
                <w:rFonts w:eastAsiaTheme="minorHAnsi"/>
                <w:b/>
                <w:color w:val="000000" w:themeColor="text1"/>
                <w:sz w:val="22"/>
                <w:szCs w:val="22"/>
                <w:lang w:val="en-IN"/>
              </w:rPr>
              <w:t>Tensile strength (Mpa)</w:t>
            </w:r>
          </w:p>
        </w:tc>
        <w:tc>
          <w:tcPr>
            <w:tcW w:w="1440" w:type="dxa"/>
          </w:tcPr>
          <w:p w:rsidR="000A32E6" w:rsidRPr="000A32E6" w:rsidRDefault="000A32E6" w:rsidP="000A32E6">
            <w:pPr>
              <w:rPr>
                <w:rFonts w:eastAsiaTheme="minorHAnsi"/>
                <w:b/>
                <w:color w:val="000000" w:themeColor="text1"/>
                <w:sz w:val="22"/>
                <w:szCs w:val="22"/>
                <w:lang w:val="en-IN"/>
              </w:rPr>
            </w:pPr>
            <w:r w:rsidRPr="000A32E6">
              <w:rPr>
                <w:rFonts w:eastAsiaTheme="minorHAnsi"/>
                <w:b/>
                <w:color w:val="000000" w:themeColor="text1"/>
                <w:sz w:val="22"/>
                <w:szCs w:val="22"/>
                <w:lang w:val="en-IN"/>
              </w:rPr>
              <w:t>Elongation at break (%)</w:t>
            </w:r>
          </w:p>
        </w:tc>
        <w:tc>
          <w:tcPr>
            <w:tcW w:w="1890" w:type="dxa"/>
          </w:tcPr>
          <w:p w:rsidR="000A32E6" w:rsidRPr="000A32E6" w:rsidRDefault="000A32E6" w:rsidP="000A32E6">
            <w:pPr>
              <w:rPr>
                <w:rFonts w:eastAsiaTheme="minorHAnsi"/>
                <w:b/>
                <w:color w:val="000000" w:themeColor="text1"/>
                <w:sz w:val="22"/>
                <w:szCs w:val="22"/>
                <w:lang w:val="en-IN"/>
              </w:rPr>
            </w:pPr>
            <w:r w:rsidRPr="000A32E6">
              <w:rPr>
                <w:rFonts w:eastAsiaTheme="minorHAnsi"/>
                <w:b/>
                <w:color w:val="000000" w:themeColor="text1"/>
                <w:sz w:val="22"/>
                <w:szCs w:val="22"/>
                <w:lang w:val="en-IN"/>
              </w:rPr>
              <w:t>Tensile Toughness</w:t>
            </w:r>
          </w:p>
          <w:p w:rsidR="000A32E6" w:rsidRPr="000A32E6" w:rsidRDefault="000A32E6" w:rsidP="000A32E6">
            <w:pPr>
              <w:rPr>
                <w:rFonts w:eastAsiaTheme="minorHAnsi"/>
                <w:b/>
                <w:color w:val="000000" w:themeColor="text1"/>
                <w:sz w:val="22"/>
                <w:szCs w:val="22"/>
                <w:lang w:val="en-IN"/>
              </w:rPr>
            </w:pPr>
            <w:r w:rsidRPr="000A32E6">
              <w:rPr>
                <w:rFonts w:eastAsiaTheme="minorHAnsi"/>
                <w:b/>
                <w:color w:val="000000" w:themeColor="text1"/>
                <w:sz w:val="22"/>
                <w:szCs w:val="22"/>
                <w:lang w:val="en-IN"/>
              </w:rPr>
              <w:t>(J/m</w:t>
            </w:r>
            <w:r w:rsidRPr="000A32E6">
              <w:rPr>
                <w:rFonts w:eastAsiaTheme="minorHAnsi"/>
                <w:b/>
                <w:color w:val="000000" w:themeColor="text1"/>
                <w:sz w:val="22"/>
                <w:szCs w:val="22"/>
                <w:vertAlign w:val="superscript"/>
                <w:lang w:val="en-IN"/>
              </w:rPr>
              <w:t>3</w:t>
            </w:r>
            <w:r w:rsidRPr="000A32E6">
              <w:rPr>
                <w:rFonts w:eastAsiaTheme="minorHAnsi"/>
                <w:b/>
                <w:color w:val="000000" w:themeColor="text1"/>
                <w:sz w:val="22"/>
                <w:szCs w:val="22"/>
                <w:lang w:val="en-IN"/>
              </w:rPr>
              <w:t>)</w:t>
            </w:r>
          </w:p>
        </w:tc>
      </w:tr>
      <w:tr w:rsidR="000A32E6" w:rsidRPr="000A32E6" w:rsidTr="000A32E6">
        <w:trPr>
          <w:trHeight w:val="478"/>
          <w:jc w:val="center"/>
        </w:trPr>
        <w:tc>
          <w:tcPr>
            <w:tcW w:w="1548" w:type="dxa"/>
          </w:tcPr>
          <w:p w:rsidR="000A32E6" w:rsidRPr="000A32E6" w:rsidRDefault="00F61550" w:rsidP="000A32E6">
            <w:pPr>
              <w:rPr>
                <w:rFonts w:eastAsiaTheme="minorHAnsi"/>
                <w:sz w:val="22"/>
                <w:szCs w:val="22"/>
                <w:lang w:val="en-IN"/>
              </w:rPr>
            </w:pPr>
            <w:r>
              <w:rPr>
                <w:rFonts w:eastAsiaTheme="minorHAnsi"/>
                <w:sz w:val="22"/>
                <w:szCs w:val="22"/>
                <w:lang w:val="en-IN"/>
              </w:rPr>
              <w:t>80PP20NR-neat</w:t>
            </w:r>
          </w:p>
        </w:tc>
        <w:tc>
          <w:tcPr>
            <w:tcW w:w="1530" w:type="dxa"/>
          </w:tcPr>
          <w:p w:rsidR="000A32E6" w:rsidRPr="000A32E6" w:rsidRDefault="000A32E6" w:rsidP="000A32E6">
            <w:pPr>
              <w:rPr>
                <w:rFonts w:eastAsiaTheme="minorHAnsi"/>
                <w:sz w:val="22"/>
                <w:szCs w:val="22"/>
                <w:lang w:val="en-IN"/>
              </w:rPr>
            </w:pPr>
            <w:r w:rsidRPr="000A32E6">
              <w:rPr>
                <w:rFonts w:eastAsiaTheme="minorHAnsi"/>
                <w:sz w:val="22"/>
                <w:szCs w:val="22"/>
                <w:lang w:val="en-IN"/>
              </w:rPr>
              <w:t>829.66±30.1</w:t>
            </w:r>
          </w:p>
        </w:tc>
        <w:tc>
          <w:tcPr>
            <w:tcW w:w="1710" w:type="dxa"/>
          </w:tcPr>
          <w:p w:rsidR="000A32E6" w:rsidRPr="000A32E6" w:rsidRDefault="000A32E6" w:rsidP="000A32E6">
            <w:pPr>
              <w:rPr>
                <w:rFonts w:eastAsiaTheme="minorHAnsi"/>
                <w:sz w:val="22"/>
                <w:szCs w:val="22"/>
                <w:lang w:val="en-IN"/>
              </w:rPr>
            </w:pPr>
            <w:r w:rsidRPr="000A32E6">
              <w:rPr>
                <w:rFonts w:eastAsiaTheme="minorHAnsi"/>
                <w:sz w:val="22"/>
                <w:szCs w:val="22"/>
                <w:lang w:val="en-IN"/>
              </w:rPr>
              <w:t>16.125±0.56</w:t>
            </w:r>
          </w:p>
        </w:tc>
        <w:tc>
          <w:tcPr>
            <w:tcW w:w="1440" w:type="dxa"/>
          </w:tcPr>
          <w:p w:rsidR="000A32E6" w:rsidRPr="000A32E6" w:rsidRDefault="000A32E6" w:rsidP="000A32E6">
            <w:pPr>
              <w:rPr>
                <w:rFonts w:eastAsiaTheme="minorHAnsi"/>
                <w:sz w:val="22"/>
                <w:szCs w:val="22"/>
                <w:lang w:val="en-IN"/>
              </w:rPr>
            </w:pPr>
            <w:r w:rsidRPr="000A32E6">
              <w:rPr>
                <w:rFonts w:eastAsiaTheme="minorHAnsi"/>
                <w:sz w:val="22"/>
                <w:szCs w:val="22"/>
                <w:lang w:val="en-IN"/>
              </w:rPr>
              <w:t>5.525±2.7</w:t>
            </w:r>
          </w:p>
        </w:tc>
        <w:tc>
          <w:tcPr>
            <w:tcW w:w="1890" w:type="dxa"/>
          </w:tcPr>
          <w:p w:rsidR="000A32E6" w:rsidRPr="000A32E6" w:rsidRDefault="000A32E6" w:rsidP="000A32E6">
            <w:pPr>
              <w:rPr>
                <w:rFonts w:eastAsiaTheme="minorHAnsi"/>
                <w:sz w:val="22"/>
                <w:szCs w:val="22"/>
                <w:lang w:val="en-IN"/>
              </w:rPr>
            </w:pPr>
            <w:r w:rsidRPr="000A32E6">
              <w:rPr>
                <w:rFonts w:eastAsiaTheme="minorHAnsi"/>
                <w:sz w:val="22"/>
                <w:szCs w:val="22"/>
                <w:lang w:val="en-IN"/>
              </w:rPr>
              <w:t>35.44</w:t>
            </w:r>
            <w:r w:rsidRPr="000A32E6">
              <w:rPr>
                <w:rFonts w:eastAsiaTheme="minorHAnsi"/>
                <w:color w:val="002060"/>
                <w:sz w:val="22"/>
                <w:szCs w:val="22"/>
                <w:lang w:val="en-IN"/>
              </w:rPr>
              <w:t>±1.6</w:t>
            </w:r>
          </w:p>
        </w:tc>
      </w:tr>
      <w:tr w:rsidR="000A32E6" w:rsidRPr="000A32E6" w:rsidTr="000A32E6">
        <w:trPr>
          <w:trHeight w:val="509"/>
          <w:jc w:val="center"/>
        </w:trPr>
        <w:tc>
          <w:tcPr>
            <w:tcW w:w="1548" w:type="dxa"/>
          </w:tcPr>
          <w:p w:rsidR="000A32E6" w:rsidRPr="000A32E6" w:rsidRDefault="00F61550" w:rsidP="000A32E6">
            <w:pPr>
              <w:rPr>
                <w:rFonts w:eastAsiaTheme="minorHAnsi"/>
                <w:sz w:val="22"/>
                <w:szCs w:val="22"/>
                <w:lang w:val="en-IN"/>
              </w:rPr>
            </w:pPr>
            <w:r>
              <w:rPr>
                <w:rFonts w:eastAsiaTheme="minorHAnsi"/>
                <w:sz w:val="22"/>
                <w:szCs w:val="22"/>
                <w:lang w:val="en-IN"/>
              </w:rPr>
              <w:t>80PP20NR/</w:t>
            </w:r>
            <w:r w:rsidRPr="000A32E6">
              <w:rPr>
                <w:rFonts w:eastAsiaTheme="minorHAnsi"/>
                <w:sz w:val="22"/>
                <w:szCs w:val="22"/>
                <w:lang w:val="en-IN"/>
              </w:rPr>
              <w:t xml:space="preserve"> </w:t>
            </w:r>
            <w:r w:rsidR="000A32E6" w:rsidRPr="000A32E6">
              <w:rPr>
                <w:rFonts w:eastAsiaTheme="minorHAnsi"/>
                <w:sz w:val="22"/>
                <w:szCs w:val="22"/>
                <w:lang w:val="en-IN"/>
              </w:rPr>
              <w:t>1</w:t>
            </w:r>
            <w:r>
              <w:rPr>
                <w:rFonts w:eastAsiaTheme="minorHAnsi"/>
                <w:sz w:val="22"/>
                <w:szCs w:val="22"/>
                <w:lang w:val="en-IN"/>
              </w:rPr>
              <w:t>wt</w:t>
            </w:r>
            <w:r w:rsidR="000A32E6" w:rsidRPr="000A32E6">
              <w:rPr>
                <w:rFonts w:eastAsiaTheme="minorHAnsi"/>
                <w:sz w:val="22"/>
                <w:szCs w:val="22"/>
                <w:lang w:val="en-IN"/>
              </w:rPr>
              <w:t>%CNT</w:t>
            </w:r>
          </w:p>
        </w:tc>
        <w:tc>
          <w:tcPr>
            <w:tcW w:w="1530" w:type="dxa"/>
          </w:tcPr>
          <w:p w:rsidR="000A32E6" w:rsidRPr="000A32E6" w:rsidRDefault="000A32E6" w:rsidP="000A32E6">
            <w:pPr>
              <w:rPr>
                <w:rFonts w:eastAsiaTheme="minorHAnsi"/>
                <w:sz w:val="22"/>
                <w:szCs w:val="22"/>
                <w:lang w:val="en-IN"/>
              </w:rPr>
            </w:pPr>
            <w:r w:rsidRPr="000A32E6">
              <w:rPr>
                <w:rFonts w:eastAsiaTheme="minorHAnsi"/>
                <w:sz w:val="22"/>
                <w:szCs w:val="22"/>
                <w:lang w:val="en-IN"/>
              </w:rPr>
              <w:t>957.66 ±38.73</w:t>
            </w:r>
          </w:p>
        </w:tc>
        <w:tc>
          <w:tcPr>
            <w:tcW w:w="1710" w:type="dxa"/>
          </w:tcPr>
          <w:p w:rsidR="000A32E6" w:rsidRPr="000A32E6" w:rsidRDefault="000A32E6" w:rsidP="000A32E6">
            <w:pPr>
              <w:rPr>
                <w:rFonts w:eastAsiaTheme="minorHAnsi"/>
                <w:sz w:val="22"/>
                <w:szCs w:val="22"/>
                <w:lang w:val="en-IN"/>
              </w:rPr>
            </w:pPr>
            <w:r w:rsidRPr="000A32E6">
              <w:rPr>
                <w:rFonts w:eastAsiaTheme="minorHAnsi"/>
                <w:sz w:val="22"/>
                <w:szCs w:val="22"/>
                <w:lang w:val="en-IN"/>
              </w:rPr>
              <w:t>16.785±0.28</w:t>
            </w:r>
          </w:p>
        </w:tc>
        <w:tc>
          <w:tcPr>
            <w:tcW w:w="1440" w:type="dxa"/>
          </w:tcPr>
          <w:p w:rsidR="000A32E6" w:rsidRPr="000A32E6" w:rsidRDefault="000A32E6" w:rsidP="000A32E6">
            <w:pPr>
              <w:rPr>
                <w:rFonts w:eastAsiaTheme="minorHAnsi"/>
                <w:sz w:val="22"/>
                <w:szCs w:val="22"/>
                <w:lang w:val="en-IN"/>
              </w:rPr>
            </w:pPr>
            <w:r w:rsidRPr="000A32E6">
              <w:rPr>
                <w:rFonts w:eastAsiaTheme="minorHAnsi"/>
                <w:sz w:val="22"/>
                <w:szCs w:val="22"/>
                <w:lang w:val="en-IN"/>
              </w:rPr>
              <w:t>9.835±1.5</w:t>
            </w:r>
          </w:p>
        </w:tc>
        <w:tc>
          <w:tcPr>
            <w:tcW w:w="1890" w:type="dxa"/>
          </w:tcPr>
          <w:p w:rsidR="000A32E6" w:rsidRPr="000A32E6" w:rsidRDefault="000A32E6" w:rsidP="000A32E6">
            <w:pPr>
              <w:rPr>
                <w:rFonts w:eastAsiaTheme="minorHAnsi"/>
                <w:sz w:val="22"/>
                <w:szCs w:val="22"/>
                <w:lang w:val="en-IN"/>
              </w:rPr>
            </w:pPr>
            <w:r w:rsidRPr="000A32E6">
              <w:rPr>
                <w:rFonts w:eastAsiaTheme="minorHAnsi"/>
                <w:sz w:val="22"/>
                <w:szCs w:val="22"/>
                <w:lang w:val="en-IN"/>
              </w:rPr>
              <w:t>69</w:t>
            </w:r>
            <w:r w:rsidRPr="000A32E6">
              <w:rPr>
                <w:rFonts w:eastAsiaTheme="minorHAnsi"/>
                <w:color w:val="002060"/>
                <w:sz w:val="22"/>
                <w:szCs w:val="22"/>
                <w:lang w:val="en-IN"/>
              </w:rPr>
              <w:t>±5.6</w:t>
            </w:r>
          </w:p>
        </w:tc>
      </w:tr>
      <w:tr w:rsidR="000A32E6" w:rsidRPr="000A32E6" w:rsidTr="000A32E6">
        <w:trPr>
          <w:trHeight w:val="478"/>
          <w:jc w:val="center"/>
        </w:trPr>
        <w:tc>
          <w:tcPr>
            <w:tcW w:w="1548" w:type="dxa"/>
          </w:tcPr>
          <w:p w:rsidR="000A32E6" w:rsidRPr="000A32E6" w:rsidRDefault="00F61550" w:rsidP="000A32E6">
            <w:pPr>
              <w:rPr>
                <w:rFonts w:eastAsiaTheme="minorHAnsi"/>
                <w:sz w:val="22"/>
                <w:szCs w:val="22"/>
                <w:lang w:val="en-IN"/>
              </w:rPr>
            </w:pPr>
            <w:r>
              <w:rPr>
                <w:rFonts w:eastAsiaTheme="minorHAnsi"/>
                <w:sz w:val="22"/>
                <w:szCs w:val="22"/>
                <w:lang w:val="en-IN"/>
              </w:rPr>
              <w:t>80PP20NR/</w:t>
            </w:r>
            <w:r w:rsidRPr="000A32E6">
              <w:rPr>
                <w:rFonts w:eastAsiaTheme="minorHAnsi"/>
                <w:sz w:val="22"/>
                <w:szCs w:val="22"/>
                <w:lang w:val="en-IN"/>
              </w:rPr>
              <w:t xml:space="preserve"> </w:t>
            </w:r>
            <w:r w:rsidR="000A32E6" w:rsidRPr="000A32E6">
              <w:rPr>
                <w:rFonts w:eastAsiaTheme="minorHAnsi"/>
                <w:sz w:val="22"/>
                <w:szCs w:val="22"/>
                <w:lang w:val="en-IN"/>
              </w:rPr>
              <w:t>3</w:t>
            </w:r>
            <w:r>
              <w:rPr>
                <w:rFonts w:eastAsiaTheme="minorHAnsi"/>
                <w:sz w:val="22"/>
                <w:szCs w:val="22"/>
                <w:lang w:val="en-IN"/>
              </w:rPr>
              <w:t>wt</w:t>
            </w:r>
            <w:r w:rsidR="000A32E6" w:rsidRPr="000A32E6">
              <w:rPr>
                <w:rFonts w:eastAsiaTheme="minorHAnsi"/>
                <w:sz w:val="22"/>
                <w:szCs w:val="22"/>
                <w:lang w:val="en-IN"/>
              </w:rPr>
              <w:t>%CNT</w:t>
            </w:r>
          </w:p>
        </w:tc>
        <w:tc>
          <w:tcPr>
            <w:tcW w:w="1530" w:type="dxa"/>
          </w:tcPr>
          <w:p w:rsidR="000A32E6" w:rsidRPr="000A32E6" w:rsidRDefault="000A32E6" w:rsidP="000A32E6">
            <w:pPr>
              <w:rPr>
                <w:rFonts w:eastAsiaTheme="minorHAnsi"/>
                <w:sz w:val="22"/>
                <w:szCs w:val="22"/>
                <w:lang w:val="en-IN"/>
              </w:rPr>
            </w:pPr>
            <w:r w:rsidRPr="000A32E6">
              <w:rPr>
                <w:rFonts w:eastAsiaTheme="minorHAnsi"/>
                <w:sz w:val="22"/>
                <w:szCs w:val="22"/>
                <w:lang w:val="en-IN"/>
              </w:rPr>
              <w:t>890.5±44.54</w:t>
            </w:r>
          </w:p>
        </w:tc>
        <w:tc>
          <w:tcPr>
            <w:tcW w:w="1710" w:type="dxa"/>
          </w:tcPr>
          <w:p w:rsidR="000A32E6" w:rsidRPr="000A32E6" w:rsidRDefault="000A32E6" w:rsidP="000A32E6">
            <w:pPr>
              <w:rPr>
                <w:rFonts w:eastAsiaTheme="minorHAnsi"/>
                <w:sz w:val="22"/>
                <w:szCs w:val="22"/>
                <w:lang w:val="en-IN"/>
              </w:rPr>
            </w:pPr>
            <w:r w:rsidRPr="000A32E6">
              <w:rPr>
                <w:rFonts w:eastAsiaTheme="minorHAnsi"/>
                <w:sz w:val="22"/>
                <w:szCs w:val="22"/>
                <w:lang w:val="en-IN"/>
              </w:rPr>
              <w:t>13.312±0.56</w:t>
            </w:r>
          </w:p>
        </w:tc>
        <w:tc>
          <w:tcPr>
            <w:tcW w:w="1440" w:type="dxa"/>
          </w:tcPr>
          <w:p w:rsidR="000A32E6" w:rsidRPr="000A32E6" w:rsidRDefault="000A32E6" w:rsidP="000A32E6">
            <w:pPr>
              <w:rPr>
                <w:rFonts w:eastAsiaTheme="minorHAnsi"/>
                <w:sz w:val="22"/>
                <w:szCs w:val="22"/>
                <w:lang w:val="en-IN"/>
              </w:rPr>
            </w:pPr>
            <w:r w:rsidRPr="000A32E6">
              <w:rPr>
                <w:rFonts w:eastAsiaTheme="minorHAnsi"/>
                <w:sz w:val="22"/>
                <w:szCs w:val="22"/>
                <w:lang w:val="en-IN"/>
              </w:rPr>
              <w:t>15.81±4.5</w:t>
            </w:r>
          </w:p>
        </w:tc>
        <w:tc>
          <w:tcPr>
            <w:tcW w:w="1890" w:type="dxa"/>
          </w:tcPr>
          <w:p w:rsidR="000A32E6" w:rsidRPr="000A32E6" w:rsidRDefault="000A32E6" w:rsidP="000A32E6">
            <w:pPr>
              <w:rPr>
                <w:rFonts w:eastAsiaTheme="minorHAnsi"/>
                <w:sz w:val="22"/>
                <w:szCs w:val="22"/>
                <w:lang w:val="en-IN"/>
              </w:rPr>
            </w:pPr>
            <w:r w:rsidRPr="000A32E6">
              <w:rPr>
                <w:rFonts w:eastAsiaTheme="minorHAnsi"/>
                <w:sz w:val="22"/>
                <w:szCs w:val="22"/>
                <w:lang w:val="en-IN"/>
              </w:rPr>
              <w:t>159</w:t>
            </w:r>
            <w:r w:rsidRPr="000A32E6">
              <w:rPr>
                <w:rFonts w:eastAsiaTheme="minorHAnsi"/>
                <w:color w:val="002060"/>
                <w:sz w:val="22"/>
                <w:szCs w:val="22"/>
                <w:lang w:val="en-IN"/>
              </w:rPr>
              <w:t>±41</w:t>
            </w:r>
          </w:p>
        </w:tc>
      </w:tr>
      <w:tr w:rsidR="000A32E6" w:rsidRPr="000A32E6" w:rsidTr="000A32E6">
        <w:trPr>
          <w:trHeight w:val="478"/>
          <w:jc w:val="center"/>
        </w:trPr>
        <w:tc>
          <w:tcPr>
            <w:tcW w:w="1548" w:type="dxa"/>
          </w:tcPr>
          <w:p w:rsidR="000A32E6" w:rsidRPr="000A32E6" w:rsidRDefault="00F61550" w:rsidP="000A32E6">
            <w:pPr>
              <w:rPr>
                <w:rFonts w:eastAsiaTheme="minorHAnsi"/>
                <w:sz w:val="22"/>
                <w:szCs w:val="22"/>
                <w:lang w:val="en-IN"/>
              </w:rPr>
            </w:pPr>
            <w:r>
              <w:rPr>
                <w:rFonts w:eastAsiaTheme="minorHAnsi"/>
                <w:sz w:val="22"/>
                <w:szCs w:val="22"/>
                <w:lang w:val="en-IN"/>
              </w:rPr>
              <w:t>80PP20NR/</w:t>
            </w:r>
            <w:r w:rsidRPr="000A32E6">
              <w:rPr>
                <w:rFonts w:eastAsiaTheme="minorHAnsi"/>
                <w:sz w:val="22"/>
                <w:szCs w:val="22"/>
                <w:lang w:val="en-IN"/>
              </w:rPr>
              <w:t xml:space="preserve"> </w:t>
            </w:r>
            <w:r w:rsidR="000A32E6" w:rsidRPr="000A32E6">
              <w:rPr>
                <w:rFonts w:eastAsiaTheme="minorHAnsi"/>
                <w:sz w:val="22"/>
                <w:szCs w:val="22"/>
                <w:lang w:val="en-IN"/>
              </w:rPr>
              <w:t>5</w:t>
            </w:r>
            <w:r>
              <w:rPr>
                <w:rFonts w:eastAsiaTheme="minorHAnsi"/>
                <w:sz w:val="22"/>
                <w:szCs w:val="22"/>
                <w:lang w:val="en-IN"/>
              </w:rPr>
              <w:t>wt</w:t>
            </w:r>
            <w:r w:rsidR="000A32E6" w:rsidRPr="000A32E6">
              <w:rPr>
                <w:rFonts w:eastAsiaTheme="minorHAnsi"/>
                <w:sz w:val="22"/>
                <w:szCs w:val="22"/>
                <w:lang w:val="en-IN"/>
              </w:rPr>
              <w:t>%CNT</w:t>
            </w:r>
          </w:p>
        </w:tc>
        <w:tc>
          <w:tcPr>
            <w:tcW w:w="1530" w:type="dxa"/>
          </w:tcPr>
          <w:p w:rsidR="000A32E6" w:rsidRPr="000A32E6" w:rsidRDefault="000A32E6" w:rsidP="000A32E6">
            <w:pPr>
              <w:rPr>
                <w:rFonts w:eastAsiaTheme="minorHAnsi"/>
                <w:sz w:val="22"/>
                <w:szCs w:val="22"/>
                <w:lang w:val="en-IN"/>
              </w:rPr>
            </w:pPr>
            <w:r w:rsidRPr="000A32E6">
              <w:rPr>
                <w:rFonts w:eastAsiaTheme="minorHAnsi"/>
                <w:sz w:val="22"/>
                <w:szCs w:val="22"/>
                <w:lang w:val="en-IN"/>
              </w:rPr>
              <w:t>772±12.31</w:t>
            </w:r>
          </w:p>
        </w:tc>
        <w:tc>
          <w:tcPr>
            <w:tcW w:w="1710" w:type="dxa"/>
          </w:tcPr>
          <w:p w:rsidR="000A32E6" w:rsidRPr="000A32E6" w:rsidRDefault="000A32E6" w:rsidP="000A32E6">
            <w:pPr>
              <w:rPr>
                <w:rFonts w:eastAsiaTheme="minorHAnsi"/>
                <w:sz w:val="22"/>
                <w:szCs w:val="22"/>
                <w:lang w:val="en-IN"/>
              </w:rPr>
            </w:pPr>
            <w:r w:rsidRPr="000A32E6">
              <w:rPr>
                <w:rFonts w:eastAsiaTheme="minorHAnsi"/>
                <w:sz w:val="22"/>
                <w:szCs w:val="22"/>
                <w:lang w:val="en-IN"/>
              </w:rPr>
              <w:t>12.538±0.31</w:t>
            </w:r>
          </w:p>
        </w:tc>
        <w:tc>
          <w:tcPr>
            <w:tcW w:w="1440" w:type="dxa"/>
          </w:tcPr>
          <w:p w:rsidR="000A32E6" w:rsidRPr="000A32E6" w:rsidRDefault="000A32E6" w:rsidP="000A32E6">
            <w:pPr>
              <w:rPr>
                <w:rFonts w:eastAsiaTheme="minorHAnsi"/>
                <w:sz w:val="22"/>
                <w:szCs w:val="22"/>
                <w:lang w:val="en-IN"/>
              </w:rPr>
            </w:pPr>
            <w:r w:rsidRPr="000A32E6">
              <w:rPr>
                <w:rFonts w:eastAsiaTheme="minorHAnsi"/>
                <w:sz w:val="22"/>
                <w:szCs w:val="22"/>
                <w:lang w:val="en-IN"/>
              </w:rPr>
              <w:t>24±1.7</w:t>
            </w:r>
          </w:p>
        </w:tc>
        <w:tc>
          <w:tcPr>
            <w:tcW w:w="1890" w:type="dxa"/>
          </w:tcPr>
          <w:p w:rsidR="000A32E6" w:rsidRPr="000A32E6" w:rsidRDefault="000A32E6" w:rsidP="000A32E6">
            <w:pPr>
              <w:rPr>
                <w:rFonts w:eastAsiaTheme="minorHAnsi"/>
                <w:sz w:val="22"/>
                <w:szCs w:val="22"/>
                <w:lang w:val="en-IN"/>
              </w:rPr>
            </w:pPr>
            <w:r w:rsidRPr="000A32E6">
              <w:rPr>
                <w:rFonts w:eastAsiaTheme="minorHAnsi"/>
                <w:sz w:val="22"/>
                <w:szCs w:val="22"/>
                <w:lang w:val="en-IN"/>
              </w:rPr>
              <w:t>248.4</w:t>
            </w:r>
            <w:r w:rsidRPr="000A32E6">
              <w:rPr>
                <w:rFonts w:eastAsiaTheme="minorHAnsi"/>
                <w:color w:val="002060"/>
                <w:sz w:val="22"/>
                <w:szCs w:val="22"/>
                <w:lang w:val="en-IN"/>
              </w:rPr>
              <w:t>±27.23</w:t>
            </w:r>
          </w:p>
        </w:tc>
      </w:tr>
      <w:tr w:rsidR="000A32E6" w:rsidRPr="000A32E6" w:rsidTr="000A32E6">
        <w:trPr>
          <w:trHeight w:val="478"/>
          <w:jc w:val="center"/>
        </w:trPr>
        <w:tc>
          <w:tcPr>
            <w:tcW w:w="1548" w:type="dxa"/>
          </w:tcPr>
          <w:p w:rsidR="000A32E6" w:rsidRPr="000A32E6" w:rsidRDefault="00F61550" w:rsidP="000A32E6">
            <w:pPr>
              <w:rPr>
                <w:rFonts w:eastAsiaTheme="minorHAnsi"/>
                <w:sz w:val="22"/>
                <w:szCs w:val="22"/>
                <w:lang w:val="en-IN"/>
              </w:rPr>
            </w:pPr>
            <w:r>
              <w:rPr>
                <w:rFonts w:eastAsiaTheme="minorHAnsi"/>
                <w:sz w:val="22"/>
                <w:szCs w:val="22"/>
                <w:lang w:val="en-IN"/>
              </w:rPr>
              <w:t>80PP20NR/</w:t>
            </w:r>
            <w:r w:rsidRPr="000A32E6">
              <w:rPr>
                <w:rFonts w:eastAsiaTheme="minorHAnsi"/>
                <w:sz w:val="22"/>
                <w:szCs w:val="22"/>
                <w:lang w:val="en-IN"/>
              </w:rPr>
              <w:t xml:space="preserve"> </w:t>
            </w:r>
            <w:r w:rsidR="000A32E6" w:rsidRPr="000A32E6">
              <w:rPr>
                <w:rFonts w:eastAsiaTheme="minorHAnsi"/>
                <w:sz w:val="22"/>
                <w:szCs w:val="22"/>
                <w:lang w:val="en-IN"/>
              </w:rPr>
              <w:t>7</w:t>
            </w:r>
            <w:r>
              <w:rPr>
                <w:rFonts w:eastAsiaTheme="minorHAnsi"/>
                <w:sz w:val="22"/>
                <w:szCs w:val="22"/>
                <w:lang w:val="en-IN"/>
              </w:rPr>
              <w:t>wt</w:t>
            </w:r>
            <w:r w:rsidR="000A32E6" w:rsidRPr="000A32E6">
              <w:rPr>
                <w:rFonts w:eastAsiaTheme="minorHAnsi"/>
                <w:sz w:val="22"/>
                <w:szCs w:val="22"/>
                <w:lang w:val="en-IN"/>
              </w:rPr>
              <w:t>%CNT</w:t>
            </w:r>
          </w:p>
        </w:tc>
        <w:tc>
          <w:tcPr>
            <w:tcW w:w="1530" w:type="dxa"/>
          </w:tcPr>
          <w:p w:rsidR="000A32E6" w:rsidRPr="000A32E6" w:rsidRDefault="000A32E6" w:rsidP="000A32E6">
            <w:pPr>
              <w:rPr>
                <w:rFonts w:eastAsiaTheme="minorHAnsi"/>
                <w:sz w:val="22"/>
                <w:szCs w:val="22"/>
                <w:lang w:val="en-IN"/>
              </w:rPr>
            </w:pPr>
            <w:r w:rsidRPr="000A32E6">
              <w:rPr>
                <w:rFonts w:eastAsiaTheme="minorHAnsi"/>
                <w:sz w:val="22"/>
                <w:szCs w:val="22"/>
                <w:lang w:val="en-IN"/>
              </w:rPr>
              <w:t>859± 16.97</w:t>
            </w:r>
          </w:p>
        </w:tc>
        <w:tc>
          <w:tcPr>
            <w:tcW w:w="1710" w:type="dxa"/>
          </w:tcPr>
          <w:p w:rsidR="000A32E6" w:rsidRPr="000A32E6" w:rsidRDefault="000A32E6" w:rsidP="000A32E6">
            <w:pPr>
              <w:rPr>
                <w:rFonts w:eastAsiaTheme="minorHAnsi"/>
                <w:sz w:val="22"/>
                <w:szCs w:val="22"/>
                <w:lang w:val="en-IN"/>
              </w:rPr>
            </w:pPr>
            <w:r w:rsidRPr="000A32E6">
              <w:rPr>
                <w:rFonts w:eastAsiaTheme="minorHAnsi"/>
                <w:sz w:val="22"/>
                <w:szCs w:val="22"/>
                <w:lang w:val="en-IN"/>
              </w:rPr>
              <w:t>11.91±0.44</w:t>
            </w:r>
          </w:p>
        </w:tc>
        <w:tc>
          <w:tcPr>
            <w:tcW w:w="1440" w:type="dxa"/>
          </w:tcPr>
          <w:p w:rsidR="000A32E6" w:rsidRPr="000A32E6" w:rsidRDefault="000A32E6" w:rsidP="000A32E6">
            <w:pPr>
              <w:rPr>
                <w:rFonts w:eastAsiaTheme="minorHAnsi"/>
                <w:sz w:val="22"/>
                <w:szCs w:val="22"/>
                <w:lang w:val="en-IN"/>
              </w:rPr>
            </w:pPr>
            <w:r w:rsidRPr="000A32E6">
              <w:rPr>
                <w:rFonts w:eastAsiaTheme="minorHAnsi"/>
                <w:sz w:val="22"/>
                <w:szCs w:val="22"/>
                <w:lang w:val="en-IN"/>
              </w:rPr>
              <w:t>18.91±0.31</w:t>
            </w:r>
          </w:p>
        </w:tc>
        <w:tc>
          <w:tcPr>
            <w:tcW w:w="1890" w:type="dxa"/>
          </w:tcPr>
          <w:p w:rsidR="000A32E6" w:rsidRPr="000A32E6" w:rsidRDefault="000A32E6" w:rsidP="000A32E6">
            <w:pPr>
              <w:rPr>
                <w:rFonts w:eastAsiaTheme="minorHAnsi"/>
                <w:sz w:val="22"/>
                <w:szCs w:val="22"/>
                <w:lang w:val="en-IN"/>
              </w:rPr>
            </w:pPr>
            <w:r w:rsidRPr="000A32E6">
              <w:rPr>
                <w:rFonts w:eastAsiaTheme="minorHAnsi"/>
                <w:sz w:val="22"/>
                <w:szCs w:val="22"/>
                <w:lang w:val="en-IN"/>
              </w:rPr>
              <w:t>176.</w:t>
            </w:r>
            <w:r w:rsidRPr="000A32E6">
              <w:rPr>
                <w:rFonts w:eastAsiaTheme="minorHAnsi"/>
                <w:color w:val="002060"/>
                <w:sz w:val="22"/>
                <w:szCs w:val="22"/>
                <w:lang w:val="en-IN"/>
              </w:rPr>
              <w:t>89±27.96</w:t>
            </w:r>
          </w:p>
        </w:tc>
      </w:tr>
    </w:tbl>
    <w:p w:rsidR="000A32E6" w:rsidRPr="000A32E6" w:rsidRDefault="000A32E6" w:rsidP="000A32E6">
      <w:pPr>
        <w:spacing w:after="200" w:line="360" w:lineRule="auto"/>
        <w:jc w:val="both"/>
        <w:rPr>
          <w:rFonts w:eastAsiaTheme="minorHAnsi"/>
          <w:lang w:val="en-IN"/>
        </w:rPr>
      </w:pPr>
    </w:p>
    <w:p w:rsidR="000A32E6" w:rsidRPr="000A32E6" w:rsidRDefault="000A32E6" w:rsidP="000A32E6">
      <w:pPr>
        <w:spacing w:after="200" w:line="360" w:lineRule="auto"/>
        <w:jc w:val="both"/>
        <w:rPr>
          <w:rFonts w:eastAsiaTheme="minorHAnsi"/>
          <w:lang w:val="en-IN"/>
        </w:rPr>
      </w:pPr>
      <w:r w:rsidRPr="000A32E6">
        <w:rPr>
          <w:rFonts w:eastAsiaTheme="minorHAnsi"/>
          <w:lang w:val="en-IN"/>
        </w:rPr>
        <w:t>Unlike single polymer matrix, the reinforcement of filler in binary polymer blend is depend on the complex morphology factors such as blend morphology and location of fil</w:t>
      </w:r>
      <w:r w:rsidR="00F61550">
        <w:rPr>
          <w:rFonts w:eastAsiaTheme="minorHAnsi"/>
          <w:lang w:val="en-IN"/>
        </w:rPr>
        <w:t>ler among the blend components.</w:t>
      </w:r>
      <w:r w:rsidR="00F61550">
        <w:rPr>
          <w:rFonts w:eastAsiaTheme="minorHAnsi"/>
          <w:lang w:val="en"/>
        </w:rPr>
        <w:t xml:space="preserve">Both morphological studies </w:t>
      </w:r>
      <w:r w:rsidRPr="000A32E6">
        <w:rPr>
          <w:rFonts w:eastAsiaTheme="minorHAnsi"/>
          <w:color w:val="000000" w:themeColor="text1"/>
          <w:lang w:val="en"/>
        </w:rPr>
        <w:t xml:space="preserve"> </w:t>
      </w:r>
      <w:r w:rsidRPr="000A32E6">
        <w:rPr>
          <w:rFonts w:eastAsiaTheme="minorHAnsi"/>
          <w:lang w:val="en"/>
        </w:rPr>
        <w:t xml:space="preserve">and </w:t>
      </w:r>
      <w:r w:rsidRPr="000A32E6">
        <w:rPr>
          <w:rFonts w:eastAsiaTheme="minorHAnsi"/>
          <w:sz w:val="23"/>
          <w:szCs w:val="23"/>
        </w:rPr>
        <w:t xml:space="preserve">theoretical evaluation based on </w:t>
      </w:r>
      <w:r w:rsidRPr="000A32E6">
        <w:rPr>
          <w:rFonts w:eastAsiaTheme="minorHAnsi"/>
          <w:sz w:val="23"/>
          <w:szCs w:val="23"/>
        </w:rPr>
        <w:lastRenderedPageBreak/>
        <w:t xml:space="preserve">thermodynamic prediction </w:t>
      </w:r>
      <w:r w:rsidRPr="000A32E6">
        <w:rPr>
          <w:rFonts w:eastAsiaTheme="minorHAnsi"/>
          <w:color w:val="000000" w:themeColor="text1"/>
          <w:sz w:val="23"/>
          <w:szCs w:val="23"/>
        </w:rPr>
        <w:t xml:space="preserve"> </w:t>
      </w:r>
      <w:r w:rsidRPr="000A32E6">
        <w:rPr>
          <w:rFonts w:eastAsiaTheme="minorHAnsi"/>
          <w:sz w:val="23"/>
          <w:szCs w:val="23"/>
        </w:rPr>
        <w:t xml:space="preserve">in CNT filled 80PP/20NR blends confirms the selective affinity of CNTs towards NR phase. Moreover, </w:t>
      </w:r>
      <w:r w:rsidRPr="000A32E6">
        <w:rPr>
          <w:rFonts w:eastAsiaTheme="minorHAnsi"/>
          <w:lang w:val="en-IN"/>
        </w:rPr>
        <w:t xml:space="preserve">above 1% CNT content the ductile NR domain gets highly elongated and become irregularly shaped due to the presence of selectively localized MWCNTs in the NR phase. i.e morphology changes from matrix droplet to quasi co-continuous structure. The observed tensile behaviour could be better explained based on these features. The young’s modulus and tensile strength increase slightly with the incorporation of 1 w% of CNT and then starts to decrease with increase in concentration.  </w:t>
      </w:r>
      <w:r w:rsidRPr="000A32E6">
        <w:rPr>
          <w:rFonts w:eastAsiaTheme="minorHAnsi"/>
          <w:lang w:val="en"/>
        </w:rPr>
        <w:t xml:space="preserve">The blend morphology of 80PP/20NR blend is almost similar with that of 1 wt% CNT filled 80PP/20NR blend with slight variation in NR domain size. As the concentration of CNT increases, the tendency to </w:t>
      </w:r>
      <w:r w:rsidRPr="000A32E6">
        <w:rPr>
          <w:rFonts w:eastAsiaTheme="minorHAnsi"/>
          <w:lang w:val="en-IN"/>
        </w:rPr>
        <w:t xml:space="preserve">curl and reside inside the NR droplet increases and hence the portion of CNT available for bridging into PP phase decreases. Hence, </w:t>
      </w:r>
      <w:r w:rsidRPr="000A32E6">
        <w:rPr>
          <w:rFonts w:eastAsiaTheme="minorHAnsi"/>
          <w:color w:val="000000" w:themeColor="text1"/>
          <w:lang w:val="en-IN"/>
        </w:rPr>
        <w:t xml:space="preserve">sufficient amount of  </w:t>
      </w:r>
      <w:r w:rsidRPr="000A32E6">
        <w:rPr>
          <w:rFonts w:eastAsiaTheme="minorHAnsi"/>
          <w:lang w:val="en-IN"/>
        </w:rPr>
        <w:t xml:space="preserve">CNTs are not available to reinforce PP matrix in CNT filled PP/NR blends with higher CNT content (&gt;1 wt%). Also, the blend morphology starts to change from a uniform dispersion of NR spheres to uneven distribution of irregular shaped NR phase. This may have some role in deterioration of tensile modulus and strength.  At the strain values at which yielding happens, the presence of quasi continuous rubber phase could allow the whole material to yield at significantly lower strengths than the material with a perfect “matrix-droplet” morphology, and consequent continuous stiff matrix. </w:t>
      </w:r>
    </w:p>
    <w:p w:rsidR="000A32E6" w:rsidRPr="000A32E6" w:rsidRDefault="000A32E6" w:rsidP="000A32E6">
      <w:pPr>
        <w:spacing w:after="200" w:line="360" w:lineRule="auto"/>
        <w:jc w:val="both"/>
        <w:rPr>
          <w:rFonts w:eastAsiaTheme="minorHAnsi"/>
          <w:lang w:val="en"/>
        </w:rPr>
      </w:pPr>
      <w:r w:rsidRPr="000A32E6">
        <w:rPr>
          <w:rFonts w:eastAsiaTheme="minorHAnsi"/>
          <w:lang w:val="en-IN"/>
        </w:rPr>
        <w:t>The area under the stress–strain curve is usually used to indicate the energy absorption during the tensile process, which in turn represents the toughness. At 3 wt % CNT content, a statistically significant difference in elongation at break (when compared to neat blend) is observed. It is considered that this is the threshold concentration for the PP/NR system in question, where morphology stabilization of the system starts to occur</w:t>
      </w:r>
      <w:r w:rsidRPr="000A32E6">
        <w:rPr>
          <w:rFonts w:eastAsiaTheme="minorHAnsi"/>
          <w:color w:val="000000" w:themeColor="text1"/>
          <w:lang w:val="en-IN"/>
        </w:rPr>
        <w:t>. Because NR has much higher elongation at break than PP, the load bearing CNT was able to transfer load to the ductile NR phase. The net effect was improvement in the elongation at break for the composite. The spherical NR domain changes to elongated, irregular shaped domain due to the presence of selectively localized MWCNTs in the NR phase.</w:t>
      </w:r>
      <w:r w:rsidRPr="000A32E6">
        <w:rPr>
          <w:rFonts w:eastAsiaTheme="minorHAnsi"/>
          <w:lang w:val="en-IN"/>
        </w:rPr>
        <w:t xml:space="preserve"> This might be another reason for increase in the tensile ductili</w:t>
      </w:r>
      <w:r w:rsidR="00F61550">
        <w:rPr>
          <w:rFonts w:eastAsiaTheme="minorHAnsi"/>
          <w:lang w:val="en-IN"/>
        </w:rPr>
        <w:t>ty with increase in CNT content.</w:t>
      </w:r>
      <w:r w:rsidRPr="000A32E6">
        <w:rPr>
          <w:rFonts w:eastAsiaTheme="minorHAnsi"/>
          <w:lang w:val="en"/>
        </w:rPr>
        <w:t xml:space="preserve"> In 80PP/20NR blend, NR phase alone is insufficient to generate a prominent tensile toughening effect. A CNT concentration of 3 wt% and 5 wt% are effectively toughen the blend matrix. </w:t>
      </w:r>
    </w:p>
    <w:p w:rsidR="000A32E6" w:rsidRPr="000A32E6" w:rsidRDefault="00F61550" w:rsidP="000A32E6">
      <w:pPr>
        <w:autoSpaceDE w:val="0"/>
        <w:autoSpaceDN w:val="0"/>
        <w:adjustRightInd w:val="0"/>
        <w:spacing w:line="360" w:lineRule="auto"/>
        <w:jc w:val="both"/>
        <w:rPr>
          <w:rFonts w:eastAsiaTheme="minorHAnsi"/>
          <w:b/>
          <w:sz w:val="28"/>
          <w:szCs w:val="28"/>
          <w:lang w:val="en-IN"/>
        </w:rPr>
      </w:pPr>
      <w:r>
        <w:rPr>
          <w:rFonts w:eastAsiaTheme="minorHAnsi"/>
          <w:b/>
          <w:sz w:val="28"/>
          <w:szCs w:val="28"/>
          <w:lang w:val="en-IN"/>
        </w:rPr>
        <w:t>3.4</w:t>
      </w:r>
      <w:r w:rsidR="000A32E6" w:rsidRPr="000A32E6">
        <w:rPr>
          <w:rFonts w:eastAsiaTheme="minorHAnsi"/>
          <w:b/>
          <w:sz w:val="28"/>
          <w:szCs w:val="28"/>
          <w:lang w:val="en-IN"/>
        </w:rPr>
        <w:t xml:space="preserve"> Effect of MWCNT loading on the tensile properties of 50PP/50NR blend systems</w:t>
      </w:r>
    </w:p>
    <w:p w:rsidR="000A32E6" w:rsidRPr="000A32E6" w:rsidRDefault="000A32E6" w:rsidP="000A32E6">
      <w:pPr>
        <w:autoSpaceDE w:val="0"/>
        <w:autoSpaceDN w:val="0"/>
        <w:adjustRightInd w:val="0"/>
        <w:spacing w:line="360" w:lineRule="auto"/>
        <w:jc w:val="both"/>
        <w:rPr>
          <w:rFonts w:eastAsiaTheme="minorHAnsi"/>
          <w:lang w:val="en-IN"/>
        </w:rPr>
      </w:pPr>
      <w:r w:rsidRPr="000A32E6">
        <w:rPr>
          <w:rFonts w:eastAsiaTheme="minorHAnsi"/>
          <w:lang w:val="en-IN"/>
        </w:rPr>
        <w:lastRenderedPageBreak/>
        <w:t xml:space="preserve">Figure. </w:t>
      </w:r>
      <w:r w:rsidR="00F61550">
        <w:rPr>
          <w:rFonts w:eastAsiaTheme="minorHAnsi"/>
          <w:lang w:val="en-IN"/>
        </w:rPr>
        <w:t>1</w:t>
      </w:r>
      <w:r w:rsidRPr="000A32E6">
        <w:rPr>
          <w:rFonts w:eastAsiaTheme="minorHAnsi"/>
          <w:lang w:val="en-IN"/>
        </w:rPr>
        <w:t xml:space="preserve">6 shows the stress strain graph of 50PP/50NR blend and its composites with different CNT loading. The tensile modulus, tensile strength, elongation at break and tensile toughness of the samples are tabulated in table 2. When compared with </w:t>
      </w:r>
      <w:r w:rsidRPr="000A32E6">
        <w:rPr>
          <w:rFonts w:eastAsiaTheme="minorHAnsi"/>
          <w:lang w:val="en"/>
        </w:rPr>
        <w:t xml:space="preserve">80PP/20NR blend, the modulus and tensile strength of </w:t>
      </w:r>
      <w:r w:rsidRPr="000A32E6">
        <w:rPr>
          <w:rFonts w:eastAsiaTheme="minorHAnsi"/>
          <w:lang w:val="en-IN"/>
        </w:rPr>
        <w:t>50PP/50NR blend reduced to 60.8 % and 67.1 % respectively due to the elastic nature of the blend.</w:t>
      </w:r>
      <w:r w:rsidRPr="000A32E6">
        <w:rPr>
          <w:rFonts w:eastAsiaTheme="minorHAnsi"/>
          <w:b/>
          <w:color w:val="FF0000"/>
          <w:sz w:val="28"/>
          <w:szCs w:val="28"/>
          <w:lang w:val="en-IN"/>
        </w:rPr>
        <w:t xml:space="preserve"> </w:t>
      </w:r>
      <w:r w:rsidRPr="000A32E6">
        <w:rPr>
          <w:rFonts w:eastAsiaTheme="minorHAnsi"/>
          <w:sz w:val="28"/>
          <w:szCs w:val="28"/>
          <w:lang w:val="en-IN"/>
        </w:rPr>
        <w:t xml:space="preserve">In </w:t>
      </w:r>
      <w:r w:rsidRPr="000A32E6">
        <w:rPr>
          <w:rFonts w:eastAsiaTheme="minorHAnsi"/>
          <w:lang w:val="en-IN"/>
        </w:rPr>
        <w:t xml:space="preserve">80PP/20NR blend, the tensile modulus and strength are determined by major PP phase. While in 50PP/50NR blend, both NR and PP equally contribute toward modulus and strength of the blend.  </w:t>
      </w:r>
    </w:p>
    <w:p w:rsidR="000A32E6" w:rsidRPr="000A32E6" w:rsidRDefault="00F61550" w:rsidP="000A32E6">
      <w:pPr>
        <w:spacing w:after="200" w:line="360" w:lineRule="auto"/>
        <w:jc w:val="center"/>
        <w:rPr>
          <w:rFonts w:eastAsiaTheme="minorHAnsi"/>
          <w:sz w:val="21"/>
          <w:szCs w:val="21"/>
          <w:lang w:val="en-IN"/>
        </w:rPr>
      </w:pPr>
      <w:r>
        <w:rPr>
          <w:noProof/>
          <w:lang w:val="en-IN" w:eastAsia="en-IN"/>
        </w:rPr>
        <w:drawing>
          <wp:inline distT="0" distB="0" distL="0" distR="0" wp14:anchorId="2FCA5C38" wp14:editId="0140A4A4">
            <wp:extent cx="3739503" cy="3038696"/>
            <wp:effectExtent l="0" t="0" r="0" b="0"/>
            <wp:docPr id="3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03" cstate="print">
                      <a:extLst>
                        <a:ext uri="{28A0092B-C50C-407E-A947-70E740481C1C}">
                          <a14:useLocalDpi xmlns:a14="http://schemas.microsoft.com/office/drawing/2010/main" val="0"/>
                        </a:ext>
                      </a:extLst>
                    </a:blip>
                    <a:srcRect l="7353" t="9841" r="11606" b="4127"/>
                    <a:stretch/>
                  </pic:blipFill>
                  <pic:spPr>
                    <a:xfrm>
                      <a:off x="0" y="0"/>
                      <a:ext cx="3739503" cy="3038696"/>
                    </a:xfrm>
                    <a:prstGeom prst="rect">
                      <a:avLst/>
                    </a:prstGeom>
                  </pic:spPr>
                </pic:pic>
              </a:graphicData>
            </a:graphic>
          </wp:inline>
        </w:drawing>
      </w:r>
    </w:p>
    <w:p w:rsidR="000A32E6" w:rsidRPr="00F61550" w:rsidRDefault="000A32E6" w:rsidP="00F61550">
      <w:pPr>
        <w:spacing w:after="200" w:line="360" w:lineRule="auto"/>
        <w:jc w:val="center"/>
        <w:rPr>
          <w:rFonts w:eastAsiaTheme="minorHAnsi"/>
          <w:b/>
          <w:i/>
          <w:lang w:val="en-IN"/>
        </w:rPr>
      </w:pPr>
      <w:r w:rsidRPr="00F61550">
        <w:rPr>
          <w:rFonts w:eastAsiaTheme="minorHAnsi"/>
          <w:b/>
          <w:i/>
          <w:lang w:val="en-IN"/>
        </w:rPr>
        <w:t xml:space="preserve">Fig </w:t>
      </w:r>
      <w:r w:rsidR="00F61550" w:rsidRPr="00F61550">
        <w:rPr>
          <w:rFonts w:eastAsiaTheme="minorHAnsi"/>
          <w:b/>
          <w:i/>
          <w:lang w:val="en-IN"/>
        </w:rPr>
        <w:t>1</w:t>
      </w:r>
      <w:r w:rsidRPr="00F61550">
        <w:rPr>
          <w:rFonts w:eastAsiaTheme="minorHAnsi"/>
          <w:b/>
          <w:i/>
          <w:lang w:val="en-IN"/>
        </w:rPr>
        <w:t>6. Stress -strain curve of 50PP/50NR blends and its compo</w:t>
      </w:r>
      <w:r w:rsidR="00F61550">
        <w:rPr>
          <w:rFonts w:eastAsiaTheme="minorHAnsi"/>
          <w:b/>
          <w:i/>
          <w:lang w:val="en-IN"/>
        </w:rPr>
        <w:t xml:space="preserve">site with varying CNT loading. </w:t>
      </w:r>
    </w:p>
    <w:p w:rsidR="000A32E6" w:rsidRPr="000A32E6" w:rsidRDefault="000A32E6" w:rsidP="000A32E6">
      <w:pPr>
        <w:spacing w:after="200" w:line="360" w:lineRule="auto"/>
        <w:jc w:val="center"/>
        <w:rPr>
          <w:rFonts w:eastAsiaTheme="minorHAnsi"/>
          <w:b/>
          <w:lang w:val="en-IN"/>
        </w:rPr>
      </w:pPr>
    </w:p>
    <w:p w:rsidR="000A32E6" w:rsidRPr="00F61550" w:rsidRDefault="000A32E6" w:rsidP="000A32E6">
      <w:pPr>
        <w:spacing w:after="200" w:line="360" w:lineRule="auto"/>
        <w:jc w:val="center"/>
        <w:rPr>
          <w:rFonts w:eastAsiaTheme="minorHAnsi"/>
          <w:b/>
          <w:lang w:val="en-IN"/>
        </w:rPr>
      </w:pPr>
      <w:r w:rsidRPr="00F61550">
        <w:rPr>
          <w:rFonts w:eastAsiaTheme="minorHAnsi"/>
          <w:b/>
          <w:lang w:val="en-IN"/>
        </w:rPr>
        <w:t>Table 2.  Tensile properties of 50 PP/50 NR blend and its composites</w:t>
      </w:r>
    </w:p>
    <w:tbl>
      <w:tblPr>
        <w:tblStyle w:val="TableGrid"/>
        <w:tblW w:w="8658" w:type="dxa"/>
        <w:jc w:val="center"/>
        <w:tblLook w:val="04A0" w:firstRow="1" w:lastRow="0" w:firstColumn="1" w:lastColumn="0" w:noHBand="0" w:noVBand="1"/>
      </w:tblPr>
      <w:tblGrid>
        <w:gridCol w:w="1598"/>
        <w:gridCol w:w="1763"/>
        <w:gridCol w:w="1962"/>
        <w:gridCol w:w="1611"/>
        <w:gridCol w:w="1724"/>
      </w:tblGrid>
      <w:tr w:rsidR="000A32E6" w:rsidRPr="000A32E6" w:rsidTr="000A32E6">
        <w:trPr>
          <w:jc w:val="center"/>
        </w:trPr>
        <w:tc>
          <w:tcPr>
            <w:tcW w:w="1548" w:type="dxa"/>
          </w:tcPr>
          <w:p w:rsidR="000A32E6" w:rsidRPr="000A32E6" w:rsidRDefault="000A32E6" w:rsidP="000A32E6">
            <w:pPr>
              <w:jc w:val="center"/>
              <w:rPr>
                <w:rFonts w:eastAsiaTheme="minorHAnsi"/>
                <w:sz w:val="22"/>
                <w:szCs w:val="22"/>
                <w:lang w:val="en-IN"/>
              </w:rPr>
            </w:pPr>
            <w:r w:rsidRPr="000A32E6">
              <w:rPr>
                <w:rFonts w:eastAsiaTheme="minorHAnsi"/>
                <w:sz w:val="22"/>
                <w:szCs w:val="22"/>
                <w:lang w:val="en-IN"/>
              </w:rPr>
              <w:t>Sample</w:t>
            </w:r>
          </w:p>
        </w:tc>
        <w:tc>
          <w:tcPr>
            <w:tcW w:w="1778" w:type="dxa"/>
          </w:tcPr>
          <w:p w:rsidR="000A32E6" w:rsidRPr="000A32E6" w:rsidRDefault="000A32E6" w:rsidP="000A32E6">
            <w:pPr>
              <w:jc w:val="center"/>
              <w:rPr>
                <w:rFonts w:eastAsiaTheme="minorHAnsi"/>
                <w:sz w:val="22"/>
                <w:szCs w:val="22"/>
                <w:lang w:val="en-IN"/>
              </w:rPr>
            </w:pPr>
            <w:r w:rsidRPr="000A32E6">
              <w:rPr>
                <w:rFonts w:eastAsiaTheme="minorHAnsi"/>
                <w:sz w:val="22"/>
                <w:szCs w:val="22"/>
                <w:lang w:val="en-IN"/>
              </w:rPr>
              <w:t>Modulus (MPa)</w:t>
            </w:r>
          </w:p>
        </w:tc>
        <w:tc>
          <w:tcPr>
            <w:tcW w:w="1980" w:type="dxa"/>
          </w:tcPr>
          <w:p w:rsidR="000A32E6" w:rsidRPr="000A32E6" w:rsidRDefault="000A32E6" w:rsidP="000A32E6">
            <w:pPr>
              <w:jc w:val="center"/>
              <w:rPr>
                <w:rFonts w:eastAsiaTheme="minorHAnsi"/>
                <w:sz w:val="22"/>
                <w:szCs w:val="22"/>
                <w:lang w:val="en-IN"/>
              </w:rPr>
            </w:pPr>
            <w:r w:rsidRPr="000A32E6">
              <w:rPr>
                <w:rFonts w:eastAsiaTheme="minorHAnsi"/>
                <w:sz w:val="22"/>
                <w:szCs w:val="22"/>
                <w:lang w:val="en-IN"/>
              </w:rPr>
              <w:t>Tensile strength (MPa)</w:t>
            </w:r>
          </w:p>
        </w:tc>
        <w:tc>
          <w:tcPr>
            <w:tcW w:w="1620" w:type="dxa"/>
          </w:tcPr>
          <w:p w:rsidR="000A32E6" w:rsidRPr="000A32E6" w:rsidRDefault="000A32E6" w:rsidP="000A32E6">
            <w:pPr>
              <w:jc w:val="center"/>
              <w:rPr>
                <w:rFonts w:eastAsiaTheme="minorHAnsi"/>
                <w:sz w:val="22"/>
                <w:szCs w:val="22"/>
                <w:lang w:val="en-IN"/>
              </w:rPr>
            </w:pPr>
            <w:r w:rsidRPr="000A32E6">
              <w:rPr>
                <w:rFonts w:eastAsiaTheme="minorHAnsi"/>
                <w:sz w:val="22"/>
                <w:szCs w:val="22"/>
                <w:lang w:val="en-IN"/>
              </w:rPr>
              <w:t>Elongation at break (%)</w:t>
            </w:r>
          </w:p>
        </w:tc>
        <w:tc>
          <w:tcPr>
            <w:tcW w:w="1732" w:type="dxa"/>
          </w:tcPr>
          <w:p w:rsidR="000A32E6" w:rsidRPr="000A32E6" w:rsidRDefault="000A32E6" w:rsidP="000A32E6">
            <w:pPr>
              <w:jc w:val="center"/>
              <w:rPr>
                <w:rFonts w:eastAsiaTheme="minorHAnsi"/>
                <w:sz w:val="22"/>
                <w:szCs w:val="22"/>
                <w:lang w:val="en-IN"/>
              </w:rPr>
            </w:pPr>
            <w:r w:rsidRPr="000A32E6">
              <w:rPr>
                <w:rFonts w:eastAsiaTheme="minorHAnsi"/>
                <w:sz w:val="22"/>
                <w:szCs w:val="22"/>
                <w:lang w:val="en-IN"/>
              </w:rPr>
              <w:t>Toughness (J/m</w:t>
            </w:r>
            <w:r w:rsidRPr="000A32E6">
              <w:rPr>
                <w:rFonts w:eastAsiaTheme="minorHAnsi"/>
                <w:sz w:val="22"/>
                <w:szCs w:val="22"/>
                <w:vertAlign w:val="superscript"/>
                <w:lang w:val="en-IN"/>
              </w:rPr>
              <w:t>3</w:t>
            </w:r>
            <w:r w:rsidRPr="000A32E6">
              <w:rPr>
                <w:rFonts w:eastAsiaTheme="minorHAnsi"/>
                <w:sz w:val="22"/>
                <w:szCs w:val="22"/>
                <w:lang w:val="en-IN"/>
              </w:rPr>
              <w:t>)</w:t>
            </w:r>
          </w:p>
        </w:tc>
      </w:tr>
      <w:tr w:rsidR="000A32E6" w:rsidRPr="000A32E6" w:rsidTr="000A32E6">
        <w:trPr>
          <w:jc w:val="center"/>
        </w:trPr>
        <w:tc>
          <w:tcPr>
            <w:tcW w:w="1548" w:type="dxa"/>
          </w:tcPr>
          <w:p w:rsidR="000A32E6" w:rsidRPr="000A32E6" w:rsidRDefault="00F61550" w:rsidP="000A32E6">
            <w:pPr>
              <w:rPr>
                <w:rFonts w:eastAsiaTheme="minorHAnsi"/>
                <w:color w:val="000000" w:themeColor="text1"/>
                <w:sz w:val="22"/>
                <w:szCs w:val="22"/>
                <w:lang w:val="en-IN"/>
              </w:rPr>
            </w:pPr>
            <w:r>
              <w:rPr>
                <w:rFonts w:eastAsiaTheme="minorHAnsi"/>
                <w:color w:val="000000" w:themeColor="text1"/>
                <w:sz w:val="22"/>
                <w:szCs w:val="22"/>
                <w:lang w:val="en-IN"/>
              </w:rPr>
              <w:t>50PP50NR Neat</w:t>
            </w:r>
          </w:p>
        </w:tc>
        <w:tc>
          <w:tcPr>
            <w:tcW w:w="1778" w:type="dxa"/>
          </w:tcPr>
          <w:p w:rsidR="000A32E6" w:rsidRPr="000A32E6" w:rsidRDefault="000A32E6" w:rsidP="000A32E6">
            <w:pPr>
              <w:rPr>
                <w:rFonts w:eastAsiaTheme="minorHAnsi"/>
                <w:sz w:val="22"/>
                <w:szCs w:val="22"/>
                <w:lang w:val="en-IN"/>
              </w:rPr>
            </w:pPr>
            <w:r w:rsidRPr="000A32E6">
              <w:rPr>
                <w:rFonts w:eastAsiaTheme="minorHAnsi"/>
                <w:sz w:val="22"/>
                <w:szCs w:val="22"/>
                <w:lang w:val="en-IN"/>
              </w:rPr>
              <w:t>325±3.2</w:t>
            </w:r>
          </w:p>
        </w:tc>
        <w:tc>
          <w:tcPr>
            <w:tcW w:w="1980" w:type="dxa"/>
          </w:tcPr>
          <w:p w:rsidR="000A32E6" w:rsidRPr="000A32E6" w:rsidRDefault="000A32E6" w:rsidP="000A32E6">
            <w:pPr>
              <w:rPr>
                <w:rFonts w:eastAsiaTheme="minorHAnsi"/>
                <w:sz w:val="22"/>
                <w:szCs w:val="22"/>
                <w:lang w:val="en-IN"/>
              </w:rPr>
            </w:pPr>
            <w:r w:rsidRPr="000A32E6">
              <w:rPr>
                <w:rFonts w:eastAsiaTheme="minorHAnsi"/>
                <w:sz w:val="22"/>
                <w:szCs w:val="22"/>
                <w:lang w:val="en-IN"/>
              </w:rPr>
              <w:t xml:space="preserve">5.298± </w:t>
            </w:r>
            <w:r w:rsidRPr="000A32E6">
              <w:rPr>
                <w:rFonts w:eastAsiaTheme="minorHAnsi"/>
                <w:bCs/>
                <w:sz w:val="22"/>
                <w:szCs w:val="22"/>
                <w:lang w:val="en-IN"/>
              </w:rPr>
              <w:t>0.24</w:t>
            </w:r>
          </w:p>
        </w:tc>
        <w:tc>
          <w:tcPr>
            <w:tcW w:w="1620" w:type="dxa"/>
          </w:tcPr>
          <w:p w:rsidR="000A32E6" w:rsidRPr="000A32E6" w:rsidRDefault="000A32E6" w:rsidP="000A32E6">
            <w:pPr>
              <w:rPr>
                <w:rFonts w:eastAsiaTheme="minorHAnsi"/>
                <w:sz w:val="22"/>
                <w:szCs w:val="22"/>
                <w:lang w:val="en-IN"/>
              </w:rPr>
            </w:pPr>
            <w:r w:rsidRPr="000A32E6">
              <w:rPr>
                <w:rFonts w:eastAsiaTheme="minorHAnsi"/>
                <w:sz w:val="22"/>
                <w:szCs w:val="22"/>
                <w:lang w:val="en-IN"/>
              </w:rPr>
              <w:t xml:space="preserve">8.36± </w:t>
            </w:r>
            <w:r w:rsidRPr="000A32E6">
              <w:rPr>
                <w:rFonts w:eastAsiaTheme="minorHAnsi"/>
                <w:bCs/>
                <w:sz w:val="22"/>
                <w:szCs w:val="22"/>
                <w:lang w:val="en-IN"/>
              </w:rPr>
              <w:t>1.15</w:t>
            </w:r>
          </w:p>
        </w:tc>
        <w:tc>
          <w:tcPr>
            <w:tcW w:w="1732" w:type="dxa"/>
          </w:tcPr>
          <w:p w:rsidR="000A32E6" w:rsidRPr="000A32E6" w:rsidRDefault="000A32E6" w:rsidP="000A32E6">
            <w:pPr>
              <w:rPr>
                <w:rFonts w:eastAsiaTheme="minorHAnsi"/>
                <w:sz w:val="22"/>
                <w:szCs w:val="22"/>
                <w:lang w:val="en-IN"/>
              </w:rPr>
            </w:pPr>
            <w:r w:rsidRPr="000A32E6">
              <w:rPr>
                <w:rFonts w:eastAsiaTheme="minorHAnsi"/>
                <w:sz w:val="22"/>
                <w:szCs w:val="22"/>
                <w:lang w:val="en-IN"/>
              </w:rPr>
              <w:t>39.34±0.28</w:t>
            </w:r>
          </w:p>
        </w:tc>
      </w:tr>
      <w:tr w:rsidR="000A32E6" w:rsidRPr="000A32E6" w:rsidTr="000A32E6">
        <w:trPr>
          <w:jc w:val="center"/>
        </w:trPr>
        <w:tc>
          <w:tcPr>
            <w:tcW w:w="1548" w:type="dxa"/>
          </w:tcPr>
          <w:p w:rsidR="000A32E6" w:rsidRPr="000A32E6" w:rsidRDefault="00F61550" w:rsidP="000A32E6">
            <w:pPr>
              <w:rPr>
                <w:rFonts w:eastAsiaTheme="minorHAnsi"/>
                <w:color w:val="000000" w:themeColor="text1"/>
                <w:sz w:val="22"/>
                <w:szCs w:val="22"/>
                <w:lang w:val="en-IN"/>
              </w:rPr>
            </w:pPr>
            <w:r>
              <w:rPr>
                <w:rFonts w:eastAsiaTheme="minorHAnsi"/>
                <w:color w:val="000000" w:themeColor="text1"/>
                <w:sz w:val="22"/>
                <w:szCs w:val="22"/>
                <w:lang w:val="en-IN"/>
              </w:rPr>
              <w:t>50PP50NR/</w:t>
            </w:r>
            <w:r w:rsidR="000A32E6" w:rsidRPr="000A32E6">
              <w:rPr>
                <w:rFonts w:eastAsiaTheme="minorHAnsi"/>
                <w:color w:val="000000" w:themeColor="text1"/>
                <w:sz w:val="22"/>
                <w:szCs w:val="22"/>
                <w:lang w:val="en-IN"/>
              </w:rPr>
              <w:t>1</w:t>
            </w:r>
            <w:r>
              <w:rPr>
                <w:rFonts w:eastAsiaTheme="minorHAnsi"/>
                <w:color w:val="000000" w:themeColor="text1"/>
                <w:sz w:val="22"/>
                <w:szCs w:val="22"/>
                <w:lang w:val="en-IN"/>
              </w:rPr>
              <w:t>wt</w:t>
            </w:r>
            <w:r w:rsidR="000A32E6" w:rsidRPr="000A32E6">
              <w:rPr>
                <w:rFonts w:eastAsiaTheme="minorHAnsi"/>
                <w:color w:val="000000" w:themeColor="text1"/>
                <w:sz w:val="22"/>
                <w:szCs w:val="22"/>
                <w:lang w:val="en-IN"/>
              </w:rPr>
              <w:t xml:space="preserve"> % CNT</w:t>
            </w:r>
          </w:p>
        </w:tc>
        <w:tc>
          <w:tcPr>
            <w:tcW w:w="1778" w:type="dxa"/>
          </w:tcPr>
          <w:p w:rsidR="000A32E6" w:rsidRPr="000A32E6" w:rsidRDefault="000A32E6" w:rsidP="000A32E6">
            <w:pPr>
              <w:rPr>
                <w:rFonts w:eastAsiaTheme="minorHAnsi"/>
                <w:sz w:val="22"/>
                <w:szCs w:val="22"/>
                <w:lang w:val="en-IN"/>
              </w:rPr>
            </w:pPr>
            <w:r w:rsidRPr="000A32E6">
              <w:rPr>
                <w:rFonts w:eastAsiaTheme="minorHAnsi"/>
                <w:sz w:val="22"/>
                <w:szCs w:val="22"/>
                <w:lang w:val="en-IN"/>
              </w:rPr>
              <w:t xml:space="preserve">294± </w:t>
            </w:r>
            <w:r w:rsidRPr="000A32E6">
              <w:rPr>
                <w:rFonts w:eastAsiaTheme="minorHAnsi"/>
                <w:bCs/>
                <w:sz w:val="22"/>
                <w:szCs w:val="22"/>
                <w:lang w:val="en-IN"/>
              </w:rPr>
              <w:t>3</w:t>
            </w:r>
          </w:p>
        </w:tc>
        <w:tc>
          <w:tcPr>
            <w:tcW w:w="1980" w:type="dxa"/>
          </w:tcPr>
          <w:p w:rsidR="000A32E6" w:rsidRPr="000A32E6" w:rsidRDefault="000A32E6" w:rsidP="000A32E6">
            <w:pPr>
              <w:rPr>
                <w:rFonts w:eastAsiaTheme="minorHAnsi"/>
                <w:sz w:val="22"/>
                <w:szCs w:val="22"/>
                <w:lang w:val="en-IN"/>
              </w:rPr>
            </w:pPr>
            <w:r w:rsidRPr="000A32E6">
              <w:rPr>
                <w:rFonts w:eastAsiaTheme="minorHAnsi"/>
                <w:sz w:val="22"/>
                <w:szCs w:val="22"/>
                <w:lang w:val="en-IN"/>
              </w:rPr>
              <w:t xml:space="preserve">5.43± </w:t>
            </w:r>
            <w:r w:rsidRPr="000A32E6">
              <w:rPr>
                <w:rFonts w:eastAsiaTheme="minorHAnsi"/>
                <w:bCs/>
                <w:sz w:val="22"/>
                <w:szCs w:val="22"/>
                <w:lang w:val="en-IN"/>
              </w:rPr>
              <w:t>0.17</w:t>
            </w:r>
          </w:p>
        </w:tc>
        <w:tc>
          <w:tcPr>
            <w:tcW w:w="1620" w:type="dxa"/>
          </w:tcPr>
          <w:p w:rsidR="000A32E6" w:rsidRPr="000A32E6" w:rsidRDefault="000A32E6" w:rsidP="000A32E6">
            <w:pPr>
              <w:rPr>
                <w:rFonts w:eastAsiaTheme="minorHAnsi"/>
                <w:sz w:val="22"/>
                <w:szCs w:val="22"/>
                <w:lang w:val="en-IN"/>
              </w:rPr>
            </w:pPr>
            <w:r w:rsidRPr="000A32E6">
              <w:rPr>
                <w:rFonts w:eastAsiaTheme="minorHAnsi"/>
                <w:sz w:val="22"/>
                <w:szCs w:val="22"/>
                <w:lang w:val="en-IN"/>
              </w:rPr>
              <w:t xml:space="preserve">13.31± </w:t>
            </w:r>
            <w:r w:rsidRPr="000A32E6">
              <w:rPr>
                <w:rFonts w:eastAsiaTheme="minorHAnsi"/>
                <w:bCs/>
                <w:sz w:val="22"/>
                <w:szCs w:val="22"/>
                <w:lang w:val="en-IN"/>
              </w:rPr>
              <w:t>3.07</w:t>
            </w:r>
          </w:p>
        </w:tc>
        <w:tc>
          <w:tcPr>
            <w:tcW w:w="1732" w:type="dxa"/>
          </w:tcPr>
          <w:p w:rsidR="000A32E6" w:rsidRPr="000A32E6" w:rsidRDefault="000A32E6" w:rsidP="000A32E6">
            <w:pPr>
              <w:rPr>
                <w:rFonts w:eastAsiaTheme="minorHAnsi"/>
                <w:sz w:val="22"/>
                <w:szCs w:val="22"/>
                <w:lang w:val="en-IN"/>
              </w:rPr>
            </w:pPr>
            <w:r w:rsidRPr="000A32E6">
              <w:rPr>
                <w:rFonts w:eastAsiaTheme="minorHAnsi"/>
                <w:sz w:val="22"/>
                <w:szCs w:val="22"/>
                <w:lang w:val="en-IN"/>
              </w:rPr>
              <w:t>61.6±2.27</w:t>
            </w:r>
          </w:p>
        </w:tc>
      </w:tr>
      <w:tr w:rsidR="000A32E6" w:rsidRPr="000A32E6" w:rsidTr="000A32E6">
        <w:trPr>
          <w:jc w:val="center"/>
        </w:trPr>
        <w:tc>
          <w:tcPr>
            <w:tcW w:w="1548" w:type="dxa"/>
          </w:tcPr>
          <w:p w:rsidR="000A32E6" w:rsidRPr="000A32E6" w:rsidRDefault="00F61550" w:rsidP="000A32E6">
            <w:pPr>
              <w:rPr>
                <w:rFonts w:eastAsiaTheme="minorHAnsi"/>
                <w:color w:val="000000" w:themeColor="text1"/>
                <w:sz w:val="22"/>
                <w:szCs w:val="22"/>
                <w:lang w:val="en-IN"/>
              </w:rPr>
            </w:pPr>
            <w:r>
              <w:rPr>
                <w:rFonts w:eastAsiaTheme="minorHAnsi"/>
                <w:color w:val="000000" w:themeColor="text1"/>
                <w:sz w:val="22"/>
                <w:szCs w:val="22"/>
                <w:lang w:val="en-IN"/>
              </w:rPr>
              <w:t>50PP50NR/3wt</w:t>
            </w:r>
            <w:r w:rsidR="000A32E6" w:rsidRPr="000A32E6">
              <w:rPr>
                <w:rFonts w:eastAsiaTheme="minorHAnsi"/>
                <w:color w:val="000000" w:themeColor="text1"/>
                <w:sz w:val="22"/>
                <w:szCs w:val="22"/>
                <w:lang w:val="en-IN"/>
              </w:rPr>
              <w:t xml:space="preserve"> % CNT</w:t>
            </w:r>
          </w:p>
        </w:tc>
        <w:tc>
          <w:tcPr>
            <w:tcW w:w="1778" w:type="dxa"/>
          </w:tcPr>
          <w:p w:rsidR="000A32E6" w:rsidRPr="000A32E6" w:rsidRDefault="000A32E6" w:rsidP="000A32E6">
            <w:pPr>
              <w:rPr>
                <w:rFonts w:eastAsiaTheme="minorHAnsi"/>
                <w:sz w:val="22"/>
                <w:szCs w:val="22"/>
                <w:lang w:val="en-IN"/>
              </w:rPr>
            </w:pPr>
            <w:r w:rsidRPr="000A32E6">
              <w:rPr>
                <w:rFonts w:eastAsiaTheme="minorHAnsi"/>
                <w:sz w:val="22"/>
                <w:szCs w:val="22"/>
                <w:lang w:val="en-IN"/>
              </w:rPr>
              <w:t>236.5±1.5</w:t>
            </w:r>
          </w:p>
        </w:tc>
        <w:tc>
          <w:tcPr>
            <w:tcW w:w="1980" w:type="dxa"/>
          </w:tcPr>
          <w:p w:rsidR="000A32E6" w:rsidRPr="000A32E6" w:rsidRDefault="000A32E6" w:rsidP="000A32E6">
            <w:pPr>
              <w:rPr>
                <w:rFonts w:eastAsiaTheme="minorHAnsi"/>
                <w:sz w:val="22"/>
                <w:szCs w:val="22"/>
                <w:lang w:val="en-IN"/>
              </w:rPr>
            </w:pPr>
            <w:r w:rsidRPr="000A32E6">
              <w:rPr>
                <w:rFonts w:eastAsiaTheme="minorHAnsi"/>
                <w:sz w:val="22"/>
                <w:szCs w:val="22"/>
                <w:lang w:val="en-IN"/>
              </w:rPr>
              <w:t xml:space="preserve">3.67± </w:t>
            </w:r>
            <w:r w:rsidRPr="000A32E6">
              <w:rPr>
                <w:rFonts w:eastAsiaTheme="minorHAnsi"/>
                <w:bCs/>
                <w:sz w:val="22"/>
                <w:szCs w:val="22"/>
                <w:lang w:val="en-IN"/>
              </w:rPr>
              <w:t>0.12</w:t>
            </w:r>
          </w:p>
        </w:tc>
        <w:tc>
          <w:tcPr>
            <w:tcW w:w="1620" w:type="dxa"/>
          </w:tcPr>
          <w:p w:rsidR="000A32E6" w:rsidRPr="000A32E6" w:rsidRDefault="000A32E6" w:rsidP="000A32E6">
            <w:pPr>
              <w:rPr>
                <w:rFonts w:eastAsiaTheme="minorHAnsi"/>
                <w:sz w:val="22"/>
                <w:szCs w:val="22"/>
                <w:lang w:val="en-IN"/>
              </w:rPr>
            </w:pPr>
            <w:r w:rsidRPr="000A32E6">
              <w:rPr>
                <w:rFonts w:eastAsiaTheme="minorHAnsi"/>
                <w:sz w:val="22"/>
                <w:szCs w:val="22"/>
                <w:lang w:val="en-IN"/>
              </w:rPr>
              <w:t>33.6±</w:t>
            </w:r>
            <w:r w:rsidRPr="000A32E6">
              <w:rPr>
                <w:rFonts w:eastAsiaTheme="minorHAnsi"/>
                <w:bCs/>
                <w:sz w:val="22"/>
                <w:szCs w:val="22"/>
                <w:lang w:val="en-IN"/>
              </w:rPr>
              <w:t>1.6</w:t>
            </w:r>
          </w:p>
        </w:tc>
        <w:tc>
          <w:tcPr>
            <w:tcW w:w="1732" w:type="dxa"/>
          </w:tcPr>
          <w:p w:rsidR="000A32E6" w:rsidRPr="000A32E6" w:rsidRDefault="000A32E6" w:rsidP="000A32E6">
            <w:pPr>
              <w:rPr>
                <w:rFonts w:eastAsiaTheme="minorHAnsi"/>
                <w:sz w:val="22"/>
                <w:szCs w:val="22"/>
                <w:lang w:val="en-IN"/>
              </w:rPr>
            </w:pPr>
            <w:r w:rsidRPr="000A32E6">
              <w:rPr>
                <w:rFonts w:eastAsiaTheme="minorHAnsi"/>
                <w:sz w:val="22"/>
                <w:szCs w:val="22"/>
                <w:lang w:val="en-IN"/>
              </w:rPr>
              <w:t>116.66±5.68</w:t>
            </w:r>
          </w:p>
        </w:tc>
      </w:tr>
      <w:tr w:rsidR="000A32E6" w:rsidRPr="000A32E6" w:rsidTr="000A32E6">
        <w:trPr>
          <w:jc w:val="center"/>
        </w:trPr>
        <w:tc>
          <w:tcPr>
            <w:tcW w:w="1548" w:type="dxa"/>
          </w:tcPr>
          <w:p w:rsidR="000A32E6" w:rsidRPr="000A32E6" w:rsidRDefault="00F61550" w:rsidP="000A32E6">
            <w:pPr>
              <w:rPr>
                <w:rFonts w:eastAsiaTheme="minorHAnsi"/>
                <w:color w:val="000000" w:themeColor="text1"/>
                <w:sz w:val="22"/>
                <w:szCs w:val="22"/>
                <w:lang w:val="en-IN"/>
              </w:rPr>
            </w:pPr>
            <w:r>
              <w:rPr>
                <w:rFonts w:eastAsiaTheme="minorHAnsi"/>
                <w:color w:val="000000" w:themeColor="text1"/>
                <w:sz w:val="22"/>
                <w:szCs w:val="22"/>
                <w:lang w:val="en-IN"/>
              </w:rPr>
              <w:t>50PP50NR/</w:t>
            </w:r>
            <w:r w:rsidR="000A32E6" w:rsidRPr="000A32E6">
              <w:rPr>
                <w:rFonts w:eastAsiaTheme="minorHAnsi"/>
                <w:color w:val="000000" w:themeColor="text1"/>
                <w:sz w:val="22"/>
                <w:szCs w:val="22"/>
                <w:lang w:val="en-IN"/>
              </w:rPr>
              <w:t xml:space="preserve">5 </w:t>
            </w:r>
            <w:r>
              <w:rPr>
                <w:rFonts w:eastAsiaTheme="minorHAnsi"/>
                <w:color w:val="000000" w:themeColor="text1"/>
                <w:sz w:val="22"/>
                <w:szCs w:val="22"/>
                <w:lang w:val="en-IN"/>
              </w:rPr>
              <w:t>wt</w:t>
            </w:r>
            <w:r w:rsidR="000A32E6" w:rsidRPr="000A32E6">
              <w:rPr>
                <w:rFonts w:eastAsiaTheme="minorHAnsi"/>
                <w:color w:val="000000" w:themeColor="text1"/>
                <w:sz w:val="22"/>
                <w:szCs w:val="22"/>
                <w:lang w:val="en-IN"/>
              </w:rPr>
              <w:t>% CNT</w:t>
            </w:r>
          </w:p>
        </w:tc>
        <w:tc>
          <w:tcPr>
            <w:tcW w:w="1778" w:type="dxa"/>
          </w:tcPr>
          <w:p w:rsidR="000A32E6" w:rsidRPr="000A32E6" w:rsidRDefault="000A32E6" w:rsidP="000A32E6">
            <w:pPr>
              <w:rPr>
                <w:rFonts w:eastAsiaTheme="minorHAnsi"/>
                <w:color w:val="000000" w:themeColor="text1"/>
                <w:sz w:val="22"/>
                <w:szCs w:val="22"/>
                <w:lang w:val="en-IN"/>
              </w:rPr>
            </w:pPr>
            <w:r w:rsidRPr="000A32E6">
              <w:rPr>
                <w:rFonts w:eastAsiaTheme="minorHAnsi"/>
                <w:color w:val="000000" w:themeColor="text1"/>
                <w:sz w:val="22"/>
                <w:szCs w:val="22"/>
                <w:lang w:val="en-IN"/>
              </w:rPr>
              <w:t xml:space="preserve">256± </w:t>
            </w:r>
            <w:r w:rsidRPr="000A32E6">
              <w:rPr>
                <w:rFonts w:eastAsiaTheme="minorHAnsi"/>
                <w:bCs/>
                <w:color w:val="000000" w:themeColor="text1"/>
                <w:sz w:val="22"/>
                <w:szCs w:val="22"/>
                <w:lang w:val="en-IN"/>
              </w:rPr>
              <w:t>5</w:t>
            </w:r>
          </w:p>
        </w:tc>
        <w:tc>
          <w:tcPr>
            <w:tcW w:w="1980" w:type="dxa"/>
          </w:tcPr>
          <w:p w:rsidR="000A32E6" w:rsidRPr="000A32E6" w:rsidRDefault="000A32E6" w:rsidP="000A32E6">
            <w:pPr>
              <w:rPr>
                <w:rFonts w:eastAsiaTheme="minorHAnsi"/>
                <w:color w:val="000000" w:themeColor="text1"/>
                <w:sz w:val="22"/>
                <w:szCs w:val="22"/>
                <w:lang w:val="en-IN"/>
              </w:rPr>
            </w:pPr>
            <w:r w:rsidRPr="000A32E6">
              <w:rPr>
                <w:rFonts w:eastAsiaTheme="minorHAnsi"/>
                <w:color w:val="000000" w:themeColor="text1"/>
                <w:sz w:val="22"/>
                <w:szCs w:val="22"/>
                <w:lang w:val="en-IN"/>
              </w:rPr>
              <w:t xml:space="preserve">3.54± </w:t>
            </w:r>
            <w:r w:rsidRPr="000A32E6">
              <w:rPr>
                <w:rFonts w:eastAsiaTheme="minorHAnsi"/>
                <w:bCs/>
                <w:color w:val="000000" w:themeColor="text1"/>
                <w:sz w:val="22"/>
                <w:szCs w:val="22"/>
                <w:lang w:val="en-IN"/>
              </w:rPr>
              <w:t>0.11</w:t>
            </w:r>
          </w:p>
        </w:tc>
        <w:tc>
          <w:tcPr>
            <w:tcW w:w="1620" w:type="dxa"/>
          </w:tcPr>
          <w:p w:rsidR="000A32E6" w:rsidRPr="000A32E6" w:rsidRDefault="000A32E6" w:rsidP="000A32E6">
            <w:pPr>
              <w:tabs>
                <w:tab w:val="right" w:pos="1764"/>
              </w:tabs>
              <w:rPr>
                <w:rFonts w:eastAsiaTheme="minorHAnsi"/>
                <w:color w:val="000000" w:themeColor="text1"/>
                <w:sz w:val="22"/>
                <w:szCs w:val="22"/>
                <w:lang w:val="en-IN"/>
              </w:rPr>
            </w:pPr>
            <w:r w:rsidRPr="000A32E6">
              <w:rPr>
                <w:rFonts w:eastAsiaTheme="minorHAnsi"/>
                <w:color w:val="000000" w:themeColor="text1"/>
                <w:sz w:val="22"/>
                <w:szCs w:val="22"/>
                <w:lang w:val="en-IN"/>
              </w:rPr>
              <w:t>58.3±</w:t>
            </w:r>
            <w:r w:rsidRPr="000A32E6">
              <w:rPr>
                <w:rFonts w:eastAsiaTheme="minorHAnsi"/>
                <w:bCs/>
                <w:color w:val="000000" w:themeColor="text1"/>
                <w:sz w:val="22"/>
                <w:szCs w:val="22"/>
                <w:lang w:val="en-IN"/>
              </w:rPr>
              <w:t>2.6</w:t>
            </w:r>
          </w:p>
        </w:tc>
        <w:tc>
          <w:tcPr>
            <w:tcW w:w="1732" w:type="dxa"/>
          </w:tcPr>
          <w:p w:rsidR="000A32E6" w:rsidRPr="000A32E6" w:rsidRDefault="000A32E6" w:rsidP="000A32E6">
            <w:pPr>
              <w:rPr>
                <w:rFonts w:eastAsiaTheme="minorHAnsi"/>
                <w:sz w:val="22"/>
                <w:szCs w:val="22"/>
                <w:lang w:val="en-IN"/>
              </w:rPr>
            </w:pPr>
            <w:r w:rsidRPr="000A32E6">
              <w:rPr>
                <w:rFonts w:eastAsiaTheme="minorHAnsi"/>
                <w:sz w:val="22"/>
                <w:szCs w:val="22"/>
                <w:lang w:val="en-IN"/>
              </w:rPr>
              <w:t>168.76</w:t>
            </w:r>
            <w:r w:rsidRPr="000A32E6">
              <w:rPr>
                <w:rFonts w:eastAsiaTheme="minorHAnsi"/>
                <w:color w:val="002060"/>
                <w:sz w:val="22"/>
                <w:szCs w:val="22"/>
                <w:lang w:val="en-IN"/>
              </w:rPr>
              <w:t>±4.6</w:t>
            </w:r>
          </w:p>
        </w:tc>
      </w:tr>
      <w:tr w:rsidR="000A32E6" w:rsidRPr="000A32E6" w:rsidTr="000A32E6">
        <w:trPr>
          <w:jc w:val="center"/>
        </w:trPr>
        <w:tc>
          <w:tcPr>
            <w:tcW w:w="1548" w:type="dxa"/>
          </w:tcPr>
          <w:p w:rsidR="000A32E6" w:rsidRPr="000A32E6" w:rsidRDefault="00F61550" w:rsidP="000A32E6">
            <w:pPr>
              <w:rPr>
                <w:rFonts w:eastAsiaTheme="minorHAnsi"/>
                <w:color w:val="000000" w:themeColor="text1"/>
                <w:sz w:val="22"/>
                <w:szCs w:val="22"/>
                <w:lang w:val="en-IN"/>
              </w:rPr>
            </w:pPr>
            <w:r>
              <w:rPr>
                <w:rFonts w:eastAsiaTheme="minorHAnsi"/>
                <w:color w:val="000000" w:themeColor="text1"/>
                <w:sz w:val="22"/>
                <w:szCs w:val="22"/>
                <w:lang w:val="en-IN"/>
              </w:rPr>
              <w:t>50PP50NR/</w:t>
            </w:r>
            <w:r w:rsidR="000A32E6" w:rsidRPr="000A32E6">
              <w:rPr>
                <w:rFonts w:eastAsiaTheme="minorHAnsi"/>
                <w:color w:val="000000" w:themeColor="text1"/>
                <w:sz w:val="22"/>
                <w:szCs w:val="22"/>
                <w:lang w:val="en-IN"/>
              </w:rPr>
              <w:t xml:space="preserve">7 </w:t>
            </w:r>
            <w:r>
              <w:rPr>
                <w:rFonts w:eastAsiaTheme="minorHAnsi"/>
                <w:color w:val="000000" w:themeColor="text1"/>
                <w:sz w:val="22"/>
                <w:szCs w:val="22"/>
                <w:lang w:val="en-IN"/>
              </w:rPr>
              <w:t>wt</w:t>
            </w:r>
            <w:r w:rsidR="000A32E6" w:rsidRPr="000A32E6">
              <w:rPr>
                <w:rFonts w:eastAsiaTheme="minorHAnsi"/>
                <w:color w:val="000000" w:themeColor="text1"/>
                <w:sz w:val="22"/>
                <w:szCs w:val="22"/>
                <w:lang w:val="en-IN"/>
              </w:rPr>
              <w:t>% CNT</w:t>
            </w:r>
          </w:p>
        </w:tc>
        <w:tc>
          <w:tcPr>
            <w:tcW w:w="1778" w:type="dxa"/>
          </w:tcPr>
          <w:p w:rsidR="000A32E6" w:rsidRPr="000A32E6" w:rsidRDefault="000A32E6" w:rsidP="000A32E6">
            <w:pPr>
              <w:rPr>
                <w:rFonts w:eastAsiaTheme="minorHAnsi"/>
                <w:color w:val="000000" w:themeColor="text1"/>
                <w:sz w:val="22"/>
                <w:szCs w:val="22"/>
                <w:lang w:val="en-IN"/>
              </w:rPr>
            </w:pPr>
            <w:r w:rsidRPr="000A32E6">
              <w:rPr>
                <w:rFonts w:eastAsiaTheme="minorHAnsi"/>
                <w:color w:val="000000" w:themeColor="text1"/>
                <w:sz w:val="22"/>
                <w:szCs w:val="22"/>
                <w:lang w:val="en-IN"/>
              </w:rPr>
              <w:t>318±6</w:t>
            </w:r>
          </w:p>
        </w:tc>
        <w:tc>
          <w:tcPr>
            <w:tcW w:w="1980" w:type="dxa"/>
          </w:tcPr>
          <w:p w:rsidR="000A32E6" w:rsidRPr="000A32E6" w:rsidRDefault="000A32E6" w:rsidP="000A32E6">
            <w:pPr>
              <w:rPr>
                <w:rFonts w:eastAsiaTheme="minorHAnsi"/>
                <w:color w:val="000000" w:themeColor="text1"/>
                <w:sz w:val="22"/>
                <w:szCs w:val="22"/>
                <w:lang w:val="en-IN"/>
              </w:rPr>
            </w:pPr>
            <w:r w:rsidRPr="000A32E6">
              <w:rPr>
                <w:rFonts w:eastAsiaTheme="minorHAnsi"/>
                <w:color w:val="000000" w:themeColor="text1"/>
                <w:sz w:val="22"/>
                <w:szCs w:val="22"/>
                <w:lang w:val="en-IN"/>
              </w:rPr>
              <w:t>3.79±</w:t>
            </w:r>
            <w:r w:rsidRPr="000A32E6">
              <w:rPr>
                <w:rFonts w:eastAsiaTheme="minorHAnsi"/>
                <w:bCs/>
                <w:color w:val="000000" w:themeColor="text1"/>
                <w:sz w:val="22"/>
                <w:szCs w:val="22"/>
                <w:lang w:val="en-IN"/>
              </w:rPr>
              <w:t>0.37</w:t>
            </w:r>
          </w:p>
        </w:tc>
        <w:tc>
          <w:tcPr>
            <w:tcW w:w="1620" w:type="dxa"/>
          </w:tcPr>
          <w:p w:rsidR="000A32E6" w:rsidRPr="000A32E6" w:rsidRDefault="000A32E6" w:rsidP="000A32E6">
            <w:pPr>
              <w:rPr>
                <w:rFonts w:eastAsiaTheme="minorHAnsi"/>
                <w:color w:val="000000" w:themeColor="text1"/>
                <w:sz w:val="22"/>
                <w:szCs w:val="22"/>
                <w:lang w:val="en-IN"/>
              </w:rPr>
            </w:pPr>
            <w:r w:rsidRPr="000A32E6">
              <w:rPr>
                <w:rFonts w:eastAsiaTheme="minorHAnsi"/>
                <w:color w:val="000000" w:themeColor="text1"/>
                <w:sz w:val="22"/>
                <w:szCs w:val="22"/>
                <w:lang w:val="en-IN"/>
              </w:rPr>
              <w:t>37.9±</w:t>
            </w:r>
            <w:r w:rsidRPr="000A32E6">
              <w:rPr>
                <w:rFonts w:eastAsiaTheme="minorHAnsi"/>
                <w:bCs/>
                <w:color w:val="000000" w:themeColor="text1"/>
                <w:sz w:val="22"/>
                <w:szCs w:val="22"/>
                <w:lang w:val="en-IN"/>
              </w:rPr>
              <w:t>7.14</w:t>
            </w:r>
          </w:p>
        </w:tc>
        <w:tc>
          <w:tcPr>
            <w:tcW w:w="1732" w:type="dxa"/>
          </w:tcPr>
          <w:p w:rsidR="000A32E6" w:rsidRPr="000A32E6" w:rsidRDefault="000A32E6" w:rsidP="000A32E6">
            <w:pPr>
              <w:rPr>
                <w:rFonts w:eastAsiaTheme="minorHAnsi"/>
                <w:sz w:val="22"/>
                <w:szCs w:val="22"/>
                <w:lang w:val="en-IN"/>
              </w:rPr>
            </w:pPr>
            <w:r w:rsidRPr="000A32E6">
              <w:rPr>
                <w:rFonts w:eastAsiaTheme="minorHAnsi"/>
                <w:sz w:val="22"/>
                <w:szCs w:val="22"/>
                <w:lang w:val="en-IN"/>
              </w:rPr>
              <w:t>108.80</w:t>
            </w:r>
            <w:r w:rsidRPr="000A32E6">
              <w:rPr>
                <w:rFonts w:eastAsiaTheme="minorHAnsi"/>
                <w:color w:val="002060"/>
                <w:sz w:val="22"/>
                <w:szCs w:val="22"/>
                <w:lang w:val="en-IN"/>
              </w:rPr>
              <w:t>±6.1</w:t>
            </w:r>
          </w:p>
        </w:tc>
      </w:tr>
    </w:tbl>
    <w:p w:rsidR="000A32E6" w:rsidRPr="000A32E6" w:rsidRDefault="000A32E6" w:rsidP="000A32E6">
      <w:pPr>
        <w:autoSpaceDE w:val="0"/>
        <w:autoSpaceDN w:val="0"/>
        <w:adjustRightInd w:val="0"/>
        <w:spacing w:line="360" w:lineRule="auto"/>
        <w:jc w:val="both"/>
        <w:rPr>
          <w:rFonts w:eastAsiaTheme="minorHAnsi"/>
          <w:lang w:val="en-IN"/>
        </w:rPr>
      </w:pPr>
    </w:p>
    <w:p w:rsidR="000A32E6" w:rsidRPr="000A32E6" w:rsidRDefault="000A32E6" w:rsidP="000A32E6">
      <w:pPr>
        <w:autoSpaceDE w:val="0"/>
        <w:autoSpaceDN w:val="0"/>
        <w:adjustRightInd w:val="0"/>
        <w:spacing w:line="360" w:lineRule="auto"/>
        <w:jc w:val="both"/>
        <w:rPr>
          <w:rFonts w:eastAsiaTheme="minorHAnsi"/>
          <w:lang w:val="en-IN"/>
        </w:rPr>
      </w:pPr>
      <w:r w:rsidRPr="000A32E6">
        <w:rPr>
          <w:rFonts w:eastAsiaTheme="minorHAnsi"/>
          <w:lang w:val="en-IN"/>
        </w:rPr>
        <w:lastRenderedPageBreak/>
        <w:t xml:space="preserve">Upon addition of CNT, the tensile strength and young’s modulus of 50PP/50NR blends further decreases. </w:t>
      </w:r>
      <w:r w:rsidRPr="000A32E6">
        <w:rPr>
          <w:rFonts w:eastAsiaTheme="minorHAnsi"/>
          <w:color w:val="000000"/>
          <w:lang w:val="en-IN"/>
        </w:rPr>
        <w:t xml:space="preserve">On the other hand, largely enhanced tensile ductility is achieved for the blend composite specimens, especially at relatively high CNT content. For example, blend with 5 wt% CNT exhibits an elongation at break 6 times higher than that of the neat blend and 2.4 times higher than that of 80PP/20NR blend with 5 wt% of CNT. To date, several researches have already shown that incorporating CNTs into the immiscible polymer blends and simultaneously tailoring the selective localization of CNTs in the blend composites, CNTs can improve the tensile ductility of the blend composites. The ‘dual network structure’ described as </w:t>
      </w:r>
      <w:r w:rsidRPr="000A32E6">
        <w:rPr>
          <w:rFonts w:eastAsiaTheme="minorHAnsi"/>
        </w:rPr>
        <w:t xml:space="preserve">selective dispersion of MWCNT in NR phase and the continuity of this NR phase in </w:t>
      </w:r>
      <w:r w:rsidRPr="000A32E6">
        <w:rPr>
          <w:rFonts w:eastAsiaTheme="minorHAnsi"/>
          <w:color w:val="000000"/>
          <w:lang w:val="en-IN"/>
        </w:rPr>
        <w:t xml:space="preserve">MWCNT filled 50PP/50NR blend has contributed towards the enhanced tensile ductility. CNT network structure within the continuous NR phase promote the stress transferring between components and will results in the homogeneous dispersion of stress field in the specimen, which contributes to the large enhancement of the tensile ductility. </w:t>
      </w:r>
    </w:p>
    <w:p w:rsidR="000A32E6" w:rsidRPr="000A32E6" w:rsidRDefault="000A32E6" w:rsidP="000A32E6">
      <w:pPr>
        <w:autoSpaceDE w:val="0"/>
        <w:autoSpaceDN w:val="0"/>
        <w:adjustRightInd w:val="0"/>
        <w:rPr>
          <w:rFonts w:eastAsiaTheme="minorHAnsi"/>
          <w:lang w:val="en-IN"/>
        </w:rPr>
      </w:pPr>
      <w:r w:rsidRPr="000A32E6">
        <w:rPr>
          <w:rFonts w:eastAsiaTheme="minorHAnsi"/>
          <w:b/>
          <w:lang w:val="en-IN"/>
        </w:rPr>
        <w:t>3.3</w:t>
      </w:r>
      <w:r w:rsidRPr="000A32E6">
        <w:rPr>
          <w:rFonts w:eastAsiaTheme="minorHAnsi"/>
          <w:lang w:val="en-IN"/>
        </w:rPr>
        <w:t xml:space="preserve">  </w:t>
      </w:r>
      <w:r w:rsidRPr="000A32E6">
        <w:rPr>
          <w:rFonts w:eastAsiaTheme="minorHAnsi"/>
          <w:b/>
          <w:lang w:val="en-IN"/>
        </w:rPr>
        <w:t xml:space="preserve"> Effect of MWCNT loading on impact strength of PP/NR blends</w:t>
      </w:r>
    </w:p>
    <w:p w:rsidR="000A32E6" w:rsidRPr="000A32E6" w:rsidRDefault="000A32E6" w:rsidP="000A32E6">
      <w:pPr>
        <w:autoSpaceDE w:val="0"/>
        <w:autoSpaceDN w:val="0"/>
        <w:adjustRightInd w:val="0"/>
        <w:spacing w:line="360" w:lineRule="auto"/>
        <w:jc w:val="both"/>
        <w:rPr>
          <w:rFonts w:ascii="AdvP7627" w:eastAsiaTheme="minorHAnsi" w:hAnsi="AdvP7627" w:cs="AdvP7627"/>
          <w:sz w:val="19"/>
          <w:szCs w:val="19"/>
          <w:lang w:val="en-IN"/>
        </w:rPr>
      </w:pPr>
    </w:p>
    <w:p w:rsidR="000A32E6" w:rsidRPr="000A32E6" w:rsidRDefault="000A32E6" w:rsidP="000A32E6">
      <w:pPr>
        <w:autoSpaceDE w:val="0"/>
        <w:autoSpaceDN w:val="0"/>
        <w:adjustRightInd w:val="0"/>
        <w:spacing w:line="360" w:lineRule="auto"/>
        <w:jc w:val="both"/>
        <w:rPr>
          <w:rFonts w:eastAsiaTheme="minorHAnsi"/>
          <w:lang w:val="en-IN"/>
        </w:rPr>
      </w:pPr>
      <w:r w:rsidRPr="000A32E6">
        <w:rPr>
          <w:rFonts w:ascii="AdvP7627" w:eastAsiaTheme="minorHAnsi" w:hAnsi="AdvP7627" w:cs="AdvP7627"/>
          <w:lang w:val="en-IN"/>
        </w:rPr>
        <w:t>Impact strength of a material can be measured in the term of various parameters to validate mechanical properties for the industrial applications. As compared to other mechanical testing, impact strength measurement is easy, very common and widely accepted. In this regard, impact strength can be defined as “ability of a solid to absorb impact energy and shock without any external damage.</w:t>
      </w:r>
      <w:r w:rsidRPr="000A32E6">
        <w:rPr>
          <w:rFonts w:eastAsiaTheme="minorHAnsi"/>
          <w:lang w:val="en-IN"/>
        </w:rPr>
        <w:t xml:space="preserve"> </w:t>
      </w:r>
    </w:p>
    <w:p w:rsidR="000A32E6" w:rsidRPr="000A32E6" w:rsidRDefault="000A32E6" w:rsidP="000A32E6">
      <w:pPr>
        <w:autoSpaceDE w:val="0"/>
        <w:autoSpaceDN w:val="0"/>
        <w:adjustRightInd w:val="0"/>
        <w:spacing w:line="360" w:lineRule="auto"/>
        <w:jc w:val="both"/>
        <w:rPr>
          <w:rFonts w:eastAsiaTheme="minorHAnsi"/>
          <w:lang w:val="en-IN"/>
        </w:rPr>
      </w:pPr>
    </w:p>
    <w:p w:rsidR="000A32E6" w:rsidRPr="000A32E6" w:rsidRDefault="000A32E6" w:rsidP="000A32E6">
      <w:pPr>
        <w:autoSpaceDE w:val="0"/>
        <w:autoSpaceDN w:val="0"/>
        <w:adjustRightInd w:val="0"/>
        <w:spacing w:line="360" w:lineRule="auto"/>
        <w:jc w:val="both"/>
        <w:rPr>
          <w:rFonts w:eastAsiaTheme="minorHAnsi"/>
          <w:lang w:val="en-IN"/>
        </w:rPr>
      </w:pPr>
    </w:p>
    <w:p w:rsidR="000A32E6" w:rsidRPr="000A32E6" w:rsidRDefault="000A32E6" w:rsidP="000A32E6">
      <w:pPr>
        <w:autoSpaceDE w:val="0"/>
        <w:autoSpaceDN w:val="0"/>
        <w:adjustRightInd w:val="0"/>
        <w:spacing w:line="360" w:lineRule="auto"/>
        <w:jc w:val="both"/>
        <w:rPr>
          <w:rFonts w:eastAsiaTheme="minorHAnsi"/>
          <w:lang w:val="en-IN"/>
        </w:rPr>
      </w:pPr>
      <w:r w:rsidRPr="000A32E6">
        <w:rPr>
          <w:rFonts w:eastAsiaTheme="minorHAnsi"/>
          <w:lang w:val="en-IN"/>
        </w:rPr>
        <w:t>a)</w:t>
      </w:r>
      <w:r w:rsidRPr="000A32E6">
        <w:rPr>
          <w:rFonts w:eastAsiaTheme="minorHAnsi"/>
          <w:b/>
          <w:noProof/>
          <w:color w:val="FF0000"/>
          <w:sz w:val="32"/>
          <w:szCs w:val="32"/>
          <w:lang w:val="en-IN" w:eastAsia="en-IN"/>
        </w:rPr>
        <w:drawing>
          <wp:inline distT="0" distB="0" distL="0" distR="0" wp14:anchorId="5726A67B" wp14:editId="00CDA955">
            <wp:extent cx="2590353" cy="2056404"/>
            <wp:effectExtent l="0" t="0" r="635" b="1270"/>
            <wp:docPr id="107" name="Picture 107" descr="C:\Users\SHARIKA\Desktop\Graph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HARIKA\Desktop\Graph3.tif"/>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l="4228" t="6078" r="11756" b="6744"/>
                    <a:stretch/>
                  </pic:blipFill>
                  <pic:spPr bwMode="auto">
                    <a:xfrm>
                      <a:off x="0" y="0"/>
                      <a:ext cx="2591710" cy="2057481"/>
                    </a:xfrm>
                    <a:prstGeom prst="rect">
                      <a:avLst/>
                    </a:prstGeom>
                    <a:noFill/>
                    <a:ln>
                      <a:noFill/>
                    </a:ln>
                    <a:extLst>
                      <a:ext uri="{53640926-AAD7-44D8-BBD7-CCE9431645EC}">
                        <a14:shadowObscured xmlns:a14="http://schemas.microsoft.com/office/drawing/2010/main"/>
                      </a:ext>
                    </a:extLst>
                  </pic:spPr>
                </pic:pic>
              </a:graphicData>
            </a:graphic>
          </wp:inline>
        </w:drawing>
      </w:r>
      <w:r w:rsidRPr="000A32E6">
        <w:rPr>
          <w:rFonts w:eastAsiaTheme="minorHAnsi"/>
          <w:lang w:val="en-IN"/>
        </w:rPr>
        <w:t>b)</w:t>
      </w:r>
      <w:r w:rsidRPr="000A32E6">
        <w:rPr>
          <w:rFonts w:eastAsiaTheme="minorHAnsi"/>
          <w:b/>
          <w:i/>
          <w:noProof/>
          <w:color w:val="000000" w:themeColor="text1"/>
          <w:lang w:val="en-IN" w:eastAsia="en-IN"/>
        </w:rPr>
        <w:t xml:space="preserve"> </w:t>
      </w:r>
      <w:r w:rsidRPr="000A32E6">
        <w:rPr>
          <w:rFonts w:eastAsiaTheme="minorHAnsi"/>
          <w:b/>
          <w:i/>
          <w:noProof/>
          <w:color w:val="000000" w:themeColor="text1"/>
          <w:lang w:val="en-IN" w:eastAsia="en-IN"/>
        </w:rPr>
        <w:drawing>
          <wp:inline distT="0" distB="0" distL="0" distR="0" wp14:anchorId="6CE5E3E3" wp14:editId="4A647CA4">
            <wp:extent cx="2796830" cy="2002648"/>
            <wp:effectExtent l="0" t="0" r="3810" b="0"/>
            <wp:docPr id="108" name="Picture 108" descr="C:\Users\SHARIKA\Desktop\Graph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HARIKA\Desktop\Graph2.tif"/>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l="5935" t="8569" r="11328" b="3938"/>
                    <a:stretch/>
                  </pic:blipFill>
                  <pic:spPr bwMode="auto">
                    <a:xfrm>
                      <a:off x="0" y="0"/>
                      <a:ext cx="2817862" cy="2017708"/>
                    </a:xfrm>
                    <a:prstGeom prst="rect">
                      <a:avLst/>
                    </a:prstGeom>
                    <a:noFill/>
                    <a:ln>
                      <a:noFill/>
                    </a:ln>
                    <a:extLst>
                      <a:ext uri="{53640926-AAD7-44D8-BBD7-CCE9431645EC}">
                        <a14:shadowObscured xmlns:a14="http://schemas.microsoft.com/office/drawing/2010/main"/>
                      </a:ext>
                    </a:extLst>
                  </pic:spPr>
                </pic:pic>
              </a:graphicData>
            </a:graphic>
          </wp:inline>
        </w:drawing>
      </w:r>
    </w:p>
    <w:p w:rsidR="000A32E6" w:rsidRPr="000A32E6" w:rsidRDefault="000A32E6" w:rsidP="000A32E6">
      <w:pPr>
        <w:autoSpaceDE w:val="0"/>
        <w:autoSpaceDN w:val="0"/>
        <w:adjustRightInd w:val="0"/>
        <w:spacing w:line="360" w:lineRule="auto"/>
        <w:jc w:val="both"/>
        <w:rPr>
          <w:rFonts w:eastAsiaTheme="minorHAnsi"/>
          <w:lang w:val="en-IN"/>
        </w:rPr>
      </w:pPr>
    </w:p>
    <w:p w:rsidR="000A32E6" w:rsidRPr="00F61550" w:rsidRDefault="000A32E6" w:rsidP="000A32E6">
      <w:pPr>
        <w:spacing w:after="200" w:line="360" w:lineRule="auto"/>
        <w:rPr>
          <w:rFonts w:eastAsiaTheme="minorHAnsi"/>
          <w:b/>
          <w:i/>
          <w:color w:val="000000" w:themeColor="text1"/>
          <w:lang w:val="en-IN"/>
        </w:rPr>
      </w:pPr>
      <w:r w:rsidRPr="00F61550">
        <w:rPr>
          <w:rFonts w:eastAsiaTheme="minorHAnsi"/>
          <w:b/>
          <w:i/>
          <w:color w:val="000000" w:themeColor="text1"/>
          <w:lang w:val="en-IN"/>
        </w:rPr>
        <w:t xml:space="preserve">Fig </w:t>
      </w:r>
      <w:r w:rsidR="00F61550" w:rsidRPr="00F61550">
        <w:rPr>
          <w:rFonts w:eastAsiaTheme="minorHAnsi"/>
          <w:b/>
          <w:i/>
          <w:color w:val="000000" w:themeColor="text1"/>
          <w:lang w:val="en-IN"/>
        </w:rPr>
        <w:t>1</w:t>
      </w:r>
      <w:r w:rsidRPr="00F61550">
        <w:rPr>
          <w:rFonts w:eastAsiaTheme="minorHAnsi"/>
          <w:b/>
          <w:i/>
          <w:color w:val="000000" w:themeColor="text1"/>
          <w:lang w:val="en-IN"/>
        </w:rPr>
        <w:t>7. Impact properties of a) 80PP/20NR/MWCNT composites b) 50PP/50NR/MWCNT composite</w:t>
      </w:r>
    </w:p>
    <w:p w:rsidR="000A32E6" w:rsidRPr="000A32E6" w:rsidRDefault="000A32E6" w:rsidP="000A32E6">
      <w:pPr>
        <w:autoSpaceDE w:val="0"/>
        <w:autoSpaceDN w:val="0"/>
        <w:adjustRightInd w:val="0"/>
        <w:spacing w:line="360" w:lineRule="auto"/>
        <w:jc w:val="both"/>
        <w:rPr>
          <w:rFonts w:eastAsiaTheme="minorHAnsi"/>
          <w:lang w:val="en-IN"/>
        </w:rPr>
      </w:pPr>
      <w:r w:rsidRPr="000A32E6">
        <w:rPr>
          <w:rFonts w:eastAsiaTheme="minorHAnsi"/>
          <w:color w:val="000000" w:themeColor="text1"/>
          <w:lang w:val="en-IN"/>
        </w:rPr>
        <w:lastRenderedPageBreak/>
        <w:t xml:space="preserve">Figure </w:t>
      </w:r>
      <w:r w:rsidR="00F61550">
        <w:rPr>
          <w:rFonts w:eastAsiaTheme="minorHAnsi"/>
          <w:color w:val="000000" w:themeColor="text1"/>
          <w:lang w:val="en-IN"/>
        </w:rPr>
        <w:t>1</w:t>
      </w:r>
      <w:r w:rsidRPr="000A32E6">
        <w:rPr>
          <w:rFonts w:eastAsiaTheme="minorHAnsi"/>
          <w:color w:val="000000" w:themeColor="text1"/>
          <w:lang w:val="en-IN"/>
        </w:rPr>
        <w:t xml:space="preserve">7a shows the variation of impact strength of 80PP/20NR blend with different contents of CNTs. In this work, the impact strength of pure PP measured in the same </w:t>
      </w:r>
      <w:r w:rsidRPr="000A32E6">
        <w:rPr>
          <w:rFonts w:eastAsiaTheme="minorHAnsi"/>
          <w:lang w:val="en-IN"/>
        </w:rPr>
        <w:t>conditions is 3700 J/m</w:t>
      </w:r>
      <w:r w:rsidRPr="000A32E6">
        <w:rPr>
          <w:rFonts w:eastAsiaTheme="minorHAnsi"/>
          <w:vertAlign w:val="superscript"/>
          <w:lang w:val="en-IN"/>
        </w:rPr>
        <w:t>2</w:t>
      </w:r>
      <w:r w:rsidRPr="000A32E6">
        <w:rPr>
          <w:rFonts w:eastAsiaTheme="minorHAnsi"/>
          <w:lang w:val="en-IN"/>
        </w:rPr>
        <w:t xml:space="preserve">. Although </w:t>
      </w:r>
      <w:r w:rsidRPr="000A32E6">
        <w:rPr>
          <w:rFonts w:eastAsiaTheme="minorHAnsi"/>
          <w:color w:val="000000" w:themeColor="text1"/>
          <w:lang w:val="en-IN"/>
        </w:rPr>
        <w:t xml:space="preserve">NR has been proved as an effective impact modifier for PP, the toughening effect is very inconspicuous. The notched Izod impact strength measured for this 80PP/20NR blend is only </w:t>
      </w:r>
      <w:r w:rsidRPr="000A32E6">
        <w:rPr>
          <w:rFonts w:eastAsiaTheme="minorHAnsi"/>
          <w:lang w:val="en-IN"/>
        </w:rPr>
        <w:t>3780.65J/m</w:t>
      </w:r>
      <w:r w:rsidRPr="000A32E6">
        <w:rPr>
          <w:rFonts w:eastAsiaTheme="minorHAnsi"/>
          <w:vertAlign w:val="superscript"/>
          <w:lang w:val="en-IN"/>
        </w:rPr>
        <w:t>2</w:t>
      </w:r>
      <w:r w:rsidRPr="000A32E6">
        <w:rPr>
          <w:rFonts w:eastAsiaTheme="minorHAnsi"/>
          <w:color w:val="000000" w:themeColor="text1"/>
          <w:lang w:val="en-IN"/>
        </w:rPr>
        <w:t xml:space="preserve">. This can be ascribed to the poor miscibility of PP/NR resulting in larger NR particles and weak interfacial bonding between PP and NR. Previous research results have shown that PP blends with smaller elastomer particles are tougher and more ductile than those with larger particles, probably because these blends represent a more efficient use of rubbery phase in promoting crazing and/or shear yielding of matrix. </w:t>
      </w:r>
    </w:p>
    <w:p w:rsidR="000A32E6" w:rsidRPr="000A32E6" w:rsidRDefault="000A32E6" w:rsidP="000A32E6">
      <w:pPr>
        <w:spacing w:after="200" w:line="360" w:lineRule="auto"/>
        <w:jc w:val="both"/>
        <w:rPr>
          <w:rFonts w:eastAsiaTheme="minorHAnsi"/>
          <w:color w:val="000000" w:themeColor="text1"/>
          <w:lang w:val="en-IN"/>
        </w:rPr>
      </w:pPr>
      <w:r w:rsidRPr="000A32E6">
        <w:rPr>
          <w:rFonts w:eastAsiaTheme="minorHAnsi"/>
          <w:color w:val="000000" w:themeColor="text1"/>
          <w:lang w:val="en-IN"/>
        </w:rPr>
        <w:t xml:space="preserve">Figure </w:t>
      </w:r>
      <w:r w:rsidR="00F61550">
        <w:rPr>
          <w:rFonts w:eastAsiaTheme="minorHAnsi"/>
          <w:color w:val="000000" w:themeColor="text1"/>
          <w:lang w:val="en-IN"/>
        </w:rPr>
        <w:t>1</w:t>
      </w:r>
      <w:r w:rsidRPr="000A32E6">
        <w:rPr>
          <w:rFonts w:eastAsiaTheme="minorHAnsi"/>
          <w:color w:val="000000" w:themeColor="text1"/>
          <w:lang w:val="en-IN"/>
        </w:rPr>
        <w:t>7b shows the variation of impact strength of 50PP/50NR blend with different contents of CNTs.  The notched Izod impact strength measured for this 50PP/50NR blend is 5408 J/m</w:t>
      </w:r>
      <w:r w:rsidRPr="000A32E6">
        <w:rPr>
          <w:rFonts w:eastAsiaTheme="minorHAnsi"/>
          <w:color w:val="000000" w:themeColor="text1"/>
          <w:vertAlign w:val="superscript"/>
          <w:lang w:val="en-IN"/>
        </w:rPr>
        <w:t>2</w:t>
      </w:r>
      <w:r w:rsidRPr="000A32E6">
        <w:rPr>
          <w:rFonts w:eastAsiaTheme="minorHAnsi"/>
          <w:color w:val="000000" w:themeColor="text1"/>
          <w:lang w:val="en-IN"/>
        </w:rPr>
        <w:t>.  The co-continuous morphology generated in 50PP/50NR blend is more favourable for the improvement of impact strength than the matrix droplet morphology in 80PP/20NR blend. In both 80PP/20NR and 50PP/50NR blends, the impact strength increases with the increasing content of CNTs.  However, Figure.</w:t>
      </w:r>
      <w:r w:rsidR="00B16FC3">
        <w:rPr>
          <w:rFonts w:eastAsiaTheme="minorHAnsi"/>
          <w:color w:val="000000" w:themeColor="text1"/>
          <w:lang w:val="en-IN"/>
        </w:rPr>
        <w:t>1</w:t>
      </w:r>
      <w:r w:rsidRPr="000A32E6">
        <w:rPr>
          <w:rFonts w:eastAsiaTheme="minorHAnsi"/>
          <w:color w:val="000000" w:themeColor="text1"/>
          <w:lang w:val="en-IN"/>
        </w:rPr>
        <w:t>8 shows that CNTs induces somewhat greater improvement of impact strength on 50PP/50NR blends than on 80PP/20NR blends. The impact strength is enhanced from 5408J/m</w:t>
      </w:r>
      <w:r w:rsidRPr="000A32E6">
        <w:rPr>
          <w:rFonts w:eastAsiaTheme="minorHAnsi"/>
          <w:color w:val="000000" w:themeColor="text1"/>
          <w:vertAlign w:val="superscript"/>
          <w:lang w:val="en-IN"/>
        </w:rPr>
        <w:t>2</w:t>
      </w:r>
      <w:r w:rsidRPr="000A32E6">
        <w:rPr>
          <w:rFonts w:eastAsiaTheme="minorHAnsi"/>
          <w:color w:val="000000" w:themeColor="text1"/>
          <w:lang w:val="en-IN"/>
        </w:rPr>
        <w:t xml:space="preserve"> for unfilled 50PP/50NR to 12806.22J/m</w:t>
      </w:r>
      <w:r w:rsidRPr="000A32E6">
        <w:rPr>
          <w:rFonts w:eastAsiaTheme="minorHAnsi"/>
          <w:color w:val="000000" w:themeColor="text1"/>
          <w:vertAlign w:val="superscript"/>
          <w:lang w:val="en-IN"/>
        </w:rPr>
        <w:t>2</w:t>
      </w:r>
      <w:r w:rsidRPr="000A32E6">
        <w:rPr>
          <w:rFonts w:eastAsiaTheme="minorHAnsi"/>
          <w:color w:val="000000" w:themeColor="text1"/>
          <w:lang w:val="en-IN"/>
        </w:rPr>
        <w:t xml:space="preserve"> for 5 wt% CNTs filled 50PP/50NR blend. </w:t>
      </w:r>
    </w:p>
    <w:p w:rsidR="000A32E6" w:rsidRPr="000A32E6" w:rsidRDefault="000A32E6" w:rsidP="000A32E6">
      <w:pPr>
        <w:spacing w:after="200" w:line="360" w:lineRule="auto"/>
        <w:jc w:val="both"/>
        <w:rPr>
          <w:rFonts w:eastAsiaTheme="minorHAnsi"/>
          <w:color w:val="000000" w:themeColor="text1"/>
          <w:lang w:val="en-IN"/>
        </w:rPr>
      </w:pPr>
      <w:r w:rsidRPr="000A32E6">
        <w:rPr>
          <w:rFonts w:eastAsiaTheme="minorHAnsi"/>
          <w:noProof/>
          <w:lang w:val="en-IN" w:eastAsia="en-IN"/>
        </w:rPr>
        <w:drawing>
          <wp:anchor distT="0" distB="0" distL="114300" distR="114300" simplePos="0" relativeHeight="251683840" behindDoc="0" locked="0" layoutInCell="1" allowOverlap="1" wp14:anchorId="0C0E8AA7" wp14:editId="24E9F1CD">
            <wp:simplePos x="0" y="0"/>
            <wp:positionH relativeFrom="column">
              <wp:posOffset>826135</wp:posOffset>
            </wp:positionH>
            <wp:positionV relativeFrom="paragraph">
              <wp:posOffset>120650</wp:posOffset>
            </wp:positionV>
            <wp:extent cx="4081145" cy="3180080"/>
            <wp:effectExtent l="0" t="0" r="0" b="1270"/>
            <wp:wrapSquare wrapText="bothSides"/>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1.tif"/>
                    <pic:cNvPicPr/>
                  </pic:nvPicPr>
                  <pic:blipFill rotWithShape="1">
                    <a:blip r:embed="rId106" cstate="print">
                      <a:extLst>
                        <a:ext uri="{28A0092B-C50C-407E-A947-70E740481C1C}">
                          <a14:useLocalDpi xmlns:a14="http://schemas.microsoft.com/office/drawing/2010/main" val="0"/>
                        </a:ext>
                      </a:extLst>
                    </a:blip>
                    <a:srcRect l="4434" t="7648" r="8861" b="4918"/>
                    <a:stretch/>
                  </pic:blipFill>
                  <pic:spPr bwMode="auto">
                    <a:xfrm>
                      <a:off x="0" y="0"/>
                      <a:ext cx="4081145" cy="3180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0A32E6" w:rsidRPr="000A32E6" w:rsidRDefault="000A32E6" w:rsidP="000A32E6">
      <w:pPr>
        <w:spacing w:after="200" w:line="360" w:lineRule="auto"/>
        <w:jc w:val="both"/>
        <w:rPr>
          <w:rFonts w:eastAsiaTheme="minorHAnsi"/>
          <w:color w:val="000000" w:themeColor="text1"/>
          <w:lang w:val="en-IN"/>
        </w:rPr>
      </w:pPr>
    </w:p>
    <w:p w:rsidR="000A32E6" w:rsidRPr="000A32E6" w:rsidRDefault="000A32E6" w:rsidP="000A32E6">
      <w:pPr>
        <w:spacing w:after="200" w:line="360" w:lineRule="auto"/>
        <w:jc w:val="both"/>
        <w:rPr>
          <w:rFonts w:eastAsiaTheme="minorHAnsi"/>
          <w:color w:val="000000" w:themeColor="text1"/>
          <w:lang w:val="en-IN"/>
        </w:rPr>
      </w:pPr>
    </w:p>
    <w:p w:rsidR="000A32E6" w:rsidRPr="000A32E6" w:rsidRDefault="000A32E6" w:rsidP="000A32E6">
      <w:pPr>
        <w:spacing w:after="200" w:line="360" w:lineRule="auto"/>
        <w:jc w:val="both"/>
        <w:rPr>
          <w:rFonts w:eastAsiaTheme="minorHAnsi"/>
          <w:color w:val="000000" w:themeColor="text1"/>
          <w:lang w:val="en-IN"/>
        </w:rPr>
      </w:pPr>
    </w:p>
    <w:p w:rsidR="000A32E6" w:rsidRPr="000A32E6" w:rsidRDefault="000A32E6" w:rsidP="000A32E6">
      <w:pPr>
        <w:spacing w:after="200" w:line="360" w:lineRule="auto"/>
        <w:jc w:val="both"/>
        <w:rPr>
          <w:rFonts w:eastAsiaTheme="minorHAnsi"/>
          <w:color w:val="000000" w:themeColor="text1"/>
          <w:lang w:val="en-IN"/>
        </w:rPr>
      </w:pPr>
    </w:p>
    <w:p w:rsidR="000A32E6" w:rsidRPr="000A32E6" w:rsidRDefault="000A32E6" w:rsidP="000A32E6">
      <w:pPr>
        <w:spacing w:after="200" w:line="360" w:lineRule="auto"/>
        <w:jc w:val="both"/>
        <w:rPr>
          <w:rFonts w:eastAsiaTheme="minorHAnsi"/>
          <w:color w:val="000000" w:themeColor="text1"/>
          <w:lang w:val="en-IN"/>
        </w:rPr>
      </w:pPr>
    </w:p>
    <w:p w:rsidR="000A32E6" w:rsidRPr="000A32E6" w:rsidRDefault="000A32E6" w:rsidP="000A32E6">
      <w:pPr>
        <w:spacing w:after="200" w:line="360" w:lineRule="auto"/>
        <w:jc w:val="both"/>
        <w:rPr>
          <w:rFonts w:eastAsiaTheme="minorHAnsi"/>
          <w:color w:val="000000" w:themeColor="text1"/>
          <w:lang w:val="en-IN"/>
        </w:rPr>
      </w:pPr>
    </w:p>
    <w:p w:rsidR="000A32E6" w:rsidRPr="000A32E6" w:rsidRDefault="000A32E6" w:rsidP="000A32E6">
      <w:pPr>
        <w:spacing w:after="200" w:line="360" w:lineRule="auto"/>
        <w:jc w:val="both"/>
        <w:rPr>
          <w:rFonts w:eastAsiaTheme="minorHAnsi"/>
          <w:color w:val="000000" w:themeColor="text1"/>
          <w:lang w:val="en-IN"/>
        </w:rPr>
      </w:pPr>
    </w:p>
    <w:p w:rsidR="000A32E6" w:rsidRPr="000A32E6" w:rsidRDefault="000A32E6" w:rsidP="000A32E6">
      <w:pPr>
        <w:spacing w:after="200" w:line="360" w:lineRule="auto"/>
        <w:jc w:val="both"/>
        <w:rPr>
          <w:rFonts w:eastAsiaTheme="minorHAnsi"/>
          <w:color w:val="000000" w:themeColor="text1"/>
          <w:lang w:val="en-IN"/>
        </w:rPr>
      </w:pPr>
      <w:r w:rsidRPr="000A32E6">
        <w:rPr>
          <w:rFonts w:eastAsiaTheme="minorHAnsi"/>
          <w:color w:val="000000" w:themeColor="text1"/>
          <w:lang w:val="en-IN"/>
        </w:rPr>
        <w:t xml:space="preserve"> </w:t>
      </w:r>
    </w:p>
    <w:p w:rsidR="000A32E6" w:rsidRPr="00B16FC3" w:rsidRDefault="000A32E6" w:rsidP="000A32E6">
      <w:pPr>
        <w:spacing w:after="200" w:line="360" w:lineRule="auto"/>
        <w:jc w:val="both"/>
        <w:rPr>
          <w:rFonts w:eastAsiaTheme="minorHAnsi"/>
          <w:b/>
          <w:i/>
          <w:color w:val="000000" w:themeColor="text1"/>
          <w:lang w:val="en-IN"/>
        </w:rPr>
      </w:pPr>
      <w:r w:rsidRPr="00B16FC3">
        <w:rPr>
          <w:rFonts w:eastAsiaTheme="minorHAnsi"/>
          <w:b/>
          <w:i/>
          <w:color w:val="000000" w:themeColor="text1"/>
          <w:lang w:val="en-IN"/>
        </w:rPr>
        <w:t xml:space="preserve">Fig </w:t>
      </w:r>
      <w:r w:rsidR="00F61550" w:rsidRPr="00B16FC3">
        <w:rPr>
          <w:rFonts w:eastAsiaTheme="minorHAnsi"/>
          <w:b/>
          <w:i/>
          <w:color w:val="000000" w:themeColor="text1"/>
          <w:lang w:val="en-IN"/>
        </w:rPr>
        <w:t>1</w:t>
      </w:r>
      <w:r w:rsidRPr="00B16FC3">
        <w:rPr>
          <w:rFonts w:eastAsiaTheme="minorHAnsi"/>
          <w:b/>
          <w:i/>
          <w:color w:val="000000" w:themeColor="text1"/>
          <w:lang w:val="en-IN"/>
        </w:rPr>
        <w:t>8. Effect of blend ratio on the impact properties of PP/NR/MWCNT composites</w:t>
      </w:r>
    </w:p>
    <w:p w:rsidR="000A32E6" w:rsidRPr="000A32E6" w:rsidRDefault="000A32E6" w:rsidP="000A32E6">
      <w:pPr>
        <w:spacing w:after="200" w:line="360" w:lineRule="auto"/>
        <w:jc w:val="both"/>
        <w:rPr>
          <w:rFonts w:eastAsiaTheme="minorHAnsi"/>
          <w:lang w:val="en-IN"/>
        </w:rPr>
      </w:pPr>
      <w:r w:rsidRPr="000A32E6">
        <w:rPr>
          <w:rFonts w:eastAsiaTheme="minorHAnsi"/>
          <w:lang w:val="en-IN"/>
        </w:rPr>
        <w:lastRenderedPageBreak/>
        <w:t xml:space="preserve">In CNT filled 80PP/20NR blend, the interfacial bonding between PP and NR is largely strengthened through the bridge effect of CNTs (as evident from morphological study), which prevents the propagation of crack in the interface of PP and NR, leading to the improvement of impact strength. At the same time, in 50PP/50NR system, besides the network structure of CNTs, NR also form the continuous network structure with in PP matrix. Here, the concept of ‘dual-network structure’ is very similar to the ‘double percolation’ concept first introduced by Sumita et al. in investigating the electrical properties of conductive materials. Thus network structure of CNTs in co-continuous PP/NR (50/50) is more </w:t>
      </w:r>
      <w:r w:rsidRPr="000A32E6">
        <w:rPr>
          <w:rFonts w:eastAsiaTheme="minorHAnsi"/>
          <w:color w:val="000000" w:themeColor="text1"/>
          <w:lang w:val="en-IN"/>
        </w:rPr>
        <w:t>preferred than that in PP/NR (80/20) with matrix droplet morphology and is responsible for the great improvement in the impact toughness of 50PP/50NR composites compared to 80PP/20NR system.</w:t>
      </w:r>
    </w:p>
    <w:p w:rsidR="000A32E6" w:rsidRPr="000A32E6" w:rsidRDefault="000A32E6" w:rsidP="000A32E6">
      <w:pPr>
        <w:spacing w:after="200" w:line="360" w:lineRule="auto"/>
        <w:jc w:val="both"/>
        <w:rPr>
          <w:rFonts w:eastAsiaTheme="minorHAnsi"/>
          <w:color w:val="000000" w:themeColor="text1"/>
          <w:lang w:val="en-IN"/>
        </w:rPr>
      </w:pPr>
      <w:r w:rsidRPr="000A32E6">
        <w:rPr>
          <w:rFonts w:eastAsiaTheme="minorHAnsi"/>
          <w:color w:val="000000" w:themeColor="text1"/>
          <w:lang w:val="en-IN"/>
        </w:rPr>
        <w:t>Also the incorporation of MWCNTs greatly increases the viscosity of the dispersed phase, and higher viscosity leads to finer morphology in the case of co-continuous system. Obviously, the decreased particle size is favourable to the improvement of the toughness as proved by tensile measurement. The weak toughening effect of MWCNTs at higher concentration of 7 wt% in both the system (80PP/20NR and 50PP/50NR) can probably be attributed to the aggregation of MWCNTs in the blends irrespective of blend morphology, which results in the presence of defects in the nanocomposites. Similarly, CNT agglomerates play the role of stress concentrators, which leads to the deterioration of the impact resistance under stress.</w:t>
      </w:r>
    </w:p>
    <w:p w:rsidR="000A32E6" w:rsidRPr="000A32E6" w:rsidRDefault="000A32E6" w:rsidP="000A32E6">
      <w:pPr>
        <w:autoSpaceDE w:val="0"/>
        <w:autoSpaceDN w:val="0"/>
        <w:adjustRightInd w:val="0"/>
        <w:spacing w:line="360" w:lineRule="auto"/>
        <w:jc w:val="both"/>
        <w:rPr>
          <w:rFonts w:eastAsiaTheme="minorHAnsi"/>
          <w:color w:val="000000"/>
          <w:lang w:val="en-IN"/>
        </w:rPr>
      </w:pPr>
      <w:r w:rsidRPr="000A32E6">
        <w:rPr>
          <w:rFonts w:eastAsiaTheme="minorHAnsi"/>
          <w:color w:val="000000"/>
          <w:lang w:val="en-IN"/>
        </w:rPr>
        <w:t>However, it is worth noting that the degree of the enhancement in impact strength is lower than that in the tensile ductility. It may be due to the different load conditions applied for the tensile and impact measurements which results in the different mechanical responses.</w:t>
      </w:r>
    </w:p>
    <w:p w:rsidR="000A32E6" w:rsidRPr="000A32E6" w:rsidRDefault="000A32E6" w:rsidP="000A32E6">
      <w:pPr>
        <w:autoSpaceDE w:val="0"/>
        <w:autoSpaceDN w:val="0"/>
        <w:adjustRightInd w:val="0"/>
        <w:spacing w:line="360" w:lineRule="auto"/>
        <w:jc w:val="both"/>
        <w:rPr>
          <w:rFonts w:eastAsiaTheme="minorHAnsi"/>
          <w:lang w:val="en-IN"/>
        </w:rPr>
      </w:pPr>
    </w:p>
    <w:p w:rsidR="000A32E6" w:rsidRPr="000A32E6" w:rsidRDefault="000A32E6" w:rsidP="000A32E6">
      <w:pPr>
        <w:spacing w:after="200" w:line="360" w:lineRule="auto"/>
        <w:rPr>
          <w:rFonts w:eastAsiaTheme="minorHAnsi"/>
          <w:b/>
          <w:i/>
          <w:color w:val="000000" w:themeColor="text1"/>
          <w:lang w:val="en-IN"/>
        </w:rPr>
      </w:pPr>
    </w:p>
    <w:p w:rsidR="000A32E6" w:rsidRPr="000A32E6" w:rsidRDefault="000A32E6" w:rsidP="000A32E6">
      <w:pPr>
        <w:spacing w:after="200" w:line="360" w:lineRule="auto"/>
        <w:jc w:val="both"/>
        <w:rPr>
          <w:rFonts w:eastAsiaTheme="minorHAnsi"/>
          <w:b/>
          <w:sz w:val="28"/>
          <w:szCs w:val="28"/>
          <w:lang w:val="en-IN"/>
        </w:rPr>
      </w:pPr>
      <w:r w:rsidRPr="000A32E6">
        <w:rPr>
          <w:rFonts w:eastAsiaTheme="minorHAnsi"/>
          <w:b/>
          <w:sz w:val="28"/>
          <w:szCs w:val="28"/>
          <w:lang w:val="en-IN"/>
        </w:rPr>
        <w:t>3.3.2 Toughening mechanism</w:t>
      </w:r>
    </w:p>
    <w:p w:rsidR="000A32E6" w:rsidRPr="000A32E6" w:rsidRDefault="000A32E6" w:rsidP="000A32E6">
      <w:pPr>
        <w:spacing w:after="200" w:line="360" w:lineRule="auto"/>
        <w:jc w:val="both"/>
        <w:rPr>
          <w:rFonts w:eastAsiaTheme="minorHAnsi"/>
          <w:lang w:val="en-IN"/>
        </w:rPr>
      </w:pPr>
      <w:r w:rsidRPr="000A32E6">
        <w:rPr>
          <w:rFonts w:eastAsiaTheme="minorHAnsi"/>
          <w:color w:val="000000" w:themeColor="text1"/>
          <w:lang w:val="en-IN"/>
        </w:rPr>
        <w:t>The toughening mechanism operated in PP/NR/MWCNT nanocomposites was proposed based on the morphology evolution and the formation of CNT network structure within the blend system</w:t>
      </w:r>
      <w:r w:rsidRPr="000A32E6">
        <w:rPr>
          <w:rFonts w:eastAsiaTheme="minorHAnsi"/>
          <w:color w:val="000000" w:themeColor="text1"/>
          <w:sz w:val="28"/>
          <w:szCs w:val="28"/>
          <w:lang w:val="en-IN"/>
        </w:rPr>
        <w:t>.</w:t>
      </w:r>
      <w:r w:rsidRPr="000A32E6">
        <w:rPr>
          <w:rFonts w:eastAsiaTheme="minorHAnsi"/>
          <w:lang w:val="en-IN"/>
        </w:rPr>
        <w:t xml:space="preserve"> The morphological studies of nanocomposites shows that 80PP/20NR blends exhibit a matrix-droplet morphology and MWCNTs are selectively located in the NR phase. At low concentration of MWCNTs (1 wt%), the nanotubes tend to aggregate together due to the length of a single carbon nanotube range much longer than the diameter of NR particles. </w:t>
      </w:r>
      <w:r w:rsidRPr="000A32E6">
        <w:rPr>
          <w:rFonts w:eastAsiaTheme="minorHAnsi"/>
          <w:lang w:val="en-IN"/>
        </w:rPr>
        <w:lastRenderedPageBreak/>
        <w:t>But at high MWCNTs content (≤ 3 wt%), some of  these clusters migrate to PP phase, possibly inducing the local network structure or aggregation of  MWCNTs in PP and around NR domains.</w:t>
      </w:r>
      <w:r w:rsidRPr="000A32E6">
        <w:rPr>
          <w:rFonts w:asciiTheme="minorHAnsi" w:eastAsiaTheme="minorHAnsi" w:hAnsiTheme="minorHAnsi" w:cstheme="minorBidi"/>
          <w:sz w:val="22"/>
          <w:szCs w:val="22"/>
          <w:lang w:val="en-IN"/>
        </w:rPr>
        <w:t xml:space="preserve"> </w:t>
      </w:r>
      <w:r w:rsidRPr="000A32E6">
        <w:rPr>
          <w:rFonts w:eastAsiaTheme="minorHAnsi"/>
          <w:lang w:val="en-IN"/>
        </w:rPr>
        <w:t xml:space="preserve"> These MWCNTs which are locate in or penetrate the interfaces, namely, MWCNTs with nano-dimensional size exhibit the nano-bridge effect for the immiscible PP/NR blends. </w:t>
      </w:r>
      <w:r w:rsidRPr="000A32E6">
        <w:rPr>
          <w:rFonts w:eastAsiaTheme="minorHAnsi"/>
          <w:lang w:val="en-IN"/>
        </w:rPr>
        <w:fldChar w:fldCharType="begin" w:fldLock="1"/>
      </w:r>
      <w:r w:rsidRPr="000A32E6">
        <w:rPr>
          <w:rFonts w:eastAsiaTheme="minorHAnsi"/>
          <w:lang w:val="en-IN"/>
        </w:rPr>
        <w:instrText>ADDIN CSL_CITATION { "citationItems" : [ { "id" : "ITEM-1", "itemData" : { "DOI" : "10.1021/ma200793a", "ISSN" : "00249297", "abstract" : "In melt mixed multiphase polymer blends, the mechanisms determining the spatial distribution and localiza- tion of solid particles smaller than the blend domain sizes are still not completely understood. From theoretical considera- tions of a previous paper of one of the authors, it was derived that the transfer dynamics as well as the stability of different solid fillers at the blend interface reveal a strong dependence on the particle\u2019s aspect ratio. Low interfacial stabilities and high transfer speeds between the blend phases can be deduced for fillers with very high aspect ratios, entitled as the \u201cSlim-Fast Mechanism\u201d (SFM). The SFM appears suitable to explain in retrospect important features of several previous studies that address the localization of differently shaped nanoscaled particles in polymer blends. The SFM was evaluated by investigating the simultaneous transfer of multiwalled carbon nanotubes (MWCNTs) and carbon black (CB) from a poly(styrene acrylonitrile) (SAN) precompound into the thermodynamically preferred initially unfilled polycarbonate (PC) phase during melt mixing.", "author" : [ { "dropping-particle" : "", "family" : "Go\u0308ldel", "given" : "Andreas", "non-dropping-particle" : "", "parse-names" : false, "suffix" : "" }, { "dropping-particle" : "", "family" : "Marmur", "given" : "Abraham", "non-dropping-particle" : "", "parse-names" : false, "suffix" : "" }, { "dropping-particle" : "", "family" : "Kasaliwal", "given" : "Gaurav R.", "non-dropping-particle" : "", "parse-names" : false, "suffix" : "" }, { "dropping-particle" : "", "family" : "Po\u0308tschke", "given" : "Petra", "non-dropping-particle" : "", "parse-names" : false, "suffix" : "" }, { "dropping-particle" : "", "family" : "Heinrich", "given" : "Gert", "non-dropping-particle" : "", "parse-names" : false, "suffix" : "" }, { "dropping-particle" : "", "family" : "G\u00f6ldel", "given" : "Andreas", "non-dropping-particle" : "", "parse-names" : false, "suffix" : "" }, { "dropping-particle" : "", "family" : "Marmur", "given" : "Abraham", "non-dropping-particle" : "", "parse-names" : false, "suffix" : "" }, { "dropping-particle" : "", "family" : "Kasaliwal", "given" : "Gaurav R.", "non-dropping-particle" : "", "parse-names" : false, "suffix" : "" }, { "dropping-particle" : "", "family" : "P\u00f6tschke", "given" : "Petra", "non-dropping-particle" : "", "parse-names" : false, "suffix" : "" }, { "dropping-particle" : "", "family" : "Heinrich", "given" : "Gert", "non-dropping-particle" : "", "parse-names" : false, "suffix" : "" } ], "container-title" : "Macromolecules", "id" : "ITEM-1", "issued" : { "date-parts" : [ [ "2011" ] ] }, "page" : "6094-6102", "title" : "Shape- dependent localization of carbon nanotubes and carbon black in an immiscible polymer blend during melt mixing", "type" : "article-journal", "volume" : "44" }, "uris" : [ "http://www.mendeley.com/documents/?uuid=a50671f5-abe3-44b1-a7f1-65684c2846c1" ] } ], "mendeley" : { "formattedCitation" : "[29]", "plainTextFormattedCitation" : "[29]", "previouslyFormattedCitation" : "[29]" }, "properties" : {  }, "schema" : "https://github.com/citation-style-language/schema/raw/master/csl-citation.json" }</w:instrText>
      </w:r>
      <w:r w:rsidRPr="000A32E6">
        <w:rPr>
          <w:rFonts w:eastAsiaTheme="minorHAnsi"/>
          <w:lang w:val="en-IN"/>
        </w:rPr>
        <w:fldChar w:fldCharType="separate"/>
      </w:r>
      <w:r w:rsidRPr="000A32E6">
        <w:rPr>
          <w:rFonts w:eastAsiaTheme="minorHAnsi"/>
          <w:noProof/>
          <w:lang w:val="en-IN"/>
        </w:rPr>
        <w:t>[29]</w:t>
      </w:r>
      <w:r w:rsidRPr="000A32E6">
        <w:rPr>
          <w:rFonts w:eastAsiaTheme="minorHAnsi"/>
          <w:lang w:val="en-IN"/>
        </w:rPr>
        <w:fldChar w:fldCharType="end"/>
      </w:r>
      <w:r w:rsidRPr="000A32E6">
        <w:rPr>
          <w:rFonts w:eastAsiaTheme="minorHAnsi"/>
          <w:lang w:val="en-IN"/>
        </w:rPr>
        <w:t xml:space="preserve"> Obviously, such nano-bridge effect intensifies the interfacial adhesion between NR and PP components dramatically, preventing the crack initiation and crack propagation in the interfaces, and finally leading to the</w:t>
      </w:r>
      <w:r w:rsidRPr="000A32E6">
        <w:rPr>
          <w:rFonts w:eastAsiaTheme="minorHAnsi"/>
          <w:color w:val="000000" w:themeColor="text1"/>
          <w:sz w:val="28"/>
          <w:szCs w:val="28"/>
          <w:lang w:val="en-IN"/>
        </w:rPr>
        <w:t xml:space="preserve"> </w:t>
      </w:r>
      <w:r w:rsidRPr="000A32E6">
        <w:rPr>
          <w:rFonts w:eastAsiaTheme="minorHAnsi"/>
          <w:lang w:val="en-IN"/>
        </w:rPr>
        <w:t>great improvement of the toughness of the immiscible blends with matrix droplet morphology.</w:t>
      </w:r>
      <w:r w:rsidRPr="000A32E6">
        <w:rPr>
          <w:rFonts w:eastAsiaTheme="minorHAnsi"/>
          <w:color w:val="000000" w:themeColor="text1"/>
          <w:sz w:val="28"/>
          <w:szCs w:val="28"/>
          <w:lang w:val="en-IN"/>
        </w:rPr>
        <w:t xml:space="preserve"> </w:t>
      </w:r>
      <w:r w:rsidRPr="000A32E6">
        <w:rPr>
          <w:rFonts w:eastAsiaTheme="minorHAnsi"/>
          <w:lang w:val="en-IN"/>
        </w:rPr>
        <w:t xml:space="preserve">Especially, when the crack propagates along the interface between PP and NR, MWCNTs which penetrate the interfaces will be elongated, pulled out from the crack-planes, leading to more energy absorption. Consequently, largely enhanced toughness is observed for these nanocomposites. </w:t>
      </w:r>
    </w:p>
    <w:p w:rsidR="000A32E6" w:rsidRPr="000A32E6" w:rsidRDefault="000A32E6" w:rsidP="000A32E6">
      <w:pPr>
        <w:autoSpaceDE w:val="0"/>
        <w:autoSpaceDN w:val="0"/>
        <w:adjustRightInd w:val="0"/>
        <w:spacing w:line="360" w:lineRule="auto"/>
        <w:jc w:val="both"/>
        <w:rPr>
          <w:rFonts w:ascii="AdvP7627" w:eastAsiaTheme="minorHAnsi" w:hAnsi="AdvP7627" w:cs="AdvP7627"/>
          <w:lang w:val="en-IN"/>
        </w:rPr>
      </w:pPr>
      <w:r w:rsidRPr="000A32E6">
        <w:rPr>
          <w:rFonts w:eastAsiaTheme="minorHAnsi"/>
          <w:lang w:val="en-IN"/>
        </w:rPr>
        <w:t xml:space="preserve">Morphological analysis reveals that 50PP/50NR blends exhibit a co-continuous morphology and CNTs preferentially occupied in the NR phase. CNTs exhibit good dispersion in NR phase due to the largely increased NR phase and the good interaction between NR and CNTs. </w:t>
      </w:r>
      <w:hyperlink r:id="rId107" w:history="1">
        <w:r w:rsidRPr="000A32E6">
          <w:rPr>
            <w:rFonts w:eastAsiaTheme="minorHAnsi"/>
            <w:lang w:val="en-IN"/>
          </w:rPr>
          <w:t xml:space="preserve">Debundled </w:t>
        </w:r>
      </w:hyperlink>
      <w:r w:rsidRPr="000A32E6">
        <w:rPr>
          <w:rFonts w:eastAsiaTheme="minorHAnsi"/>
          <w:lang w:val="en-IN"/>
        </w:rPr>
        <w:t xml:space="preserve">CNTs appeared as linear interconnected CNT, which comes under high aspect ratio nano objects with fast interfacial transfer and low interfacial stability during melt mixing process of two immiscible blends. </w:t>
      </w:r>
      <w:r w:rsidRPr="000A32E6">
        <w:rPr>
          <w:rFonts w:eastAsiaTheme="minorHAnsi"/>
          <w:lang w:val="en-IN"/>
        </w:rPr>
        <w:fldChar w:fldCharType="begin" w:fldLock="1"/>
      </w:r>
      <w:r w:rsidRPr="000A32E6">
        <w:rPr>
          <w:rFonts w:eastAsiaTheme="minorHAnsi"/>
          <w:lang w:val="en-IN"/>
        </w:rPr>
        <w:instrText>ADDIN CSL_CITATION { "citationItems" : [ { "id" : "ITEM-1", "itemData" : { "DOI" : "10.1021/ma200793a", "ISSN" : "00249297", "abstract" : "In melt mixed multiphase polymer blends, the mechanisms determining the spatial distribution and localiza- tion of solid particles smaller than the blend domain sizes are still not completely understood. From theoretical considera- tions of a previous paper of one of the authors, it was derived that the transfer dynamics as well as the stability of different solid fillers at the blend interface reveal a strong dependence on the particle\u2019s aspect ratio. Low interfacial stabilities and high transfer speeds between the blend phases can be deduced for fillers with very high aspect ratios, entitled as the \u201cSlim-Fast Mechanism\u201d (SFM). The SFM appears suitable to explain in retrospect important features of several previous studies that address the localization of differently shaped nanoscaled particles in polymer blends. The SFM was evaluated by investigating the simultaneous transfer of multiwalled carbon nanotubes (MWCNTs) and carbon black (CB) from a poly(styrene acrylonitrile) (SAN) precompound into the thermodynamically preferred initially unfilled polycarbonate (PC) phase during melt mixing.", "author" : [ { "dropping-particle" : "", "family" : "Go\u0308ldel", "given" : "Andreas", "non-dropping-particle" : "", "parse-names" : false, "suffix" : "" }, { "dropping-particle" : "", "family" : "Marmur", "given" : "Abraham", "non-dropping-particle" : "", "parse-names" : false, "suffix" : "" }, { "dropping-particle" : "", "family" : "Kasaliwal", "given" : "Gaurav R.", "non-dropping-particle" : "", "parse-names" : false, "suffix" : "" }, { "dropping-particle" : "", "family" : "Po\u0308tschke", "given" : "Petra", "non-dropping-particle" : "", "parse-names" : false, "suffix" : "" }, { "dropping-particle" : "", "family" : "Heinrich", "given" : "Gert", "non-dropping-particle" : "", "parse-names" : false, "suffix" : "" }, { "dropping-particle" : "", "family" : "G\u00f6ldel", "given" : "Andreas", "non-dropping-particle" : "", "parse-names" : false, "suffix" : "" }, { "dropping-particle" : "", "family" : "Marmur", "given" : "Abraham", "non-dropping-particle" : "", "parse-names" : false, "suffix" : "" }, { "dropping-particle" : "", "family" : "Kasaliwal", "given" : "Gaurav R.", "non-dropping-particle" : "", "parse-names" : false, "suffix" : "" }, { "dropping-particle" : "", "family" : "P\u00f6tschke", "given" : "Petra", "non-dropping-particle" : "", "parse-names" : false, "suffix" : "" }, { "dropping-particle" : "", "family" : "Heinrich", "given" : "Gert", "non-dropping-particle" : "", "parse-names" : false, "suffix" : "" } ], "container-title" : "Macromolecules", "id" : "ITEM-1", "issued" : { "date-parts" : [ [ "2011" ] ] }, "page" : "6094-6102", "title" : "Shape- dependent localization of carbon nanotubes and carbon black in an immiscible polymer blend during melt mixing", "type" : "article-journal", "volume" : "44" }, "uris" : [ "http://www.mendeley.com/documents/?uuid=a50671f5-abe3-44b1-a7f1-65684c2846c1" ] } ], "mendeley" : { "formattedCitation" : "[29]", "plainTextFormattedCitation" : "[29]", "previouslyFormattedCitation" : "[29]" }, "properties" : {  }, "schema" : "https://github.com/citation-style-language/schema/raw/master/csl-citation.json" }</w:instrText>
      </w:r>
      <w:r w:rsidRPr="000A32E6">
        <w:rPr>
          <w:rFonts w:eastAsiaTheme="minorHAnsi"/>
          <w:lang w:val="en-IN"/>
        </w:rPr>
        <w:fldChar w:fldCharType="separate"/>
      </w:r>
      <w:r w:rsidRPr="000A32E6">
        <w:rPr>
          <w:rFonts w:eastAsiaTheme="minorHAnsi"/>
          <w:noProof/>
          <w:lang w:val="en-IN"/>
        </w:rPr>
        <w:t>[29]</w:t>
      </w:r>
      <w:r w:rsidRPr="000A32E6">
        <w:rPr>
          <w:rFonts w:eastAsiaTheme="minorHAnsi"/>
          <w:lang w:val="en-IN"/>
        </w:rPr>
        <w:fldChar w:fldCharType="end"/>
      </w:r>
      <w:r w:rsidRPr="000A32E6">
        <w:rPr>
          <w:rFonts w:eastAsiaTheme="minorHAnsi"/>
          <w:lang w:val="en-IN"/>
        </w:rPr>
        <w:t xml:space="preserve">  During the fracture process, the stress is easily to be transferred between matrix and NR phase through the network structure of MWCNTs, inducing more homogeneous distribution of stress and avoiding the severe stress concentration which leads to the prematurely fracture of sample,</w:t>
      </w:r>
      <w:r w:rsidRPr="000A32E6">
        <w:rPr>
          <w:rFonts w:asciiTheme="minorHAnsi" w:eastAsiaTheme="minorHAnsi" w:hAnsiTheme="minorHAnsi" w:cstheme="minorBidi"/>
          <w:sz w:val="22"/>
          <w:szCs w:val="22"/>
          <w:lang w:val="en-IN"/>
        </w:rPr>
        <w:t xml:space="preserve"> </w:t>
      </w:r>
      <w:r w:rsidRPr="000A32E6">
        <w:rPr>
          <w:rFonts w:eastAsiaTheme="minorHAnsi"/>
          <w:lang w:val="en-IN"/>
        </w:rPr>
        <w:t>leading to the improvement of fracture toughness.</w:t>
      </w:r>
      <w:r w:rsidRPr="000A32E6">
        <w:rPr>
          <w:rFonts w:ascii="AdvP7627" w:eastAsiaTheme="minorHAnsi" w:hAnsi="AdvP7627" w:cs="AdvP7627"/>
          <w:lang w:val="en-IN"/>
        </w:rPr>
        <w:t xml:space="preserve"> However, increase in CNT loading to 7wt% shows a slight decrease in impact strength which might correlate to the agglomeration of which can act as a weak point for crack initiation.’</w:t>
      </w:r>
    </w:p>
    <w:p w:rsidR="005D62D1" w:rsidRPr="0067415D" w:rsidRDefault="005D62D1" w:rsidP="000A32E6">
      <w:pPr>
        <w:pStyle w:val="ListParagraph"/>
        <w:numPr>
          <w:ilvl w:val="1"/>
          <w:numId w:val="3"/>
        </w:numPr>
        <w:autoSpaceDE w:val="0"/>
        <w:autoSpaceDN w:val="0"/>
        <w:adjustRightInd w:val="0"/>
        <w:spacing w:line="360" w:lineRule="auto"/>
        <w:jc w:val="both"/>
        <w:rPr>
          <w:rFonts w:ascii="Times New Roman" w:hAnsi="Times New Roman" w:cs="Times New Roman"/>
          <w:b/>
          <w:sz w:val="28"/>
          <w:szCs w:val="28"/>
          <w:lang w:val="en-IN"/>
        </w:rPr>
      </w:pPr>
      <w:r w:rsidRPr="0067415D">
        <w:rPr>
          <w:rFonts w:ascii="Times New Roman" w:hAnsi="Times New Roman" w:cs="Times New Roman"/>
          <w:b/>
          <w:sz w:val="28"/>
          <w:szCs w:val="28"/>
          <w:lang w:val="en-IN"/>
        </w:rPr>
        <w:t>Electrical Prope</w:t>
      </w:r>
      <w:r w:rsidR="0033135B" w:rsidRPr="0067415D">
        <w:rPr>
          <w:rFonts w:ascii="Times New Roman" w:hAnsi="Times New Roman" w:cs="Times New Roman"/>
          <w:b/>
          <w:sz w:val="28"/>
          <w:szCs w:val="28"/>
          <w:lang w:val="en-IN"/>
        </w:rPr>
        <w:t xml:space="preserve">rties of </w:t>
      </w:r>
      <w:r w:rsidRPr="0067415D">
        <w:rPr>
          <w:rFonts w:ascii="Times New Roman" w:hAnsi="Times New Roman" w:cs="Times New Roman"/>
          <w:b/>
          <w:sz w:val="28"/>
          <w:szCs w:val="28"/>
          <w:lang w:val="en-IN"/>
        </w:rPr>
        <w:t>PP/NR/MWCNT composites</w:t>
      </w:r>
    </w:p>
    <w:p w:rsidR="005D62D1" w:rsidRPr="0067415D" w:rsidRDefault="0067415D" w:rsidP="0067415D">
      <w:pPr>
        <w:autoSpaceDE w:val="0"/>
        <w:autoSpaceDN w:val="0"/>
        <w:adjustRightInd w:val="0"/>
        <w:spacing w:line="360" w:lineRule="auto"/>
        <w:ind w:left="360"/>
        <w:jc w:val="both"/>
        <w:rPr>
          <w:b/>
          <w:sz w:val="28"/>
          <w:szCs w:val="28"/>
        </w:rPr>
      </w:pPr>
      <w:r w:rsidRPr="0067415D">
        <w:rPr>
          <w:b/>
          <w:sz w:val="28"/>
          <w:szCs w:val="28"/>
        </w:rPr>
        <w:t xml:space="preserve">3.5.1 </w:t>
      </w:r>
      <w:r w:rsidR="005D62D1" w:rsidRPr="0067415D">
        <w:rPr>
          <w:b/>
          <w:sz w:val="28"/>
          <w:szCs w:val="28"/>
        </w:rPr>
        <w:t>Electrical Conductivity studies</w:t>
      </w:r>
    </w:p>
    <w:p w:rsidR="005D62D1" w:rsidRPr="0067415D" w:rsidRDefault="005D62D1" w:rsidP="0067415D">
      <w:pPr>
        <w:autoSpaceDE w:val="0"/>
        <w:autoSpaceDN w:val="0"/>
        <w:adjustRightInd w:val="0"/>
        <w:spacing w:line="360" w:lineRule="auto"/>
        <w:ind w:left="720"/>
        <w:jc w:val="both"/>
        <w:rPr>
          <w:b/>
          <w:sz w:val="28"/>
          <w:szCs w:val="28"/>
          <w:u w:val="single"/>
        </w:rPr>
      </w:pPr>
      <w:r w:rsidRPr="0067415D">
        <w:rPr>
          <w:b/>
          <w:sz w:val="28"/>
          <w:szCs w:val="28"/>
          <w:u w:val="single"/>
        </w:rPr>
        <w:t>AC Conductivity</w:t>
      </w:r>
    </w:p>
    <w:p w:rsidR="005D62D1" w:rsidRPr="00F41992" w:rsidRDefault="005D62D1" w:rsidP="005D62D1">
      <w:pPr>
        <w:autoSpaceDE w:val="0"/>
        <w:autoSpaceDN w:val="0"/>
        <w:adjustRightInd w:val="0"/>
        <w:spacing w:line="360" w:lineRule="auto"/>
        <w:jc w:val="both"/>
        <w:rPr>
          <w:b/>
        </w:rPr>
      </w:pPr>
      <w:r w:rsidRPr="00F41992">
        <w:rPr>
          <w:b/>
          <w:noProof/>
          <w:lang w:val="en-IN" w:eastAsia="en-IN"/>
        </w:rPr>
        <w:lastRenderedPageBreak/>
        <w:drawing>
          <wp:inline distT="0" distB="0" distL="0" distR="0" wp14:anchorId="3DEE03BD" wp14:editId="6F124153">
            <wp:extent cx="5782914" cy="230819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788020" cy="2310228"/>
                    </a:xfrm>
                    <a:prstGeom prst="rect">
                      <a:avLst/>
                    </a:prstGeom>
                    <a:noFill/>
                  </pic:spPr>
                </pic:pic>
              </a:graphicData>
            </a:graphic>
          </wp:inline>
        </w:drawing>
      </w:r>
    </w:p>
    <w:p w:rsidR="005D62D1" w:rsidRPr="00E162B5" w:rsidRDefault="005D62D1" w:rsidP="005D62D1">
      <w:pPr>
        <w:autoSpaceDE w:val="0"/>
        <w:autoSpaceDN w:val="0"/>
        <w:adjustRightInd w:val="0"/>
        <w:jc w:val="both"/>
        <w:rPr>
          <w:i/>
        </w:rPr>
      </w:pPr>
      <w:r>
        <w:rPr>
          <w:b/>
          <w:i/>
        </w:rPr>
        <w:t xml:space="preserve">Figure </w:t>
      </w:r>
      <w:r w:rsidR="0067415D">
        <w:rPr>
          <w:b/>
          <w:i/>
        </w:rPr>
        <w:t>19</w:t>
      </w:r>
      <w:r w:rsidRPr="00E162B5">
        <w:rPr>
          <w:b/>
          <w:i/>
        </w:rPr>
        <w:t>:</w:t>
      </w:r>
      <w:r w:rsidRPr="00E162B5">
        <w:rPr>
          <w:i/>
        </w:rPr>
        <w:t xml:space="preserve">  AC electrical conductivity as a function of frequency of (A) 80/20 PP/NR blends and (B) 50/50 PP/NR blends with different loading of MWCNT</w:t>
      </w:r>
    </w:p>
    <w:p w:rsidR="005D62D1" w:rsidRPr="00F41992" w:rsidRDefault="005D62D1" w:rsidP="005D62D1">
      <w:pPr>
        <w:autoSpaceDE w:val="0"/>
        <w:autoSpaceDN w:val="0"/>
        <w:adjustRightInd w:val="0"/>
        <w:jc w:val="both"/>
      </w:pPr>
    </w:p>
    <w:p w:rsidR="005D62D1" w:rsidRPr="00F41992" w:rsidRDefault="005D62D1" w:rsidP="005D62D1">
      <w:pPr>
        <w:autoSpaceDE w:val="0"/>
        <w:autoSpaceDN w:val="0"/>
        <w:adjustRightInd w:val="0"/>
        <w:jc w:val="both"/>
      </w:pPr>
    </w:p>
    <w:p w:rsidR="005D62D1" w:rsidRDefault="005D62D1" w:rsidP="005D62D1">
      <w:pPr>
        <w:autoSpaceDE w:val="0"/>
        <w:autoSpaceDN w:val="0"/>
        <w:adjustRightInd w:val="0"/>
        <w:spacing w:line="360" w:lineRule="auto"/>
        <w:jc w:val="both"/>
      </w:pPr>
      <w:r>
        <w:t>I</w:t>
      </w:r>
      <w:r w:rsidRPr="00F41992">
        <w:t>nter</w:t>
      </w:r>
      <w:r>
        <w:t>-</w:t>
      </w:r>
      <w:r w:rsidRPr="00F41992">
        <w:t>connected network</w:t>
      </w:r>
      <w:r>
        <w:t>s</w:t>
      </w:r>
      <w:r w:rsidRPr="00F41992">
        <w:t xml:space="preserve"> of nanoparticles is a primary requisite in enhancing the charge transport in</w:t>
      </w:r>
      <w:r>
        <w:t xml:space="preserve"> insulating polymer blend.</w:t>
      </w:r>
      <w:r w:rsidRPr="00F41992">
        <w:t xml:space="preserve"> </w:t>
      </w:r>
      <w:r>
        <w:t xml:space="preserve">When the conducting nanoparticles are selectively localized in one of the phases of an immiscible polymer blend, it will </w:t>
      </w:r>
      <w:r w:rsidRPr="005D55AA">
        <w:rPr>
          <w:color w:val="FF0000"/>
        </w:rPr>
        <w:t xml:space="preserve"> </w:t>
      </w:r>
      <w:r w:rsidRPr="00133917">
        <w:t>enhances the effective concentration of the particles in the blend, which in turn results in improved conductivity. The electrical conductivity of different blends</w:t>
      </w:r>
      <w:r>
        <w:t xml:space="preserve"> </w:t>
      </w:r>
      <w:r w:rsidRPr="00133917">
        <w:t xml:space="preserve">at room temperature was assessed using broadband dielectric spectroscopy. </w:t>
      </w:r>
      <w:r w:rsidR="0067415D">
        <w:t xml:space="preserve">Figure 19 </w:t>
      </w:r>
      <w:r w:rsidRPr="00133917">
        <w:t xml:space="preserve">shows the AC conductivity as a function of frequency for PP/NR (80/20) blends and PP/NR (50/50) blends, </w:t>
      </w:r>
      <w:r>
        <w:t>containing different loading of MWCNT</w:t>
      </w:r>
      <w:r w:rsidRPr="00133917">
        <w:t>.  Fig</w:t>
      </w:r>
      <w:r>
        <w:t>ure 5</w:t>
      </w:r>
      <w:r w:rsidRPr="00133917">
        <w:t xml:space="preserve">A displays that 80PP/20NR neat blend and blend with 1wt% MWCNT are insulating nature where conductivity increases rapidly with increase in frequency. </w:t>
      </w:r>
      <w:r>
        <w:t xml:space="preserve"> For </w:t>
      </w:r>
      <w:r w:rsidRPr="00133917">
        <w:t xml:space="preserve">PP/NR blend with 3wt% MWCNT shows semiconducting nature. It is also observed that when MWCNT concentration exceeds the critical concentration, known as percolation threshold the conductivity of the blend has increased by several orders than the neat blend. </w:t>
      </w:r>
      <w:r w:rsidR="0067415D">
        <w:t>Fig 19</w:t>
      </w:r>
      <w:r w:rsidRPr="00133917">
        <w:t xml:space="preserve"> A indicates that above 3wt% MWCNT content the composites exhibit  a frequency independent behavior at low frequencies and the frequency independent plateau extended to a higher frequency. Formation of interconnected network of MWCNTs is necessary for the conduction of blend system. The morphological </w:t>
      </w:r>
      <w:r w:rsidRPr="00F41992">
        <w:t xml:space="preserve">studies shows that most of MWCNTs are selectively localized at the NR phase </w:t>
      </w:r>
      <w:r>
        <w:t xml:space="preserve">of </w:t>
      </w:r>
      <w:r w:rsidRPr="00F41992">
        <w:t>blend system and  this increases the local concentration of MW</w:t>
      </w:r>
      <w:r>
        <w:t>C</w:t>
      </w:r>
      <w:r w:rsidRPr="00F41992">
        <w:t xml:space="preserve">NTs </w:t>
      </w:r>
      <w:r w:rsidRPr="00EF3970">
        <w:rPr>
          <w:color w:val="000000" w:themeColor="text1"/>
        </w:rPr>
        <w:t>in a given phase and facilitates the inter connected network-like structure even at lower loadings. Also from SEM</w:t>
      </w:r>
      <w:r>
        <w:rPr>
          <w:color w:val="000000" w:themeColor="text1"/>
        </w:rPr>
        <w:t xml:space="preserve"> &amp; TEM</w:t>
      </w:r>
      <w:r w:rsidRPr="00EF3970">
        <w:rPr>
          <w:color w:val="000000" w:themeColor="text1"/>
        </w:rPr>
        <w:t xml:space="preserve"> images  it is observed that this selectively localized MWCNTs, bridges the NR domain and certain MWCNTs are hang into the PP matrix. All these will lead to the high conductivity of the system</w:t>
      </w:r>
      <w:r w:rsidRPr="00F41992">
        <w:t xml:space="preserve">. Such interconnected </w:t>
      </w:r>
      <w:r w:rsidRPr="00695C2C">
        <w:rPr>
          <w:color w:val="000000" w:themeColor="text1"/>
        </w:rPr>
        <w:t>network structure assists tunneling of electrons</w:t>
      </w:r>
      <w:r w:rsidRPr="00695C2C">
        <w:rPr>
          <w:color w:val="FF0000"/>
        </w:rPr>
        <w:t>,</w:t>
      </w:r>
      <w:r w:rsidRPr="00F41992">
        <w:t xml:space="preserve"> resulting </w:t>
      </w:r>
      <w:r>
        <w:t>to</w:t>
      </w:r>
      <w:r w:rsidRPr="00F41992">
        <w:t xml:space="preserve"> very high electrical conductivity </w:t>
      </w:r>
      <w:r w:rsidRPr="00F41992">
        <w:lastRenderedPageBreak/>
        <w:t>in the composites.</w:t>
      </w:r>
      <w:r w:rsidRPr="00F41992">
        <w:rPr>
          <w:rStyle w:val="EndnoteReference"/>
        </w:rPr>
        <w:endnoteReference w:id="46"/>
      </w:r>
      <w:r w:rsidRPr="00F41992">
        <w:t xml:space="preserve"> </w:t>
      </w:r>
      <w:r>
        <w:t>At higher loading of MWCNT, number of MW</w:t>
      </w:r>
      <w:r w:rsidRPr="00F41992">
        <w:t>CNT percolating paths are formed and the electrons can move freely in the entire frequency range, thus the frequency independence of the AC conductivity is observed</w:t>
      </w:r>
      <w:r>
        <w:t xml:space="preserve">. </w:t>
      </w:r>
      <w:r w:rsidRPr="00F41992">
        <w:t xml:space="preserve">Figure </w:t>
      </w:r>
      <w:r w:rsidR="0067415D">
        <w:t>19</w:t>
      </w:r>
      <w:r>
        <w:t>B</w:t>
      </w:r>
      <w:r w:rsidRPr="00F41992">
        <w:t xml:space="preserve"> show</w:t>
      </w:r>
      <w:r>
        <w:t>s</w:t>
      </w:r>
      <w:r w:rsidRPr="00F41992">
        <w:t xml:space="preserve"> the AC electrical conductivity of different </w:t>
      </w:r>
      <w:r>
        <w:t>50</w:t>
      </w:r>
      <w:r w:rsidRPr="00F41992">
        <w:t>PP/</w:t>
      </w:r>
      <w:r>
        <w:t>50</w:t>
      </w:r>
      <w:r w:rsidRPr="00F41992">
        <w:t>NR blends as a function of frequency with varying concentration of MW</w:t>
      </w:r>
      <w:r>
        <w:t>C</w:t>
      </w:r>
      <w:r w:rsidRPr="00F41992">
        <w:t xml:space="preserve">NTs at room temperature. The </w:t>
      </w:r>
      <w:r>
        <w:t>neat blends and the blend</w:t>
      </w:r>
      <w:r w:rsidRPr="00F41992">
        <w:t xml:space="preserve"> with 1 wt% MW</w:t>
      </w:r>
      <w:r>
        <w:t>C</w:t>
      </w:r>
      <w:r w:rsidRPr="00F41992">
        <w:t>NTs exhibit the typical behavior of an insulator where the conductivity increases with increasi</w:t>
      </w:r>
      <w:r>
        <w:t xml:space="preserve">ng frequency. </w:t>
      </w:r>
      <w:r w:rsidRPr="00F41992">
        <w:t>Above 1 wt% MW</w:t>
      </w:r>
      <w:r>
        <w:t>C</w:t>
      </w:r>
      <w:r w:rsidRPr="00F41992">
        <w:t>NTs, the electrical conductivity increased dramatically manifesting in the formation of the interconnected network-like structure of MW</w:t>
      </w:r>
      <w:r>
        <w:t>CNTs within the blend system</w:t>
      </w:r>
      <w:r w:rsidRPr="00F41992">
        <w:t xml:space="preserve">. </w:t>
      </w:r>
      <w:r>
        <w:t xml:space="preserve">Both </w:t>
      </w:r>
      <w:r w:rsidRPr="00F41992">
        <w:t>SEM</w:t>
      </w:r>
      <w:r>
        <w:t xml:space="preserve"> &amp; TEM  images shows that the 50PP/50</w:t>
      </w:r>
      <w:r w:rsidRPr="00F41992">
        <w:t>NR blends and composites have co-continuous morphology and the MWCNTs are selectively localized in the continuous NR phase. The distance between neighbo</w:t>
      </w:r>
      <w:r>
        <w:t>r</w:t>
      </w:r>
      <w:r w:rsidRPr="00F41992">
        <w:t>ing MW</w:t>
      </w:r>
      <w:r>
        <w:t>C</w:t>
      </w:r>
      <w:r w:rsidRPr="00F41992">
        <w:t>NTs decrease greatly so that MW</w:t>
      </w:r>
      <w:r>
        <w:t>C</w:t>
      </w:r>
      <w:r w:rsidRPr="00F41992">
        <w:t>NTs contact with each other. This further helps in efficient charge transport through tunneling or hopping</w:t>
      </w:r>
      <w:r>
        <w:t xml:space="preserve"> mechanism.</w:t>
      </w:r>
      <w:r w:rsidRPr="00F41992">
        <w:t xml:space="preserve"> Such continuous structure induces the </w:t>
      </w:r>
      <w:r w:rsidRPr="00E162B5">
        <w:rPr>
          <w:color w:val="000000" w:themeColor="text1"/>
        </w:rPr>
        <w:t xml:space="preserve">double percolation </w:t>
      </w:r>
      <w:r w:rsidRPr="00F41992">
        <w:t>effect, which refers to the percolation of MW</w:t>
      </w:r>
      <w:r>
        <w:t>C</w:t>
      </w:r>
      <w:r w:rsidRPr="00F41992">
        <w:t>NT in the NR phase and the continuity of the MW</w:t>
      </w:r>
      <w:r>
        <w:t>C</w:t>
      </w:r>
      <w:r w:rsidRPr="00F41992">
        <w:t>NT-filled NR phase in the polymer blend.</w:t>
      </w:r>
    </w:p>
    <w:p w:rsidR="005D62D1" w:rsidRDefault="005D62D1" w:rsidP="005D62D1">
      <w:pPr>
        <w:autoSpaceDE w:val="0"/>
        <w:autoSpaceDN w:val="0"/>
        <w:adjustRightInd w:val="0"/>
        <w:spacing w:line="360" w:lineRule="auto"/>
        <w:jc w:val="both"/>
      </w:pPr>
    </w:p>
    <w:p w:rsidR="005D62D1" w:rsidRPr="0067415D" w:rsidRDefault="005D62D1" w:rsidP="0067415D">
      <w:pPr>
        <w:pStyle w:val="ListParagraph"/>
        <w:autoSpaceDE w:val="0"/>
        <w:autoSpaceDN w:val="0"/>
        <w:adjustRightInd w:val="0"/>
        <w:spacing w:after="0" w:line="360" w:lineRule="auto"/>
        <w:ind w:left="1224"/>
        <w:jc w:val="both"/>
        <w:rPr>
          <w:rFonts w:ascii="Times New Roman" w:hAnsi="Times New Roman" w:cs="Times New Roman"/>
          <w:b/>
          <w:sz w:val="28"/>
          <w:szCs w:val="28"/>
          <w:u w:val="single"/>
        </w:rPr>
      </w:pPr>
      <w:r w:rsidRPr="0067415D">
        <w:rPr>
          <w:rFonts w:ascii="Times New Roman" w:hAnsi="Times New Roman" w:cs="Times New Roman"/>
          <w:b/>
          <w:sz w:val="28"/>
          <w:szCs w:val="28"/>
          <w:u w:val="single"/>
        </w:rPr>
        <w:t>DC Conductivity</w:t>
      </w:r>
    </w:p>
    <w:p w:rsidR="005D62D1" w:rsidRPr="00F41992" w:rsidRDefault="005D62D1" w:rsidP="005D62D1">
      <w:pPr>
        <w:autoSpaceDE w:val="0"/>
        <w:autoSpaceDN w:val="0"/>
        <w:adjustRightInd w:val="0"/>
        <w:spacing w:line="360" w:lineRule="auto"/>
        <w:jc w:val="center"/>
      </w:pPr>
      <w:r>
        <w:rPr>
          <w:noProof/>
          <w:lang w:val="en-IN" w:eastAsia="en-IN"/>
        </w:rPr>
        <w:drawing>
          <wp:inline distT="0" distB="0" distL="0" distR="0" wp14:anchorId="2A60FAED" wp14:editId="65870D9E">
            <wp:extent cx="4766535" cy="3402624"/>
            <wp:effectExtent l="19050" t="19050" r="15240" b="2667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png"/>
                    <pic:cNvPicPr/>
                  </pic:nvPicPr>
                  <pic:blipFill rotWithShape="1">
                    <a:blip r:embed="rId109" cstate="print">
                      <a:extLst>
                        <a:ext uri="{28A0092B-C50C-407E-A947-70E740481C1C}">
                          <a14:useLocalDpi xmlns:a14="http://schemas.microsoft.com/office/drawing/2010/main" val="0"/>
                        </a:ext>
                      </a:extLst>
                    </a:blip>
                    <a:srcRect r="23373"/>
                    <a:stretch/>
                  </pic:blipFill>
                  <pic:spPr bwMode="auto">
                    <a:xfrm>
                      <a:off x="0" y="0"/>
                      <a:ext cx="4766535" cy="3402624"/>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rsidR="005D62D1" w:rsidRPr="00854384" w:rsidRDefault="0067415D" w:rsidP="005D62D1">
      <w:pPr>
        <w:autoSpaceDE w:val="0"/>
        <w:autoSpaceDN w:val="0"/>
        <w:adjustRightInd w:val="0"/>
        <w:spacing w:line="276" w:lineRule="auto"/>
        <w:jc w:val="both"/>
        <w:rPr>
          <w:i/>
        </w:rPr>
      </w:pPr>
      <w:r>
        <w:rPr>
          <w:b/>
          <w:i/>
        </w:rPr>
        <w:t>Figure 20</w:t>
      </w:r>
      <w:r w:rsidR="005D62D1" w:rsidRPr="00854384">
        <w:rPr>
          <w:b/>
          <w:i/>
        </w:rPr>
        <w:t>:</w:t>
      </w:r>
      <w:r w:rsidR="005D62D1" w:rsidRPr="00854384">
        <w:rPr>
          <w:i/>
        </w:rPr>
        <w:t xml:space="preserve"> (A) Dependence of the DC conductivity of the 80PP/20NR/ MWCNT blend composites on the MWCNT volume fraction (B) shows the best fits of the conductivity to Equation 1. ( C&amp;D) 50PP/50NR/MWCNT blend nanocomposites</w:t>
      </w:r>
    </w:p>
    <w:p w:rsidR="005D62D1" w:rsidRPr="00DD1D90" w:rsidRDefault="005D62D1" w:rsidP="005D62D1">
      <w:pPr>
        <w:autoSpaceDE w:val="0"/>
        <w:autoSpaceDN w:val="0"/>
        <w:adjustRightInd w:val="0"/>
        <w:spacing w:line="360" w:lineRule="auto"/>
        <w:jc w:val="both"/>
      </w:pPr>
    </w:p>
    <w:p w:rsidR="005D62D1" w:rsidRPr="00EF3970" w:rsidRDefault="0067415D" w:rsidP="005D62D1">
      <w:pPr>
        <w:autoSpaceDE w:val="0"/>
        <w:autoSpaceDN w:val="0"/>
        <w:adjustRightInd w:val="0"/>
        <w:spacing w:line="360" w:lineRule="auto"/>
        <w:jc w:val="both"/>
        <w:rPr>
          <w:color w:val="000000" w:themeColor="text1"/>
        </w:rPr>
      </w:pPr>
      <w:r>
        <w:lastRenderedPageBreak/>
        <w:t>Figure 20</w:t>
      </w:r>
      <w:r w:rsidR="005D62D1">
        <w:t xml:space="preserve"> shows DC conductivity of </w:t>
      </w:r>
      <w:r w:rsidR="005D62D1" w:rsidRPr="00F41992">
        <w:t xml:space="preserve"> 80PP/20NR </w:t>
      </w:r>
      <w:r w:rsidR="005D62D1">
        <w:t xml:space="preserve">and </w:t>
      </w:r>
      <w:r w:rsidR="005D62D1" w:rsidRPr="00F41992">
        <w:t>50PP/50</w:t>
      </w:r>
      <w:r w:rsidR="005D62D1">
        <w:t>NR blend</w:t>
      </w:r>
      <w:r w:rsidR="005D62D1" w:rsidRPr="00F41992">
        <w:t xml:space="preserve"> </w:t>
      </w:r>
      <w:r w:rsidR="005D62D1">
        <w:t>nano</w:t>
      </w:r>
      <w:r w:rsidR="005D62D1" w:rsidRPr="00F41992">
        <w:t xml:space="preserve">composites with various </w:t>
      </w:r>
      <w:r w:rsidR="005D62D1">
        <w:t>MW</w:t>
      </w:r>
      <w:r w:rsidR="005D62D1" w:rsidRPr="00F41992">
        <w:t>CNT loading</w:t>
      </w:r>
      <w:r w:rsidR="005D62D1" w:rsidRPr="00133917">
        <w:t xml:space="preserve">. DC conductivity studies of our composites show good agreement with ac conductivity results (Increase in DC conductivity with MWCNT loading). Both 80PP/20NR and 50PP/50NR nanocomposite exhibit a conductivity increase of around </w:t>
      </w:r>
      <w:r w:rsidR="005D62D1" w:rsidRPr="00EF3970">
        <w:rPr>
          <w:color w:val="000000" w:themeColor="text1"/>
        </w:rPr>
        <w:t>10 orders at low loadings, indicating the formation of percolating network of MWCNT. For example</w:t>
      </w:r>
      <w:r w:rsidR="005D62D1">
        <w:t>, the conductivity of the 80PP/20NR blend</w:t>
      </w:r>
      <w:r w:rsidR="005D62D1" w:rsidRPr="00017540">
        <w:t xml:space="preserve"> nanocomposite</w:t>
      </w:r>
      <w:r w:rsidR="005D62D1">
        <w:t xml:space="preserve">s displays a dramatic increase </w:t>
      </w:r>
      <w:r w:rsidR="005D62D1" w:rsidRPr="00017540">
        <w:t xml:space="preserve">of over </w:t>
      </w:r>
      <w:r w:rsidR="005D62D1" w:rsidRPr="00732E23">
        <w:rPr>
          <w:color w:val="000000" w:themeColor="text1"/>
        </w:rPr>
        <w:t xml:space="preserve">10 </w:t>
      </w:r>
      <w:r w:rsidR="005D62D1" w:rsidRPr="00EF3970">
        <w:rPr>
          <w:color w:val="000000" w:themeColor="text1"/>
        </w:rPr>
        <w:t>orders of magnitude as compares with neat blend (2.24X10</w:t>
      </w:r>
      <w:r w:rsidR="005D62D1" w:rsidRPr="00EF3970">
        <w:rPr>
          <w:color w:val="000000" w:themeColor="text1"/>
          <w:vertAlign w:val="superscript"/>
        </w:rPr>
        <w:t>-15</w:t>
      </w:r>
      <w:r w:rsidR="005D62D1" w:rsidRPr="00EF3970">
        <w:rPr>
          <w:color w:val="000000" w:themeColor="text1"/>
        </w:rPr>
        <w:t xml:space="preserve"> S/cm) and the conductivity reaches 0.002 S/cm at 0.02 vol%</w:t>
      </w:r>
      <w:r w:rsidR="005D62D1">
        <w:rPr>
          <w:color w:val="000000" w:themeColor="text1"/>
        </w:rPr>
        <w:t>(3wt%)</w:t>
      </w:r>
      <w:r w:rsidR="005D62D1" w:rsidRPr="00EF3970">
        <w:rPr>
          <w:color w:val="000000" w:themeColor="text1"/>
        </w:rPr>
        <w:t xml:space="preserve"> loading of MWCNTs. The conductivity increases with increasing CNT content but levels off after 0.03 vol%</w:t>
      </w:r>
      <w:r w:rsidR="005D62D1">
        <w:rPr>
          <w:color w:val="000000" w:themeColor="text1"/>
        </w:rPr>
        <w:t>(~5wt%)</w:t>
      </w:r>
      <w:r w:rsidR="005D62D1" w:rsidRPr="00EF3970">
        <w:rPr>
          <w:color w:val="000000" w:themeColor="text1"/>
        </w:rPr>
        <w:t>. This significant increase of conductivity for MWCNT content changing from 0.01 to 0.02 vol.% indicates a percolation threshold lower than  0.02 vol.%</w:t>
      </w:r>
      <w:r w:rsidR="005D62D1">
        <w:rPr>
          <w:color w:val="000000" w:themeColor="text1"/>
        </w:rPr>
        <w:t>(</w:t>
      </w:r>
      <w:r w:rsidR="005D62D1" w:rsidRPr="00862165">
        <w:rPr>
          <w:color w:val="000000" w:themeColor="text1"/>
        </w:rPr>
        <w:t xml:space="preserve"> </w:t>
      </w:r>
      <w:r w:rsidR="005D62D1">
        <w:rPr>
          <w:color w:val="000000" w:themeColor="text1"/>
        </w:rPr>
        <w:t>~3wt%)</w:t>
      </w:r>
      <w:r w:rsidR="005D62D1" w:rsidRPr="00EF3970">
        <w:rPr>
          <w:color w:val="000000" w:themeColor="text1"/>
        </w:rPr>
        <w:t xml:space="preserve">. The percolation threshold of conductivity with filler loading can be theoretically determined using power law given below. </w:t>
      </w:r>
    </w:p>
    <w:p w:rsidR="005D62D1" w:rsidRPr="00EF3970" w:rsidRDefault="005D62D1" w:rsidP="005D62D1">
      <w:pPr>
        <w:autoSpaceDE w:val="0"/>
        <w:autoSpaceDN w:val="0"/>
        <w:adjustRightInd w:val="0"/>
        <w:spacing w:line="360" w:lineRule="auto"/>
        <w:jc w:val="center"/>
        <w:rPr>
          <w:color w:val="000000" w:themeColor="text1"/>
        </w:rPr>
      </w:pPr>
      <w:r w:rsidRPr="00EF3970">
        <w:rPr>
          <w:color w:val="000000" w:themeColor="text1"/>
          <w:position w:val="-12"/>
        </w:rPr>
        <w:object w:dxaOrig="1359" w:dyaOrig="440">
          <v:shape id="_x0000_i1027" type="#_x0000_t75" style="width:69pt;height:21.75pt" o:ole="">
            <v:imagedata r:id="rId110" o:title=""/>
          </v:shape>
          <o:OLEObject Type="Embed" ProgID="Equation.3" ShapeID="_x0000_i1027" DrawAspect="Content" ObjectID="_1609265908" r:id="rId111"/>
        </w:object>
      </w:r>
      <w:r w:rsidRPr="00EF3970">
        <w:rPr>
          <w:color w:val="000000" w:themeColor="text1"/>
          <w:position w:val="-12"/>
        </w:rPr>
        <w:t xml:space="preserve">                                            </w:t>
      </w:r>
      <w:r w:rsidRPr="00EF3970">
        <w:rPr>
          <w:color w:val="000000" w:themeColor="text1"/>
          <w:position w:val="-12"/>
        </w:rPr>
        <w:tab/>
      </w:r>
      <w:r w:rsidRPr="00EF3970">
        <w:rPr>
          <w:color w:val="000000" w:themeColor="text1"/>
          <w:position w:val="-12"/>
        </w:rPr>
        <w:tab/>
      </w:r>
      <w:r w:rsidRPr="00EF3970">
        <w:rPr>
          <w:color w:val="000000" w:themeColor="text1"/>
          <w:position w:val="-12"/>
        </w:rPr>
        <w:tab/>
        <w:t xml:space="preserve">        </w:t>
      </w:r>
      <w:r w:rsidRPr="00EF3970">
        <w:rPr>
          <w:b/>
          <w:color w:val="000000" w:themeColor="text1"/>
        </w:rPr>
        <w:t>(1)</w:t>
      </w:r>
    </w:p>
    <w:p w:rsidR="000A32E6" w:rsidRDefault="005D62D1" w:rsidP="001153A9">
      <w:pPr>
        <w:tabs>
          <w:tab w:val="left" w:pos="1137"/>
        </w:tabs>
        <w:spacing w:after="200" w:line="360" w:lineRule="auto"/>
        <w:jc w:val="both"/>
      </w:pPr>
      <w:r w:rsidRPr="00E162B5">
        <w:rPr>
          <w:color w:val="FF0000"/>
        </w:rPr>
        <w:t>Where σ is the electrical conductivity p is the volume fraction of MWCNT, p</w:t>
      </w:r>
      <w:r w:rsidRPr="00E162B5">
        <w:rPr>
          <w:color w:val="FF0000"/>
          <w:vertAlign w:val="subscript"/>
        </w:rPr>
        <w:t>c</w:t>
      </w:r>
      <w:r w:rsidRPr="00E162B5">
        <w:rPr>
          <w:color w:val="FF0000"/>
        </w:rPr>
        <w:t xml:space="preserve"> is the electrical percolation threshold value, </w:t>
      </w:r>
      <w:r w:rsidRPr="00E162B5">
        <w:rPr>
          <w:b/>
          <w:color w:val="FF0000"/>
        </w:rPr>
        <w:t>α</w:t>
      </w:r>
      <w:r w:rsidRPr="00E162B5">
        <w:rPr>
          <w:color w:val="FF0000"/>
          <w:lang w:eastAsia="en-GB"/>
        </w:rPr>
        <w:t xml:space="preserve"> is the critical exponent.</w:t>
      </w:r>
      <w:r w:rsidRPr="00E162B5">
        <w:rPr>
          <w:b/>
          <w:color w:val="FF0000"/>
        </w:rPr>
        <w:t xml:space="preserve"> </w:t>
      </w:r>
      <w:r w:rsidRPr="00E162B5">
        <w:rPr>
          <w:color w:val="FF0000"/>
        </w:rPr>
        <w:t xml:space="preserve"> The best linear fits of the conductivity data to the log </w:t>
      </w:r>
      <w:r w:rsidRPr="00E162B5">
        <w:rPr>
          <w:color w:val="FF0000"/>
          <w:lang w:eastAsia="en-GB"/>
        </w:rPr>
        <w:t>σ</w:t>
      </w:r>
      <w:r>
        <w:rPr>
          <w:rFonts w:eastAsia="AdvOT8608a8d1+22"/>
          <w:color w:val="FF0000"/>
        </w:rPr>
        <w:t xml:space="preserve"> vs</w:t>
      </w:r>
      <w:r w:rsidRPr="00E162B5">
        <w:rPr>
          <w:rFonts w:eastAsia="AdvOT8608a8d1+22"/>
          <w:color w:val="FF0000"/>
        </w:rPr>
        <w:t xml:space="preserve"> </w:t>
      </w:r>
      <w:r w:rsidRPr="00E162B5">
        <w:rPr>
          <w:color w:val="FF0000"/>
        </w:rPr>
        <w:t>log(</w:t>
      </w:r>
      <w:r w:rsidRPr="00E162B5">
        <w:rPr>
          <w:rFonts w:eastAsia="AdvOTdd3b7348.I+03"/>
          <w:color w:val="FF0000"/>
        </w:rPr>
        <w:t>p</w:t>
      </w:r>
      <w:r w:rsidRPr="00E162B5">
        <w:rPr>
          <w:rFonts w:eastAsia="AdvOT8608a8d1+22"/>
          <w:color w:val="FF0000"/>
        </w:rPr>
        <w:t xml:space="preserve">− </w:t>
      </w:r>
      <w:r w:rsidRPr="00E162B5">
        <w:rPr>
          <w:rFonts w:eastAsia="AdvOTdd3b7348.I+03"/>
          <w:noProof/>
          <w:color w:val="FF0000"/>
        </w:rPr>
        <w:t>p</w:t>
      </w:r>
      <w:r w:rsidRPr="00E162B5">
        <w:rPr>
          <w:noProof/>
          <w:color w:val="FF0000"/>
          <w:vertAlign w:val="subscript"/>
        </w:rPr>
        <w:t>c</w:t>
      </w:r>
      <w:r w:rsidRPr="00E162B5">
        <w:rPr>
          <w:color w:val="FF0000"/>
        </w:rPr>
        <w:t>) plots of the power law for Equation 1 gave Pc = 0.013</w:t>
      </w:r>
      <w:r>
        <w:rPr>
          <w:color w:val="FF0000"/>
        </w:rPr>
        <w:t xml:space="preserve"> (1.9wt%)</w:t>
      </w:r>
      <w:r w:rsidRPr="00E162B5">
        <w:rPr>
          <w:color w:val="FF0000"/>
        </w:rPr>
        <w:t xml:space="preserve"> for 80/20 NR/PP blend nanocomposites and Pc = 0.015</w:t>
      </w:r>
      <w:r>
        <w:rPr>
          <w:color w:val="FF0000"/>
        </w:rPr>
        <w:t>(2.2wt%)</w:t>
      </w:r>
      <w:r w:rsidRPr="00E162B5">
        <w:rPr>
          <w:color w:val="FF0000"/>
        </w:rPr>
        <w:t xml:space="preserve"> for 50/50 NR/PP blend nanocomposites</w:t>
      </w:r>
      <w:r w:rsidRPr="00E162B5">
        <w:rPr>
          <w:color w:val="000000" w:themeColor="text1"/>
        </w:rPr>
        <w:t xml:space="preserve">.  </w:t>
      </w:r>
      <w:r w:rsidRPr="00EF3970">
        <w:rPr>
          <w:color w:val="000000" w:themeColor="text1"/>
        </w:rPr>
        <w:t xml:space="preserve">This low threshold value can be attributed to the large one dimensional aspect ratio and well dispersion of MWCNTs in the composites which improves the number of electrical contacts between individual nanotubes, i.e. formation of the saturated conductive network in the volume of the polymer matrix. This network forms </w:t>
      </w:r>
      <w:r w:rsidRPr="00B44B8B">
        <w:t>condu</w:t>
      </w:r>
      <w:r>
        <w:t xml:space="preserve">ctive networks and thus  increase the </w:t>
      </w:r>
      <w:r w:rsidRPr="00B44B8B">
        <w:t>number of charge transport path. This high value o</w:t>
      </w:r>
      <w:r>
        <w:t xml:space="preserve">f </w:t>
      </w:r>
      <w:r w:rsidRPr="00B44B8B">
        <w:t>electrical conductivity w</w:t>
      </w:r>
      <w:r>
        <w:t xml:space="preserve">ill be useful for efficient EMI </w:t>
      </w:r>
      <w:r w:rsidRPr="00B44B8B">
        <w:t>shielding response</w:t>
      </w:r>
      <w:r w:rsidR="0067415D">
        <w:t>.</w:t>
      </w:r>
    </w:p>
    <w:p w:rsidR="003621C2" w:rsidRPr="007B4E6C" w:rsidRDefault="007B4E6C" w:rsidP="00652A97">
      <w:pPr>
        <w:tabs>
          <w:tab w:val="left" w:pos="1137"/>
        </w:tabs>
        <w:spacing w:after="200" w:line="360" w:lineRule="auto"/>
        <w:jc w:val="both"/>
        <w:rPr>
          <w:b/>
        </w:rPr>
      </w:pPr>
      <w:r>
        <w:rPr>
          <w:b/>
        </w:rPr>
        <w:t xml:space="preserve">4. </w:t>
      </w:r>
      <w:r w:rsidR="0067415D" w:rsidRPr="007B4E6C">
        <w:rPr>
          <w:b/>
        </w:rPr>
        <w:t>Conclusion</w:t>
      </w:r>
    </w:p>
    <w:p w:rsidR="00652A97" w:rsidRPr="007B4E6C" w:rsidRDefault="003621C2" w:rsidP="007B4E6C">
      <w:pPr>
        <w:autoSpaceDE w:val="0"/>
        <w:autoSpaceDN w:val="0"/>
        <w:adjustRightInd w:val="0"/>
        <w:spacing w:line="360" w:lineRule="auto"/>
        <w:jc w:val="both"/>
        <w:rPr>
          <w:rFonts w:eastAsiaTheme="minorHAnsi"/>
          <w:lang w:val="en-IN"/>
        </w:rPr>
      </w:pPr>
      <w:r w:rsidRPr="007B4E6C">
        <w:t>Various c</w:t>
      </w:r>
      <w:r w:rsidR="007B4E6C">
        <w:t>omposition of natural rubber /</w:t>
      </w:r>
      <w:r w:rsidRPr="007B4E6C">
        <w:t xml:space="preserve"> polypropylene </w:t>
      </w:r>
      <w:r w:rsidR="007B4E6C">
        <w:t xml:space="preserve">blends </w:t>
      </w:r>
      <w:r w:rsidRPr="007B4E6C">
        <w:t>were prepared by melt mixing method using a hakae rheocorder</w:t>
      </w:r>
      <w:r w:rsidRPr="007B4E6C">
        <w:rPr>
          <w:color w:val="0070C0"/>
        </w:rPr>
        <w:t xml:space="preserve"> .</w:t>
      </w:r>
      <w:r w:rsidRPr="007B4E6C">
        <w:rPr>
          <w:rFonts w:eastAsiaTheme="minorHAnsi"/>
          <w:lang w:val="en-IN"/>
        </w:rPr>
        <w:t xml:space="preserve"> Multiwalled carbon nanotube filled PP/NR blends(80PP/20NR, 50PP/50NR</w:t>
      </w:r>
      <w:r w:rsidR="00652A97" w:rsidRPr="007B4E6C">
        <w:rPr>
          <w:rFonts w:eastAsiaTheme="minorHAnsi"/>
          <w:lang w:val="en-IN"/>
        </w:rPr>
        <w:t xml:space="preserve"> 20PP/80NR</w:t>
      </w:r>
      <w:r w:rsidRPr="007B4E6C">
        <w:rPr>
          <w:rFonts w:eastAsiaTheme="minorHAnsi"/>
          <w:lang w:val="en-IN"/>
        </w:rPr>
        <w:t>)was successfully prepared using melt mixing technique using Brabender Plasticorder. Morphological studies shows that Multiwalled  carbon nanotubes shows high affinity towards the NR phase.</w:t>
      </w:r>
      <w:r w:rsidR="00652A97" w:rsidRPr="007B4E6C">
        <w:rPr>
          <w:rFonts w:eastAsiaTheme="minorHAnsi"/>
          <w:lang w:val="en-IN"/>
        </w:rPr>
        <w:t xml:space="preserve"> </w:t>
      </w:r>
      <w:r w:rsidR="00652A97" w:rsidRPr="007B4E6C">
        <w:rPr>
          <w:color w:val="000000" w:themeColor="text1"/>
        </w:rPr>
        <w:t xml:space="preserve">Scanning electron microscopy (SEM) studies show that the addition of MWCNTs changes the droplet morphology into quasi co-continuous morphology in the case of PP/NR 80/20 (wt/wt) system. However there </w:t>
      </w:r>
      <w:r w:rsidR="00652A97" w:rsidRPr="007B4E6C">
        <w:rPr>
          <w:color w:val="000000" w:themeColor="text1"/>
        </w:rPr>
        <w:lastRenderedPageBreak/>
        <w:t>is a refinement in the co-continuous morphology of PP/NR (50/50) by the addition of MW</w:t>
      </w:r>
      <w:r w:rsidR="007B4E6C">
        <w:rPr>
          <w:color w:val="000000" w:themeColor="text1"/>
        </w:rPr>
        <w:t>CNTs</w:t>
      </w:r>
      <w:r w:rsidR="00652A97" w:rsidRPr="007B4E6C">
        <w:rPr>
          <w:rFonts w:eastAsiaTheme="minorHAnsi"/>
          <w:lang w:val="en-IN"/>
        </w:rPr>
        <w:t>.</w:t>
      </w:r>
    </w:p>
    <w:p w:rsidR="00652A97" w:rsidRPr="007B4E6C" w:rsidRDefault="00652A97" w:rsidP="007B4E6C">
      <w:pPr>
        <w:autoSpaceDE w:val="0"/>
        <w:autoSpaceDN w:val="0"/>
        <w:adjustRightInd w:val="0"/>
        <w:spacing w:line="360" w:lineRule="auto"/>
        <w:jc w:val="both"/>
        <w:rPr>
          <w:rFonts w:eastAsiaTheme="minorHAnsi"/>
          <w:lang w:val="en-IN"/>
        </w:rPr>
      </w:pPr>
      <w:r w:rsidRPr="007B4E6C">
        <w:rPr>
          <w:lang w:val="en-IN"/>
        </w:rPr>
        <w:t>The effects of the blend morphology and selective localization of MWCNTs on the rheolo</w:t>
      </w:r>
      <w:r w:rsidR="007B4E6C">
        <w:rPr>
          <w:lang w:val="en-IN"/>
        </w:rPr>
        <w:t>g</w:t>
      </w:r>
      <w:r w:rsidRPr="007B4E6C">
        <w:rPr>
          <w:lang w:val="en-IN"/>
        </w:rPr>
        <w:t>y, mechanical and electrical properties of PP/NR blends were systematically investigated.</w:t>
      </w:r>
      <w:r w:rsidRPr="007B4E6C">
        <w:rPr>
          <w:rFonts w:eastAsiaTheme="minorHAnsi"/>
          <w:lang w:val="en-IN"/>
        </w:rPr>
        <w:t xml:space="preserve"> For each PP/NR blend composition the rheological percolati</w:t>
      </w:r>
      <w:r w:rsidR="007B4E6C" w:rsidRPr="007B4E6C">
        <w:rPr>
          <w:rFonts w:eastAsiaTheme="minorHAnsi"/>
          <w:lang w:val="en-IN"/>
        </w:rPr>
        <w:t xml:space="preserve">on mechanism operated was found </w:t>
      </w:r>
      <w:r w:rsidRPr="007B4E6C">
        <w:rPr>
          <w:rFonts w:eastAsiaTheme="minorHAnsi"/>
          <w:lang w:val="en-IN"/>
        </w:rPr>
        <w:t>to be different. For 80 PP/20NR blend, the local concentration of MWCNTs in distorted droplets of NR phase facilitated effective percolated network of MWCNT with bridging of some of MWCNTs from the NR droplet to the PP continuous phase. A ‘double percolation’ phenomenon was observed in 50PP/50NR blend, where the MWCNT formed a percolating network inside the NR phase.</w:t>
      </w:r>
      <w:r w:rsidRPr="007B4E6C">
        <w:t xml:space="preserve"> The mechanical properties of PP/NR blends ( 80/20 &amp; 50/50 wt/wt) have been extensively studied as a function of  MWCNT loading. In both the blend system elongation at break and impact strength increases with increasing the MWCNT concentration. Selective localization of MWCNT in NR phase and the resulting morphology change is responsible for the enhancement in ductility of these blend composites.</w:t>
      </w:r>
    </w:p>
    <w:p w:rsidR="00723ED0" w:rsidRPr="007B4E6C" w:rsidRDefault="0067415D" w:rsidP="007B4E6C">
      <w:pPr>
        <w:tabs>
          <w:tab w:val="left" w:pos="1137"/>
        </w:tabs>
        <w:spacing w:after="200" w:line="360" w:lineRule="auto"/>
        <w:jc w:val="both"/>
        <w:rPr>
          <w:color w:val="0070C0"/>
          <w:lang w:val="en-IN"/>
        </w:rPr>
      </w:pPr>
      <w:r w:rsidRPr="00685791">
        <w:rPr>
          <w:color w:val="0070C0"/>
        </w:rPr>
        <w:t>Both 80PP/20NR and 50PP/50NR  nanocomposite</w:t>
      </w:r>
      <w:r>
        <w:rPr>
          <w:color w:val="0070C0"/>
        </w:rPr>
        <w:t>s</w:t>
      </w:r>
      <w:r w:rsidRPr="00685791">
        <w:rPr>
          <w:color w:val="0070C0"/>
        </w:rPr>
        <w:t xml:space="preserve"> exhibit an electrical conductivity increase of around 10 orders of magnitude at low </w:t>
      </w:r>
      <w:r>
        <w:rPr>
          <w:color w:val="0070C0"/>
        </w:rPr>
        <w:t xml:space="preserve">MWCNT </w:t>
      </w:r>
      <w:r w:rsidRPr="00685791">
        <w:rPr>
          <w:color w:val="0070C0"/>
        </w:rPr>
        <w:t xml:space="preserve">loadings, indicating the formation of percolating network of MWCNT.  </w:t>
      </w:r>
      <w:r w:rsidR="007B4E6C">
        <w:rPr>
          <w:color w:val="0070C0"/>
          <w:lang w:val="en-IN"/>
        </w:rPr>
        <w:t xml:space="preserve">This work </w:t>
      </w:r>
      <w:r w:rsidRPr="00685791">
        <w:rPr>
          <w:color w:val="0070C0"/>
          <w:lang w:val="en-IN"/>
        </w:rPr>
        <w:t>provided a comprehensive study concerning the effects of phase morphology and MWCNT selective localization on the</w:t>
      </w:r>
      <w:r w:rsidR="007B4E6C">
        <w:rPr>
          <w:color w:val="0070C0"/>
          <w:lang w:val="en-IN"/>
        </w:rPr>
        <w:t xml:space="preserve"> rheological, mechanical and </w:t>
      </w:r>
      <w:r w:rsidRPr="00685791">
        <w:rPr>
          <w:color w:val="0070C0"/>
          <w:lang w:val="en-IN"/>
        </w:rPr>
        <w:t>electric</w:t>
      </w:r>
      <w:r w:rsidR="007B4E6C">
        <w:rPr>
          <w:color w:val="0070C0"/>
          <w:lang w:val="en-IN"/>
        </w:rPr>
        <w:t>al</w:t>
      </w:r>
      <w:r w:rsidRPr="00685791">
        <w:rPr>
          <w:color w:val="0070C0"/>
          <w:lang w:val="en-IN"/>
        </w:rPr>
        <w:t xml:space="preserve"> properties of PP/NR/MWCNT composites</w:t>
      </w:r>
      <w:r w:rsidR="00805C8D">
        <w:rPr>
          <w:color w:val="0070C0"/>
          <w:lang w:val="en-IN"/>
        </w:rPr>
        <w:t>.</w:t>
      </w:r>
    </w:p>
    <w:p w:rsidR="00723ED0" w:rsidRPr="00723ED0" w:rsidRDefault="00723ED0" w:rsidP="00723ED0">
      <w:pPr>
        <w:autoSpaceDE w:val="0"/>
        <w:autoSpaceDN w:val="0"/>
        <w:adjustRightInd w:val="0"/>
        <w:spacing w:line="360" w:lineRule="auto"/>
        <w:jc w:val="both"/>
        <w:rPr>
          <w:rFonts w:eastAsiaTheme="minorHAnsi"/>
          <w:lang w:val="en-IN"/>
        </w:rPr>
      </w:pPr>
    </w:p>
    <w:p w:rsidR="00723ED0" w:rsidRPr="007B4E6C" w:rsidRDefault="007B4E6C" w:rsidP="00723ED0">
      <w:pPr>
        <w:autoSpaceDE w:val="0"/>
        <w:autoSpaceDN w:val="0"/>
        <w:adjustRightInd w:val="0"/>
        <w:spacing w:line="360" w:lineRule="auto"/>
        <w:jc w:val="both"/>
        <w:rPr>
          <w:rFonts w:eastAsiaTheme="minorHAnsi"/>
          <w:b/>
          <w:sz w:val="28"/>
          <w:szCs w:val="28"/>
          <w:lang w:val="en-IN"/>
        </w:rPr>
      </w:pPr>
      <w:r>
        <w:rPr>
          <w:rFonts w:eastAsiaTheme="minorHAnsi"/>
          <w:b/>
          <w:sz w:val="28"/>
          <w:szCs w:val="28"/>
          <w:lang w:val="en-IN"/>
        </w:rPr>
        <w:t>5.</w:t>
      </w:r>
      <w:r w:rsidR="00967D9C">
        <w:rPr>
          <w:rFonts w:eastAsiaTheme="minorHAnsi"/>
          <w:b/>
          <w:sz w:val="28"/>
          <w:szCs w:val="28"/>
          <w:lang w:val="en-IN"/>
        </w:rPr>
        <w:t>References</w:t>
      </w:r>
    </w:p>
    <w:p w:rsidR="00723ED0" w:rsidRPr="00723ED0" w:rsidRDefault="00723ED0" w:rsidP="00723ED0">
      <w:pPr>
        <w:autoSpaceDE w:val="0"/>
        <w:autoSpaceDN w:val="0"/>
        <w:adjustRightInd w:val="0"/>
        <w:spacing w:line="360" w:lineRule="auto"/>
        <w:jc w:val="both"/>
        <w:rPr>
          <w:rFonts w:eastAsiaTheme="minorHAnsi"/>
          <w:lang w:val="en-IN"/>
        </w:rPr>
      </w:pPr>
    </w:p>
    <w:p w:rsidR="002630B5" w:rsidRPr="000A1C62" w:rsidRDefault="002630B5" w:rsidP="00723ED0">
      <w:pPr>
        <w:rPr>
          <w:b/>
          <w:u w:val="single"/>
        </w:rPr>
      </w:pPr>
    </w:p>
    <w:sectPr w:rsidR="002630B5" w:rsidRPr="000A1C62" w:rsidSect="001153A9">
      <w:endnotePr>
        <w:numFmt w:val="decimal"/>
      </w:endnotePr>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171B2" w:rsidRDefault="006171B2" w:rsidP="00723ED0">
      <w:r>
        <w:separator/>
      </w:r>
    </w:p>
  </w:endnote>
  <w:endnote w:type="continuationSeparator" w:id="0">
    <w:p w:rsidR="006171B2" w:rsidRDefault="006171B2" w:rsidP="00723ED0">
      <w:r>
        <w:continuationSeparator/>
      </w:r>
    </w:p>
  </w:endnote>
  <w:endnote w:id="1">
    <w:p w:rsidR="00195133" w:rsidRPr="007B4E6C" w:rsidRDefault="00195133" w:rsidP="007B4E6C">
      <w:pPr>
        <w:pStyle w:val="EndnoteText"/>
        <w:spacing w:line="360" w:lineRule="auto"/>
        <w:rPr>
          <w:rFonts w:ascii="Times New Roman" w:hAnsi="Times New Roman" w:cs="Times New Roman"/>
          <w:sz w:val="24"/>
          <w:szCs w:val="24"/>
        </w:rPr>
      </w:pPr>
      <w:r w:rsidRPr="007B4E6C">
        <w:rPr>
          <w:rStyle w:val="EndnoteReference"/>
          <w:rFonts w:ascii="Times New Roman" w:hAnsi="Times New Roman" w:cs="Times New Roman"/>
          <w:sz w:val="24"/>
          <w:szCs w:val="24"/>
          <w:vertAlign w:val="baseline"/>
        </w:rPr>
        <w:endnoteRef/>
      </w:r>
      <w:r w:rsidRPr="007B4E6C">
        <w:rPr>
          <w:rFonts w:ascii="Times New Roman" w:hAnsi="Times New Roman" w:cs="Times New Roman"/>
          <w:sz w:val="24"/>
          <w:szCs w:val="24"/>
        </w:rPr>
        <w:t xml:space="preserve"> CHAPTER 2 NANOSTRUCTURED POLYMER BLENDS, Amos Adeniyi*, Oluranti Agboola*, Emmanuel Rotimi Sadiku*, M.O. Durowoju*, P.A. Olubambi*, </w:t>
      </w:r>
    </w:p>
    <w:p w:rsidR="00195133" w:rsidRPr="007B4E6C" w:rsidRDefault="00195133" w:rsidP="007B4E6C">
      <w:pPr>
        <w:pStyle w:val="EndnoteText"/>
        <w:spacing w:line="360" w:lineRule="auto"/>
        <w:rPr>
          <w:rFonts w:ascii="Times New Roman" w:hAnsi="Times New Roman" w:cs="Times New Roman"/>
          <w:sz w:val="24"/>
          <w:szCs w:val="24"/>
          <w:lang w:val="en-IN"/>
        </w:rPr>
      </w:pPr>
      <w:r w:rsidRPr="007B4E6C">
        <w:rPr>
          <w:rFonts w:ascii="Times New Roman" w:hAnsi="Times New Roman" w:cs="Times New Roman"/>
          <w:sz w:val="24"/>
          <w:szCs w:val="24"/>
        </w:rPr>
        <w:t xml:space="preserve"> A. Babul Reddy*, I.D. Ibrahim†, W.K. Kupolati‡</w:t>
      </w:r>
    </w:p>
  </w:endnote>
  <w:endnote w:id="2">
    <w:p w:rsidR="00195133" w:rsidRPr="007B4E6C" w:rsidRDefault="00195133" w:rsidP="007B4E6C">
      <w:pPr>
        <w:pStyle w:val="EndnoteText"/>
        <w:spacing w:line="360" w:lineRule="auto"/>
        <w:rPr>
          <w:rFonts w:ascii="Times New Roman" w:hAnsi="Times New Roman" w:cs="Times New Roman"/>
          <w:sz w:val="24"/>
          <w:szCs w:val="24"/>
        </w:rPr>
      </w:pPr>
      <w:r w:rsidRPr="007B4E6C">
        <w:rPr>
          <w:rStyle w:val="EndnoteReference"/>
          <w:rFonts w:ascii="Times New Roman" w:hAnsi="Times New Roman" w:cs="Times New Roman"/>
          <w:sz w:val="24"/>
          <w:szCs w:val="24"/>
          <w:vertAlign w:val="baseline"/>
        </w:rPr>
        <w:endnoteRef/>
      </w:r>
      <w:r w:rsidRPr="007B4E6C">
        <w:rPr>
          <w:rFonts w:ascii="Times New Roman" w:hAnsi="Times New Roman" w:cs="Times New Roman"/>
          <w:sz w:val="24"/>
          <w:szCs w:val="24"/>
        </w:rPr>
        <w:t xml:space="preserve"> Polymer Blends: Phase Behavior and Property Relationship, Paul, D.R.</w:t>
      </w:r>
    </w:p>
  </w:endnote>
  <w:endnote w:id="3">
    <w:p w:rsidR="00195133" w:rsidRPr="007B4E6C" w:rsidRDefault="00195133" w:rsidP="007B4E6C">
      <w:pPr>
        <w:pStyle w:val="EndnoteText"/>
        <w:spacing w:line="360" w:lineRule="auto"/>
        <w:rPr>
          <w:rFonts w:ascii="Times New Roman" w:hAnsi="Times New Roman" w:cs="Times New Roman"/>
          <w:sz w:val="24"/>
          <w:szCs w:val="24"/>
        </w:rPr>
      </w:pPr>
      <w:r w:rsidRPr="007B4E6C">
        <w:rPr>
          <w:rStyle w:val="EndnoteReference"/>
          <w:rFonts w:ascii="Times New Roman" w:hAnsi="Times New Roman" w:cs="Times New Roman"/>
          <w:sz w:val="24"/>
          <w:szCs w:val="24"/>
          <w:vertAlign w:val="baseline"/>
        </w:rPr>
        <w:endnoteRef/>
      </w:r>
      <w:r w:rsidRPr="007B4E6C">
        <w:rPr>
          <w:rFonts w:ascii="Times New Roman" w:hAnsi="Times New Roman" w:cs="Times New Roman"/>
          <w:sz w:val="24"/>
          <w:szCs w:val="24"/>
        </w:rPr>
        <w:t xml:space="preserve"> International Journal of Adhesion &amp; Adhesives 29 (2009) 253–258</w:t>
      </w:r>
    </w:p>
  </w:endnote>
  <w:endnote w:id="4">
    <w:p w:rsidR="00195133" w:rsidRPr="007B4E6C" w:rsidRDefault="00195133" w:rsidP="007B4E6C">
      <w:pPr>
        <w:pStyle w:val="EndnoteText"/>
        <w:spacing w:line="360" w:lineRule="auto"/>
        <w:rPr>
          <w:rFonts w:ascii="Times New Roman" w:hAnsi="Times New Roman" w:cs="Times New Roman"/>
          <w:sz w:val="24"/>
          <w:szCs w:val="24"/>
        </w:rPr>
      </w:pPr>
      <w:r w:rsidRPr="007B4E6C">
        <w:rPr>
          <w:rStyle w:val="EndnoteReference"/>
          <w:rFonts w:ascii="Times New Roman" w:hAnsi="Times New Roman" w:cs="Times New Roman"/>
          <w:sz w:val="24"/>
          <w:szCs w:val="24"/>
          <w:vertAlign w:val="baseline"/>
        </w:rPr>
        <w:endnoteRef/>
      </w:r>
      <w:r w:rsidRPr="007B4E6C">
        <w:rPr>
          <w:rFonts w:ascii="Times New Roman" w:hAnsi="Times New Roman" w:cs="Times New Roman"/>
          <w:sz w:val="24"/>
          <w:szCs w:val="24"/>
        </w:rPr>
        <w:t xml:space="preserve"> L. A. Utracki, POLYMER BLENDS HANDBOOK</w:t>
      </w:r>
    </w:p>
  </w:endnote>
  <w:endnote w:id="5">
    <w:p w:rsidR="00195133" w:rsidRPr="007B4E6C" w:rsidRDefault="00195133" w:rsidP="007B4E6C">
      <w:pPr>
        <w:pStyle w:val="EndnoteText"/>
        <w:spacing w:line="360" w:lineRule="auto"/>
        <w:rPr>
          <w:rFonts w:ascii="Times New Roman" w:hAnsi="Times New Roman" w:cs="Times New Roman"/>
          <w:sz w:val="24"/>
          <w:szCs w:val="24"/>
        </w:rPr>
      </w:pPr>
    </w:p>
    <w:p w:rsidR="00195133" w:rsidRPr="007B4E6C" w:rsidRDefault="00195133" w:rsidP="007B4E6C">
      <w:pPr>
        <w:pStyle w:val="EndnoteText"/>
        <w:spacing w:line="360" w:lineRule="auto"/>
        <w:rPr>
          <w:rFonts w:ascii="Times New Roman" w:hAnsi="Times New Roman" w:cs="Times New Roman"/>
          <w:sz w:val="24"/>
          <w:szCs w:val="24"/>
        </w:rPr>
      </w:pPr>
      <w:r w:rsidRPr="007B4E6C">
        <w:rPr>
          <w:rStyle w:val="EndnoteReference"/>
          <w:rFonts w:ascii="Times New Roman" w:hAnsi="Times New Roman" w:cs="Times New Roman"/>
          <w:sz w:val="24"/>
          <w:szCs w:val="24"/>
          <w:vertAlign w:val="baseline"/>
        </w:rPr>
        <w:endnoteRef/>
      </w:r>
      <w:r w:rsidRPr="007B4E6C">
        <w:rPr>
          <w:rFonts w:ascii="Times New Roman" w:hAnsi="Times New Roman" w:cs="Times New Roman"/>
          <w:sz w:val="24"/>
          <w:szCs w:val="24"/>
        </w:rPr>
        <w:t xml:space="preserve"> Iijima, S. Nature 354, 56 (1991).</w:t>
      </w:r>
    </w:p>
  </w:endnote>
  <w:endnote w:id="6">
    <w:p w:rsidR="00195133" w:rsidRPr="007B4E6C" w:rsidRDefault="00195133" w:rsidP="007B4E6C">
      <w:pPr>
        <w:pStyle w:val="EndnoteText"/>
        <w:spacing w:line="360" w:lineRule="auto"/>
        <w:rPr>
          <w:rFonts w:ascii="Times New Roman" w:hAnsi="Times New Roman" w:cs="Times New Roman"/>
          <w:sz w:val="24"/>
          <w:szCs w:val="24"/>
        </w:rPr>
      </w:pPr>
      <w:r w:rsidRPr="007B4E6C">
        <w:rPr>
          <w:rStyle w:val="EndnoteReference"/>
          <w:rFonts w:ascii="Times New Roman" w:hAnsi="Times New Roman" w:cs="Times New Roman"/>
          <w:sz w:val="24"/>
          <w:szCs w:val="24"/>
          <w:vertAlign w:val="baseline"/>
        </w:rPr>
        <w:endnoteRef/>
      </w:r>
      <w:r w:rsidRPr="007B4E6C">
        <w:rPr>
          <w:rFonts w:ascii="Times New Roman" w:hAnsi="Times New Roman" w:cs="Times New Roman"/>
          <w:sz w:val="24"/>
          <w:szCs w:val="24"/>
        </w:rPr>
        <w:t xml:space="preserve"> Anand, K. A., Jose, T. S., Agarwal, U. S., Sreekumar, T. V., Banwari, B., and</w:t>
      </w:r>
    </w:p>
    <w:p w:rsidR="00195133" w:rsidRPr="007B4E6C" w:rsidRDefault="00195133" w:rsidP="007B4E6C">
      <w:pPr>
        <w:pStyle w:val="EndnoteText"/>
        <w:spacing w:line="360" w:lineRule="auto"/>
        <w:rPr>
          <w:rFonts w:ascii="Times New Roman" w:hAnsi="Times New Roman" w:cs="Times New Roman"/>
          <w:sz w:val="24"/>
          <w:szCs w:val="24"/>
        </w:rPr>
      </w:pPr>
      <w:r w:rsidRPr="007B4E6C">
        <w:rPr>
          <w:rFonts w:ascii="Times New Roman" w:hAnsi="Times New Roman" w:cs="Times New Roman"/>
          <w:sz w:val="24"/>
          <w:szCs w:val="24"/>
        </w:rPr>
        <w:t>Joseph, R. Int. J. Polym. Mater. 59, 438 (2010).</w:t>
      </w:r>
    </w:p>
  </w:endnote>
  <w:endnote w:id="7">
    <w:p w:rsidR="00195133" w:rsidRPr="007B4E6C" w:rsidRDefault="00195133" w:rsidP="007B4E6C">
      <w:pPr>
        <w:pStyle w:val="EndnoteText"/>
        <w:spacing w:line="360" w:lineRule="auto"/>
        <w:rPr>
          <w:rFonts w:ascii="Times New Roman" w:hAnsi="Times New Roman" w:cs="Times New Roman"/>
          <w:sz w:val="24"/>
          <w:szCs w:val="24"/>
        </w:rPr>
      </w:pPr>
      <w:r w:rsidRPr="007B4E6C">
        <w:rPr>
          <w:rStyle w:val="EndnoteReference"/>
          <w:rFonts w:ascii="Times New Roman" w:hAnsi="Times New Roman" w:cs="Times New Roman"/>
          <w:sz w:val="24"/>
          <w:szCs w:val="24"/>
          <w:vertAlign w:val="baseline"/>
        </w:rPr>
        <w:endnoteRef/>
      </w:r>
      <w:r w:rsidRPr="007B4E6C">
        <w:rPr>
          <w:rFonts w:ascii="Times New Roman" w:hAnsi="Times New Roman" w:cs="Times New Roman"/>
          <w:sz w:val="24"/>
          <w:szCs w:val="24"/>
        </w:rPr>
        <w:t xml:space="preserve"> Ashrafi, B., and Hubert, P. Compos. Sci. Technol. 66, 387 (2006).</w:t>
      </w:r>
    </w:p>
  </w:endnote>
  <w:endnote w:id="8">
    <w:p w:rsidR="00195133" w:rsidRPr="007B4E6C" w:rsidRDefault="00195133" w:rsidP="007B4E6C">
      <w:pPr>
        <w:pStyle w:val="EndnoteText"/>
        <w:spacing w:line="360" w:lineRule="auto"/>
        <w:rPr>
          <w:rFonts w:ascii="Times New Roman" w:hAnsi="Times New Roman" w:cs="Times New Roman"/>
          <w:sz w:val="24"/>
          <w:szCs w:val="24"/>
        </w:rPr>
      </w:pPr>
      <w:r w:rsidRPr="007B4E6C">
        <w:rPr>
          <w:rStyle w:val="EndnoteReference"/>
          <w:rFonts w:ascii="Times New Roman" w:hAnsi="Times New Roman" w:cs="Times New Roman"/>
          <w:sz w:val="24"/>
          <w:szCs w:val="24"/>
          <w:vertAlign w:val="baseline"/>
        </w:rPr>
        <w:endnoteRef/>
      </w:r>
      <w:r w:rsidRPr="007B4E6C">
        <w:rPr>
          <w:rFonts w:ascii="Times New Roman" w:hAnsi="Times New Roman" w:cs="Times New Roman"/>
          <w:sz w:val="24"/>
          <w:szCs w:val="24"/>
        </w:rPr>
        <w:t xml:space="preserve"> Bal, S., and Samal, S. S. Bull. Mater. Sci. 30, 379 (2007).</w:t>
      </w:r>
    </w:p>
  </w:endnote>
  <w:endnote w:id="9">
    <w:p w:rsidR="00195133" w:rsidRPr="007B4E6C" w:rsidRDefault="00195133" w:rsidP="007B4E6C">
      <w:pPr>
        <w:pStyle w:val="EndnoteText"/>
        <w:spacing w:line="360" w:lineRule="auto"/>
        <w:rPr>
          <w:rFonts w:ascii="Times New Roman" w:hAnsi="Times New Roman" w:cs="Times New Roman"/>
          <w:sz w:val="24"/>
          <w:szCs w:val="24"/>
        </w:rPr>
      </w:pPr>
      <w:r w:rsidRPr="007B4E6C">
        <w:rPr>
          <w:rStyle w:val="EndnoteReference"/>
          <w:rFonts w:ascii="Times New Roman" w:hAnsi="Times New Roman" w:cs="Times New Roman"/>
          <w:sz w:val="24"/>
          <w:szCs w:val="24"/>
          <w:vertAlign w:val="baseline"/>
        </w:rPr>
        <w:endnoteRef/>
      </w:r>
      <w:r w:rsidRPr="007B4E6C">
        <w:rPr>
          <w:rFonts w:ascii="Times New Roman" w:hAnsi="Times New Roman" w:cs="Times New Roman"/>
          <w:sz w:val="24"/>
          <w:szCs w:val="24"/>
        </w:rPr>
        <w:t xml:space="preserve"> Jammak, J.; Cheng, S.; Zhang, A.; Hsieh, E. Polymer 1992, 33,</w:t>
      </w:r>
    </w:p>
    <w:p w:rsidR="00195133" w:rsidRPr="007B4E6C" w:rsidRDefault="00195133" w:rsidP="007B4E6C">
      <w:pPr>
        <w:pStyle w:val="EndnoteText"/>
        <w:spacing w:line="360" w:lineRule="auto"/>
        <w:rPr>
          <w:rFonts w:ascii="Times New Roman" w:hAnsi="Times New Roman" w:cs="Times New Roman"/>
          <w:sz w:val="24"/>
          <w:szCs w:val="24"/>
        </w:rPr>
      </w:pPr>
      <w:r w:rsidRPr="007B4E6C">
        <w:rPr>
          <w:rFonts w:ascii="Times New Roman" w:hAnsi="Times New Roman" w:cs="Times New Roman"/>
          <w:sz w:val="24"/>
          <w:szCs w:val="24"/>
        </w:rPr>
        <w:t>728</w:t>
      </w:r>
    </w:p>
  </w:endnote>
  <w:endnote w:id="10">
    <w:p w:rsidR="00195133" w:rsidRPr="007B4E6C" w:rsidRDefault="00195133" w:rsidP="007B4E6C">
      <w:pPr>
        <w:pStyle w:val="EndnoteText"/>
        <w:spacing w:line="360" w:lineRule="auto"/>
        <w:rPr>
          <w:rFonts w:ascii="Times New Roman" w:hAnsi="Times New Roman" w:cs="Times New Roman"/>
          <w:sz w:val="24"/>
          <w:szCs w:val="24"/>
        </w:rPr>
      </w:pPr>
      <w:r w:rsidRPr="007B4E6C">
        <w:rPr>
          <w:rStyle w:val="EndnoteReference"/>
          <w:rFonts w:ascii="Times New Roman" w:hAnsi="Times New Roman" w:cs="Times New Roman"/>
          <w:sz w:val="24"/>
          <w:szCs w:val="24"/>
          <w:vertAlign w:val="baseline"/>
        </w:rPr>
        <w:endnoteRef/>
      </w:r>
      <w:r w:rsidRPr="007B4E6C">
        <w:rPr>
          <w:rFonts w:ascii="Times New Roman" w:hAnsi="Times New Roman" w:cs="Times New Roman"/>
          <w:sz w:val="24"/>
          <w:szCs w:val="24"/>
        </w:rPr>
        <w:t xml:space="preserve"> Journal of Applied Polymer Science, Vol. 89, 2657–2663 (2003)</w:t>
      </w:r>
    </w:p>
    <w:p w:rsidR="00195133" w:rsidRPr="007B4E6C" w:rsidRDefault="00195133" w:rsidP="007B4E6C">
      <w:pPr>
        <w:pStyle w:val="EndnoteText"/>
        <w:spacing w:line="360" w:lineRule="auto"/>
        <w:rPr>
          <w:rFonts w:ascii="Times New Roman" w:hAnsi="Times New Roman" w:cs="Times New Roman"/>
          <w:sz w:val="24"/>
          <w:szCs w:val="24"/>
        </w:rPr>
      </w:pPr>
      <w:r w:rsidRPr="007B4E6C">
        <w:rPr>
          <w:rFonts w:ascii="Times New Roman" w:hAnsi="Times New Roman" w:cs="Times New Roman"/>
          <w:sz w:val="24"/>
          <w:szCs w:val="24"/>
        </w:rPr>
        <w:t>© 2003 Wiley Periodicals, Inc.</w:t>
      </w:r>
    </w:p>
  </w:endnote>
  <w:endnote w:id="11">
    <w:p w:rsidR="00195133" w:rsidRPr="007B4E6C" w:rsidRDefault="00195133" w:rsidP="007B4E6C">
      <w:pPr>
        <w:autoSpaceDE w:val="0"/>
        <w:autoSpaceDN w:val="0"/>
        <w:adjustRightInd w:val="0"/>
        <w:spacing w:line="360" w:lineRule="auto"/>
        <w:rPr>
          <w:rFonts w:eastAsiaTheme="minorHAnsi"/>
          <w:color w:val="0080AE"/>
          <w:lang w:val="en-IN"/>
        </w:rPr>
      </w:pPr>
      <w:r w:rsidRPr="007B4E6C">
        <w:rPr>
          <w:rStyle w:val="EndnoteReference"/>
          <w:vertAlign w:val="baseline"/>
        </w:rPr>
        <w:endnoteRef/>
      </w:r>
      <w:r w:rsidRPr="007B4E6C">
        <w:t xml:space="preserve"> </w:t>
      </w:r>
      <w:r w:rsidRPr="007B4E6C">
        <w:rPr>
          <w:rFonts w:eastAsiaTheme="minorHAnsi"/>
          <w:color w:val="0080AE"/>
          <w:lang w:val="en-IN"/>
        </w:rPr>
        <w:t>Tao F, Auhl D, Baudouin AC, Stadler FJ, Bailly C. Influence of multiwall carbon</w:t>
      </w:r>
    </w:p>
    <w:p w:rsidR="00195133" w:rsidRPr="007B4E6C" w:rsidRDefault="00195133" w:rsidP="007B4E6C">
      <w:pPr>
        <w:autoSpaceDE w:val="0"/>
        <w:autoSpaceDN w:val="0"/>
        <w:adjustRightInd w:val="0"/>
        <w:spacing w:line="360" w:lineRule="auto"/>
        <w:rPr>
          <w:rFonts w:eastAsiaTheme="minorHAnsi"/>
          <w:color w:val="0080AE"/>
          <w:lang w:val="en-IN"/>
        </w:rPr>
      </w:pPr>
      <w:r w:rsidRPr="007B4E6C">
        <w:rPr>
          <w:rFonts w:eastAsiaTheme="minorHAnsi"/>
          <w:color w:val="0080AE"/>
          <w:lang w:val="en-IN"/>
        </w:rPr>
        <w:t>nanotubes trapped at the interface of</w:t>
      </w:r>
      <w:r>
        <w:rPr>
          <w:rFonts w:eastAsiaTheme="minorHAnsi"/>
          <w:color w:val="0080AE"/>
          <w:lang w:val="en-IN"/>
        </w:rPr>
        <w:t xml:space="preserve"> an immiscible polymer blend on </w:t>
      </w:r>
      <w:r w:rsidRPr="007B4E6C">
        <w:rPr>
          <w:rFonts w:eastAsiaTheme="minorHAnsi"/>
          <w:color w:val="0080AE"/>
          <w:lang w:val="en-IN"/>
        </w:rPr>
        <w:t>interfacial tension. Macromol Chem Phys 2013;214(3):350–60</w:t>
      </w:r>
      <w:r w:rsidRPr="007B4E6C">
        <w:rPr>
          <w:rFonts w:eastAsiaTheme="minorHAnsi"/>
          <w:color w:val="000000"/>
          <w:lang w:val="en-IN"/>
        </w:rPr>
        <w:t>.</w:t>
      </w:r>
    </w:p>
  </w:endnote>
  <w:endnote w:id="12">
    <w:p w:rsidR="00195133" w:rsidRPr="007B4E6C" w:rsidRDefault="00195133" w:rsidP="007B4E6C">
      <w:pPr>
        <w:autoSpaceDE w:val="0"/>
        <w:autoSpaceDN w:val="0"/>
        <w:adjustRightInd w:val="0"/>
        <w:spacing w:line="360" w:lineRule="auto"/>
        <w:rPr>
          <w:rFonts w:eastAsiaTheme="minorHAnsi"/>
          <w:color w:val="0080AE"/>
          <w:lang w:val="en-IN"/>
        </w:rPr>
      </w:pPr>
      <w:r w:rsidRPr="007B4E6C">
        <w:rPr>
          <w:rStyle w:val="EndnoteReference"/>
          <w:vertAlign w:val="baseline"/>
        </w:rPr>
        <w:endnoteRef/>
      </w:r>
      <w:r w:rsidRPr="007B4E6C">
        <w:t xml:space="preserve"> </w:t>
      </w:r>
      <w:r w:rsidRPr="007B4E6C">
        <w:rPr>
          <w:rFonts w:eastAsiaTheme="minorHAnsi"/>
          <w:color w:val="0080AE"/>
          <w:lang w:val="en-IN"/>
        </w:rPr>
        <w:t>Monemian S, Jafari SH, Khonakdar HA, Go</w:t>
      </w:r>
      <w:r>
        <w:rPr>
          <w:rFonts w:eastAsiaTheme="minorHAnsi"/>
          <w:color w:val="0080AE"/>
          <w:lang w:val="en-IN"/>
        </w:rPr>
        <w:t xml:space="preserve">odarzi V, Reuter U, Pötschke P. </w:t>
      </w:r>
      <w:r w:rsidRPr="007B4E6C">
        <w:rPr>
          <w:rFonts w:eastAsiaTheme="minorHAnsi"/>
          <w:color w:val="0080AE"/>
          <w:lang w:val="en-IN"/>
        </w:rPr>
        <w:t xml:space="preserve">MWNT-filled PC/ABS blends: correlation of </w:t>
      </w:r>
      <w:r>
        <w:rPr>
          <w:rFonts w:eastAsiaTheme="minorHAnsi"/>
          <w:color w:val="0080AE"/>
          <w:lang w:val="en-IN"/>
        </w:rPr>
        <w:t xml:space="preserve">morphology with rheological and </w:t>
      </w:r>
      <w:r w:rsidRPr="007B4E6C">
        <w:rPr>
          <w:rFonts w:eastAsiaTheme="minorHAnsi"/>
          <w:color w:val="0080AE"/>
          <w:lang w:val="en-IN"/>
        </w:rPr>
        <w:t>electrical response. J Appl Polym Sci 2013;130(2):739–48</w:t>
      </w:r>
      <w:r w:rsidRPr="007B4E6C">
        <w:rPr>
          <w:rFonts w:eastAsiaTheme="minorHAnsi"/>
          <w:color w:val="000000"/>
          <w:lang w:val="en-IN"/>
        </w:rPr>
        <w:t>.</w:t>
      </w:r>
    </w:p>
  </w:endnote>
  <w:endnote w:id="13">
    <w:p w:rsidR="00195133" w:rsidRPr="007B4E6C" w:rsidRDefault="00195133" w:rsidP="007B4E6C">
      <w:pPr>
        <w:autoSpaceDE w:val="0"/>
        <w:autoSpaceDN w:val="0"/>
        <w:adjustRightInd w:val="0"/>
        <w:spacing w:line="360" w:lineRule="auto"/>
        <w:rPr>
          <w:rFonts w:eastAsiaTheme="minorHAnsi"/>
          <w:color w:val="0080AE"/>
          <w:lang w:val="en-IN"/>
        </w:rPr>
      </w:pPr>
      <w:r w:rsidRPr="007B4E6C">
        <w:rPr>
          <w:rStyle w:val="EndnoteReference"/>
          <w:vertAlign w:val="baseline"/>
        </w:rPr>
        <w:endnoteRef/>
      </w:r>
      <w:r w:rsidRPr="007B4E6C">
        <w:t xml:space="preserve"> </w:t>
      </w:r>
      <w:r w:rsidRPr="007B4E6C">
        <w:rPr>
          <w:rFonts w:eastAsiaTheme="minorHAnsi"/>
          <w:color w:val="0080AE"/>
          <w:lang w:val="en-IN"/>
        </w:rPr>
        <w:t>Liebscher M, Blais MO, Pötschke P, Heinr</w:t>
      </w:r>
      <w:r>
        <w:rPr>
          <w:rFonts w:eastAsiaTheme="minorHAnsi"/>
          <w:color w:val="0080AE"/>
          <w:lang w:val="en-IN"/>
        </w:rPr>
        <w:t xml:space="preserve">ich G. A morphological study on </w:t>
      </w:r>
      <w:r w:rsidRPr="007B4E6C">
        <w:rPr>
          <w:rFonts w:eastAsiaTheme="minorHAnsi"/>
          <w:color w:val="0080AE"/>
          <w:lang w:val="en-IN"/>
        </w:rPr>
        <w:t>the dispersion and selective localization beh</w:t>
      </w:r>
      <w:r>
        <w:rPr>
          <w:rFonts w:eastAsiaTheme="minorHAnsi"/>
          <w:color w:val="0080AE"/>
          <w:lang w:val="en-IN"/>
        </w:rPr>
        <w:t xml:space="preserve">avior of graphene nanoplatelets </w:t>
      </w:r>
      <w:r w:rsidRPr="007B4E6C">
        <w:rPr>
          <w:rFonts w:eastAsiaTheme="minorHAnsi"/>
          <w:color w:val="0080AE"/>
          <w:lang w:val="en-IN"/>
        </w:rPr>
        <w:t>in immiscible polymer blends of PC and SAN. Polymer 2013;54(21):</w:t>
      </w:r>
    </w:p>
    <w:p w:rsidR="00195133" w:rsidRPr="007B4E6C" w:rsidRDefault="00195133" w:rsidP="007B4E6C">
      <w:pPr>
        <w:pStyle w:val="EndnoteText"/>
        <w:spacing w:line="360" w:lineRule="auto"/>
        <w:rPr>
          <w:rFonts w:ascii="Times New Roman" w:hAnsi="Times New Roman" w:cs="Times New Roman"/>
          <w:sz w:val="24"/>
          <w:szCs w:val="24"/>
          <w:lang w:val="en-IN"/>
        </w:rPr>
      </w:pPr>
      <w:r w:rsidRPr="007B4E6C">
        <w:rPr>
          <w:rFonts w:ascii="Times New Roman" w:hAnsi="Times New Roman" w:cs="Times New Roman"/>
          <w:color w:val="0080AE"/>
          <w:sz w:val="24"/>
          <w:szCs w:val="24"/>
          <w:lang w:val="en-IN"/>
        </w:rPr>
        <w:t>5875–82</w:t>
      </w:r>
      <w:r w:rsidRPr="007B4E6C">
        <w:rPr>
          <w:rFonts w:ascii="Times New Roman" w:hAnsi="Times New Roman" w:cs="Times New Roman"/>
          <w:color w:val="000000"/>
          <w:sz w:val="24"/>
          <w:szCs w:val="24"/>
          <w:lang w:val="en-IN"/>
        </w:rPr>
        <w:t>.</w:t>
      </w:r>
    </w:p>
  </w:endnote>
  <w:endnote w:id="14">
    <w:p w:rsidR="00195133" w:rsidRPr="007B4E6C" w:rsidRDefault="00195133" w:rsidP="007B4E6C">
      <w:pPr>
        <w:autoSpaceDE w:val="0"/>
        <w:autoSpaceDN w:val="0"/>
        <w:adjustRightInd w:val="0"/>
        <w:spacing w:line="360" w:lineRule="auto"/>
        <w:rPr>
          <w:rFonts w:eastAsiaTheme="minorHAnsi"/>
          <w:color w:val="0080AE"/>
          <w:lang w:val="en-IN"/>
        </w:rPr>
      </w:pPr>
      <w:r w:rsidRPr="007B4E6C">
        <w:rPr>
          <w:rStyle w:val="EndnoteReference"/>
          <w:vertAlign w:val="baseline"/>
        </w:rPr>
        <w:endnoteRef/>
      </w:r>
      <w:r w:rsidRPr="007B4E6C">
        <w:t xml:space="preserve"> </w:t>
      </w:r>
      <w:r w:rsidRPr="007B4E6C">
        <w:rPr>
          <w:rFonts w:eastAsiaTheme="minorHAnsi"/>
          <w:color w:val="0080AE"/>
          <w:lang w:val="en-IN"/>
        </w:rPr>
        <w:t>Sumita M, Sakata K, Asai S, Miyasaka K, Nakaga</w:t>
      </w:r>
      <w:r>
        <w:rPr>
          <w:rFonts w:eastAsiaTheme="minorHAnsi"/>
          <w:color w:val="0080AE"/>
          <w:lang w:val="en-IN"/>
        </w:rPr>
        <w:t>wa H. Dispersion of fillers and</w:t>
      </w:r>
      <w:r w:rsidRPr="007B4E6C">
        <w:rPr>
          <w:rFonts w:eastAsiaTheme="minorHAnsi"/>
          <w:color w:val="0080AE"/>
          <w:lang w:val="en-IN"/>
        </w:rPr>
        <w:t>the electrical conductivity of polymer blends filled with carbon black. Po</w:t>
      </w:r>
      <w:r>
        <w:rPr>
          <w:rFonts w:eastAsiaTheme="minorHAnsi"/>
          <w:color w:val="0080AE"/>
          <w:lang w:val="en-IN"/>
        </w:rPr>
        <w:t xml:space="preserve">lym </w:t>
      </w:r>
      <w:r w:rsidRPr="007B4E6C">
        <w:rPr>
          <w:rFonts w:eastAsiaTheme="minorHAnsi"/>
          <w:color w:val="0080AE"/>
          <w:lang w:val="en-IN"/>
        </w:rPr>
        <w:t>Bull 1991;25(2):265–71</w:t>
      </w:r>
      <w:r w:rsidRPr="007B4E6C">
        <w:rPr>
          <w:rFonts w:eastAsiaTheme="minorHAnsi"/>
          <w:color w:val="000000"/>
          <w:lang w:val="en-IN"/>
        </w:rPr>
        <w:t>.</w:t>
      </w:r>
    </w:p>
  </w:endnote>
  <w:endnote w:id="15">
    <w:p w:rsidR="00195133" w:rsidRPr="007B4E6C" w:rsidRDefault="00195133" w:rsidP="007B4E6C">
      <w:pPr>
        <w:autoSpaceDE w:val="0"/>
        <w:autoSpaceDN w:val="0"/>
        <w:adjustRightInd w:val="0"/>
        <w:spacing w:line="360" w:lineRule="auto"/>
        <w:rPr>
          <w:rFonts w:eastAsiaTheme="minorHAnsi"/>
          <w:lang w:val="en-IN"/>
        </w:rPr>
      </w:pPr>
      <w:r w:rsidRPr="007B4E6C">
        <w:rPr>
          <w:rStyle w:val="EndnoteReference"/>
          <w:vertAlign w:val="baseline"/>
        </w:rPr>
        <w:endnoteRef/>
      </w:r>
      <w:r w:rsidRPr="007B4E6C">
        <w:t xml:space="preserve"> </w:t>
      </w:r>
      <w:r w:rsidRPr="007B4E6C">
        <w:rPr>
          <w:rFonts w:eastAsiaTheme="minorHAnsi"/>
          <w:lang w:val="en-IN"/>
        </w:rPr>
        <w:t>Shen Y, Guo ZH, Cheng J, Fang ZP. J Appl Polym Sci 2010;116(3):1322–8.</w:t>
      </w:r>
    </w:p>
  </w:endnote>
  <w:endnote w:id="16">
    <w:p w:rsidR="00195133" w:rsidRPr="007B4E6C" w:rsidRDefault="00195133" w:rsidP="007B4E6C">
      <w:pPr>
        <w:autoSpaceDE w:val="0"/>
        <w:autoSpaceDN w:val="0"/>
        <w:adjustRightInd w:val="0"/>
        <w:spacing w:line="360" w:lineRule="auto"/>
        <w:rPr>
          <w:rFonts w:eastAsiaTheme="minorHAnsi"/>
          <w:lang w:val="en-IN"/>
        </w:rPr>
      </w:pPr>
      <w:r w:rsidRPr="007B4E6C">
        <w:rPr>
          <w:rStyle w:val="EndnoteReference"/>
          <w:vertAlign w:val="baseline"/>
        </w:rPr>
        <w:endnoteRef/>
      </w:r>
      <w:r w:rsidRPr="007B4E6C">
        <w:t xml:space="preserve"> </w:t>
      </w:r>
      <w:r w:rsidRPr="007B4E6C">
        <w:rPr>
          <w:rFonts w:eastAsiaTheme="minorHAnsi"/>
          <w:lang w:val="en-IN"/>
        </w:rPr>
        <w:t xml:space="preserve">Valentini L, Biagiotti J, Kenny JM, </w:t>
      </w:r>
      <w:r>
        <w:rPr>
          <w:rFonts w:eastAsiaTheme="minorHAnsi"/>
          <w:lang w:val="en-IN"/>
        </w:rPr>
        <w:t xml:space="preserve">López Manchado MA. J Appl Polym </w:t>
      </w:r>
      <w:r w:rsidRPr="007B4E6C">
        <w:rPr>
          <w:rFonts w:eastAsiaTheme="minorHAnsi"/>
          <w:lang w:val="en-IN"/>
        </w:rPr>
        <w:t>Sci 2003;89(10):2657–63</w:t>
      </w:r>
    </w:p>
  </w:endnote>
  <w:endnote w:id="17">
    <w:p w:rsidR="00195133" w:rsidRPr="007B4E6C" w:rsidRDefault="00195133" w:rsidP="007B4E6C">
      <w:pPr>
        <w:autoSpaceDE w:val="0"/>
        <w:autoSpaceDN w:val="0"/>
        <w:adjustRightInd w:val="0"/>
        <w:spacing w:line="360" w:lineRule="auto"/>
        <w:rPr>
          <w:rFonts w:eastAsiaTheme="minorHAnsi"/>
          <w:lang w:val="en-IN"/>
        </w:rPr>
      </w:pPr>
      <w:r w:rsidRPr="007B4E6C">
        <w:rPr>
          <w:rStyle w:val="EndnoteReference"/>
          <w:vertAlign w:val="baseline"/>
        </w:rPr>
        <w:endnoteRef/>
      </w:r>
      <w:r w:rsidRPr="007B4E6C">
        <w:t xml:space="preserve"> </w:t>
      </w:r>
      <w:r w:rsidRPr="007B4E6C">
        <w:rPr>
          <w:rFonts w:eastAsiaTheme="minorHAnsi"/>
          <w:lang w:val="en-IN"/>
        </w:rPr>
        <w:t>Meincke O, Kaempfer D, Weickmann H, Friedrich C, Vathauer M,</w:t>
      </w:r>
    </w:p>
    <w:p w:rsidR="00195133" w:rsidRPr="007B4E6C" w:rsidRDefault="00195133" w:rsidP="007B4E6C">
      <w:pPr>
        <w:pStyle w:val="EndnoteText"/>
        <w:spacing w:line="360" w:lineRule="auto"/>
        <w:rPr>
          <w:rFonts w:ascii="Times New Roman" w:hAnsi="Times New Roman" w:cs="Times New Roman"/>
          <w:sz w:val="24"/>
          <w:szCs w:val="24"/>
          <w:lang w:val="en-IN"/>
        </w:rPr>
      </w:pPr>
      <w:r w:rsidRPr="007B4E6C">
        <w:rPr>
          <w:rFonts w:ascii="Times New Roman" w:hAnsi="Times New Roman" w:cs="Times New Roman"/>
          <w:sz w:val="24"/>
          <w:szCs w:val="24"/>
          <w:lang w:val="en-IN"/>
        </w:rPr>
        <w:t>Warth H. Polymer 2004;45(3):739–48</w:t>
      </w:r>
    </w:p>
  </w:endnote>
  <w:endnote w:id="18">
    <w:p w:rsidR="00195133" w:rsidRPr="007B4E6C" w:rsidRDefault="00195133" w:rsidP="007B4E6C">
      <w:pPr>
        <w:autoSpaceDE w:val="0"/>
        <w:autoSpaceDN w:val="0"/>
        <w:adjustRightInd w:val="0"/>
        <w:spacing w:line="360" w:lineRule="auto"/>
        <w:rPr>
          <w:rFonts w:eastAsiaTheme="minorHAnsi"/>
          <w:color w:val="0080AE"/>
          <w:lang w:val="en-IN"/>
        </w:rPr>
      </w:pPr>
      <w:r w:rsidRPr="007B4E6C">
        <w:rPr>
          <w:rStyle w:val="EndnoteReference"/>
          <w:vertAlign w:val="baseline"/>
        </w:rPr>
        <w:endnoteRef/>
      </w:r>
      <w:r w:rsidRPr="007B4E6C">
        <w:t xml:space="preserve"> </w:t>
      </w:r>
      <w:r w:rsidRPr="007B4E6C">
        <w:rPr>
          <w:rFonts w:eastAsiaTheme="minorHAnsi"/>
          <w:color w:val="0080AE"/>
          <w:lang w:val="en-IN"/>
        </w:rPr>
        <w:t>Bendjaouahdou C, Bensaad S. The effects of o</w:t>
      </w:r>
      <w:r>
        <w:rPr>
          <w:rFonts w:eastAsiaTheme="minorHAnsi"/>
          <w:color w:val="0080AE"/>
          <w:lang w:val="en-IN"/>
        </w:rPr>
        <w:t xml:space="preserve">rganoclay on the morphology and </w:t>
      </w:r>
      <w:r w:rsidRPr="007B4E6C">
        <w:rPr>
          <w:rFonts w:eastAsiaTheme="minorHAnsi"/>
          <w:color w:val="0080AE"/>
          <w:lang w:val="en-IN"/>
        </w:rPr>
        <w:t>balance properties of an immiscible polypropylene/natural rubber blend.</w:t>
      </w:r>
    </w:p>
    <w:p w:rsidR="00195133" w:rsidRPr="007B4E6C" w:rsidRDefault="00195133" w:rsidP="007B4E6C">
      <w:pPr>
        <w:pStyle w:val="EndnoteText"/>
        <w:spacing w:line="360" w:lineRule="auto"/>
        <w:rPr>
          <w:rFonts w:ascii="Times New Roman" w:hAnsi="Times New Roman" w:cs="Times New Roman"/>
          <w:sz w:val="24"/>
          <w:szCs w:val="24"/>
          <w:lang w:val="en-IN"/>
        </w:rPr>
      </w:pPr>
      <w:r w:rsidRPr="007B4E6C">
        <w:rPr>
          <w:rFonts w:ascii="Times New Roman" w:hAnsi="Times New Roman" w:cs="Times New Roman"/>
          <w:color w:val="0080AE"/>
          <w:sz w:val="24"/>
          <w:szCs w:val="24"/>
          <w:lang w:val="en-IN"/>
        </w:rPr>
        <w:t>Energy Proc 2013;36:574–90</w:t>
      </w:r>
      <w:r w:rsidRPr="007B4E6C">
        <w:rPr>
          <w:rFonts w:ascii="Times New Roman" w:hAnsi="Times New Roman" w:cs="Times New Roman"/>
          <w:color w:val="000000"/>
          <w:sz w:val="24"/>
          <w:szCs w:val="24"/>
          <w:lang w:val="en-IN"/>
        </w:rPr>
        <w:t>.</w:t>
      </w:r>
    </w:p>
  </w:endnote>
  <w:endnote w:id="19">
    <w:p w:rsidR="00195133" w:rsidRPr="007B4E6C" w:rsidRDefault="00195133" w:rsidP="007B4E6C">
      <w:pPr>
        <w:pStyle w:val="EndnoteText"/>
        <w:spacing w:line="360" w:lineRule="auto"/>
        <w:jc w:val="both"/>
        <w:rPr>
          <w:rFonts w:ascii="Times New Roman" w:hAnsi="Times New Roman" w:cs="Times New Roman"/>
          <w:sz w:val="24"/>
          <w:szCs w:val="24"/>
          <w:lang w:val="en-IN"/>
        </w:rPr>
      </w:pPr>
      <w:r w:rsidRPr="007B4E6C">
        <w:rPr>
          <w:rStyle w:val="EndnoteReference"/>
          <w:rFonts w:ascii="Times New Roman" w:hAnsi="Times New Roman" w:cs="Times New Roman"/>
          <w:sz w:val="24"/>
          <w:szCs w:val="24"/>
          <w:vertAlign w:val="baseline"/>
        </w:rPr>
        <w:endnoteRef/>
      </w:r>
      <w:r w:rsidRPr="007B4E6C">
        <w:rPr>
          <w:rFonts w:ascii="Times New Roman" w:hAnsi="Times New Roman" w:cs="Times New Roman"/>
          <w:sz w:val="24"/>
          <w:szCs w:val="24"/>
        </w:rPr>
        <w:t xml:space="preserve">    </w:t>
      </w:r>
      <w:r w:rsidRPr="007B4E6C">
        <w:rPr>
          <w:rFonts w:ascii="Times New Roman" w:hAnsi="Times New Roman" w:cs="Times New Roman"/>
          <w:sz w:val="24"/>
          <w:szCs w:val="24"/>
          <w:lang w:val="en-IN"/>
        </w:rPr>
        <w:t>Biswas S, Kar GP, Bose S. Simultaneous Improvement in Structural Properties and Microwave Shielding of Polymer Blends with Carbon Nanotubes. ChemNanoMat. 2016 Feb 1;2(2):140-8.</w:t>
      </w:r>
    </w:p>
  </w:endnote>
  <w:endnote w:id="20">
    <w:p w:rsidR="00195133" w:rsidRPr="007B4E6C" w:rsidRDefault="00195133" w:rsidP="007B4E6C">
      <w:pPr>
        <w:pStyle w:val="EndnoteText"/>
        <w:spacing w:line="360" w:lineRule="auto"/>
        <w:jc w:val="both"/>
        <w:rPr>
          <w:rFonts w:ascii="Times New Roman" w:hAnsi="Times New Roman" w:cs="Times New Roman"/>
          <w:sz w:val="24"/>
          <w:szCs w:val="24"/>
          <w:lang w:val="en-IN"/>
        </w:rPr>
      </w:pPr>
      <w:r w:rsidRPr="007B4E6C">
        <w:rPr>
          <w:rStyle w:val="EndnoteReference"/>
          <w:rFonts w:ascii="Times New Roman" w:hAnsi="Times New Roman" w:cs="Times New Roman"/>
          <w:sz w:val="24"/>
          <w:szCs w:val="24"/>
          <w:vertAlign w:val="baseline"/>
        </w:rPr>
        <w:endnoteRef/>
      </w:r>
      <w:r w:rsidRPr="007B4E6C">
        <w:rPr>
          <w:rFonts w:ascii="Times New Roman" w:hAnsi="Times New Roman" w:cs="Times New Roman"/>
          <w:sz w:val="24"/>
          <w:szCs w:val="24"/>
        </w:rPr>
        <w:t xml:space="preserve"> Li LY, Li SL, Shao Y, Dou R, Yin B, Yang MB. PVDF/PS/HDPE/MWCNTs/Fe</w:t>
      </w:r>
      <w:r w:rsidRPr="007B4E6C">
        <w:rPr>
          <w:rFonts w:ascii="Times New Roman" w:hAnsi="Times New Roman" w:cs="Times New Roman"/>
          <w:sz w:val="24"/>
          <w:szCs w:val="24"/>
          <w:vertAlign w:val="subscript"/>
        </w:rPr>
        <w:t>3</w:t>
      </w:r>
      <w:r w:rsidRPr="007B4E6C">
        <w:rPr>
          <w:rFonts w:ascii="Times New Roman" w:hAnsi="Times New Roman" w:cs="Times New Roman"/>
          <w:sz w:val="24"/>
          <w:szCs w:val="24"/>
        </w:rPr>
        <w:t>O</w:t>
      </w:r>
      <w:r w:rsidRPr="007B4E6C">
        <w:rPr>
          <w:rFonts w:ascii="Times New Roman" w:hAnsi="Times New Roman" w:cs="Times New Roman"/>
          <w:sz w:val="24"/>
          <w:szCs w:val="24"/>
          <w:vertAlign w:val="subscript"/>
        </w:rPr>
        <w:t>4</w:t>
      </w:r>
      <w:r w:rsidRPr="007B4E6C">
        <w:rPr>
          <w:rFonts w:ascii="Times New Roman" w:hAnsi="Times New Roman" w:cs="Times New Roman"/>
          <w:sz w:val="24"/>
          <w:szCs w:val="24"/>
        </w:rPr>
        <w:t xml:space="preserve"> nanocomposites: Effective and lightweight electromagnetic interference shielding material through the synergetic effect of MWCNTs and Fe</w:t>
      </w:r>
      <w:r w:rsidRPr="007B4E6C">
        <w:rPr>
          <w:rFonts w:ascii="Times New Roman" w:hAnsi="Times New Roman" w:cs="Times New Roman"/>
          <w:sz w:val="24"/>
          <w:szCs w:val="24"/>
          <w:vertAlign w:val="subscript"/>
        </w:rPr>
        <w:t>3</w:t>
      </w:r>
      <w:r w:rsidRPr="007B4E6C">
        <w:rPr>
          <w:rFonts w:ascii="Times New Roman" w:hAnsi="Times New Roman" w:cs="Times New Roman"/>
          <w:sz w:val="24"/>
          <w:szCs w:val="24"/>
        </w:rPr>
        <w:t>O</w:t>
      </w:r>
      <w:r w:rsidRPr="007B4E6C">
        <w:rPr>
          <w:rFonts w:ascii="Times New Roman" w:hAnsi="Times New Roman" w:cs="Times New Roman"/>
          <w:sz w:val="24"/>
          <w:szCs w:val="24"/>
          <w:vertAlign w:val="subscript"/>
        </w:rPr>
        <w:t xml:space="preserve">4 </w:t>
      </w:r>
      <w:r w:rsidRPr="007B4E6C">
        <w:rPr>
          <w:rFonts w:ascii="Times New Roman" w:hAnsi="Times New Roman" w:cs="Times New Roman"/>
          <w:sz w:val="24"/>
          <w:szCs w:val="24"/>
        </w:rPr>
        <w:t>nanoparticles. Current Applied Physics. 2018 Jan 31.</w:t>
      </w:r>
    </w:p>
  </w:endnote>
  <w:endnote w:id="21">
    <w:p w:rsidR="00195133" w:rsidRPr="007B4E6C" w:rsidRDefault="00195133" w:rsidP="007B4E6C">
      <w:pPr>
        <w:autoSpaceDE w:val="0"/>
        <w:autoSpaceDN w:val="0"/>
        <w:adjustRightInd w:val="0"/>
        <w:spacing w:line="360" w:lineRule="auto"/>
        <w:jc w:val="both"/>
        <w:rPr>
          <w:color w:val="000000" w:themeColor="text1"/>
        </w:rPr>
      </w:pPr>
      <w:r w:rsidRPr="007B4E6C">
        <w:rPr>
          <w:rStyle w:val="EndnoteReference"/>
          <w:vertAlign w:val="baseline"/>
        </w:rPr>
        <w:endnoteRef/>
      </w:r>
      <w:r w:rsidRPr="007B4E6C">
        <w:t xml:space="preserve"> </w:t>
      </w:r>
      <w:r w:rsidRPr="007B4E6C">
        <w:rPr>
          <w:color w:val="000000" w:themeColor="text1"/>
        </w:rPr>
        <w:t>Gubbels F, Blacher S, Vanlathem E, Jérôme R, Deltour R, Brouers F, Teyssie P. Design of electrical composites: determining the role of the morphology on the electrical properties of carbon black filled polymer blends. Macromolecules. 1995 Sep;28(5):1559-66.</w:t>
      </w:r>
    </w:p>
  </w:endnote>
  <w:endnote w:id="22">
    <w:p w:rsidR="00195133" w:rsidRPr="007B4E6C" w:rsidRDefault="00195133" w:rsidP="007B4E6C">
      <w:pPr>
        <w:pStyle w:val="EndnoteText"/>
        <w:spacing w:line="360" w:lineRule="auto"/>
        <w:jc w:val="both"/>
        <w:rPr>
          <w:rFonts w:ascii="Times New Roman" w:hAnsi="Times New Roman" w:cs="Times New Roman"/>
          <w:sz w:val="24"/>
          <w:szCs w:val="24"/>
        </w:rPr>
      </w:pPr>
      <w:r w:rsidRPr="007B4E6C">
        <w:rPr>
          <w:rStyle w:val="EndnoteReference"/>
          <w:rFonts w:ascii="Times New Roman" w:hAnsi="Times New Roman" w:cs="Times New Roman"/>
          <w:sz w:val="24"/>
          <w:szCs w:val="24"/>
          <w:vertAlign w:val="baseline"/>
        </w:rPr>
        <w:endnoteRef/>
      </w:r>
      <w:r w:rsidRPr="007B4E6C">
        <w:rPr>
          <w:rFonts w:ascii="Times New Roman" w:hAnsi="Times New Roman" w:cs="Times New Roman"/>
          <w:sz w:val="24"/>
          <w:szCs w:val="24"/>
        </w:rPr>
        <w:t xml:space="preserve"> Poyekar AV, Bhattacharyya AR, Panwar AS, Simon GP. Evolution of phase morphology and ‘network‐like’structure of multiwall carbon nanotubes in binary polymer blends during melt‐mixing. Polymer Engineering &amp; Science. 2015 Feb 1;55(2):429-42.</w:t>
      </w:r>
    </w:p>
  </w:endnote>
  <w:endnote w:id="23">
    <w:p w:rsidR="00195133" w:rsidRPr="007B4E6C" w:rsidRDefault="00195133" w:rsidP="007B4E6C">
      <w:pPr>
        <w:pStyle w:val="EndnoteText"/>
        <w:spacing w:line="360" w:lineRule="auto"/>
        <w:jc w:val="both"/>
        <w:rPr>
          <w:rFonts w:ascii="Times New Roman" w:hAnsi="Times New Roman" w:cs="Times New Roman"/>
          <w:sz w:val="24"/>
          <w:szCs w:val="24"/>
        </w:rPr>
      </w:pPr>
      <w:r w:rsidRPr="007B4E6C">
        <w:rPr>
          <w:rStyle w:val="EndnoteReference"/>
          <w:rFonts w:ascii="Times New Roman" w:hAnsi="Times New Roman" w:cs="Times New Roman"/>
          <w:sz w:val="24"/>
          <w:szCs w:val="24"/>
          <w:vertAlign w:val="baseline"/>
        </w:rPr>
        <w:endnoteRef/>
      </w:r>
      <w:r w:rsidRPr="007B4E6C">
        <w:rPr>
          <w:rFonts w:ascii="Times New Roman" w:hAnsi="Times New Roman" w:cs="Times New Roman"/>
          <w:sz w:val="24"/>
          <w:szCs w:val="24"/>
        </w:rPr>
        <w:t xml:space="preserve"> Nuzzo A, Bilotti E, Peijs T, Acierno D, Filippone G. Nanoparticle-induced co-continuity in immiscible polymer blends–A comparative study on bio-based PLA-PA11 blends filled with organoclay, sepiolite, and carbon nanotubes. Polymer. 2014 Sep 15;55(19):4908-19.</w:t>
      </w:r>
    </w:p>
  </w:endnote>
  <w:endnote w:id="24">
    <w:p w:rsidR="00195133" w:rsidRPr="007B4E6C" w:rsidRDefault="00195133" w:rsidP="007B4E6C">
      <w:pPr>
        <w:pStyle w:val="EndnoteText"/>
        <w:spacing w:line="360" w:lineRule="auto"/>
        <w:jc w:val="both"/>
        <w:rPr>
          <w:rFonts w:ascii="Times New Roman" w:hAnsi="Times New Roman" w:cs="Times New Roman"/>
          <w:sz w:val="24"/>
          <w:szCs w:val="24"/>
        </w:rPr>
      </w:pPr>
      <w:r w:rsidRPr="007B4E6C">
        <w:rPr>
          <w:rStyle w:val="EndnoteReference"/>
          <w:rFonts w:ascii="Times New Roman" w:hAnsi="Times New Roman" w:cs="Times New Roman"/>
          <w:sz w:val="24"/>
          <w:szCs w:val="24"/>
          <w:vertAlign w:val="baseline"/>
        </w:rPr>
        <w:endnoteRef/>
      </w:r>
      <w:r w:rsidRPr="007B4E6C">
        <w:rPr>
          <w:rFonts w:ascii="Times New Roman" w:hAnsi="Times New Roman" w:cs="Times New Roman"/>
          <w:sz w:val="24"/>
          <w:szCs w:val="24"/>
        </w:rPr>
        <w:t xml:space="preserve"> Wu G, Li B, Jiang J. Carbon black self-networking induced co-continuity of immiscible polymer blends. Polymer. 2010 Apr 20;51(9):2077-83.</w:t>
      </w:r>
    </w:p>
  </w:endnote>
  <w:endnote w:id="25">
    <w:p w:rsidR="00195133" w:rsidRPr="007B4E6C" w:rsidRDefault="00195133" w:rsidP="007B4E6C">
      <w:pPr>
        <w:pStyle w:val="EndnoteText"/>
        <w:spacing w:line="360" w:lineRule="auto"/>
        <w:jc w:val="both"/>
        <w:rPr>
          <w:rFonts w:ascii="Times New Roman" w:hAnsi="Times New Roman" w:cs="Times New Roman"/>
          <w:sz w:val="24"/>
          <w:szCs w:val="24"/>
        </w:rPr>
      </w:pPr>
      <w:r w:rsidRPr="007B4E6C">
        <w:rPr>
          <w:rStyle w:val="EndnoteReference"/>
          <w:rFonts w:ascii="Times New Roman" w:hAnsi="Times New Roman" w:cs="Times New Roman"/>
          <w:sz w:val="24"/>
          <w:szCs w:val="24"/>
          <w:vertAlign w:val="baseline"/>
        </w:rPr>
        <w:endnoteRef/>
      </w:r>
      <w:r w:rsidRPr="007B4E6C">
        <w:rPr>
          <w:rFonts w:ascii="Times New Roman" w:hAnsi="Times New Roman" w:cs="Times New Roman"/>
          <w:sz w:val="24"/>
          <w:szCs w:val="24"/>
        </w:rPr>
        <w:t xml:space="preserve"> Otero-Navas I, Arjmand M, Sundararaj U. Carbon nanotube induced double percolation in polymer blends: Morphology, rheology and broadband dielectric properties. Polymer. 2017 Apr 7;114:122-34.</w:t>
      </w:r>
    </w:p>
  </w:endnote>
  <w:endnote w:id="26">
    <w:p w:rsidR="00195133" w:rsidRPr="007B4E6C" w:rsidRDefault="00195133" w:rsidP="007B4E6C">
      <w:pPr>
        <w:autoSpaceDE w:val="0"/>
        <w:autoSpaceDN w:val="0"/>
        <w:adjustRightInd w:val="0"/>
        <w:spacing w:line="360" w:lineRule="auto"/>
      </w:pPr>
      <w:r w:rsidRPr="007B4E6C">
        <w:rPr>
          <w:rStyle w:val="EndnoteReference"/>
          <w:vertAlign w:val="baseline"/>
        </w:rPr>
        <w:endnoteRef/>
      </w:r>
      <w:r w:rsidRPr="007B4E6C">
        <w:t xml:space="preserve"> X.-Q. Liu, Q.-Y. Wang, R.-Y. Bao, W. Yang, B.-H. Xie and M.-B. Yang, RSC Adv., 2014, 4, 49429–49441</w:t>
      </w:r>
    </w:p>
  </w:endnote>
  <w:endnote w:id="27">
    <w:p w:rsidR="00195133" w:rsidRPr="007B4E6C" w:rsidRDefault="00195133" w:rsidP="007B4E6C">
      <w:pPr>
        <w:pStyle w:val="EndnoteText"/>
        <w:spacing w:line="360" w:lineRule="auto"/>
        <w:rPr>
          <w:rFonts w:ascii="Times New Roman" w:hAnsi="Times New Roman" w:cs="Times New Roman"/>
          <w:color w:val="000000" w:themeColor="text1"/>
          <w:sz w:val="24"/>
          <w:szCs w:val="24"/>
          <w:lang w:val="en-IN"/>
        </w:rPr>
      </w:pPr>
      <w:r w:rsidRPr="007B4E6C">
        <w:rPr>
          <w:rStyle w:val="EndnoteReference"/>
          <w:rFonts w:ascii="Times New Roman" w:hAnsi="Times New Roman" w:cs="Times New Roman"/>
          <w:sz w:val="24"/>
          <w:szCs w:val="24"/>
          <w:vertAlign w:val="baseline"/>
        </w:rPr>
        <w:endnoteRef/>
      </w:r>
      <w:r w:rsidRPr="007B4E6C">
        <w:rPr>
          <w:rFonts w:ascii="Times New Roman" w:hAnsi="Times New Roman" w:cs="Times New Roman"/>
          <w:sz w:val="24"/>
          <w:szCs w:val="24"/>
        </w:rPr>
        <w:t>Otero-Navas I, Arjmand M, Sundararaj U. Carbon nanotube induced double percolation in polymer blends: Morphology, rheology and broadband dielectric properties. Polymer. 2017 Apr 7;114:122-34.</w:t>
      </w:r>
    </w:p>
  </w:endnote>
  <w:endnote w:id="28">
    <w:p w:rsidR="00195133" w:rsidRPr="007B4E6C" w:rsidRDefault="00195133" w:rsidP="007B4E6C">
      <w:pPr>
        <w:pStyle w:val="EndnoteText"/>
        <w:spacing w:line="360" w:lineRule="auto"/>
        <w:rPr>
          <w:rFonts w:ascii="Times New Roman" w:hAnsi="Times New Roman" w:cs="Times New Roman"/>
          <w:color w:val="000000" w:themeColor="text1"/>
          <w:sz w:val="24"/>
          <w:szCs w:val="24"/>
          <w:lang w:val="en-IN"/>
        </w:rPr>
      </w:pPr>
      <w:r w:rsidRPr="007B4E6C">
        <w:rPr>
          <w:rStyle w:val="EndnoteReference"/>
          <w:rFonts w:ascii="Times New Roman" w:hAnsi="Times New Roman" w:cs="Times New Roman"/>
          <w:color w:val="000000" w:themeColor="text1"/>
          <w:sz w:val="24"/>
          <w:szCs w:val="24"/>
          <w:vertAlign w:val="baseline"/>
        </w:rPr>
        <w:endnoteRef/>
      </w:r>
      <w:r w:rsidRPr="007B4E6C">
        <w:rPr>
          <w:rFonts w:ascii="Times New Roman" w:hAnsi="Times New Roman" w:cs="Times New Roman"/>
          <w:color w:val="000000" w:themeColor="text1"/>
          <w:sz w:val="24"/>
          <w:szCs w:val="24"/>
        </w:rPr>
        <w:t xml:space="preserve"> </w:t>
      </w:r>
      <w:r w:rsidRPr="007B4E6C">
        <w:rPr>
          <w:rFonts w:ascii="Times New Roman" w:hAnsi="Times New Roman" w:cs="Times New Roman"/>
          <w:color w:val="000000" w:themeColor="text1"/>
          <w:sz w:val="24"/>
          <w:szCs w:val="24"/>
          <w:lang w:val="en-IN"/>
        </w:rPr>
        <w:t>J. Urquijoa, N. Aranburua, S. Dagréoub, G. Guerrica-Echevarríaa,</w:t>
      </w:r>
      <w:r w:rsidRPr="007B4E6C">
        <w:rPr>
          <w:rFonts w:ascii="Times New Roman" w:eastAsia="MS Gothic" w:hAnsi="Times New Roman" w:cs="Times New Roman"/>
          <w:color w:val="000000" w:themeColor="text1"/>
          <w:sz w:val="24"/>
          <w:szCs w:val="24"/>
          <w:lang w:val="en-IN"/>
        </w:rPr>
        <w:t>⁎</w:t>
      </w:r>
      <w:r w:rsidRPr="007B4E6C">
        <w:rPr>
          <w:rFonts w:ascii="Times New Roman" w:hAnsi="Times New Roman" w:cs="Times New Roman"/>
          <w:color w:val="000000" w:themeColor="text1"/>
          <w:sz w:val="24"/>
          <w:szCs w:val="24"/>
          <w:lang w:val="en-IN"/>
        </w:rPr>
        <w:t>, J.I. Eguiazábala European Polymer Journal 93 (2017) 545–555</w:t>
      </w:r>
    </w:p>
  </w:endnote>
  <w:endnote w:id="29">
    <w:p w:rsidR="00195133" w:rsidRPr="007B4E6C" w:rsidRDefault="00195133" w:rsidP="007B4E6C">
      <w:pPr>
        <w:autoSpaceDE w:val="0"/>
        <w:autoSpaceDN w:val="0"/>
        <w:adjustRightInd w:val="0"/>
        <w:spacing w:line="360" w:lineRule="auto"/>
        <w:rPr>
          <w:color w:val="0080AE"/>
        </w:rPr>
      </w:pPr>
      <w:r w:rsidRPr="007B4E6C">
        <w:rPr>
          <w:rStyle w:val="EndnoteReference"/>
          <w:vertAlign w:val="baseline"/>
        </w:rPr>
        <w:endnoteRef/>
      </w:r>
      <w:r w:rsidRPr="007B4E6C">
        <w:t xml:space="preserve"> </w:t>
      </w:r>
      <w:r w:rsidRPr="007B4E6C">
        <w:rPr>
          <w:color w:val="0080AE"/>
        </w:rPr>
        <w:t>Vleminckx G, Bose S, Leys J, Vermant J, Wübbenhorst M, Abdala AA, et al. Effect</w:t>
      </w:r>
    </w:p>
    <w:p w:rsidR="00195133" w:rsidRPr="007B4E6C" w:rsidRDefault="00195133" w:rsidP="007B4E6C">
      <w:pPr>
        <w:autoSpaceDE w:val="0"/>
        <w:autoSpaceDN w:val="0"/>
        <w:adjustRightInd w:val="0"/>
        <w:spacing w:line="360" w:lineRule="auto"/>
        <w:rPr>
          <w:color w:val="0080AE"/>
        </w:rPr>
      </w:pPr>
      <w:r w:rsidRPr="007B4E6C">
        <w:rPr>
          <w:color w:val="0080AE"/>
        </w:rPr>
        <w:t xml:space="preserve">of thermally reduced graphene sheets on the </w:t>
      </w:r>
      <w:r>
        <w:rPr>
          <w:color w:val="0080AE"/>
        </w:rPr>
        <w:t xml:space="preserve">phase behavior, morphology, and </w:t>
      </w:r>
      <w:r w:rsidRPr="007B4E6C">
        <w:rPr>
          <w:color w:val="0080AE"/>
        </w:rPr>
        <w:t>electrical conductivity in poly(r-meth</w:t>
      </w:r>
      <w:r>
        <w:rPr>
          <w:color w:val="0080AE"/>
        </w:rPr>
        <w:t xml:space="preserve">yl styrene)-co-(acrylonitrile)/ </w:t>
      </w:r>
      <w:r w:rsidRPr="007B4E6C">
        <w:rPr>
          <w:color w:val="0080AE"/>
        </w:rPr>
        <w:t>poly(methyl-methacrylate) bl</w:t>
      </w:r>
      <w:r>
        <w:rPr>
          <w:color w:val="0080AE"/>
        </w:rPr>
        <w:t xml:space="preserve">ends. ACS Appl Mater Interfaces </w:t>
      </w:r>
      <w:r w:rsidRPr="007B4E6C">
        <w:rPr>
          <w:color w:val="0080AE"/>
        </w:rPr>
        <w:t>2011;3(8):3172–80</w:t>
      </w:r>
    </w:p>
  </w:endnote>
  <w:endnote w:id="30">
    <w:p w:rsidR="00195133" w:rsidRPr="007B4E6C" w:rsidRDefault="00195133" w:rsidP="007B4E6C">
      <w:pPr>
        <w:autoSpaceDE w:val="0"/>
        <w:autoSpaceDN w:val="0"/>
        <w:adjustRightInd w:val="0"/>
        <w:spacing w:line="360" w:lineRule="auto"/>
        <w:rPr>
          <w:color w:val="0080AE"/>
        </w:rPr>
      </w:pPr>
      <w:r w:rsidRPr="007B4E6C">
        <w:rPr>
          <w:rStyle w:val="EndnoteReference"/>
          <w:vertAlign w:val="baseline"/>
        </w:rPr>
        <w:endnoteRef/>
      </w:r>
      <w:r w:rsidRPr="007B4E6C">
        <w:t xml:space="preserve"> </w:t>
      </w:r>
      <w:r w:rsidRPr="007B4E6C">
        <w:rPr>
          <w:color w:val="0080AE"/>
        </w:rPr>
        <w:t>Bose S, Özdilek C, Leys J, Seo JW, Wübbenh</w:t>
      </w:r>
      <w:r>
        <w:rPr>
          <w:color w:val="0080AE"/>
        </w:rPr>
        <w:t xml:space="preserve">orst M, Vermant J, et al. Phase </w:t>
      </w:r>
      <w:r w:rsidRPr="007B4E6C">
        <w:rPr>
          <w:color w:val="0080AE"/>
        </w:rPr>
        <w:t>separation as a tool to control dispersion of multiwall carbon nano</w:t>
      </w:r>
      <w:r>
        <w:rPr>
          <w:color w:val="0080AE"/>
        </w:rPr>
        <w:t xml:space="preserve">tubes in </w:t>
      </w:r>
      <w:r w:rsidRPr="007B4E6C">
        <w:rPr>
          <w:color w:val="0080AE"/>
        </w:rPr>
        <w:t>polymeric blends. ACS Appl Mater Interfaces 2010;2(3):800–7</w:t>
      </w:r>
      <w:r w:rsidRPr="007B4E6C">
        <w:rPr>
          <w:color w:val="000000"/>
        </w:rPr>
        <w:t>.</w:t>
      </w:r>
    </w:p>
  </w:endnote>
  <w:endnote w:id="31">
    <w:p w:rsidR="00195133" w:rsidRPr="007B4E6C" w:rsidRDefault="00195133" w:rsidP="007B4E6C">
      <w:pPr>
        <w:autoSpaceDE w:val="0"/>
        <w:autoSpaceDN w:val="0"/>
        <w:adjustRightInd w:val="0"/>
        <w:spacing w:line="360" w:lineRule="auto"/>
        <w:rPr>
          <w:color w:val="0080AE"/>
        </w:rPr>
      </w:pPr>
      <w:r w:rsidRPr="007B4E6C">
        <w:rPr>
          <w:rStyle w:val="EndnoteReference"/>
          <w:vertAlign w:val="baseline"/>
        </w:rPr>
        <w:endnoteRef/>
      </w:r>
      <w:r w:rsidRPr="007B4E6C">
        <w:t xml:space="preserve"> </w:t>
      </w:r>
      <w:r w:rsidRPr="007B4E6C">
        <w:rPr>
          <w:color w:val="0080AE"/>
        </w:rPr>
        <w:t>Bangarusampath DS, Ruckdäschel H, Altstädt V, Sandler JKW, Garray D, Shaffer</w:t>
      </w:r>
    </w:p>
    <w:p w:rsidR="00195133" w:rsidRPr="007B4E6C" w:rsidRDefault="00195133" w:rsidP="007B4E6C">
      <w:pPr>
        <w:autoSpaceDE w:val="0"/>
        <w:autoSpaceDN w:val="0"/>
        <w:adjustRightInd w:val="0"/>
        <w:spacing w:line="360" w:lineRule="auto"/>
        <w:rPr>
          <w:color w:val="0080AE"/>
        </w:rPr>
      </w:pPr>
      <w:r w:rsidRPr="007B4E6C">
        <w:rPr>
          <w:color w:val="0080AE"/>
        </w:rPr>
        <w:t xml:space="preserve">MSP. Rheology and properties of </w:t>
      </w:r>
      <w:r>
        <w:rPr>
          <w:color w:val="0080AE"/>
        </w:rPr>
        <w:t xml:space="preserve">melt-processed poly(ether ether </w:t>
      </w:r>
      <w:r w:rsidRPr="007B4E6C">
        <w:rPr>
          <w:color w:val="0080AE"/>
        </w:rPr>
        <w:t>ketone)/multi-wall carbon nanotube composit</w:t>
      </w:r>
      <w:r>
        <w:rPr>
          <w:color w:val="0080AE"/>
        </w:rPr>
        <w:t xml:space="preserve">es. Polymer </w:t>
      </w:r>
      <w:r w:rsidRPr="007B4E6C">
        <w:rPr>
          <w:color w:val="0080AE"/>
        </w:rPr>
        <w:t>2009;50(24):5803–11</w:t>
      </w:r>
      <w:r w:rsidRPr="007B4E6C">
        <w:rPr>
          <w:color w:val="000000"/>
        </w:rPr>
        <w:t>.</w:t>
      </w:r>
    </w:p>
  </w:endnote>
  <w:endnote w:id="32">
    <w:p w:rsidR="00195133" w:rsidRPr="007B4E6C" w:rsidRDefault="00195133" w:rsidP="007B4E6C">
      <w:pPr>
        <w:autoSpaceDE w:val="0"/>
        <w:autoSpaceDN w:val="0"/>
        <w:adjustRightInd w:val="0"/>
        <w:spacing w:line="360" w:lineRule="auto"/>
        <w:rPr>
          <w:color w:val="0080AE"/>
        </w:rPr>
      </w:pPr>
      <w:r w:rsidRPr="007B4E6C">
        <w:rPr>
          <w:rStyle w:val="EndnoteReference"/>
          <w:vertAlign w:val="baseline"/>
        </w:rPr>
        <w:endnoteRef/>
      </w:r>
      <w:r w:rsidRPr="007B4E6C">
        <w:t xml:space="preserve"> </w:t>
      </w:r>
      <w:r w:rsidRPr="007B4E6C">
        <w:rPr>
          <w:color w:val="0080AE"/>
        </w:rPr>
        <w:t>Chatterjee T, Krishnamoorti R. Rheol</w:t>
      </w:r>
      <w:r>
        <w:rPr>
          <w:color w:val="0080AE"/>
        </w:rPr>
        <w:t xml:space="preserve">ogy of polymer carbon nanotubes </w:t>
      </w:r>
      <w:r w:rsidRPr="007B4E6C">
        <w:rPr>
          <w:color w:val="0080AE"/>
        </w:rPr>
        <w:t>composites. Soft Matter 2013;9(40):9515–29</w:t>
      </w:r>
      <w:r w:rsidRPr="007B4E6C">
        <w:rPr>
          <w:color w:val="000000"/>
        </w:rPr>
        <w:t>.</w:t>
      </w:r>
    </w:p>
  </w:endnote>
  <w:endnote w:id="33">
    <w:p w:rsidR="00195133" w:rsidRPr="007B4E6C" w:rsidRDefault="00195133" w:rsidP="007B4E6C">
      <w:pPr>
        <w:autoSpaceDE w:val="0"/>
        <w:autoSpaceDN w:val="0"/>
        <w:adjustRightInd w:val="0"/>
        <w:spacing w:line="360" w:lineRule="auto"/>
        <w:rPr>
          <w:color w:val="0080AE"/>
        </w:rPr>
      </w:pPr>
      <w:r w:rsidRPr="007B4E6C">
        <w:rPr>
          <w:rStyle w:val="EndnoteReference"/>
          <w:vertAlign w:val="baseline"/>
        </w:rPr>
        <w:endnoteRef/>
      </w:r>
      <w:r w:rsidRPr="007B4E6C">
        <w:t xml:space="preserve"> </w:t>
      </w:r>
      <w:r w:rsidRPr="007B4E6C">
        <w:rPr>
          <w:color w:val="0080AE"/>
        </w:rPr>
        <w:t xml:space="preserve">Pan Y, Li L. Percolation and gel-like behavior </w:t>
      </w:r>
      <w:r>
        <w:rPr>
          <w:color w:val="0080AE"/>
        </w:rPr>
        <w:t xml:space="preserve">of multiwalled carbon nanotube/ </w:t>
      </w:r>
      <w:r w:rsidRPr="007B4E6C">
        <w:rPr>
          <w:color w:val="0080AE"/>
        </w:rPr>
        <w:t>polypropylene composites influenced by nanotube aspect ratio. Polymer</w:t>
      </w:r>
    </w:p>
    <w:p w:rsidR="00195133" w:rsidRPr="007B4E6C" w:rsidRDefault="00195133" w:rsidP="007B4E6C">
      <w:pPr>
        <w:pStyle w:val="EndnoteText"/>
        <w:spacing w:line="360" w:lineRule="auto"/>
        <w:rPr>
          <w:rFonts w:ascii="Times New Roman" w:hAnsi="Times New Roman" w:cs="Times New Roman"/>
          <w:sz w:val="24"/>
          <w:szCs w:val="24"/>
        </w:rPr>
      </w:pPr>
      <w:r w:rsidRPr="007B4E6C">
        <w:rPr>
          <w:rFonts w:ascii="Times New Roman" w:hAnsi="Times New Roman" w:cs="Times New Roman"/>
          <w:color w:val="0080AE"/>
          <w:sz w:val="24"/>
          <w:szCs w:val="24"/>
        </w:rPr>
        <w:t>2013;54(3):1218–26</w:t>
      </w:r>
      <w:r w:rsidRPr="007B4E6C">
        <w:rPr>
          <w:rFonts w:ascii="Times New Roman" w:hAnsi="Times New Roman" w:cs="Times New Roman"/>
          <w:color w:val="000000"/>
          <w:sz w:val="24"/>
          <w:szCs w:val="24"/>
        </w:rPr>
        <w:t>.</w:t>
      </w:r>
    </w:p>
  </w:endnote>
  <w:endnote w:id="34">
    <w:p w:rsidR="00195133" w:rsidRPr="007B4E6C" w:rsidRDefault="00195133" w:rsidP="007B4E6C">
      <w:pPr>
        <w:autoSpaceDE w:val="0"/>
        <w:autoSpaceDN w:val="0"/>
        <w:adjustRightInd w:val="0"/>
        <w:spacing w:line="360" w:lineRule="auto"/>
        <w:rPr>
          <w:color w:val="0080AE"/>
        </w:rPr>
      </w:pPr>
      <w:r w:rsidRPr="007B4E6C">
        <w:rPr>
          <w:rStyle w:val="EndnoteReference"/>
          <w:vertAlign w:val="baseline"/>
        </w:rPr>
        <w:endnoteRef/>
      </w:r>
      <w:r w:rsidRPr="007B4E6C">
        <w:t xml:space="preserve"> </w:t>
      </w:r>
      <w:r w:rsidRPr="007B4E6C">
        <w:rPr>
          <w:color w:val="0080AE"/>
        </w:rPr>
        <w:t>George S, Ramamurthy K, Anand JS, Groeni</w:t>
      </w:r>
      <w:r>
        <w:rPr>
          <w:color w:val="0080AE"/>
        </w:rPr>
        <w:t xml:space="preserve">nckx G, Varughese KT, Thomas S. </w:t>
      </w:r>
      <w:r w:rsidRPr="007B4E6C">
        <w:rPr>
          <w:color w:val="0080AE"/>
        </w:rPr>
        <w:t>Rheological behaviour of thermoplastic elastomers from polypropylene/</w:t>
      </w:r>
    </w:p>
    <w:p w:rsidR="00195133" w:rsidRPr="007B4E6C" w:rsidRDefault="00195133" w:rsidP="007B4E6C">
      <w:pPr>
        <w:autoSpaceDE w:val="0"/>
        <w:autoSpaceDN w:val="0"/>
        <w:adjustRightInd w:val="0"/>
        <w:spacing w:line="360" w:lineRule="auto"/>
        <w:rPr>
          <w:color w:val="0080AE"/>
        </w:rPr>
      </w:pPr>
      <w:r w:rsidRPr="007B4E6C">
        <w:rPr>
          <w:color w:val="0080AE"/>
        </w:rPr>
        <w:t>acrylonitrile–butadiene rubber blends: effect of blend ratio, reactive</w:t>
      </w:r>
    </w:p>
    <w:p w:rsidR="00195133" w:rsidRPr="007B4E6C" w:rsidRDefault="00195133" w:rsidP="007B4E6C">
      <w:pPr>
        <w:pStyle w:val="EndnoteText"/>
        <w:spacing w:line="360" w:lineRule="auto"/>
        <w:rPr>
          <w:rFonts w:ascii="Times New Roman" w:hAnsi="Times New Roman" w:cs="Times New Roman"/>
          <w:sz w:val="24"/>
          <w:szCs w:val="24"/>
        </w:rPr>
      </w:pPr>
      <w:r w:rsidRPr="007B4E6C">
        <w:rPr>
          <w:rFonts w:ascii="Times New Roman" w:hAnsi="Times New Roman" w:cs="Times New Roman"/>
          <w:color w:val="0080AE"/>
          <w:sz w:val="24"/>
          <w:szCs w:val="24"/>
        </w:rPr>
        <w:t>compatibilization and dynamic vulcanization. Polymer 1999;40(15):4325–44</w:t>
      </w:r>
      <w:r w:rsidRPr="007B4E6C">
        <w:rPr>
          <w:rFonts w:ascii="Times New Roman" w:hAnsi="Times New Roman" w:cs="Times New Roman"/>
          <w:color w:val="000000"/>
          <w:sz w:val="24"/>
          <w:szCs w:val="24"/>
        </w:rPr>
        <w:t>.</w:t>
      </w:r>
    </w:p>
  </w:endnote>
  <w:endnote w:id="35">
    <w:p w:rsidR="00195133" w:rsidRPr="007B4E6C" w:rsidRDefault="00195133" w:rsidP="007B4E6C">
      <w:pPr>
        <w:autoSpaceDE w:val="0"/>
        <w:autoSpaceDN w:val="0"/>
        <w:adjustRightInd w:val="0"/>
        <w:spacing w:line="360" w:lineRule="auto"/>
        <w:rPr>
          <w:color w:val="0080AE"/>
        </w:rPr>
      </w:pPr>
      <w:r w:rsidRPr="007B4E6C">
        <w:rPr>
          <w:rStyle w:val="EndnoteReference"/>
          <w:vertAlign w:val="baseline"/>
        </w:rPr>
        <w:endnoteRef/>
      </w:r>
      <w:r w:rsidRPr="007B4E6C">
        <w:t xml:space="preserve"> </w:t>
      </w:r>
      <w:r w:rsidRPr="007B4E6C">
        <w:rPr>
          <w:color w:val="0080AE"/>
        </w:rPr>
        <w:t>Teng CC, Ma CCM, Huang YW, Yuen SM, Weng CC, Chen CH, et al. Effect of</w:t>
      </w:r>
    </w:p>
    <w:p w:rsidR="00195133" w:rsidRPr="007B4E6C" w:rsidRDefault="00195133" w:rsidP="007B4E6C">
      <w:pPr>
        <w:autoSpaceDE w:val="0"/>
        <w:autoSpaceDN w:val="0"/>
        <w:adjustRightInd w:val="0"/>
        <w:spacing w:line="360" w:lineRule="auto"/>
        <w:rPr>
          <w:color w:val="0080AE"/>
        </w:rPr>
      </w:pPr>
      <w:r w:rsidRPr="007B4E6C">
        <w:rPr>
          <w:color w:val="0080AE"/>
        </w:rPr>
        <w:t>MWCNT content on rheological and dynamic mechanical properties of</w:t>
      </w:r>
    </w:p>
    <w:p w:rsidR="00195133" w:rsidRPr="007B4E6C" w:rsidRDefault="00195133" w:rsidP="007B4E6C">
      <w:pPr>
        <w:autoSpaceDE w:val="0"/>
        <w:autoSpaceDN w:val="0"/>
        <w:adjustRightInd w:val="0"/>
        <w:spacing w:line="360" w:lineRule="auto"/>
        <w:rPr>
          <w:color w:val="0080AE"/>
        </w:rPr>
      </w:pPr>
      <w:r w:rsidRPr="007B4E6C">
        <w:rPr>
          <w:color w:val="0080AE"/>
        </w:rPr>
        <w:t>multiwalled carbon nanotube/polypropylene composites. Composites Part A</w:t>
      </w:r>
    </w:p>
    <w:p w:rsidR="00195133" w:rsidRPr="007B4E6C" w:rsidRDefault="00195133" w:rsidP="007B4E6C">
      <w:pPr>
        <w:pStyle w:val="EndnoteText"/>
        <w:spacing w:line="360" w:lineRule="auto"/>
        <w:rPr>
          <w:rFonts w:ascii="Times New Roman" w:hAnsi="Times New Roman" w:cs="Times New Roman"/>
          <w:sz w:val="24"/>
          <w:szCs w:val="24"/>
        </w:rPr>
      </w:pPr>
      <w:r w:rsidRPr="007B4E6C">
        <w:rPr>
          <w:rFonts w:ascii="Times New Roman" w:hAnsi="Times New Roman" w:cs="Times New Roman"/>
          <w:color w:val="0080AE"/>
          <w:sz w:val="24"/>
          <w:szCs w:val="24"/>
        </w:rPr>
        <w:t>2008;39(12):1869–75</w:t>
      </w:r>
      <w:r w:rsidRPr="007B4E6C">
        <w:rPr>
          <w:rFonts w:ascii="Times New Roman" w:hAnsi="Times New Roman" w:cs="Times New Roman"/>
          <w:color w:val="000000"/>
          <w:sz w:val="24"/>
          <w:szCs w:val="24"/>
        </w:rPr>
        <w:t>.</w:t>
      </w:r>
    </w:p>
  </w:endnote>
  <w:endnote w:id="36">
    <w:p w:rsidR="00195133" w:rsidRPr="007B4E6C" w:rsidRDefault="00195133" w:rsidP="007B4E6C">
      <w:pPr>
        <w:autoSpaceDE w:val="0"/>
        <w:autoSpaceDN w:val="0"/>
        <w:adjustRightInd w:val="0"/>
        <w:spacing w:line="360" w:lineRule="auto"/>
      </w:pPr>
      <w:r w:rsidRPr="007B4E6C">
        <w:rPr>
          <w:rStyle w:val="EndnoteReference"/>
          <w:vertAlign w:val="baseline"/>
        </w:rPr>
        <w:endnoteRef/>
      </w:r>
      <w:r w:rsidRPr="007B4E6C">
        <w:t xml:space="preserve"> W.S. Chow, A.A. Bakar, Z.A.M. Ishak, J. Karger-Kocsis, U.S. Ishiaku, Effect of maleic</w:t>
      </w:r>
    </w:p>
    <w:p w:rsidR="00195133" w:rsidRPr="007B4E6C" w:rsidRDefault="00195133" w:rsidP="007B4E6C">
      <w:pPr>
        <w:autoSpaceDE w:val="0"/>
        <w:autoSpaceDN w:val="0"/>
        <w:adjustRightInd w:val="0"/>
        <w:spacing w:line="360" w:lineRule="auto"/>
      </w:pPr>
      <w:r w:rsidRPr="007B4E6C">
        <w:t>anhydride-grafted ethylene</w:t>
      </w:r>
      <w:r w:rsidRPr="007B4E6C">
        <w:rPr>
          <w:rFonts w:eastAsia="AdvOT596495f2+20"/>
        </w:rPr>
        <w:t>–</w:t>
      </w:r>
      <w:r w:rsidRPr="007B4E6C">
        <w:t>propylene rubber on the mechanical, rheological and</w:t>
      </w:r>
    </w:p>
    <w:p w:rsidR="00195133" w:rsidRPr="007B4E6C" w:rsidRDefault="00195133" w:rsidP="007B4E6C">
      <w:pPr>
        <w:autoSpaceDE w:val="0"/>
        <w:autoSpaceDN w:val="0"/>
        <w:adjustRightInd w:val="0"/>
        <w:spacing w:line="360" w:lineRule="auto"/>
      </w:pPr>
      <w:r w:rsidRPr="007B4E6C">
        <w:t>morphological properties of organoclay reinforced polyamide 6/polypropylene</w:t>
      </w:r>
    </w:p>
    <w:p w:rsidR="00195133" w:rsidRPr="007B4E6C" w:rsidRDefault="00195133" w:rsidP="007B4E6C">
      <w:pPr>
        <w:pStyle w:val="EndnoteText"/>
        <w:spacing w:line="360" w:lineRule="auto"/>
        <w:rPr>
          <w:rFonts w:ascii="Times New Roman" w:hAnsi="Times New Roman" w:cs="Times New Roman"/>
          <w:sz w:val="24"/>
          <w:szCs w:val="24"/>
        </w:rPr>
      </w:pPr>
      <w:r w:rsidRPr="007B4E6C">
        <w:rPr>
          <w:rFonts w:ascii="Times New Roman" w:hAnsi="Times New Roman" w:cs="Times New Roman"/>
          <w:sz w:val="24"/>
          <w:szCs w:val="24"/>
        </w:rPr>
        <w:t>nanocomposites, Eur. Polym. J. 41 (2005) 687</w:t>
      </w:r>
      <w:r w:rsidRPr="007B4E6C">
        <w:rPr>
          <w:rFonts w:ascii="Times New Roman" w:eastAsia="AdvOT596495f2+20" w:hAnsi="Times New Roman" w:cs="Times New Roman"/>
          <w:sz w:val="24"/>
          <w:szCs w:val="24"/>
        </w:rPr>
        <w:t>–</w:t>
      </w:r>
      <w:r w:rsidRPr="007B4E6C">
        <w:rPr>
          <w:rFonts w:ascii="Times New Roman" w:hAnsi="Times New Roman" w:cs="Times New Roman"/>
          <w:sz w:val="24"/>
          <w:szCs w:val="24"/>
        </w:rPr>
        <w:t>696</w:t>
      </w:r>
    </w:p>
    <w:p w:rsidR="00195133" w:rsidRPr="007B4E6C" w:rsidRDefault="00195133" w:rsidP="007B4E6C">
      <w:pPr>
        <w:pStyle w:val="EndnoteText"/>
        <w:spacing w:line="360" w:lineRule="auto"/>
        <w:rPr>
          <w:rFonts w:ascii="Times New Roman" w:hAnsi="Times New Roman" w:cs="Times New Roman"/>
          <w:sz w:val="24"/>
          <w:szCs w:val="24"/>
        </w:rPr>
      </w:pPr>
    </w:p>
  </w:endnote>
  <w:endnote w:id="37">
    <w:p w:rsidR="00195133" w:rsidRPr="007B4E6C" w:rsidRDefault="00195133" w:rsidP="007B4E6C">
      <w:pPr>
        <w:autoSpaceDE w:val="0"/>
        <w:autoSpaceDN w:val="0"/>
        <w:adjustRightInd w:val="0"/>
        <w:spacing w:line="360" w:lineRule="auto"/>
      </w:pPr>
      <w:r w:rsidRPr="007B4E6C">
        <w:rPr>
          <w:rStyle w:val="EndnoteReference"/>
          <w:vertAlign w:val="baseline"/>
        </w:rPr>
        <w:endnoteRef/>
      </w:r>
      <w:r w:rsidRPr="007B4E6C">
        <w:t xml:space="preserve"> Ali Reza Zanjanijama, Shokoufeh Hakima,</w:t>
      </w:r>
      <w:r w:rsidRPr="007B4E6C">
        <w:rPr>
          <w:rFonts w:ascii="Cambria Math" w:eastAsia="AdvOT8608a8d1+22" w:hAnsi="Cambria Math" w:cs="Cambria Math"/>
        </w:rPr>
        <w:t>∗</w:t>
      </w:r>
      <w:r w:rsidRPr="007B4E6C">
        <w:t xml:space="preserve">, Hamed Azizib Rheological, mechanical and thermal properties of the PA/PVB blends and their nanocomposites: Structure-property relationships </w:t>
      </w:r>
      <w:r w:rsidRPr="007B4E6C">
        <w:rPr>
          <w:color w:val="0080AC"/>
        </w:rPr>
        <w:t>Polymer Testing 66 (2018) 48–63</w:t>
      </w:r>
    </w:p>
  </w:endnote>
  <w:endnote w:id="38">
    <w:p w:rsidR="00195133" w:rsidRPr="007B4E6C" w:rsidRDefault="00195133" w:rsidP="007B4E6C">
      <w:pPr>
        <w:pStyle w:val="EndnoteText"/>
        <w:spacing w:line="360" w:lineRule="auto"/>
        <w:rPr>
          <w:rFonts w:ascii="Times New Roman" w:hAnsi="Times New Roman" w:cs="Times New Roman"/>
          <w:sz w:val="24"/>
          <w:szCs w:val="24"/>
        </w:rPr>
      </w:pPr>
      <w:r w:rsidRPr="007B4E6C">
        <w:rPr>
          <w:rStyle w:val="EndnoteReference"/>
          <w:rFonts w:ascii="Times New Roman" w:hAnsi="Times New Roman" w:cs="Times New Roman"/>
          <w:sz w:val="24"/>
          <w:szCs w:val="24"/>
          <w:vertAlign w:val="baseline"/>
        </w:rPr>
        <w:endnoteRef/>
      </w:r>
      <w:r w:rsidRPr="007B4E6C">
        <w:rPr>
          <w:rFonts w:ascii="Times New Roman" w:hAnsi="Times New Roman" w:cs="Times New Roman"/>
          <w:sz w:val="24"/>
          <w:szCs w:val="24"/>
        </w:rPr>
        <w:t xml:space="preserve"> RUNMING LI,1,2 WEI YU,1 AND CHIXING ZHOUJournal of Macromolecular Sciencew, Part B: Physics, 45:889–898, 2006</w:t>
      </w:r>
    </w:p>
  </w:endnote>
  <w:endnote w:id="39">
    <w:p w:rsidR="00195133" w:rsidRPr="007B4E6C" w:rsidRDefault="00195133" w:rsidP="007B4E6C">
      <w:pPr>
        <w:autoSpaceDE w:val="0"/>
        <w:autoSpaceDN w:val="0"/>
        <w:adjustRightInd w:val="0"/>
        <w:spacing w:line="360" w:lineRule="auto"/>
        <w:rPr>
          <w:color w:val="0080AE"/>
        </w:rPr>
      </w:pPr>
      <w:r w:rsidRPr="007B4E6C">
        <w:rPr>
          <w:rStyle w:val="EndnoteReference"/>
          <w:vertAlign w:val="baseline"/>
        </w:rPr>
        <w:endnoteRef/>
      </w:r>
      <w:r w:rsidRPr="007B4E6C">
        <w:t xml:space="preserve"> </w:t>
      </w:r>
      <w:r w:rsidRPr="007B4E6C">
        <w:rPr>
          <w:color w:val="0080AE"/>
        </w:rPr>
        <w:t>Li R, Yu W, Zhou CX. Rheological characterization of droplet matrix versus cocontinuous</w:t>
      </w:r>
    </w:p>
    <w:p w:rsidR="00195133" w:rsidRPr="007B4E6C" w:rsidRDefault="00195133" w:rsidP="007B4E6C">
      <w:pPr>
        <w:pStyle w:val="EndnoteText"/>
        <w:spacing w:line="360" w:lineRule="auto"/>
        <w:rPr>
          <w:rFonts w:ascii="Times New Roman" w:hAnsi="Times New Roman" w:cs="Times New Roman"/>
          <w:sz w:val="24"/>
          <w:szCs w:val="24"/>
        </w:rPr>
      </w:pPr>
      <w:r w:rsidRPr="007B4E6C">
        <w:rPr>
          <w:rFonts w:ascii="Times New Roman" w:hAnsi="Times New Roman" w:cs="Times New Roman"/>
          <w:color w:val="0080AE"/>
          <w:sz w:val="24"/>
          <w:szCs w:val="24"/>
        </w:rPr>
        <w:t>morphology. J Macromol Sci B 2006;45(5):889–98</w:t>
      </w:r>
      <w:r w:rsidRPr="007B4E6C">
        <w:rPr>
          <w:rFonts w:ascii="Times New Roman" w:hAnsi="Times New Roman" w:cs="Times New Roman"/>
          <w:color w:val="000000"/>
          <w:sz w:val="24"/>
          <w:szCs w:val="24"/>
        </w:rPr>
        <w:t>.</w:t>
      </w:r>
    </w:p>
  </w:endnote>
  <w:endnote w:id="40">
    <w:p w:rsidR="00195133" w:rsidRPr="007B4E6C" w:rsidRDefault="00195133" w:rsidP="007B4E6C">
      <w:pPr>
        <w:autoSpaceDE w:val="0"/>
        <w:autoSpaceDN w:val="0"/>
        <w:adjustRightInd w:val="0"/>
        <w:spacing w:line="360" w:lineRule="auto"/>
        <w:rPr>
          <w:color w:val="0080AE"/>
        </w:rPr>
      </w:pPr>
      <w:r w:rsidRPr="007B4E6C">
        <w:rPr>
          <w:rStyle w:val="EndnoteReference"/>
          <w:vertAlign w:val="baseline"/>
        </w:rPr>
        <w:endnoteRef/>
      </w:r>
      <w:r w:rsidRPr="007B4E6C">
        <w:t xml:space="preserve"> </w:t>
      </w:r>
      <w:r>
        <w:t>.</w:t>
      </w:r>
      <w:r w:rsidRPr="007B4E6C">
        <w:rPr>
          <w:color w:val="0080AE"/>
        </w:rPr>
        <w:t>Jiang G, Huang HX, Chen ZK. Rheological responses and morphology of polylactide/linear low density polyethylene blends produced by different</w:t>
      </w:r>
    </w:p>
    <w:p w:rsidR="00195133" w:rsidRPr="007B4E6C" w:rsidRDefault="00195133" w:rsidP="007B4E6C">
      <w:pPr>
        <w:pStyle w:val="EndnoteText"/>
        <w:spacing w:line="360" w:lineRule="auto"/>
        <w:rPr>
          <w:rFonts w:ascii="Times New Roman" w:hAnsi="Times New Roman" w:cs="Times New Roman"/>
          <w:sz w:val="24"/>
          <w:szCs w:val="24"/>
        </w:rPr>
      </w:pPr>
      <w:r w:rsidRPr="007B4E6C">
        <w:rPr>
          <w:rFonts w:ascii="Times New Roman" w:hAnsi="Times New Roman" w:cs="Times New Roman"/>
          <w:color w:val="0080AE"/>
          <w:sz w:val="24"/>
          <w:szCs w:val="24"/>
        </w:rPr>
        <w:t>mixing type. Polym-Plast Technol Eng 2011;50:1035–9</w:t>
      </w:r>
      <w:r w:rsidRPr="007B4E6C">
        <w:rPr>
          <w:rFonts w:ascii="Times New Roman" w:hAnsi="Times New Roman" w:cs="Times New Roman"/>
          <w:color w:val="000000"/>
          <w:sz w:val="24"/>
          <w:szCs w:val="24"/>
        </w:rPr>
        <w:t>.</w:t>
      </w:r>
    </w:p>
  </w:endnote>
  <w:endnote w:id="41">
    <w:p w:rsidR="00195133" w:rsidRPr="007B4E6C" w:rsidRDefault="00195133" w:rsidP="007B4E6C">
      <w:pPr>
        <w:autoSpaceDE w:val="0"/>
        <w:autoSpaceDN w:val="0"/>
        <w:adjustRightInd w:val="0"/>
        <w:spacing w:line="360" w:lineRule="auto"/>
        <w:rPr>
          <w:color w:val="0080AE"/>
        </w:rPr>
      </w:pPr>
      <w:r>
        <w:t>.</w:t>
      </w:r>
      <w:r w:rsidRPr="007B4E6C">
        <w:rPr>
          <w:rStyle w:val="EndnoteReference"/>
          <w:vertAlign w:val="baseline"/>
        </w:rPr>
        <w:endnoteRef/>
      </w:r>
      <w:r w:rsidRPr="007B4E6C">
        <w:t xml:space="preserve"> </w:t>
      </w:r>
      <w:r w:rsidRPr="007B4E6C">
        <w:rPr>
          <w:color w:val="0080AE"/>
        </w:rPr>
        <w:t>Sumita M, Sakata K, Asai S, Miyasaka K, Nakagawa H. Dispersion of fillers and</w:t>
      </w:r>
    </w:p>
    <w:p w:rsidR="00195133" w:rsidRPr="007B4E6C" w:rsidRDefault="00195133" w:rsidP="007B4E6C">
      <w:pPr>
        <w:autoSpaceDE w:val="0"/>
        <w:autoSpaceDN w:val="0"/>
        <w:adjustRightInd w:val="0"/>
        <w:spacing w:line="360" w:lineRule="auto"/>
        <w:rPr>
          <w:color w:val="0080AE"/>
        </w:rPr>
      </w:pPr>
      <w:r w:rsidRPr="007B4E6C">
        <w:rPr>
          <w:color w:val="0080AE"/>
        </w:rPr>
        <w:t>the electrical conductivity of polymer blends filled with carbon black. Polym</w:t>
      </w:r>
    </w:p>
    <w:p w:rsidR="00195133" w:rsidRPr="007B4E6C" w:rsidRDefault="00195133" w:rsidP="007B4E6C">
      <w:pPr>
        <w:pStyle w:val="EndnoteText"/>
        <w:spacing w:line="360" w:lineRule="auto"/>
        <w:rPr>
          <w:rFonts w:ascii="Times New Roman" w:hAnsi="Times New Roman" w:cs="Times New Roman"/>
          <w:sz w:val="24"/>
          <w:szCs w:val="24"/>
        </w:rPr>
      </w:pPr>
      <w:r w:rsidRPr="007B4E6C">
        <w:rPr>
          <w:rFonts w:ascii="Times New Roman" w:hAnsi="Times New Roman" w:cs="Times New Roman"/>
          <w:color w:val="0080AE"/>
          <w:sz w:val="24"/>
          <w:szCs w:val="24"/>
        </w:rPr>
        <w:t>Bull 1991;25(2):265–71</w:t>
      </w:r>
      <w:r w:rsidRPr="007B4E6C">
        <w:rPr>
          <w:rFonts w:ascii="Times New Roman" w:hAnsi="Times New Roman" w:cs="Times New Roman"/>
          <w:color w:val="000000"/>
          <w:sz w:val="24"/>
          <w:szCs w:val="24"/>
        </w:rPr>
        <w:t>.</w:t>
      </w:r>
    </w:p>
  </w:endnote>
  <w:endnote w:id="42">
    <w:p w:rsidR="00195133" w:rsidRPr="007B4E6C" w:rsidRDefault="00195133" w:rsidP="007B4E6C">
      <w:pPr>
        <w:autoSpaceDE w:val="0"/>
        <w:autoSpaceDN w:val="0"/>
        <w:adjustRightInd w:val="0"/>
        <w:spacing w:line="360" w:lineRule="auto"/>
        <w:rPr>
          <w:color w:val="2197D2"/>
        </w:rPr>
      </w:pPr>
      <w:r w:rsidRPr="007B4E6C">
        <w:rPr>
          <w:rStyle w:val="EndnoteReference"/>
          <w:vertAlign w:val="baseline"/>
        </w:rPr>
        <w:endnoteRef/>
      </w:r>
      <w:r>
        <w:t>.</w:t>
      </w:r>
      <w:r w:rsidRPr="007B4E6C">
        <w:t xml:space="preserve"> </w:t>
      </w:r>
      <w:r w:rsidRPr="007B4E6C">
        <w:rPr>
          <w:color w:val="2197D2"/>
        </w:rPr>
        <w:t>Feyz E, Jahani Y, Esfandeh M, Ghafelehbashi M, Jafari SH. J Appl Polym Sci</w:t>
      </w:r>
    </w:p>
    <w:p w:rsidR="00195133" w:rsidRPr="007B4E6C" w:rsidRDefault="00195133" w:rsidP="007B4E6C">
      <w:pPr>
        <w:pStyle w:val="EndnoteText"/>
        <w:spacing w:line="360" w:lineRule="auto"/>
        <w:rPr>
          <w:rFonts w:ascii="Times New Roman" w:hAnsi="Times New Roman" w:cs="Times New Roman"/>
          <w:sz w:val="24"/>
          <w:szCs w:val="24"/>
        </w:rPr>
      </w:pPr>
      <w:r w:rsidRPr="007B4E6C">
        <w:rPr>
          <w:rFonts w:ascii="Times New Roman" w:hAnsi="Times New Roman" w:cs="Times New Roman"/>
          <w:color w:val="2197D2"/>
          <w:sz w:val="24"/>
          <w:szCs w:val="24"/>
        </w:rPr>
        <w:t>2010;118:1796</w:t>
      </w:r>
      <w:r w:rsidRPr="007B4E6C">
        <w:rPr>
          <w:rFonts w:ascii="Times New Roman" w:hAnsi="Times New Roman" w:cs="Times New Roman"/>
          <w:color w:val="000000"/>
          <w:sz w:val="24"/>
          <w:szCs w:val="24"/>
        </w:rPr>
        <w:t>.</w:t>
      </w:r>
    </w:p>
  </w:endnote>
  <w:endnote w:id="43">
    <w:p w:rsidR="00195133" w:rsidRPr="007B4E6C" w:rsidRDefault="00195133" w:rsidP="007B4E6C">
      <w:pPr>
        <w:autoSpaceDE w:val="0"/>
        <w:autoSpaceDN w:val="0"/>
        <w:adjustRightInd w:val="0"/>
        <w:spacing w:line="360" w:lineRule="auto"/>
        <w:rPr>
          <w:color w:val="2197D2"/>
        </w:rPr>
      </w:pPr>
      <w:r w:rsidRPr="007B4E6C">
        <w:rPr>
          <w:rStyle w:val="EndnoteReference"/>
          <w:vertAlign w:val="baseline"/>
        </w:rPr>
        <w:endnoteRef/>
      </w:r>
      <w:r>
        <w:t>.</w:t>
      </w:r>
      <w:r w:rsidRPr="007B4E6C">
        <w:t xml:space="preserve"> </w:t>
      </w:r>
      <w:r w:rsidRPr="007B4E6C">
        <w:rPr>
          <w:color w:val="2197D2"/>
        </w:rPr>
        <w:t>W. Zou, R.Y. Chen, G.Z. Zhang, H.C. Zhang, J.P. Qu, Mechanical, thermal and</w:t>
      </w:r>
    </w:p>
    <w:p w:rsidR="00195133" w:rsidRPr="007B4E6C" w:rsidRDefault="00195133" w:rsidP="007B4E6C">
      <w:pPr>
        <w:autoSpaceDE w:val="0"/>
        <w:autoSpaceDN w:val="0"/>
        <w:adjustRightInd w:val="0"/>
        <w:spacing w:line="360" w:lineRule="auto"/>
        <w:rPr>
          <w:color w:val="2197D2"/>
        </w:rPr>
      </w:pPr>
      <w:r w:rsidRPr="007B4E6C">
        <w:rPr>
          <w:color w:val="2197D2"/>
        </w:rPr>
        <w:t>rheological properties and morphology of poly (lactic acid)/poly (propylene</w:t>
      </w:r>
    </w:p>
    <w:p w:rsidR="00195133" w:rsidRPr="007B4E6C" w:rsidRDefault="00195133" w:rsidP="007B4E6C">
      <w:pPr>
        <w:autoSpaceDE w:val="0"/>
        <w:autoSpaceDN w:val="0"/>
        <w:adjustRightInd w:val="0"/>
        <w:spacing w:line="360" w:lineRule="auto"/>
        <w:rPr>
          <w:color w:val="2197D2"/>
        </w:rPr>
      </w:pPr>
      <w:r w:rsidRPr="007B4E6C">
        <w:rPr>
          <w:color w:val="2197D2"/>
        </w:rPr>
        <w:t>carbonate) blends prepared by vane extruder, Polym. Advan. Technol. 27</w:t>
      </w:r>
    </w:p>
    <w:p w:rsidR="00195133" w:rsidRPr="007B4E6C" w:rsidRDefault="00195133" w:rsidP="007B4E6C">
      <w:pPr>
        <w:pStyle w:val="EndnoteText"/>
        <w:spacing w:line="360" w:lineRule="auto"/>
        <w:rPr>
          <w:rFonts w:ascii="Times New Roman" w:hAnsi="Times New Roman" w:cs="Times New Roman"/>
          <w:sz w:val="24"/>
          <w:szCs w:val="24"/>
        </w:rPr>
      </w:pPr>
      <w:r w:rsidRPr="007B4E6C">
        <w:rPr>
          <w:rFonts w:ascii="Times New Roman" w:hAnsi="Times New Roman" w:cs="Times New Roman"/>
          <w:color w:val="2197D2"/>
          <w:sz w:val="24"/>
          <w:szCs w:val="24"/>
        </w:rPr>
        <w:t>(2016) 1430e1437</w:t>
      </w:r>
    </w:p>
  </w:endnote>
  <w:endnote w:id="44">
    <w:p w:rsidR="00195133" w:rsidRPr="007B4E6C" w:rsidRDefault="00195133" w:rsidP="007B4E6C">
      <w:pPr>
        <w:autoSpaceDE w:val="0"/>
        <w:autoSpaceDN w:val="0"/>
        <w:adjustRightInd w:val="0"/>
        <w:spacing w:line="360" w:lineRule="auto"/>
      </w:pPr>
      <w:r w:rsidRPr="007B4E6C">
        <w:rPr>
          <w:rStyle w:val="EndnoteReference"/>
          <w:vertAlign w:val="baseline"/>
        </w:rPr>
        <w:endnoteRef/>
      </w:r>
      <w:r>
        <w:t>.</w:t>
      </w:r>
      <w:r w:rsidRPr="007B4E6C">
        <w:t xml:space="preserve"> Khare RA, Bhattacharyya AR, Kulkarni AR, Saroop M, Biswas A. J</w:t>
      </w:r>
    </w:p>
    <w:p w:rsidR="00195133" w:rsidRPr="007B4E6C" w:rsidRDefault="00195133" w:rsidP="007B4E6C">
      <w:pPr>
        <w:pStyle w:val="EndnoteText"/>
        <w:spacing w:line="360" w:lineRule="auto"/>
        <w:rPr>
          <w:rFonts w:ascii="Times New Roman" w:hAnsi="Times New Roman" w:cs="Times New Roman"/>
          <w:sz w:val="24"/>
          <w:szCs w:val="24"/>
        </w:rPr>
      </w:pPr>
      <w:r w:rsidRPr="007B4E6C">
        <w:rPr>
          <w:rFonts w:ascii="Times New Roman" w:hAnsi="Times New Roman" w:cs="Times New Roman"/>
          <w:sz w:val="24"/>
          <w:szCs w:val="24"/>
        </w:rPr>
        <w:t>Polym Sci Part B: Polym Phys 2008;46(21):2286–95.</w:t>
      </w:r>
    </w:p>
  </w:endnote>
  <w:endnote w:id="45">
    <w:p w:rsidR="00195133" w:rsidRPr="007B4E6C" w:rsidRDefault="00195133" w:rsidP="007B4E6C">
      <w:pPr>
        <w:autoSpaceDE w:val="0"/>
        <w:autoSpaceDN w:val="0"/>
        <w:adjustRightInd w:val="0"/>
        <w:spacing w:line="360" w:lineRule="auto"/>
      </w:pPr>
      <w:r w:rsidRPr="007B4E6C">
        <w:rPr>
          <w:rStyle w:val="EndnoteReference"/>
          <w:vertAlign w:val="baseline"/>
        </w:rPr>
        <w:endnoteRef/>
      </w:r>
      <w:r>
        <w:t>.</w:t>
      </w:r>
      <w:r w:rsidRPr="007B4E6C">
        <w:t xml:space="preserve"> Cheng HKF, Sahoo N G, Pan YZ, Chan SH, Zhao JH, Chen G. J Polym Sci</w:t>
      </w:r>
    </w:p>
    <w:p w:rsidR="00195133" w:rsidRPr="007B4E6C" w:rsidRDefault="00195133" w:rsidP="007B4E6C">
      <w:pPr>
        <w:pStyle w:val="EndnoteText"/>
        <w:spacing w:line="360" w:lineRule="auto"/>
        <w:rPr>
          <w:rFonts w:ascii="Times New Roman" w:hAnsi="Times New Roman" w:cs="Times New Roman"/>
          <w:sz w:val="24"/>
          <w:szCs w:val="24"/>
        </w:rPr>
      </w:pPr>
      <w:r w:rsidRPr="007B4E6C">
        <w:rPr>
          <w:rFonts w:ascii="Times New Roman" w:hAnsi="Times New Roman" w:cs="Times New Roman"/>
          <w:sz w:val="24"/>
          <w:szCs w:val="24"/>
        </w:rPr>
        <w:t>Part B: Polym Phys 2010;48(11):1203–12.</w:t>
      </w:r>
    </w:p>
  </w:endnote>
  <w:endnote w:id="46">
    <w:p w:rsidR="00195133" w:rsidRDefault="00195133" w:rsidP="007B4E6C">
      <w:pPr>
        <w:pStyle w:val="EndnoteText"/>
        <w:spacing w:line="360" w:lineRule="auto"/>
        <w:jc w:val="both"/>
        <w:rPr>
          <w:rFonts w:ascii="Times New Roman" w:hAnsi="Times New Roman" w:cs="Times New Roman"/>
          <w:sz w:val="24"/>
          <w:szCs w:val="24"/>
        </w:rPr>
      </w:pPr>
      <w:r>
        <w:rPr>
          <w:rStyle w:val="EndnoteReference"/>
          <w:rFonts w:ascii="Times New Roman" w:hAnsi="Times New Roman" w:cs="Times New Roman"/>
          <w:sz w:val="24"/>
          <w:szCs w:val="24"/>
          <w:vertAlign w:val="baseline"/>
        </w:rPr>
        <w:t>46.</w:t>
      </w:r>
      <w:r w:rsidRPr="007B4E6C">
        <w:rPr>
          <w:rFonts w:ascii="Times New Roman" w:hAnsi="Times New Roman" w:cs="Times New Roman"/>
          <w:sz w:val="24"/>
          <w:szCs w:val="24"/>
        </w:rPr>
        <w:t>Sharma M, Singh MP, Srivastava C, Madras G, Bose S. Poly (vinylidene fluoride)-based flexible and lightweight materials for attenuating microwave radiations. ACS applied materials &amp; interfaces. 2014 Nov 19;6(23):21151-60.</w:t>
      </w:r>
    </w:p>
    <w:p w:rsidR="00195133" w:rsidRDefault="00195133" w:rsidP="007B4E6C">
      <w:pPr>
        <w:pStyle w:val="EndnoteText"/>
        <w:spacing w:line="360" w:lineRule="auto"/>
        <w:jc w:val="both"/>
        <w:rPr>
          <w:rFonts w:ascii="Times New Roman" w:hAnsi="Times New Roman" w:cs="Times New Roman"/>
          <w:sz w:val="24"/>
          <w:szCs w:val="24"/>
        </w:rPr>
      </w:pPr>
    </w:p>
    <w:p w:rsidR="00195133" w:rsidRDefault="00195133" w:rsidP="007B4E6C">
      <w:pPr>
        <w:pStyle w:val="EndnoteText"/>
        <w:spacing w:line="360" w:lineRule="auto"/>
        <w:jc w:val="both"/>
        <w:rPr>
          <w:rFonts w:ascii="Times New Roman" w:hAnsi="Times New Roman" w:cs="Times New Roman"/>
          <w:b/>
          <w:sz w:val="24"/>
          <w:szCs w:val="24"/>
        </w:rPr>
      </w:pPr>
    </w:p>
    <w:p w:rsidR="00195133" w:rsidRDefault="00195133" w:rsidP="007B4E6C">
      <w:pPr>
        <w:pStyle w:val="EndnoteText"/>
        <w:spacing w:line="360" w:lineRule="auto"/>
        <w:jc w:val="both"/>
        <w:rPr>
          <w:rFonts w:ascii="Times New Roman" w:hAnsi="Times New Roman" w:cs="Times New Roman"/>
          <w:b/>
          <w:sz w:val="24"/>
          <w:szCs w:val="24"/>
        </w:rPr>
      </w:pPr>
    </w:p>
    <w:p w:rsidR="00195133" w:rsidRDefault="00195133" w:rsidP="007B4E6C">
      <w:pPr>
        <w:pStyle w:val="EndnoteText"/>
        <w:spacing w:line="360" w:lineRule="auto"/>
        <w:jc w:val="both"/>
        <w:rPr>
          <w:rFonts w:ascii="Times New Roman" w:hAnsi="Times New Roman" w:cs="Times New Roman"/>
          <w:b/>
          <w:sz w:val="24"/>
          <w:szCs w:val="24"/>
        </w:rPr>
      </w:pPr>
    </w:p>
    <w:p w:rsidR="00195133" w:rsidRDefault="00195133" w:rsidP="007B4E6C">
      <w:pPr>
        <w:pStyle w:val="EndnoteText"/>
        <w:spacing w:line="360" w:lineRule="auto"/>
        <w:jc w:val="both"/>
        <w:rPr>
          <w:rFonts w:ascii="Times New Roman" w:hAnsi="Times New Roman" w:cs="Times New Roman"/>
          <w:b/>
          <w:sz w:val="24"/>
          <w:szCs w:val="24"/>
        </w:rPr>
      </w:pPr>
    </w:p>
    <w:p w:rsidR="00195133" w:rsidRPr="007B4E6C" w:rsidRDefault="00195133" w:rsidP="007B4E6C">
      <w:pPr>
        <w:pStyle w:val="EndnoteText"/>
        <w:spacing w:line="360" w:lineRule="auto"/>
        <w:jc w:val="both"/>
        <w:rPr>
          <w:rFonts w:ascii="Times New Roman" w:hAnsi="Times New Roman" w:cs="Times New Roman"/>
          <w:b/>
          <w:sz w:val="24"/>
          <w:szCs w:val="24"/>
        </w:rPr>
      </w:pPr>
      <w:r w:rsidRPr="007B4E6C">
        <w:rPr>
          <w:rFonts w:ascii="Times New Roman" w:hAnsi="Times New Roman" w:cs="Times New Roman"/>
          <w:b/>
          <w:sz w:val="24"/>
          <w:szCs w:val="24"/>
        </w:rPr>
        <w:t>PRINCIPAL INVISTIGATO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7B4E6C">
        <w:rPr>
          <w:rFonts w:ascii="Times New Roman" w:hAnsi="Times New Roman" w:cs="Times New Roman"/>
          <w:b/>
          <w:sz w:val="24"/>
          <w:szCs w:val="24"/>
        </w:rPr>
        <w:t>PRINCIPAL</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AdvOTd369e91e">
    <w:panose1 w:val="00000000000000000000"/>
    <w:charset w:val="00"/>
    <w:family w:val="roman"/>
    <w:notTrueType/>
    <w:pitch w:val="default"/>
    <w:sig w:usb0="00000003" w:usb1="00000000" w:usb2="00000000" w:usb3="00000000" w:csb0="00000001" w:csb1="00000000"/>
  </w:font>
  <w:font w:name="AdvOT999035f4">
    <w:panose1 w:val="00000000000000000000"/>
    <w:charset w:val="00"/>
    <w:family w:val="roman"/>
    <w:notTrueType/>
    <w:pitch w:val="default"/>
    <w:sig w:usb0="00000003" w:usb1="00000000" w:usb2="00000000" w:usb3="00000000" w:csb0="00000001" w:csb1="00000000"/>
  </w:font>
  <w:font w:name="Palatino-Roman">
    <w:altName w:val="MS Gothic"/>
    <w:panose1 w:val="00000000000000000000"/>
    <w:charset w:val="80"/>
    <w:family w:val="auto"/>
    <w:notTrueType/>
    <w:pitch w:val="default"/>
    <w:sig w:usb0="00000003" w:usb1="08070000" w:usb2="00000010" w:usb3="00000000" w:csb0="00020001" w:csb1="00000000"/>
  </w:font>
  <w:font w:name="TimesNewRoman">
    <w:altName w:val="MS Gothic"/>
    <w:panose1 w:val="00000000000000000000"/>
    <w:charset w:val="80"/>
    <w:family w:val="auto"/>
    <w:notTrueType/>
    <w:pitch w:val="default"/>
    <w:sig w:usb0="00000003" w:usb1="08070000" w:usb2="00000010" w:usb3="00000000" w:csb0="00020001" w:csb1="00000000"/>
  </w:font>
  <w:font w:name="AdvOT863180fb">
    <w:panose1 w:val="00000000000000000000"/>
    <w:charset w:val="00"/>
    <w:family w:val="roman"/>
    <w:notTrueType/>
    <w:pitch w:val="default"/>
    <w:sig w:usb0="00000003" w:usb1="00000000" w:usb2="00000000" w:usb3="00000000" w:csb0="00000001" w:csb1="00000000"/>
  </w:font>
  <w:font w:name="AdvOT999035f4+e1">
    <w:altName w:val="MS Gothic"/>
    <w:panose1 w:val="00000000000000000000"/>
    <w:charset w:val="80"/>
    <w:family w:val="auto"/>
    <w:notTrueType/>
    <w:pitch w:val="default"/>
    <w:sig w:usb0="00000001" w:usb1="08070000" w:usb2="00000010" w:usb3="00000000" w:csb0="00020000" w:csb1="00000000"/>
  </w:font>
  <w:font w:name="AdvOT2e364b11">
    <w:panose1 w:val="00000000000000000000"/>
    <w:charset w:val="00"/>
    <w:family w:val="roman"/>
    <w:notTrueType/>
    <w:pitch w:val="default"/>
    <w:sig w:usb0="00000003" w:usb1="00000000" w:usb2="00000000" w:usb3="00000000" w:csb0="00000001" w:csb1="00000000"/>
  </w:font>
  <w:font w:name="AdvOT2e364b11+fb">
    <w:panose1 w:val="00000000000000000000"/>
    <w:charset w:val="00"/>
    <w:family w:val="auto"/>
    <w:notTrueType/>
    <w:pitch w:val="default"/>
    <w:sig w:usb0="00000003" w:usb1="00000000" w:usb2="00000000" w:usb3="00000000" w:csb0="00000001" w:csb1="00000000"/>
  </w:font>
  <w:font w:name="AdvOT999035f4+fb">
    <w:panose1 w:val="00000000000000000000"/>
    <w:charset w:val="00"/>
    <w:family w:val="auto"/>
    <w:notTrueType/>
    <w:pitch w:val="default"/>
    <w:sig w:usb0="00000003" w:usb1="00000000" w:usb2="00000000" w:usb3="00000000" w:csb0="00000001" w:csb1="00000000"/>
  </w:font>
  <w:font w:name="AdvOT596495f2">
    <w:panose1 w:val="00000000000000000000"/>
    <w:charset w:val="00"/>
    <w:family w:val="roman"/>
    <w:notTrueType/>
    <w:pitch w:val="default"/>
    <w:sig w:usb0="00000003" w:usb1="00000000" w:usb2="00000000" w:usb3="00000000" w:csb0="00000001" w:csb1="00000000"/>
  </w:font>
  <w:font w:name="AdvOT596495f2+fb">
    <w:panose1 w:val="00000000000000000000"/>
    <w:charset w:val="00"/>
    <w:family w:val="auto"/>
    <w:notTrueType/>
    <w:pitch w:val="default"/>
    <w:sig w:usb0="00000003" w:usb1="00000000" w:usb2="00000000" w:usb3="00000000" w:csb0="00000001" w:csb1="00000000"/>
  </w:font>
  <w:font w:name="AdvGulliv-R">
    <w:altName w:val="MS Gothic"/>
    <w:panose1 w:val="00000000000000000000"/>
    <w:charset w:val="00"/>
    <w:family w:val="auto"/>
    <w:notTrueType/>
    <w:pitch w:val="default"/>
    <w:sig w:usb0="00000000" w:usb1="08070000" w:usb2="00000010" w:usb3="00000000" w:csb0="00020001" w:csb1="00000000"/>
  </w:font>
  <w:font w:name="AdvOT596495f2+20">
    <w:panose1 w:val="00000000000000000000"/>
    <w:charset w:val="00"/>
    <w:family w:val="swiss"/>
    <w:notTrueType/>
    <w:pitch w:val="default"/>
    <w:sig w:usb0="00000003" w:usb1="08070000" w:usb2="00000010" w:usb3="00000000" w:csb0="00020001" w:csb1="00000000"/>
  </w:font>
  <w:font w:name="Cambria Math">
    <w:panose1 w:val="02040503050406030204"/>
    <w:charset w:val="00"/>
    <w:family w:val="roman"/>
    <w:pitch w:val="variable"/>
    <w:sig w:usb0="E00006FF" w:usb1="420024FF" w:usb2="02000000" w:usb3="00000000" w:csb0="0000019F" w:csb1="00000000"/>
  </w:font>
  <w:font w:name="AdvOT8608a8d1+22">
    <w:altName w:val="Arial Unicode MS"/>
    <w:panose1 w:val="00000000000000000000"/>
    <w:charset w:val="86"/>
    <w:family w:val="auto"/>
    <w:notTrueType/>
    <w:pitch w:val="default"/>
    <w:sig w:usb0="00000001" w:usb1="080E0000" w:usb2="00000010" w:usb3="00000000" w:csb0="00040000" w:csb1="00000000"/>
  </w:font>
  <w:font w:name="Palatino Linotype">
    <w:panose1 w:val="02040502050505030304"/>
    <w:charset w:val="00"/>
    <w:family w:val="roman"/>
    <w:pitch w:val="variable"/>
    <w:sig w:usb0="E0000287" w:usb1="40000013" w:usb2="00000000" w:usb3="00000000" w:csb0="0000019F" w:csb1="00000000"/>
  </w:font>
  <w:font w:name="Times-Roman">
    <w:panose1 w:val="00000000000000000000"/>
    <w:charset w:val="00"/>
    <w:family w:val="roman"/>
    <w:notTrueType/>
    <w:pitch w:val="default"/>
    <w:sig w:usb0="00000003" w:usb1="00000000" w:usb2="00000000" w:usb3="00000000" w:csb0="00000001" w:csb1="00000000"/>
  </w:font>
  <w:font w:name="TimesTenGreek-Inclined-ACS">
    <w:altName w:val="Times New Roman"/>
    <w:panose1 w:val="00000000000000000000"/>
    <w:charset w:val="A1"/>
    <w:family w:val="auto"/>
    <w:notTrueType/>
    <w:pitch w:val="default"/>
    <w:sig w:usb0="00000081" w:usb1="00000000" w:usb2="00000000" w:usb3="00000000" w:csb0="00000008" w:csb1="00000000"/>
  </w:font>
  <w:font w:name="AdvPS6F00">
    <w:panose1 w:val="00000000000000000000"/>
    <w:charset w:val="00"/>
    <w:family w:val="roman"/>
    <w:notTrueType/>
    <w:pitch w:val="default"/>
    <w:sig w:usb0="00000003" w:usb1="00000000" w:usb2="00000000" w:usb3="00000000" w:csb0="00000001" w:csb1="00000000"/>
  </w:font>
  <w:font w:name="AdvP7627">
    <w:panose1 w:val="00000000000000000000"/>
    <w:charset w:val="00"/>
    <w:family w:val="roman"/>
    <w:notTrueType/>
    <w:pitch w:val="default"/>
    <w:sig w:usb0="00000003" w:usb1="00000000" w:usb2="00000000" w:usb3="00000000" w:csb0="00000001" w:csb1="00000000"/>
  </w:font>
  <w:font w:name="AdvOTdd3b7348.I+03">
    <w:altName w:val="MS Gothic"/>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171B2" w:rsidRDefault="006171B2" w:rsidP="00723ED0">
      <w:r>
        <w:separator/>
      </w:r>
    </w:p>
  </w:footnote>
  <w:footnote w:type="continuationSeparator" w:id="0">
    <w:p w:rsidR="006171B2" w:rsidRDefault="006171B2" w:rsidP="00723ED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8821EE"/>
    <w:multiLevelType w:val="hybridMultilevel"/>
    <w:tmpl w:val="C090EDA4"/>
    <w:lvl w:ilvl="0" w:tplc="912CE7EA">
      <w:start w:val="1"/>
      <w:numFmt w:val="upperLetter"/>
      <w:lvlText w:val="%1)"/>
      <w:lvlJc w:val="left"/>
      <w:pPr>
        <w:ind w:left="786" w:hanging="360"/>
      </w:pPr>
      <w:rPr>
        <w:rFonts w:asciiTheme="minorHAnsi" w:hAnsi="Calibri" w:cstheme="minorBidi" w:hint="default"/>
        <w:b/>
        <w:color w:val="FFFFFF" w:themeColor="background1"/>
      </w:rPr>
    </w:lvl>
    <w:lvl w:ilvl="1" w:tplc="40090019" w:tentative="1">
      <w:start w:val="1"/>
      <w:numFmt w:val="lowerLetter"/>
      <w:lvlText w:val="%2."/>
      <w:lvlJc w:val="left"/>
      <w:pPr>
        <w:ind w:left="1506" w:hanging="360"/>
      </w:pPr>
    </w:lvl>
    <w:lvl w:ilvl="2" w:tplc="4009001B" w:tentative="1">
      <w:start w:val="1"/>
      <w:numFmt w:val="lowerRoman"/>
      <w:lvlText w:val="%3."/>
      <w:lvlJc w:val="right"/>
      <w:pPr>
        <w:ind w:left="2226" w:hanging="180"/>
      </w:pPr>
    </w:lvl>
    <w:lvl w:ilvl="3" w:tplc="4009000F" w:tentative="1">
      <w:start w:val="1"/>
      <w:numFmt w:val="decimal"/>
      <w:lvlText w:val="%4."/>
      <w:lvlJc w:val="left"/>
      <w:pPr>
        <w:ind w:left="2946" w:hanging="360"/>
      </w:pPr>
    </w:lvl>
    <w:lvl w:ilvl="4" w:tplc="40090019" w:tentative="1">
      <w:start w:val="1"/>
      <w:numFmt w:val="lowerLetter"/>
      <w:lvlText w:val="%5."/>
      <w:lvlJc w:val="left"/>
      <w:pPr>
        <w:ind w:left="3666" w:hanging="360"/>
      </w:pPr>
    </w:lvl>
    <w:lvl w:ilvl="5" w:tplc="4009001B" w:tentative="1">
      <w:start w:val="1"/>
      <w:numFmt w:val="lowerRoman"/>
      <w:lvlText w:val="%6."/>
      <w:lvlJc w:val="right"/>
      <w:pPr>
        <w:ind w:left="4386" w:hanging="180"/>
      </w:pPr>
    </w:lvl>
    <w:lvl w:ilvl="6" w:tplc="4009000F" w:tentative="1">
      <w:start w:val="1"/>
      <w:numFmt w:val="decimal"/>
      <w:lvlText w:val="%7."/>
      <w:lvlJc w:val="left"/>
      <w:pPr>
        <w:ind w:left="5106" w:hanging="360"/>
      </w:pPr>
    </w:lvl>
    <w:lvl w:ilvl="7" w:tplc="40090019" w:tentative="1">
      <w:start w:val="1"/>
      <w:numFmt w:val="lowerLetter"/>
      <w:lvlText w:val="%8."/>
      <w:lvlJc w:val="left"/>
      <w:pPr>
        <w:ind w:left="5826" w:hanging="360"/>
      </w:pPr>
    </w:lvl>
    <w:lvl w:ilvl="8" w:tplc="4009001B" w:tentative="1">
      <w:start w:val="1"/>
      <w:numFmt w:val="lowerRoman"/>
      <w:lvlText w:val="%9."/>
      <w:lvlJc w:val="right"/>
      <w:pPr>
        <w:ind w:left="6546" w:hanging="180"/>
      </w:pPr>
    </w:lvl>
  </w:abstractNum>
  <w:abstractNum w:abstractNumId="1">
    <w:nsid w:val="342E7944"/>
    <w:multiLevelType w:val="multilevel"/>
    <w:tmpl w:val="8C065A42"/>
    <w:lvl w:ilvl="0">
      <w:start w:val="1"/>
      <w:numFmt w:val="decimal"/>
      <w:lvlText w:val="%1."/>
      <w:lvlJc w:val="left"/>
      <w:pPr>
        <w:ind w:left="360" w:hanging="360"/>
      </w:pPr>
      <w:rPr>
        <w:rFonts w:hint="default"/>
      </w:rPr>
    </w:lvl>
    <w:lvl w:ilvl="1">
      <w:start w:val="1"/>
      <w:numFmt w:val="decimal"/>
      <w:lvlText w:val="%1.%2."/>
      <w:lvlJc w:val="left"/>
      <w:pPr>
        <w:ind w:left="792" w:hanging="432"/>
      </w:pPr>
      <w:rPr>
        <w:b/>
        <w:i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76AE3857"/>
    <w:multiLevelType w:val="multilevel"/>
    <w:tmpl w:val="2DF45CF2"/>
    <w:lvl w:ilvl="0">
      <w:start w:val="3"/>
      <w:numFmt w:val="decimal"/>
      <w:lvlText w:val="%1"/>
      <w:lvlJc w:val="left"/>
      <w:pPr>
        <w:ind w:left="375" w:hanging="375"/>
      </w:pPr>
      <w:rPr>
        <w:rFonts w:hint="default"/>
      </w:rPr>
    </w:lvl>
    <w:lvl w:ilvl="1">
      <w:start w:val="5"/>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740C6"/>
    <w:rsid w:val="00024DCB"/>
    <w:rsid w:val="00063F29"/>
    <w:rsid w:val="000A1C62"/>
    <w:rsid w:val="000A32E6"/>
    <w:rsid w:val="000E5CA0"/>
    <w:rsid w:val="001153A9"/>
    <w:rsid w:val="00115D76"/>
    <w:rsid w:val="00157A43"/>
    <w:rsid w:val="00176B9E"/>
    <w:rsid w:val="00195133"/>
    <w:rsid w:val="001D363F"/>
    <w:rsid w:val="00234CDD"/>
    <w:rsid w:val="002630B5"/>
    <w:rsid w:val="002922BA"/>
    <w:rsid w:val="00293A0A"/>
    <w:rsid w:val="002B6D9B"/>
    <w:rsid w:val="00311E5E"/>
    <w:rsid w:val="0033135B"/>
    <w:rsid w:val="003621C2"/>
    <w:rsid w:val="003C0997"/>
    <w:rsid w:val="003D2B9B"/>
    <w:rsid w:val="003E3D03"/>
    <w:rsid w:val="00465AB8"/>
    <w:rsid w:val="00507CBF"/>
    <w:rsid w:val="00573187"/>
    <w:rsid w:val="005854CD"/>
    <w:rsid w:val="005864E7"/>
    <w:rsid w:val="005A6B18"/>
    <w:rsid w:val="005D62D1"/>
    <w:rsid w:val="005F5A56"/>
    <w:rsid w:val="006166EF"/>
    <w:rsid w:val="006171B2"/>
    <w:rsid w:val="00632257"/>
    <w:rsid w:val="00652A97"/>
    <w:rsid w:val="0067415D"/>
    <w:rsid w:val="006E384F"/>
    <w:rsid w:val="00723ED0"/>
    <w:rsid w:val="0075725B"/>
    <w:rsid w:val="00780C8A"/>
    <w:rsid w:val="007B4E6C"/>
    <w:rsid w:val="007F660D"/>
    <w:rsid w:val="007F7A34"/>
    <w:rsid w:val="00805C8D"/>
    <w:rsid w:val="008310BF"/>
    <w:rsid w:val="00847440"/>
    <w:rsid w:val="00847A04"/>
    <w:rsid w:val="00872C6C"/>
    <w:rsid w:val="008C5DD6"/>
    <w:rsid w:val="008D4CFF"/>
    <w:rsid w:val="00967D9C"/>
    <w:rsid w:val="009814CC"/>
    <w:rsid w:val="0098423E"/>
    <w:rsid w:val="009D13D8"/>
    <w:rsid w:val="00A058AE"/>
    <w:rsid w:val="00A750C6"/>
    <w:rsid w:val="00B00923"/>
    <w:rsid w:val="00B16FC3"/>
    <w:rsid w:val="00B32B6D"/>
    <w:rsid w:val="00B840CC"/>
    <w:rsid w:val="00BA3F1A"/>
    <w:rsid w:val="00BB68F9"/>
    <w:rsid w:val="00BD5E99"/>
    <w:rsid w:val="00C10597"/>
    <w:rsid w:val="00C53881"/>
    <w:rsid w:val="00C740C6"/>
    <w:rsid w:val="00CA38C3"/>
    <w:rsid w:val="00D117BC"/>
    <w:rsid w:val="00D1185A"/>
    <w:rsid w:val="00D22757"/>
    <w:rsid w:val="00D4628F"/>
    <w:rsid w:val="00D4745F"/>
    <w:rsid w:val="00D948A8"/>
    <w:rsid w:val="00D958B8"/>
    <w:rsid w:val="00E25F46"/>
    <w:rsid w:val="00E5352B"/>
    <w:rsid w:val="00EE621B"/>
    <w:rsid w:val="00F32F82"/>
    <w:rsid w:val="00F555F7"/>
    <w:rsid w:val="00F61550"/>
    <w:rsid w:val="00F92085"/>
    <w:rsid w:val="00FF0F8D"/>
    <w:rsid w:val="00FF1E29"/>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4CDD"/>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98423E"/>
    <w:rPr>
      <w:i/>
      <w:iCs/>
    </w:rPr>
  </w:style>
  <w:style w:type="paragraph" w:styleId="Header">
    <w:name w:val="header"/>
    <w:basedOn w:val="Normal"/>
    <w:link w:val="HeaderChar"/>
    <w:uiPriority w:val="99"/>
    <w:unhideWhenUsed/>
    <w:rsid w:val="00723ED0"/>
    <w:pPr>
      <w:tabs>
        <w:tab w:val="center" w:pos="4513"/>
        <w:tab w:val="right" w:pos="9026"/>
      </w:tabs>
    </w:pPr>
  </w:style>
  <w:style w:type="character" w:customStyle="1" w:styleId="HeaderChar">
    <w:name w:val="Header Char"/>
    <w:basedOn w:val="DefaultParagraphFont"/>
    <w:link w:val="Header"/>
    <w:uiPriority w:val="99"/>
    <w:rsid w:val="00723ED0"/>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723ED0"/>
    <w:pPr>
      <w:tabs>
        <w:tab w:val="center" w:pos="4513"/>
        <w:tab w:val="right" w:pos="9026"/>
      </w:tabs>
    </w:pPr>
  </w:style>
  <w:style w:type="character" w:customStyle="1" w:styleId="FooterChar">
    <w:name w:val="Footer Char"/>
    <w:basedOn w:val="DefaultParagraphFont"/>
    <w:link w:val="Footer"/>
    <w:uiPriority w:val="99"/>
    <w:rsid w:val="00723ED0"/>
    <w:rPr>
      <w:rFonts w:ascii="Times New Roman" w:eastAsia="Times New Roman" w:hAnsi="Times New Roman" w:cs="Times New Roman"/>
      <w:sz w:val="24"/>
      <w:szCs w:val="24"/>
      <w:lang w:val="en-US"/>
    </w:rPr>
  </w:style>
  <w:style w:type="paragraph" w:styleId="NormalWeb">
    <w:name w:val="Normal (Web)"/>
    <w:basedOn w:val="Normal"/>
    <w:uiPriority w:val="99"/>
    <w:semiHidden/>
    <w:unhideWhenUsed/>
    <w:rsid w:val="00723ED0"/>
    <w:pPr>
      <w:spacing w:before="100" w:beforeAutospacing="1" w:after="100" w:afterAutospacing="1"/>
    </w:pPr>
    <w:rPr>
      <w:rFonts w:eastAsiaTheme="minorEastAsia"/>
    </w:rPr>
  </w:style>
  <w:style w:type="paragraph" w:styleId="EndnoteText">
    <w:name w:val="endnote text"/>
    <w:basedOn w:val="Normal"/>
    <w:link w:val="EndnoteTextChar"/>
    <w:uiPriority w:val="99"/>
    <w:unhideWhenUsed/>
    <w:rsid w:val="00723ED0"/>
    <w:rPr>
      <w:rFonts w:asciiTheme="minorHAnsi" w:eastAsiaTheme="minorHAnsi" w:hAnsiTheme="minorHAnsi" w:cstheme="minorBidi"/>
      <w:sz w:val="20"/>
      <w:szCs w:val="20"/>
    </w:rPr>
  </w:style>
  <w:style w:type="character" w:customStyle="1" w:styleId="EndnoteTextChar">
    <w:name w:val="Endnote Text Char"/>
    <w:basedOn w:val="DefaultParagraphFont"/>
    <w:link w:val="EndnoteText"/>
    <w:uiPriority w:val="99"/>
    <w:rsid w:val="00723ED0"/>
    <w:rPr>
      <w:sz w:val="20"/>
      <w:szCs w:val="20"/>
      <w:lang w:val="en-US"/>
    </w:rPr>
  </w:style>
  <w:style w:type="character" w:styleId="EndnoteReference">
    <w:name w:val="endnote reference"/>
    <w:basedOn w:val="DefaultParagraphFont"/>
    <w:uiPriority w:val="99"/>
    <w:semiHidden/>
    <w:unhideWhenUsed/>
    <w:rsid w:val="00723ED0"/>
    <w:rPr>
      <w:vertAlign w:val="superscript"/>
    </w:rPr>
  </w:style>
  <w:style w:type="paragraph" w:styleId="BalloonText">
    <w:name w:val="Balloon Text"/>
    <w:basedOn w:val="Normal"/>
    <w:link w:val="BalloonTextChar"/>
    <w:uiPriority w:val="99"/>
    <w:semiHidden/>
    <w:unhideWhenUsed/>
    <w:rsid w:val="005864E7"/>
    <w:rPr>
      <w:rFonts w:ascii="Tahoma" w:hAnsi="Tahoma" w:cs="Tahoma"/>
      <w:sz w:val="16"/>
      <w:szCs w:val="16"/>
    </w:rPr>
  </w:style>
  <w:style w:type="character" w:customStyle="1" w:styleId="BalloonTextChar">
    <w:name w:val="Balloon Text Char"/>
    <w:basedOn w:val="DefaultParagraphFont"/>
    <w:link w:val="BalloonText"/>
    <w:uiPriority w:val="99"/>
    <w:semiHidden/>
    <w:rsid w:val="005864E7"/>
    <w:rPr>
      <w:rFonts w:ascii="Tahoma" w:eastAsia="Times New Roman" w:hAnsi="Tahoma" w:cs="Tahoma"/>
      <w:sz w:val="16"/>
      <w:szCs w:val="16"/>
      <w:lang w:val="en-US"/>
    </w:rPr>
  </w:style>
  <w:style w:type="table" w:styleId="TableGrid">
    <w:name w:val="Table Grid"/>
    <w:basedOn w:val="TableNormal"/>
    <w:uiPriority w:val="59"/>
    <w:rsid w:val="000A32E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D62D1"/>
    <w:pPr>
      <w:spacing w:after="160" w:line="256" w:lineRule="auto"/>
      <w:ind w:left="720"/>
      <w:contextualSpacing/>
    </w:pPr>
    <w:rPr>
      <w:rFonts w:asciiTheme="minorHAnsi" w:eastAsiaTheme="minorHAnsi" w:hAnsiTheme="minorHAnsi" w:cstheme="minorBidi"/>
      <w:sz w:val="22"/>
      <w:szCs w:val="22"/>
    </w:rPr>
  </w:style>
  <w:style w:type="paragraph" w:customStyle="1" w:styleId="Default">
    <w:name w:val="Default"/>
    <w:rsid w:val="00195133"/>
    <w:pPr>
      <w:autoSpaceDE w:val="0"/>
      <w:autoSpaceDN w:val="0"/>
      <w:adjustRightInd w:val="0"/>
      <w:spacing w:after="0" w:line="240" w:lineRule="auto"/>
    </w:pPr>
    <w:rPr>
      <w:rFonts w:ascii="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4CDD"/>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98423E"/>
    <w:rPr>
      <w:i/>
      <w:iCs/>
    </w:rPr>
  </w:style>
  <w:style w:type="paragraph" w:styleId="Header">
    <w:name w:val="header"/>
    <w:basedOn w:val="Normal"/>
    <w:link w:val="HeaderChar"/>
    <w:uiPriority w:val="99"/>
    <w:unhideWhenUsed/>
    <w:rsid w:val="00723ED0"/>
    <w:pPr>
      <w:tabs>
        <w:tab w:val="center" w:pos="4513"/>
        <w:tab w:val="right" w:pos="9026"/>
      </w:tabs>
    </w:pPr>
  </w:style>
  <w:style w:type="character" w:customStyle="1" w:styleId="HeaderChar">
    <w:name w:val="Header Char"/>
    <w:basedOn w:val="DefaultParagraphFont"/>
    <w:link w:val="Header"/>
    <w:uiPriority w:val="99"/>
    <w:rsid w:val="00723ED0"/>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723ED0"/>
    <w:pPr>
      <w:tabs>
        <w:tab w:val="center" w:pos="4513"/>
        <w:tab w:val="right" w:pos="9026"/>
      </w:tabs>
    </w:pPr>
  </w:style>
  <w:style w:type="character" w:customStyle="1" w:styleId="FooterChar">
    <w:name w:val="Footer Char"/>
    <w:basedOn w:val="DefaultParagraphFont"/>
    <w:link w:val="Footer"/>
    <w:uiPriority w:val="99"/>
    <w:rsid w:val="00723ED0"/>
    <w:rPr>
      <w:rFonts w:ascii="Times New Roman" w:eastAsia="Times New Roman" w:hAnsi="Times New Roman" w:cs="Times New Roman"/>
      <w:sz w:val="24"/>
      <w:szCs w:val="24"/>
      <w:lang w:val="en-US"/>
    </w:rPr>
  </w:style>
  <w:style w:type="paragraph" w:styleId="NormalWeb">
    <w:name w:val="Normal (Web)"/>
    <w:basedOn w:val="Normal"/>
    <w:uiPriority w:val="99"/>
    <w:semiHidden/>
    <w:unhideWhenUsed/>
    <w:rsid w:val="00723ED0"/>
    <w:pPr>
      <w:spacing w:before="100" w:beforeAutospacing="1" w:after="100" w:afterAutospacing="1"/>
    </w:pPr>
    <w:rPr>
      <w:rFonts w:eastAsiaTheme="minorEastAsia"/>
    </w:rPr>
  </w:style>
  <w:style w:type="paragraph" w:styleId="EndnoteText">
    <w:name w:val="endnote text"/>
    <w:basedOn w:val="Normal"/>
    <w:link w:val="EndnoteTextChar"/>
    <w:uiPriority w:val="99"/>
    <w:unhideWhenUsed/>
    <w:rsid w:val="00723ED0"/>
    <w:rPr>
      <w:rFonts w:asciiTheme="minorHAnsi" w:eastAsiaTheme="minorHAnsi" w:hAnsiTheme="minorHAnsi" w:cstheme="minorBidi"/>
      <w:sz w:val="20"/>
      <w:szCs w:val="20"/>
    </w:rPr>
  </w:style>
  <w:style w:type="character" w:customStyle="1" w:styleId="EndnoteTextChar">
    <w:name w:val="Endnote Text Char"/>
    <w:basedOn w:val="DefaultParagraphFont"/>
    <w:link w:val="EndnoteText"/>
    <w:uiPriority w:val="99"/>
    <w:rsid w:val="00723ED0"/>
    <w:rPr>
      <w:sz w:val="20"/>
      <w:szCs w:val="20"/>
      <w:lang w:val="en-US"/>
    </w:rPr>
  </w:style>
  <w:style w:type="character" w:styleId="EndnoteReference">
    <w:name w:val="endnote reference"/>
    <w:basedOn w:val="DefaultParagraphFont"/>
    <w:uiPriority w:val="99"/>
    <w:semiHidden/>
    <w:unhideWhenUsed/>
    <w:rsid w:val="00723ED0"/>
    <w:rPr>
      <w:vertAlign w:val="superscript"/>
    </w:rPr>
  </w:style>
  <w:style w:type="paragraph" w:styleId="BalloonText">
    <w:name w:val="Balloon Text"/>
    <w:basedOn w:val="Normal"/>
    <w:link w:val="BalloonTextChar"/>
    <w:uiPriority w:val="99"/>
    <w:semiHidden/>
    <w:unhideWhenUsed/>
    <w:rsid w:val="005864E7"/>
    <w:rPr>
      <w:rFonts w:ascii="Tahoma" w:hAnsi="Tahoma" w:cs="Tahoma"/>
      <w:sz w:val="16"/>
      <w:szCs w:val="16"/>
    </w:rPr>
  </w:style>
  <w:style w:type="character" w:customStyle="1" w:styleId="BalloonTextChar">
    <w:name w:val="Balloon Text Char"/>
    <w:basedOn w:val="DefaultParagraphFont"/>
    <w:link w:val="BalloonText"/>
    <w:uiPriority w:val="99"/>
    <w:semiHidden/>
    <w:rsid w:val="005864E7"/>
    <w:rPr>
      <w:rFonts w:ascii="Tahoma" w:eastAsia="Times New Roman" w:hAnsi="Tahoma" w:cs="Tahoma"/>
      <w:sz w:val="16"/>
      <w:szCs w:val="16"/>
      <w:lang w:val="en-US"/>
    </w:rPr>
  </w:style>
  <w:style w:type="table" w:styleId="TableGrid">
    <w:name w:val="Table Grid"/>
    <w:basedOn w:val="TableNormal"/>
    <w:uiPriority w:val="59"/>
    <w:rsid w:val="000A32E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D62D1"/>
    <w:pPr>
      <w:spacing w:after="160" w:line="256" w:lineRule="auto"/>
      <w:ind w:left="720"/>
      <w:contextualSpacing/>
    </w:pPr>
    <w:rPr>
      <w:rFonts w:asciiTheme="minorHAnsi" w:eastAsiaTheme="minorHAnsi" w:hAnsiTheme="minorHAnsi" w:cstheme="minorBidi"/>
      <w:sz w:val="22"/>
      <w:szCs w:val="22"/>
    </w:rPr>
  </w:style>
  <w:style w:type="paragraph" w:customStyle="1" w:styleId="Default">
    <w:name w:val="Default"/>
    <w:rsid w:val="00195133"/>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jpeg"/><Relationship Id="rId21" Type="http://schemas.openxmlformats.org/officeDocument/2006/relationships/image" Target="media/image8.jpeg"/><Relationship Id="rId42" Type="http://schemas.openxmlformats.org/officeDocument/2006/relationships/image" Target="media/image34.png"/><Relationship Id="rId47" Type="http://schemas.openxmlformats.org/officeDocument/2006/relationships/image" Target="media/image25.jpeg"/><Relationship Id="rId63" Type="http://schemas.openxmlformats.org/officeDocument/2006/relationships/image" Target="media/image32.tif"/><Relationship Id="rId68" Type="http://schemas.openxmlformats.org/officeDocument/2006/relationships/image" Target="media/image37.tif"/><Relationship Id="rId84" Type="http://schemas.openxmlformats.org/officeDocument/2006/relationships/image" Target="media/image75.png"/><Relationship Id="rId89" Type="http://schemas.openxmlformats.org/officeDocument/2006/relationships/image" Target="media/image80.png"/><Relationship Id="rId11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jpeg"/><Relationship Id="rId107" Type="http://schemas.openxmlformats.org/officeDocument/2006/relationships/hyperlink" Target="https://glosbe.com/en/en/debundling" TargetMode="External"/><Relationship Id="rId11" Type="http://schemas.openxmlformats.org/officeDocument/2006/relationships/image" Target="media/image3.tiff"/><Relationship Id="rId24" Type="http://schemas.openxmlformats.org/officeDocument/2006/relationships/image" Target="media/image11.png"/><Relationship Id="rId32" Type="http://schemas.openxmlformats.org/officeDocument/2006/relationships/image" Target="media/image13.tiff"/><Relationship Id="rId37" Type="http://schemas.openxmlformats.org/officeDocument/2006/relationships/image" Target="media/image29.png"/><Relationship Id="rId40" Type="http://schemas.openxmlformats.org/officeDocument/2006/relationships/image" Target="media/image32.wmf"/><Relationship Id="rId45" Type="http://schemas.openxmlformats.org/officeDocument/2006/relationships/image" Target="media/image23.jpeg"/><Relationship Id="rId53" Type="http://schemas.openxmlformats.org/officeDocument/2006/relationships/image" Target="media/image44.jpeg"/><Relationship Id="rId58" Type="http://schemas.openxmlformats.org/officeDocument/2006/relationships/image" Target="media/image29.tif"/><Relationship Id="rId66" Type="http://schemas.openxmlformats.org/officeDocument/2006/relationships/image" Target="media/image35.png"/><Relationship Id="rId74" Type="http://schemas.openxmlformats.org/officeDocument/2006/relationships/image" Target="media/image65.png"/><Relationship Id="rId79" Type="http://schemas.openxmlformats.org/officeDocument/2006/relationships/image" Target="media/image70.png"/><Relationship Id="rId87" Type="http://schemas.openxmlformats.org/officeDocument/2006/relationships/image" Target="media/image47.tiff"/><Relationship Id="rId102" Type="http://schemas.openxmlformats.org/officeDocument/2006/relationships/image" Target="media/image54.tif"/><Relationship Id="rId110" Type="http://schemas.openxmlformats.org/officeDocument/2006/relationships/image" Target="media/image61.wmf"/><Relationship Id="rId5" Type="http://schemas.openxmlformats.org/officeDocument/2006/relationships/settings" Target="settings.xml"/><Relationship Id="rId61" Type="http://schemas.openxmlformats.org/officeDocument/2006/relationships/image" Target="media/image52.png"/><Relationship Id="rId82" Type="http://schemas.openxmlformats.org/officeDocument/2006/relationships/image" Target="media/image44.tiff"/><Relationship Id="rId90" Type="http://schemas.openxmlformats.org/officeDocument/2006/relationships/image" Target="media/image48.tif"/><Relationship Id="rId95" Type="http://schemas.openxmlformats.org/officeDocument/2006/relationships/image" Target="media/image86.png"/><Relationship Id="rId19" Type="http://schemas.openxmlformats.org/officeDocument/2006/relationships/image" Target="media/image6.jpeg"/><Relationship Id="rId14" Type="http://schemas.openxmlformats.org/officeDocument/2006/relationships/image" Target="media/image6.png"/><Relationship Id="rId22" Type="http://schemas.openxmlformats.org/officeDocument/2006/relationships/image" Target="media/image9.jpeg"/><Relationship Id="rId27" Type="http://schemas.openxmlformats.org/officeDocument/2006/relationships/image" Target="media/image19.jpeg"/><Relationship Id="rId30" Type="http://schemas.openxmlformats.org/officeDocument/2006/relationships/image" Target="media/image22.png"/><Relationship Id="rId35" Type="http://schemas.openxmlformats.org/officeDocument/2006/relationships/image" Target="media/image16.tiff"/><Relationship Id="rId43" Type="http://schemas.openxmlformats.org/officeDocument/2006/relationships/hyperlink" Target="https://glosbe.com/en/en/debundling" TargetMode="External"/><Relationship Id="rId48" Type="http://schemas.openxmlformats.org/officeDocument/2006/relationships/image" Target="media/image26.jpeg"/><Relationship Id="rId56" Type="http://schemas.openxmlformats.org/officeDocument/2006/relationships/image" Target="media/image28.emf"/><Relationship Id="rId64" Type="http://schemas.openxmlformats.org/officeDocument/2006/relationships/image" Target="media/image55.png"/><Relationship Id="rId69" Type="http://schemas.openxmlformats.org/officeDocument/2006/relationships/image" Target="media/image38.tif"/><Relationship Id="rId77" Type="http://schemas.openxmlformats.org/officeDocument/2006/relationships/image" Target="media/image42.tif"/><Relationship Id="rId100" Type="http://schemas.openxmlformats.org/officeDocument/2006/relationships/image" Target="media/image91.png"/><Relationship Id="rId105" Type="http://schemas.openxmlformats.org/officeDocument/2006/relationships/image" Target="media/image57.tiff"/><Relationship Id="rId113"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42.jpeg"/><Relationship Id="rId72" Type="http://schemas.openxmlformats.org/officeDocument/2006/relationships/image" Target="media/image39.tif"/><Relationship Id="rId80" Type="http://schemas.openxmlformats.org/officeDocument/2006/relationships/image" Target="media/image71.png"/><Relationship Id="rId85" Type="http://schemas.openxmlformats.org/officeDocument/2006/relationships/image" Target="media/image76.png"/><Relationship Id="rId93" Type="http://schemas.openxmlformats.org/officeDocument/2006/relationships/image" Target="media/image84.png"/><Relationship Id="rId98" Type="http://schemas.openxmlformats.org/officeDocument/2006/relationships/image" Target="media/image53.tif"/><Relationship Id="rId3" Type="http://schemas.openxmlformats.org/officeDocument/2006/relationships/styles" Target="styles.xml"/><Relationship Id="rId12" Type="http://schemas.openxmlformats.org/officeDocument/2006/relationships/image" Target="media/image4.tiff"/><Relationship Id="rId17" Type="http://schemas.openxmlformats.org/officeDocument/2006/relationships/image" Target="media/image9.png"/><Relationship Id="rId25" Type="http://schemas.openxmlformats.org/officeDocument/2006/relationships/image" Target="media/image17.jpeg"/><Relationship Id="rId33" Type="http://schemas.openxmlformats.org/officeDocument/2006/relationships/image" Target="media/image14.png"/><Relationship Id="rId38" Type="http://schemas.openxmlformats.org/officeDocument/2006/relationships/image" Target="media/image30.png"/><Relationship Id="rId46" Type="http://schemas.openxmlformats.org/officeDocument/2006/relationships/image" Target="media/image24.jpeg"/><Relationship Id="rId59" Type="http://schemas.openxmlformats.org/officeDocument/2006/relationships/image" Target="media/image30.tif"/><Relationship Id="rId67" Type="http://schemas.openxmlformats.org/officeDocument/2006/relationships/image" Target="media/image36.png"/><Relationship Id="rId103" Type="http://schemas.openxmlformats.org/officeDocument/2006/relationships/image" Target="media/image55.tif"/><Relationship Id="rId108" Type="http://schemas.openxmlformats.org/officeDocument/2006/relationships/image" Target="media/image59.png"/><Relationship Id="rId20" Type="http://schemas.openxmlformats.org/officeDocument/2006/relationships/image" Target="media/image7.jpeg"/><Relationship Id="rId41" Type="http://schemas.openxmlformats.org/officeDocument/2006/relationships/image" Target="media/image33.png"/><Relationship Id="rId54" Type="http://schemas.openxmlformats.org/officeDocument/2006/relationships/image" Target="media/image45.jpeg"/><Relationship Id="rId62" Type="http://schemas.openxmlformats.org/officeDocument/2006/relationships/image" Target="media/image31.tif"/><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image" Target="media/image45.tiff"/><Relationship Id="rId88" Type="http://schemas.openxmlformats.org/officeDocument/2006/relationships/image" Target="media/image79.png"/><Relationship Id="rId91" Type="http://schemas.openxmlformats.org/officeDocument/2006/relationships/image" Target="media/image49.tif"/><Relationship Id="rId96" Type="http://schemas.openxmlformats.org/officeDocument/2006/relationships/image" Target="media/image51.tif"/><Relationship Id="rId111"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0.jpeg"/><Relationship Id="rId28" Type="http://schemas.openxmlformats.org/officeDocument/2006/relationships/image" Target="media/image20.jpeg"/><Relationship Id="rId36" Type="http://schemas.openxmlformats.org/officeDocument/2006/relationships/image" Target="media/image17.png"/><Relationship Id="rId49" Type="http://schemas.openxmlformats.org/officeDocument/2006/relationships/image" Target="media/image27.jpeg"/><Relationship Id="rId57" Type="http://schemas.openxmlformats.org/officeDocument/2006/relationships/image" Target="media/image48.emf"/><Relationship Id="rId106" Type="http://schemas.openxmlformats.org/officeDocument/2006/relationships/image" Target="media/image58.tiff"/><Relationship Id="rId10" Type="http://schemas.openxmlformats.org/officeDocument/2006/relationships/image" Target="media/image2.tiff"/><Relationship Id="rId31" Type="http://schemas.openxmlformats.org/officeDocument/2006/relationships/image" Target="media/image12.png"/><Relationship Id="rId44" Type="http://schemas.openxmlformats.org/officeDocument/2006/relationships/image" Target="media/image22.jpeg"/><Relationship Id="rId52" Type="http://schemas.openxmlformats.org/officeDocument/2006/relationships/image" Target="media/image43.jpe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40.tif"/><Relationship Id="rId78" Type="http://schemas.openxmlformats.org/officeDocument/2006/relationships/image" Target="media/image43.tif"/><Relationship Id="rId81" Type="http://schemas.openxmlformats.org/officeDocument/2006/relationships/image" Target="media/image72.png"/><Relationship Id="rId86" Type="http://schemas.openxmlformats.org/officeDocument/2006/relationships/image" Target="media/image46.tiff"/><Relationship Id="rId94" Type="http://schemas.openxmlformats.org/officeDocument/2006/relationships/image" Target="media/image85.png"/><Relationship Id="rId99" Type="http://schemas.openxmlformats.org/officeDocument/2006/relationships/image" Target="media/image90.png"/><Relationship Id="rId101" Type="http://schemas.openxmlformats.org/officeDocument/2006/relationships/image" Target="media/image92.png"/><Relationship Id="rId4" Type="http://schemas.microsoft.com/office/2007/relationships/stylesWithEffects" Target="stylesWithEffects.xml"/><Relationship Id="rId9" Type="http://schemas.openxmlformats.org/officeDocument/2006/relationships/image" Target="media/image1.tiff"/><Relationship Id="rId13" Type="http://schemas.openxmlformats.org/officeDocument/2006/relationships/image" Target="media/image5.tiff"/><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image" Target="media/image60.png"/><Relationship Id="rId34" Type="http://schemas.openxmlformats.org/officeDocument/2006/relationships/image" Target="media/image15.wmf"/><Relationship Id="rId50" Type="http://schemas.openxmlformats.org/officeDocument/2006/relationships/image" Target="media/image41.jpeg"/><Relationship Id="rId55" Type="http://schemas.openxmlformats.org/officeDocument/2006/relationships/image" Target="media/image46.jpeg"/><Relationship Id="rId76" Type="http://schemas.openxmlformats.org/officeDocument/2006/relationships/image" Target="media/image41.tif"/><Relationship Id="rId97" Type="http://schemas.openxmlformats.org/officeDocument/2006/relationships/image" Target="media/image52.tif"/><Relationship Id="rId104" Type="http://schemas.openxmlformats.org/officeDocument/2006/relationships/image" Target="media/image56.tiff"/><Relationship Id="rId7" Type="http://schemas.openxmlformats.org/officeDocument/2006/relationships/footnotes" Target="footnotes.xml"/><Relationship Id="rId71" Type="http://schemas.openxmlformats.org/officeDocument/2006/relationships/image" Target="media/image62.png"/><Relationship Id="rId92" Type="http://schemas.openxmlformats.org/officeDocument/2006/relationships/image" Target="media/image50.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DBFCCE-033D-4FB9-ABA9-0EB0E9E47E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10041</Words>
  <Characters>57239</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671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2</cp:revision>
  <dcterms:created xsi:type="dcterms:W3CDTF">2019-01-17T16:02:00Z</dcterms:created>
  <dcterms:modified xsi:type="dcterms:W3CDTF">2019-01-17T16:02:00Z</dcterms:modified>
</cp:coreProperties>
</file>